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2F0C" w:rsidRDefault="00122F0C" w:rsidP="00122F0C">
      <w:bookmarkStart w:id="0" w:name="_Toc340580564"/>
    </w:p>
    <w:p w:rsidR="00122F0C" w:rsidRPr="00670A73" w:rsidRDefault="00122F0C" w:rsidP="00122F0C">
      <w:pPr>
        <w:jc w:val="center"/>
        <w:rPr>
          <w:lang w:val="en-US"/>
        </w:rPr>
      </w:pPr>
      <w:r>
        <w:rPr>
          <w:lang w:val="en-US"/>
        </w:rPr>
        <w:t xml:space="preserve">   </w:t>
      </w:r>
      <w:r w:rsidRPr="00670A73">
        <w:rPr>
          <w:lang w:val="en-US"/>
        </w:rPr>
        <w:t xml:space="preserve"> </w:t>
      </w:r>
      <w:r>
        <w:rPr>
          <w:rFonts w:ascii="Arial Narrow" w:hAnsi="Arial Narrow"/>
          <w:i/>
          <w:noProof/>
          <w:sz w:val="24"/>
          <w:szCs w:val="24"/>
          <w:lang w:eastAsia="es-CO"/>
        </w:rPr>
        <w:drawing>
          <wp:inline distT="0" distB="0" distL="0" distR="0" wp14:anchorId="2ED2ABAC" wp14:editId="6310C4A4">
            <wp:extent cx="1474359" cy="651822"/>
            <wp:effectExtent l="0" t="0" r="0" b="0"/>
            <wp:docPr id="32" name="Picture 3" descr="TNCLogo-Span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Imagen" descr="TNCLogo-Spanish.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79433" cy="654065"/>
                    </a:xfrm>
                    <a:prstGeom prst="rect">
                      <a:avLst/>
                    </a:prstGeom>
                    <a:noFill/>
                    <a:ln>
                      <a:noFill/>
                    </a:ln>
                  </pic:spPr>
                </pic:pic>
              </a:graphicData>
            </a:graphic>
          </wp:inline>
        </w:drawing>
      </w:r>
      <w:r>
        <w:rPr>
          <w:lang w:val="en-US"/>
        </w:rPr>
        <w:t xml:space="preserve">               </w:t>
      </w:r>
      <w:r w:rsidRPr="00DE64AE">
        <w:rPr>
          <w:rFonts w:cs="Arial"/>
          <w:smallCaps/>
          <w:noProof/>
          <w:color w:val="0044CC"/>
          <w:spacing w:val="5"/>
          <w:sz w:val="32"/>
          <w:szCs w:val="32"/>
          <w:lang w:eastAsia="es-CO"/>
        </w:rPr>
        <w:drawing>
          <wp:inline distT="0" distB="0" distL="0" distR="0" wp14:anchorId="1554BBA5" wp14:editId="6EAF6A47">
            <wp:extent cx="1819454" cy="523541"/>
            <wp:effectExtent l="0" t="0" r="0" b="0"/>
            <wp:docPr id="1" name="Picture 1" descr="http://ts1.mm.bing.net/th?id=I.4637620506199780&amp;pid=1.7&amp;w=244&amp;h=70&amp;c=7&amp;rs=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s1.mm.bing.net/th?id=I.4637620506199780&amp;pid=1.7&amp;w=244&amp;h=70&amp;c=7&amp;rs=1">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1860" cy="524233"/>
                    </a:xfrm>
                    <a:prstGeom prst="rect">
                      <a:avLst/>
                    </a:prstGeom>
                    <a:noFill/>
                    <a:ln>
                      <a:noFill/>
                    </a:ln>
                  </pic:spPr>
                </pic:pic>
              </a:graphicData>
            </a:graphic>
          </wp:inline>
        </w:drawing>
      </w:r>
    </w:p>
    <w:p w:rsidR="00122F0C" w:rsidRPr="00612875" w:rsidRDefault="00122F0C" w:rsidP="00122F0C">
      <w:pPr>
        <w:tabs>
          <w:tab w:val="center" w:pos="4252"/>
          <w:tab w:val="right" w:pos="8504"/>
        </w:tabs>
        <w:jc w:val="center"/>
        <w:rPr>
          <w:rFonts w:cstheme="minorHAnsi"/>
          <w:b/>
          <w:lang w:val="en-US"/>
        </w:rPr>
      </w:pPr>
      <w:r w:rsidRPr="00612875">
        <w:rPr>
          <w:rFonts w:cstheme="minorHAnsi"/>
          <w:b/>
          <w:lang w:val="en-US"/>
        </w:rPr>
        <w:t>ECOSYSTEM BASED ADAPTATION IN THE MAGDALENA BASIN</w:t>
      </w:r>
      <w:r w:rsidRPr="00612875">
        <w:rPr>
          <w:rFonts w:cstheme="minorHAnsi"/>
          <w:lang w:val="en-US"/>
        </w:rPr>
        <w:t xml:space="preserve"> </w:t>
      </w:r>
      <w:r w:rsidRPr="00612875">
        <w:rPr>
          <w:rFonts w:cstheme="minorHAnsi"/>
          <w:b/>
          <w:lang w:val="en-US"/>
        </w:rPr>
        <w:t>– AID-514-A-13-00004</w:t>
      </w:r>
    </w:p>
    <w:p w:rsidR="00122F0C" w:rsidRPr="00612875" w:rsidRDefault="00122F0C" w:rsidP="00122F0C">
      <w:pPr>
        <w:jc w:val="center"/>
        <w:rPr>
          <w:rFonts w:cstheme="minorHAnsi"/>
          <w:b/>
          <w:lang w:val="en-US"/>
        </w:rPr>
      </w:pPr>
    </w:p>
    <w:p w:rsidR="00122F0C" w:rsidRPr="00612875" w:rsidRDefault="00122F0C" w:rsidP="00122F0C">
      <w:pPr>
        <w:jc w:val="center"/>
        <w:rPr>
          <w:rFonts w:cstheme="minorHAnsi"/>
          <w:b/>
          <w:lang w:val="en-US"/>
        </w:rPr>
      </w:pPr>
    </w:p>
    <w:p w:rsidR="00122F0C" w:rsidRPr="00612875" w:rsidRDefault="00122F0C" w:rsidP="00122F0C">
      <w:pPr>
        <w:jc w:val="center"/>
        <w:rPr>
          <w:rFonts w:cstheme="minorHAnsi"/>
          <w:b/>
          <w:lang w:val="en-US"/>
        </w:rPr>
      </w:pPr>
    </w:p>
    <w:p w:rsidR="00122F0C" w:rsidRPr="00612875" w:rsidRDefault="00122F0C" w:rsidP="00122F0C">
      <w:pPr>
        <w:jc w:val="center"/>
        <w:rPr>
          <w:rFonts w:cstheme="minorHAnsi"/>
          <w:b/>
          <w:lang w:val="en-US"/>
        </w:rPr>
      </w:pPr>
    </w:p>
    <w:p w:rsidR="00122F0C" w:rsidRPr="00612875" w:rsidRDefault="00DD4229" w:rsidP="00DD4229">
      <w:pPr>
        <w:tabs>
          <w:tab w:val="left" w:pos="5130"/>
        </w:tabs>
        <w:jc w:val="center"/>
        <w:rPr>
          <w:rFonts w:cstheme="minorHAnsi"/>
          <w:b/>
        </w:rPr>
      </w:pPr>
      <w:r w:rsidRPr="00DD4229">
        <w:rPr>
          <w:rFonts w:cstheme="minorHAnsi"/>
          <w:b/>
        </w:rPr>
        <w:t>METODOLOGÍA PARA INCLUIR VARIABILIDAD CLIMÁTICA Y ESCENARIOS DE CAMBIO CLIMÁTICO EN EL MODELO WEAP D</w:t>
      </w:r>
      <w:r>
        <w:rPr>
          <w:rFonts w:cstheme="minorHAnsi"/>
          <w:b/>
        </w:rPr>
        <w:t>E LA MACRO CUENCA DEL MAGDALENA Y RESULTADOS DE LAS SIMULACIONES</w:t>
      </w:r>
    </w:p>
    <w:p w:rsidR="00122F0C" w:rsidRPr="00612875" w:rsidRDefault="00122F0C" w:rsidP="00122F0C">
      <w:pPr>
        <w:tabs>
          <w:tab w:val="left" w:pos="2340"/>
          <w:tab w:val="center" w:pos="4419"/>
          <w:tab w:val="left" w:pos="4875"/>
        </w:tabs>
        <w:rPr>
          <w:rFonts w:cstheme="minorHAnsi"/>
          <w:b/>
        </w:rPr>
      </w:pPr>
      <w:r w:rsidRPr="00612875">
        <w:rPr>
          <w:rFonts w:cstheme="minorHAnsi"/>
          <w:b/>
        </w:rPr>
        <w:tab/>
      </w:r>
      <w:r w:rsidRPr="00612875">
        <w:rPr>
          <w:rFonts w:cstheme="minorHAnsi"/>
          <w:b/>
        </w:rPr>
        <w:tab/>
      </w:r>
      <w:r w:rsidRPr="00612875">
        <w:rPr>
          <w:rFonts w:cstheme="minorHAnsi"/>
          <w:b/>
        </w:rPr>
        <w:tab/>
      </w:r>
    </w:p>
    <w:p w:rsidR="00122F0C" w:rsidRDefault="0000596D" w:rsidP="00122F0C">
      <w:pPr>
        <w:jc w:val="center"/>
        <w:rPr>
          <w:rFonts w:cstheme="minorHAnsi"/>
          <w:b/>
        </w:rPr>
      </w:pPr>
      <w:r>
        <w:rPr>
          <w:rFonts w:cstheme="minorHAnsi"/>
          <w:b/>
        </w:rPr>
        <w:t xml:space="preserve">Por: </w:t>
      </w:r>
      <w:r w:rsidRPr="0000596D">
        <w:rPr>
          <w:rFonts w:cstheme="minorHAnsi"/>
        </w:rPr>
        <w:t>Héctor Angarita</w:t>
      </w:r>
      <w:r w:rsidR="00122F0C" w:rsidRPr="0000596D">
        <w:rPr>
          <w:rFonts w:cstheme="minorHAnsi"/>
        </w:rPr>
        <w:t>, IC, MSC</w:t>
      </w:r>
    </w:p>
    <w:p w:rsidR="00122F0C" w:rsidRPr="00122F0C" w:rsidRDefault="00122F0C" w:rsidP="00122F0C">
      <w:pPr>
        <w:jc w:val="center"/>
        <w:rPr>
          <w:rFonts w:cstheme="minorHAnsi"/>
          <w:b/>
        </w:rPr>
      </w:pPr>
      <w:r w:rsidRPr="00612875">
        <w:rPr>
          <w:rFonts w:cstheme="minorHAnsi"/>
          <w:b/>
        </w:rPr>
        <w:t xml:space="preserve">Contrato </w:t>
      </w:r>
      <w:r w:rsidRPr="00612875">
        <w:rPr>
          <w:rFonts w:cstheme="minorHAnsi"/>
          <w:b/>
          <w:lang w:val="es-CR"/>
        </w:rPr>
        <w:t>NASCA</w:t>
      </w:r>
      <w:r w:rsidRPr="00612875">
        <w:rPr>
          <w:rFonts w:cstheme="minorHAnsi"/>
          <w:lang w:val="es-CR"/>
        </w:rPr>
        <w:t xml:space="preserve"> </w:t>
      </w:r>
      <w:r w:rsidRPr="00122F0C">
        <w:rPr>
          <w:rFonts w:cstheme="minorHAnsi"/>
          <w:b/>
        </w:rPr>
        <w:t>00468/2013</w:t>
      </w:r>
    </w:p>
    <w:p w:rsidR="00122F0C" w:rsidRPr="00122F0C" w:rsidRDefault="00122F0C" w:rsidP="00122F0C">
      <w:pPr>
        <w:jc w:val="center"/>
        <w:rPr>
          <w:rFonts w:cstheme="minorHAnsi"/>
          <w:b/>
        </w:rPr>
      </w:pPr>
    </w:p>
    <w:p w:rsidR="00122F0C" w:rsidRPr="00122F0C" w:rsidRDefault="00122F0C" w:rsidP="00122F0C">
      <w:pPr>
        <w:jc w:val="center"/>
        <w:rPr>
          <w:rFonts w:cstheme="minorHAnsi"/>
          <w:b/>
        </w:rPr>
      </w:pPr>
    </w:p>
    <w:p w:rsidR="00122F0C" w:rsidRPr="00122F0C" w:rsidRDefault="00122F0C" w:rsidP="00122F0C">
      <w:pPr>
        <w:jc w:val="center"/>
        <w:rPr>
          <w:rFonts w:cstheme="minorHAnsi"/>
          <w:b/>
        </w:rPr>
      </w:pPr>
    </w:p>
    <w:p w:rsidR="00122F0C" w:rsidRPr="00122F0C" w:rsidRDefault="00122F0C" w:rsidP="00122F0C">
      <w:pPr>
        <w:jc w:val="center"/>
        <w:rPr>
          <w:rFonts w:cstheme="minorHAnsi"/>
          <w:b/>
        </w:rPr>
      </w:pPr>
    </w:p>
    <w:p w:rsidR="00122F0C" w:rsidRPr="004F088D" w:rsidRDefault="0078135F" w:rsidP="00122F0C">
      <w:pPr>
        <w:jc w:val="center"/>
        <w:rPr>
          <w:rFonts w:cstheme="minorHAnsi"/>
          <w:b/>
          <w:lang w:val="en-US"/>
        </w:rPr>
      </w:pPr>
      <w:r>
        <w:rPr>
          <w:rFonts w:cstheme="minorHAnsi"/>
          <w:b/>
          <w:lang w:val="en-US"/>
        </w:rPr>
        <w:t>Julio</w:t>
      </w:r>
      <w:r w:rsidR="00122F0C">
        <w:rPr>
          <w:rFonts w:cstheme="minorHAnsi"/>
          <w:b/>
          <w:lang w:val="en-US"/>
        </w:rPr>
        <w:t xml:space="preserve"> de 2014</w:t>
      </w:r>
    </w:p>
    <w:p w:rsidR="00122F0C" w:rsidRPr="00612875" w:rsidRDefault="00122F0C" w:rsidP="00122F0C">
      <w:pPr>
        <w:jc w:val="center"/>
        <w:rPr>
          <w:rFonts w:cstheme="minorHAnsi"/>
          <w:b/>
          <w:lang w:val="en-US"/>
        </w:rPr>
      </w:pPr>
      <w:r w:rsidRPr="00612875">
        <w:rPr>
          <w:rFonts w:cstheme="minorHAnsi"/>
          <w:b/>
          <w:lang w:val="en-US"/>
        </w:rPr>
        <w:t>BOGOTA</w:t>
      </w:r>
    </w:p>
    <w:p w:rsidR="00122F0C" w:rsidRPr="00612875" w:rsidRDefault="00122F0C" w:rsidP="00122F0C">
      <w:pPr>
        <w:jc w:val="center"/>
        <w:rPr>
          <w:rFonts w:cstheme="minorHAnsi"/>
          <w:b/>
          <w:lang w:val="en-US"/>
        </w:rPr>
      </w:pPr>
    </w:p>
    <w:p w:rsidR="00122F0C" w:rsidRPr="00A313E2" w:rsidRDefault="00122F0C" w:rsidP="00122F0C">
      <w:pPr>
        <w:autoSpaceDE w:val="0"/>
        <w:autoSpaceDN w:val="0"/>
        <w:adjustRightInd w:val="0"/>
        <w:spacing w:after="0"/>
        <w:rPr>
          <w:rFonts w:cstheme="minorHAnsi"/>
          <w:color w:val="000000"/>
          <w:sz w:val="20"/>
          <w:szCs w:val="20"/>
          <w:lang w:val="en-US"/>
        </w:rPr>
      </w:pPr>
      <w:r w:rsidRPr="00A313E2">
        <w:rPr>
          <w:rFonts w:cstheme="minorHAnsi"/>
          <w:color w:val="000000"/>
          <w:sz w:val="20"/>
          <w:szCs w:val="20"/>
          <w:lang w:val="en-US"/>
        </w:rPr>
        <w:t>“This report is made possible by the generous support of the American people through the United States Agency for International Development (USAID). The contents are the responsibility of The Nature Conservancy and do not necessarily reflect the views of USAID or the United States Government”.</w:t>
      </w:r>
    </w:p>
    <w:p w:rsidR="00DD33AC" w:rsidRPr="00122F0C" w:rsidRDefault="00DD33AC" w:rsidP="00DD33AC">
      <w:pPr>
        <w:jc w:val="center"/>
        <w:rPr>
          <w:rFonts w:ascii="Calibri" w:eastAsia="Times New Roman" w:hAnsi="Calibri" w:cs="Times New Roman"/>
          <w:color w:val="222222"/>
          <w:lang w:val="en-US" w:eastAsia="es-CO"/>
        </w:rPr>
      </w:pPr>
    </w:p>
    <w:p w:rsidR="00122F0C" w:rsidRPr="00122F0C" w:rsidRDefault="00122F0C">
      <w:pPr>
        <w:rPr>
          <w:rFonts w:ascii="Calibri" w:eastAsia="Times New Roman" w:hAnsi="Calibri" w:cs="Times New Roman"/>
          <w:color w:val="222222"/>
          <w:lang w:val="en-US" w:eastAsia="es-CO"/>
        </w:rPr>
      </w:pPr>
      <w:r w:rsidRPr="00122F0C">
        <w:rPr>
          <w:rFonts w:ascii="Calibri" w:eastAsia="Times New Roman" w:hAnsi="Calibri" w:cs="Times New Roman"/>
          <w:color w:val="222222"/>
          <w:lang w:val="en-US" w:eastAsia="es-CO"/>
        </w:rPr>
        <w:br w:type="page"/>
      </w:r>
    </w:p>
    <w:p w:rsidR="00122F0C" w:rsidRPr="006E44FC" w:rsidRDefault="00122F0C" w:rsidP="008C01EC">
      <w:pPr>
        <w:rPr>
          <w:lang w:val="en-US"/>
        </w:rPr>
      </w:pPr>
      <w:bookmarkStart w:id="1" w:name="_Toc375123598"/>
      <w:bookmarkEnd w:id="0"/>
    </w:p>
    <w:p w:rsidR="00812DAE" w:rsidRPr="006D7146" w:rsidRDefault="00122F0C">
      <w:pPr>
        <w:spacing w:before="0" w:line="276" w:lineRule="auto"/>
        <w:jc w:val="left"/>
        <w:rPr>
          <w:lang w:val="en-US"/>
        </w:rPr>
      </w:pPr>
      <w:r w:rsidRPr="006D7146">
        <w:rPr>
          <w:lang w:val="en-US"/>
        </w:rPr>
        <w:br w:type="page"/>
      </w:r>
    </w:p>
    <w:sdt>
      <w:sdtPr>
        <w:rPr>
          <w:rFonts w:ascii="Arial" w:eastAsiaTheme="minorHAnsi" w:hAnsi="Arial" w:cstheme="minorBidi"/>
          <w:b w:val="0"/>
          <w:bCs w:val="0"/>
          <w:color w:val="auto"/>
          <w:sz w:val="22"/>
          <w:szCs w:val="22"/>
          <w:lang w:val="es-ES" w:eastAsia="en-US"/>
        </w:rPr>
        <w:id w:val="-1785731652"/>
        <w:docPartObj>
          <w:docPartGallery w:val="Table of Contents"/>
          <w:docPartUnique/>
        </w:docPartObj>
      </w:sdtPr>
      <w:sdtEndPr/>
      <w:sdtContent>
        <w:p w:rsidR="00812DAE" w:rsidRPr="00812DAE" w:rsidRDefault="00812DAE">
          <w:pPr>
            <w:pStyle w:val="TOCHeading"/>
            <w:rPr>
              <w:rFonts w:ascii="Arial" w:hAnsi="Arial" w:cs="Arial"/>
              <w:sz w:val="32"/>
            </w:rPr>
          </w:pPr>
          <w:r w:rsidRPr="00812DAE">
            <w:rPr>
              <w:rFonts w:ascii="Arial" w:hAnsi="Arial" w:cs="Arial"/>
              <w:sz w:val="32"/>
              <w:lang w:val="es-ES"/>
            </w:rPr>
            <w:t>Contenido</w:t>
          </w:r>
        </w:p>
        <w:p w:rsidR="00CD0D7C" w:rsidRDefault="00812DAE">
          <w:pPr>
            <w:pStyle w:val="TOC1"/>
            <w:rPr>
              <w:color w:val="auto"/>
            </w:rPr>
          </w:pPr>
          <w:r>
            <w:fldChar w:fldCharType="begin"/>
          </w:r>
          <w:r>
            <w:instrText xml:space="preserve"> TOC \o "1-3" \h \z \u </w:instrText>
          </w:r>
          <w:r>
            <w:fldChar w:fldCharType="separate"/>
          </w:r>
          <w:hyperlink w:anchor="_Toc394474148" w:history="1">
            <w:r w:rsidR="00CD0D7C" w:rsidRPr="007113FD">
              <w:rPr>
                <w:rStyle w:val="Hyperlink"/>
              </w:rPr>
              <w:t>Presentación</w:t>
            </w:r>
            <w:r w:rsidR="00CD0D7C">
              <w:rPr>
                <w:webHidden/>
              </w:rPr>
              <w:tab/>
            </w:r>
            <w:r w:rsidR="00CD0D7C">
              <w:rPr>
                <w:webHidden/>
              </w:rPr>
              <w:fldChar w:fldCharType="begin"/>
            </w:r>
            <w:r w:rsidR="00CD0D7C">
              <w:rPr>
                <w:webHidden/>
              </w:rPr>
              <w:instrText xml:space="preserve"> PAGEREF _Toc394474148 \h </w:instrText>
            </w:r>
            <w:r w:rsidR="00CD0D7C">
              <w:rPr>
                <w:webHidden/>
              </w:rPr>
            </w:r>
            <w:r w:rsidR="00CD0D7C">
              <w:rPr>
                <w:webHidden/>
              </w:rPr>
              <w:fldChar w:fldCharType="separate"/>
            </w:r>
            <w:r w:rsidR="00CD0D7C">
              <w:rPr>
                <w:webHidden/>
              </w:rPr>
              <w:t>6</w:t>
            </w:r>
            <w:r w:rsidR="00CD0D7C">
              <w:rPr>
                <w:webHidden/>
              </w:rPr>
              <w:fldChar w:fldCharType="end"/>
            </w:r>
          </w:hyperlink>
        </w:p>
        <w:p w:rsidR="00CD0D7C" w:rsidRDefault="00EC336F">
          <w:pPr>
            <w:pStyle w:val="TOC1"/>
            <w:tabs>
              <w:tab w:val="left" w:pos="440"/>
            </w:tabs>
            <w:rPr>
              <w:color w:val="auto"/>
            </w:rPr>
          </w:pPr>
          <w:hyperlink w:anchor="_Toc394474149" w:history="1">
            <w:r w:rsidR="00CD0D7C" w:rsidRPr="007113FD">
              <w:rPr>
                <w:rStyle w:val="Hyperlink"/>
                <w:lang w:val="es-CR"/>
              </w:rPr>
              <w:t>1.</w:t>
            </w:r>
            <w:r w:rsidR="00CD0D7C">
              <w:rPr>
                <w:color w:val="auto"/>
              </w:rPr>
              <w:tab/>
            </w:r>
            <w:r w:rsidR="00CD0D7C" w:rsidRPr="007113FD">
              <w:rPr>
                <w:rStyle w:val="Hyperlink"/>
                <w:lang w:val="es-CR"/>
              </w:rPr>
              <w:t>Propuesta metodológica para incluir variabilidad climática y escenarios de cambio climático en el modelo WEAP de la macro cuenca del Magdalena</w:t>
            </w:r>
            <w:r w:rsidR="00CD0D7C">
              <w:rPr>
                <w:webHidden/>
              </w:rPr>
              <w:tab/>
            </w:r>
            <w:r w:rsidR="00CD0D7C">
              <w:rPr>
                <w:webHidden/>
              </w:rPr>
              <w:fldChar w:fldCharType="begin"/>
            </w:r>
            <w:r w:rsidR="00CD0D7C">
              <w:rPr>
                <w:webHidden/>
              </w:rPr>
              <w:instrText xml:space="preserve"> PAGEREF _Toc394474149 \h </w:instrText>
            </w:r>
            <w:r w:rsidR="00CD0D7C">
              <w:rPr>
                <w:webHidden/>
              </w:rPr>
            </w:r>
            <w:r w:rsidR="00CD0D7C">
              <w:rPr>
                <w:webHidden/>
              </w:rPr>
              <w:fldChar w:fldCharType="separate"/>
            </w:r>
            <w:r w:rsidR="00CD0D7C">
              <w:rPr>
                <w:webHidden/>
              </w:rPr>
              <w:t>7</w:t>
            </w:r>
            <w:r w:rsidR="00CD0D7C">
              <w:rPr>
                <w:webHidden/>
              </w:rPr>
              <w:fldChar w:fldCharType="end"/>
            </w:r>
          </w:hyperlink>
        </w:p>
        <w:p w:rsidR="00CD0D7C" w:rsidRDefault="00EC336F">
          <w:pPr>
            <w:pStyle w:val="TOC2"/>
            <w:tabs>
              <w:tab w:val="left" w:pos="880"/>
              <w:tab w:val="right" w:leader="dot" w:pos="9394"/>
            </w:tabs>
            <w:rPr>
              <w:noProof/>
            </w:rPr>
          </w:pPr>
          <w:hyperlink w:anchor="_Toc394474150" w:history="1">
            <w:r w:rsidR="00CD0D7C" w:rsidRPr="007113FD">
              <w:rPr>
                <w:rStyle w:val="Hyperlink"/>
                <w:noProof/>
                <w:lang w:val="es-CR"/>
              </w:rPr>
              <w:t>1.1.</w:t>
            </w:r>
            <w:r w:rsidR="00CD0D7C">
              <w:rPr>
                <w:noProof/>
              </w:rPr>
              <w:tab/>
            </w:r>
            <w:r w:rsidR="00CD0D7C" w:rsidRPr="007113FD">
              <w:rPr>
                <w:rStyle w:val="Hyperlink"/>
                <w:noProof/>
                <w:lang w:val="es-CR"/>
              </w:rPr>
              <w:t>Antecedentes y aspectos conceptuales</w:t>
            </w:r>
            <w:r w:rsidR="00CD0D7C">
              <w:rPr>
                <w:noProof/>
                <w:webHidden/>
              </w:rPr>
              <w:tab/>
            </w:r>
            <w:r w:rsidR="00CD0D7C">
              <w:rPr>
                <w:noProof/>
                <w:webHidden/>
              </w:rPr>
              <w:fldChar w:fldCharType="begin"/>
            </w:r>
            <w:r w:rsidR="00CD0D7C">
              <w:rPr>
                <w:noProof/>
                <w:webHidden/>
              </w:rPr>
              <w:instrText xml:space="preserve"> PAGEREF _Toc394474150 \h </w:instrText>
            </w:r>
            <w:r w:rsidR="00CD0D7C">
              <w:rPr>
                <w:noProof/>
                <w:webHidden/>
              </w:rPr>
            </w:r>
            <w:r w:rsidR="00CD0D7C">
              <w:rPr>
                <w:noProof/>
                <w:webHidden/>
              </w:rPr>
              <w:fldChar w:fldCharType="separate"/>
            </w:r>
            <w:r w:rsidR="00CD0D7C">
              <w:rPr>
                <w:noProof/>
                <w:webHidden/>
              </w:rPr>
              <w:t>7</w:t>
            </w:r>
            <w:r w:rsidR="00CD0D7C">
              <w:rPr>
                <w:noProof/>
                <w:webHidden/>
              </w:rPr>
              <w:fldChar w:fldCharType="end"/>
            </w:r>
          </w:hyperlink>
        </w:p>
        <w:p w:rsidR="00CD0D7C" w:rsidRDefault="00EC336F">
          <w:pPr>
            <w:pStyle w:val="TOC2"/>
            <w:tabs>
              <w:tab w:val="left" w:pos="880"/>
              <w:tab w:val="right" w:leader="dot" w:pos="9394"/>
            </w:tabs>
            <w:rPr>
              <w:noProof/>
            </w:rPr>
          </w:pPr>
          <w:hyperlink w:anchor="_Toc394474151" w:history="1">
            <w:r w:rsidR="00CD0D7C" w:rsidRPr="007113FD">
              <w:rPr>
                <w:rStyle w:val="Hyperlink"/>
                <w:noProof/>
              </w:rPr>
              <w:t>1.2.</w:t>
            </w:r>
            <w:r w:rsidR="00CD0D7C">
              <w:rPr>
                <w:noProof/>
              </w:rPr>
              <w:tab/>
            </w:r>
            <w:r w:rsidR="00CD0D7C" w:rsidRPr="007113FD">
              <w:rPr>
                <w:rStyle w:val="Hyperlink"/>
                <w:noProof/>
              </w:rPr>
              <w:t>Metodología</w:t>
            </w:r>
            <w:r w:rsidR="00CD0D7C">
              <w:rPr>
                <w:noProof/>
                <w:webHidden/>
              </w:rPr>
              <w:tab/>
            </w:r>
            <w:r w:rsidR="00CD0D7C">
              <w:rPr>
                <w:noProof/>
                <w:webHidden/>
              </w:rPr>
              <w:fldChar w:fldCharType="begin"/>
            </w:r>
            <w:r w:rsidR="00CD0D7C">
              <w:rPr>
                <w:noProof/>
                <w:webHidden/>
              </w:rPr>
              <w:instrText xml:space="preserve"> PAGEREF _Toc394474151 \h </w:instrText>
            </w:r>
            <w:r w:rsidR="00CD0D7C">
              <w:rPr>
                <w:noProof/>
                <w:webHidden/>
              </w:rPr>
            </w:r>
            <w:r w:rsidR="00CD0D7C">
              <w:rPr>
                <w:noProof/>
                <w:webHidden/>
              </w:rPr>
              <w:fldChar w:fldCharType="separate"/>
            </w:r>
            <w:r w:rsidR="00CD0D7C">
              <w:rPr>
                <w:noProof/>
                <w:webHidden/>
              </w:rPr>
              <w:t>11</w:t>
            </w:r>
            <w:r w:rsidR="00CD0D7C">
              <w:rPr>
                <w:noProof/>
                <w:webHidden/>
              </w:rPr>
              <w:fldChar w:fldCharType="end"/>
            </w:r>
          </w:hyperlink>
        </w:p>
        <w:p w:rsidR="00CD0D7C" w:rsidRDefault="00EC336F">
          <w:pPr>
            <w:pStyle w:val="TOC3"/>
            <w:tabs>
              <w:tab w:val="left" w:pos="1320"/>
              <w:tab w:val="right" w:leader="dot" w:pos="9394"/>
            </w:tabs>
            <w:rPr>
              <w:noProof/>
            </w:rPr>
          </w:pPr>
          <w:hyperlink w:anchor="_Toc394474152" w:history="1">
            <w:r w:rsidR="00CD0D7C" w:rsidRPr="007113FD">
              <w:rPr>
                <w:rStyle w:val="Hyperlink"/>
                <w:noProof/>
              </w:rPr>
              <w:t>1.2.1.</w:t>
            </w:r>
            <w:r w:rsidR="00CD0D7C">
              <w:rPr>
                <w:noProof/>
              </w:rPr>
              <w:tab/>
            </w:r>
            <w:r w:rsidR="00CD0D7C" w:rsidRPr="007113FD">
              <w:rPr>
                <w:rStyle w:val="Hyperlink"/>
                <w:noProof/>
              </w:rPr>
              <w:t>Objetivos</w:t>
            </w:r>
            <w:r w:rsidR="00CD0D7C">
              <w:rPr>
                <w:noProof/>
                <w:webHidden/>
              </w:rPr>
              <w:tab/>
            </w:r>
            <w:r w:rsidR="00CD0D7C">
              <w:rPr>
                <w:noProof/>
                <w:webHidden/>
              </w:rPr>
              <w:fldChar w:fldCharType="begin"/>
            </w:r>
            <w:r w:rsidR="00CD0D7C">
              <w:rPr>
                <w:noProof/>
                <w:webHidden/>
              </w:rPr>
              <w:instrText xml:space="preserve"> PAGEREF _Toc394474152 \h </w:instrText>
            </w:r>
            <w:r w:rsidR="00CD0D7C">
              <w:rPr>
                <w:noProof/>
                <w:webHidden/>
              </w:rPr>
            </w:r>
            <w:r w:rsidR="00CD0D7C">
              <w:rPr>
                <w:noProof/>
                <w:webHidden/>
              </w:rPr>
              <w:fldChar w:fldCharType="separate"/>
            </w:r>
            <w:r w:rsidR="00CD0D7C">
              <w:rPr>
                <w:noProof/>
                <w:webHidden/>
              </w:rPr>
              <w:t>11</w:t>
            </w:r>
            <w:r w:rsidR="00CD0D7C">
              <w:rPr>
                <w:noProof/>
                <w:webHidden/>
              </w:rPr>
              <w:fldChar w:fldCharType="end"/>
            </w:r>
          </w:hyperlink>
        </w:p>
        <w:p w:rsidR="00CD0D7C" w:rsidRDefault="00EC336F">
          <w:pPr>
            <w:pStyle w:val="TOC3"/>
            <w:tabs>
              <w:tab w:val="left" w:pos="1320"/>
              <w:tab w:val="right" w:leader="dot" w:pos="9394"/>
            </w:tabs>
            <w:rPr>
              <w:noProof/>
            </w:rPr>
          </w:pPr>
          <w:hyperlink w:anchor="_Toc394474153" w:history="1">
            <w:r w:rsidR="00CD0D7C" w:rsidRPr="007113FD">
              <w:rPr>
                <w:rStyle w:val="Hyperlink"/>
                <w:noProof/>
              </w:rPr>
              <w:t>1.2.2.</w:t>
            </w:r>
            <w:r w:rsidR="00CD0D7C">
              <w:rPr>
                <w:noProof/>
              </w:rPr>
              <w:tab/>
            </w:r>
            <w:r w:rsidR="00CD0D7C" w:rsidRPr="007113FD">
              <w:rPr>
                <w:rStyle w:val="Hyperlink"/>
                <w:noProof/>
              </w:rPr>
              <w:t>Fuentes de información</w:t>
            </w:r>
            <w:r w:rsidR="00CD0D7C">
              <w:rPr>
                <w:noProof/>
                <w:webHidden/>
              </w:rPr>
              <w:tab/>
            </w:r>
            <w:r w:rsidR="00CD0D7C">
              <w:rPr>
                <w:noProof/>
                <w:webHidden/>
              </w:rPr>
              <w:fldChar w:fldCharType="begin"/>
            </w:r>
            <w:r w:rsidR="00CD0D7C">
              <w:rPr>
                <w:noProof/>
                <w:webHidden/>
              </w:rPr>
              <w:instrText xml:space="preserve"> PAGEREF _Toc394474153 \h </w:instrText>
            </w:r>
            <w:r w:rsidR="00CD0D7C">
              <w:rPr>
                <w:noProof/>
                <w:webHidden/>
              </w:rPr>
            </w:r>
            <w:r w:rsidR="00CD0D7C">
              <w:rPr>
                <w:noProof/>
                <w:webHidden/>
              </w:rPr>
              <w:fldChar w:fldCharType="separate"/>
            </w:r>
            <w:r w:rsidR="00CD0D7C">
              <w:rPr>
                <w:noProof/>
                <w:webHidden/>
              </w:rPr>
              <w:t>14</w:t>
            </w:r>
            <w:r w:rsidR="00CD0D7C">
              <w:rPr>
                <w:noProof/>
                <w:webHidden/>
              </w:rPr>
              <w:fldChar w:fldCharType="end"/>
            </w:r>
          </w:hyperlink>
        </w:p>
        <w:p w:rsidR="00CD0D7C" w:rsidRDefault="00EC336F">
          <w:pPr>
            <w:pStyle w:val="TOC3"/>
            <w:tabs>
              <w:tab w:val="left" w:pos="1320"/>
              <w:tab w:val="right" w:leader="dot" w:pos="9394"/>
            </w:tabs>
            <w:rPr>
              <w:noProof/>
            </w:rPr>
          </w:pPr>
          <w:hyperlink w:anchor="_Toc394474154" w:history="1">
            <w:r w:rsidR="00CD0D7C" w:rsidRPr="007113FD">
              <w:rPr>
                <w:rStyle w:val="Hyperlink"/>
                <w:noProof/>
              </w:rPr>
              <w:t>1.2.3.</w:t>
            </w:r>
            <w:r w:rsidR="00CD0D7C">
              <w:rPr>
                <w:noProof/>
              </w:rPr>
              <w:tab/>
            </w:r>
            <w:r w:rsidR="00CD0D7C" w:rsidRPr="007113FD">
              <w:rPr>
                <w:rStyle w:val="Hyperlink"/>
                <w:noProof/>
              </w:rPr>
              <w:t>Comparación del desempeño y priorización de modelos</w:t>
            </w:r>
            <w:r w:rsidR="00CD0D7C">
              <w:rPr>
                <w:noProof/>
                <w:webHidden/>
              </w:rPr>
              <w:tab/>
            </w:r>
            <w:r w:rsidR="00CD0D7C">
              <w:rPr>
                <w:noProof/>
                <w:webHidden/>
              </w:rPr>
              <w:fldChar w:fldCharType="begin"/>
            </w:r>
            <w:r w:rsidR="00CD0D7C">
              <w:rPr>
                <w:noProof/>
                <w:webHidden/>
              </w:rPr>
              <w:instrText xml:space="preserve"> PAGEREF _Toc394474154 \h </w:instrText>
            </w:r>
            <w:r w:rsidR="00CD0D7C">
              <w:rPr>
                <w:noProof/>
                <w:webHidden/>
              </w:rPr>
            </w:r>
            <w:r w:rsidR="00CD0D7C">
              <w:rPr>
                <w:noProof/>
                <w:webHidden/>
              </w:rPr>
              <w:fldChar w:fldCharType="separate"/>
            </w:r>
            <w:r w:rsidR="00CD0D7C">
              <w:rPr>
                <w:noProof/>
                <w:webHidden/>
              </w:rPr>
              <w:t>17</w:t>
            </w:r>
            <w:r w:rsidR="00CD0D7C">
              <w:rPr>
                <w:noProof/>
                <w:webHidden/>
              </w:rPr>
              <w:fldChar w:fldCharType="end"/>
            </w:r>
          </w:hyperlink>
        </w:p>
        <w:p w:rsidR="00CD0D7C" w:rsidRDefault="00EC336F">
          <w:pPr>
            <w:pStyle w:val="TOC3"/>
            <w:tabs>
              <w:tab w:val="left" w:pos="1320"/>
              <w:tab w:val="right" w:leader="dot" w:pos="9394"/>
            </w:tabs>
            <w:rPr>
              <w:noProof/>
            </w:rPr>
          </w:pPr>
          <w:hyperlink w:anchor="_Toc394474155" w:history="1">
            <w:r w:rsidR="00CD0D7C" w:rsidRPr="007113FD">
              <w:rPr>
                <w:rStyle w:val="Hyperlink"/>
                <w:noProof/>
              </w:rPr>
              <w:t>1.2.4.</w:t>
            </w:r>
            <w:r w:rsidR="00CD0D7C">
              <w:rPr>
                <w:noProof/>
              </w:rPr>
              <w:tab/>
            </w:r>
            <w:r w:rsidR="00CD0D7C" w:rsidRPr="007113FD">
              <w:rPr>
                <w:rStyle w:val="Hyperlink"/>
                <w:noProof/>
              </w:rPr>
              <w:t xml:space="preserve">Reducción de escala - </w:t>
            </w:r>
            <w:r w:rsidR="00CD0D7C" w:rsidRPr="007113FD">
              <w:rPr>
                <w:rStyle w:val="Hyperlink"/>
                <w:i/>
                <w:noProof/>
              </w:rPr>
              <w:t>downscaling</w:t>
            </w:r>
            <w:r w:rsidR="00CD0D7C">
              <w:rPr>
                <w:noProof/>
                <w:webHidden/>
              </w:rPr>
              <w:tab/>
            </w:r>
            <w:r w:rsidR="00CD0D7C">
              <w:rPr>
                <w:noProof/>
                <w:webHidden/>
              </w:rPr>
              <w:fldChar w:fldCharType="begin"/>
            </w:r>
            <w:r w:rsidR="00CD0D7C">
              <w:rPr>
                <w:noProof/>
                <w:webHidden/>
              </w:rPr>
              <w:instrText xml:space="preserve"> PAGEREF _Toc394474155 \h </w:instrText>
            </w:r>
            <w:r w:rsidR="00CD0D7C">
              <w:rPr>
                <w:noProof/>
                <w:webHidden/>
              </w:rPr>
            </w:r>
            <w:r w:rsidR="00CD0D7C">
              <w:rPr>
                <w:noProof/>
                <w:webHidden/>
              </w:rPr>
              <w:fldChar w:fldCharType="separate"/>
            </w:r>
            <w:r w:rsidR="00CD0D7C">
              <w:rPr>
                <w:noProof/>
                <w:webHidden/>
              </w:rPr>
              <w:t>19</w:t>
            </w:r>
            <w:r w:rsidR="00CD0D7C">
              <w:rPr>
                <w:noProof/>
                <w:webHidden/>
              </w:rPr>
              <w:fldChar w:fldCharType="end"/>
            </w:r>
          </w:hyperlink>
        </w:p>
        <w:p w:rsidR="00CD0D7C" w:rsidRDefault="00EC336F">
          <w:pPr>
            <w:pStyle w:val="TOC1"/>
            <w:tabs>
              <w:tab w:val="left" w:pos="440"/>
            </w:tabs>
            <w:rPr>
              <w:color w:val="auto"/>
            </w:rPr>
          </w:pPr>
          <w:hyperlink w:anchor="_Toc394474156" w:history="1">
            <w:r w:rsidR="00CD0D7C" w:rsidRPr="007113FD">
              <w:rPr>
                <w:rStyle w:val="Hyperlink"/>
                <w:lang w:val="es-CR"/>
              </w:rPr>
              <w:t>2.</w:t>
            </w:r>
            <w:r w:rsidR="00CD0D7C">
              <w:rPr>
                <w:color w:val="auto"/>
              </w:rPr>
              <w:tab/>
            </w:r>
            <w:r w:rsidR="00CD0D7C" w:rsidRPr="007113FD">
              <w:rPr>
                <w:rStyle w:val="Hyperlink"/>
                <w:lang w:val="es-CR"/>
              </w:rPr>
              <w:t>Resultados de las simulaciones y discusión</w:t>
            </w:r>
            <w:r w:rsidR="00CD0D7C">
              <w:rPr>
                <w:webHidden/>
              </w:rPr>
              <w:tab/>
            </w:r>
            <w:r w:rsidR="00CD0D7C">
              <w:rPr>
                <w:webHidden/>
              </w:rPr>
              <w:fldChar w:fldCharType="begin"/>
            </w:r>
            <w:r w:rsidR="00CD0D7C">
              <w:rPr>
                <w:webHidden/>
              </w:rPr>
              <w:instrText xml:space="preserve"> PAGEREF _Toc394474156 \h </w:instrText>
            </w:r>
            <w:r w:rsidR="00CD0D7C">
              <w:rPr>
                <w:webHidden/>
              </w:rPr>
            </w:r>
            <w:r w:rsidR="00CD0D7C">
              <w:rPr>
                <w:webHidden/>
              </w:rPr>
              <w:fldChar w:fldCharType="separate"/>
            </w:r>
            <w:r w:rsidR="00CD0D7C">
              <w:rPr>
                <w:webHidden/>
              </w:rPr>
              <w:t>25</w:t>
            </w:r>
            <w:r w:rsidR="00CD0D7C">
              <w:rPr>
                <w:webHidden/>
              </w:rPr>
              <w:fldChar w:fldCharType="end"/>
            </w:r>
          </w:hyperlink>
        </w:p>
        <w:p w:rsidR="00CD0D7C" w:rsidRDefault="00EC336F">
          <w:pPr>
            <w:pStyle w:val="TOC1"/>
            <w:tabs>
              <w:tab w:val="left" w:pos="440"/>
            </w:tabs>
            <w:rPr>
              <w:color w:val="auto"/>
            </w:rPr>
          </w:pPr>
          <w:hyperlink w:anchor="_Toc394474157" w:history="1">
            <w:r w:rsidR="00CD0D7C" w:rsidRPr="007113FD">
              <w:rPr>
                <w:rStyle w:val="Hyperlink"/>
              </w:rPr>
              <w:t>3.</w:t>
            </w:r>
            <w:r w:rsidR="00CD0D7C">
              <w:rPr>
                <w:color w:val="auto"/>
              </w:rPr>
              <w:tab/>
            </w:r>
            <w:r w:rsidR="00CD0D7C" w:rsidRPr="007113FD">
              <w:rPr>
                <w:rStyle w:val="Hyperlink"/>
              </w:rPr>
              <w:t>Conclusiones</w:t>
            </w:r>
            <w:r w:rsidR="00CD0D7C">
              <w:rPr>
                <w:webHidden/>
              </w:rPr>
              <w:tab/>
            </w:r>
            <w:r w:rsidR="00CD0D7C">
              <w:rPr>
                <w:webHidden/>
              </w:rPr>
              <w:fldChar w:fldCharType="begin"/>
            </w:r>
            <w:r w:rsidR="00CD0D7C">
              <w:rPr>
                <w:webHidden/>
              </w:rPr>
              <w:instrText xml:space="preserve"> PAGEREF _Toc394474157 \h </w:instrText>
            </w:r>
            <w:r w:rsidR="00CD0D7C">
              <w:rPr>
                <w:webHidden/>
              </w:rPr>
            </w:r>
            <w:r w:rsidR="00CD0D7C">
              <w:rPr>
                <w:webHidden/>
              </w:rPr>
              <w:fldChar w:fldCharType="separate"/>
            </w:r>
            <w:r w:rsidR="00CD0D7C">
              <w:rPr>
                <w:webHidden/>
              </w:rPr>
              <w:t>41</w:t>
            </w:r>
            <w:r w:rsidR="00CD0D7C">
              <w:rPr>
                <w:webHidden/>
              </w:rPr>
              <w:fldChar w:fldCharType="end"/>
            </w:r>
          </w:hyperlink>
        </w:p>
        <w:p w:rsidR="00CD0D7C" w:rsidRDefault="00EC336F">
          <w:pPr>
            <w:pStyle w:val="TOC1"/>
            <w:rPr>
              <w:color w:val="auto"/>
            </w:rPr>
          </w:pPr>
          <w:hyperlink w:anchor="_Toc394474158" w:history="1">
            <w:r w:rsidR="00CD0D7C" w:rsidRPr="007113FD">
              <w:rPr>
                <w:rStyle w:val="Hyperlink"/>
              </w:rPr>
              <w:t>Referencias bibliográficas</w:t>
            </w:r>
            <w:r w:rsidR="00CD0D7C">
              <w:rPr>
                <w:webHidden/>
              </w:rPr>
              <w:tab/>
            </w:r>
            <w:r w:rsidR="00CD0D7C">
              <w:rPr>
                <w:webHidden/>
              </w:rPr>
              <w:fldChar w:fldCharType="begin"/>
            </w:r>
            <w:r w:rsidR="00CD0D7C">
              <w:rPr>
                <w:webHidden/>
              </w:rPr>
              <w:instrText xml:space="preserve"> PAGEREF _Toc394474158 \h </w:instrText>
            </w:r>
            <w:r w:rsidR="00CD0D7C">
              <w:rPr>
                <w:webHidden/>
              </w:rPr>
            </w:r>
            <w:r w:rsidR="00CD0D7C">
              <w:rPr>
                <w:webHidden/>
              </w:rPr>
              <w:fldChar w:fldCharType="separate"/>
            </w:r>
            <w:r w:rsidR="00CD0D7C">
              <w:rPr>
                <w:webHidden/>
              </w:rPr>
              <w:t>42</w:t>
            </w:r>
            <w:r w:rsidR="00CD0D7C">
              <w:rPr>
                <w:webHidden/>
              </w:rPr>
              <w:fldChar w:fldCharType="end"/>
            </w:r>
          </w:hyperlink>
        </w:p>
        <w:p w:rsidR="00812DAE" w:rsidRDefault="00812DAE">
          <w:r>
            <w:rPr>
              <w:b/>
              <w:bCs/>
              <w:lang w:val="es-ES"/>
            </w:rPr>
            <w:fldChar w:fldCharType="end"/>
          </w:r>
        </w:p>
      </w:sdtContent>
    </w:sdt>
    <w:p w:rsidR="00122F0C" w:rsidRPr="00812DAE" w:rsidRDefault="00122F0C">
      <w:pPr>
        <w:rPr>
          <w:rFonts w:asciiTheme="majorHAnsi" w:eastAsiaTheme="majorEastAsia" w:hAnsiTheme="majorHAnsi" w:cstheme="majorBidi"/>
          <w:b/>
          <w:bCs/>
          <w:color w:val="365F91" w:themeColor="accent1" w:themeShade="BF"/>
          <w:sz w:val="28"/>
          <w:szCs w:val="28"/>
        </w:rPr>
      </w:pPr>
    </w:p>
    <w:p w:rsidR="00812DAE" w:rsidRDefault="00812DAE">
      <w:pPr>
        <w:spacing w:before="0" w:line="276" w:lineRule="auto"/>
        <w:jc w:val="left"/>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rsidR="00812DAE" w:rsidRPr="00812DAE" w:rsidRDefault="00812DAE">
      <w:pPr>
        <w:pStyle w:val="TableofFigures"/>
        <w:tabs>
          <w:tab w:val="right" w:leader="dot" w:pos="8828"/>
        </w:tabs>
        <w:rPr>
          <w:b/>
          <w:color w:val="4F81BD" w:themeColor="accent1"/>
        </w:rPr>
      </w:pPr>
      <w:r w:rsidRPr="00812DAE">
        <w:rPr>
          <w:b/>
          <w:color w:val="4F81BD" w:themeColor="accent1"/>
        </w:rPr>
        <w:lastRenderedPageBreak/>
        <w:t>Lista de figuras</w:t>
      </w:r>
    </w:p>
    <w:p w:rsidR="00C4403E" w:rsidRDefault="00812DAE">
      <w:pPr>
        <w:pStyle w:val="TableofFigures"/>
        <w:tabs>
          <w:tab w:val="right" w:leader="dot" w:pos="9394"/>
        </w:tabs>
        <w:rPr>
          <w:rFonts w:asciiTheme="minorHAnsi" w:eastAsiaTheme="minorEastAsia" w:hAnsiTheme="minorHAnsi"/>
          <w:noProof/>
          <w:lang w:eastAsia="es-CO"/>
        </w:rPr>
      </w:pPr>
      <w:r>
        <w:fldChar w:fldCharType="begin"/>
      </w:r>
      <w:r>
        <w:instrText xml:space="preserve"> TOC \h \z \c "Figura" </w:instrText>
      </w:r>
      <w:r>
        <w:fldChar w:fldCharType="separate"/>
      </w:r>
      <w:hyperlink w:anchor="_Toc394462488" w:history="1">
        <w:r w:rsidR="00C4403E" w:rsidRPr="001C36E3">
          <w:rPr>
            <w:rStyle w:val="Hyperlink"/>
            <w:noProof/>
          </w:rPr>
          <w:t>Figura 1 Trayectorias representativas de concentración – RCP- en términos de a. Forzamiento Radiativo y b.Emisiones de CO2 de la industria y del consumo energético. Tomada de [Moss et.al, 2010]</w:t>
        </w:r>
        <w:r w:rsidR="00C4403E">
          <w:rPr>
            <w:noProof/>
            <w:webHidden/>
          </w:rPr>
          <w:tab/>
        </w:r>
        <w:r w:rsidR="00C4403E">
          <w:rPr>
            <w:noProof/>
            <w:webHidden/>
          </w:rPr>
          <w:fldChar w:fldCharType="begin"/>
        </w:r>
        <w:r w:rsidR="00C4403E">
          <w:rPr>
            <w:noProof/>
            <w:webHidden/>
          </w:rPr>
          <w:instrText xml:space="preserve"> PAGEREF _Toc394462488 \h </w:instrText>
        </w:r>
        <w:r w:rsidR="00C4403E">
          <w:rPr>
            <w:noProof/>
            <w:webHidden/>
          </w:rPr>
        </w:r>
        <w:r w:rsidR="00C4403E">
          <w:rPr>
            <w:noProof/>
            <w:webHidden/>
          </w:rPr>
          <w:fldChar w:fldCharType="separate"/>
        </w:r>
        <w:r w:rsidR="00C4403E">
          <w:rPr>
            <w:noProof/>
            <w:webHidden/>
          </w:rPr>
          <w:t>9</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89" w:history="1">
        <w:r w:rsidR="00C4403E" w:rsidRPr="001C36E3">
          <w:rPr>
            <w:rStyle w:val="Hyperlink"/>
            <w:noProof/>
          </w:rPr>
          <w:t>Figura 2 Niveles de integración de los diferentes modelos climáticos globales (GCMs) en sus diferentes generaciones de desarrollo. Tomado de Yates et al.</w:t>
        </w:r>
        <w:r w:rsidR="00C4403E">
          <w:rPr>
            <w:noProof/>
            <w:webHidden/>
          </w:rPr>
          <w:tab/>
        </w:r>
        <w:r w:rsidR="00C4403E">
          <w:rPr>
            <w:noProof/>
            <w:webHidden/>
          </w:rPr>
          <w:fldChar w:fldCharType="begin"/>
        </w:r>
        <w:r w:rsidR="00C4403E">
          <w:rPr>
            <w:noProof/>
            <w:webHidden/>
          </w:rPr>
          <w:instrText xml:space="preserve"> PAGEREF _Toc394462489 \h </w:instrText>
        </w:r>
        <w:r w:rsidR="00C4403E">
          <w:rPr>
            <w:noProof/>
            <w:webHidden/>
          </w:rPr>
        </w:r>
        <w:r w:rsidR="00C4403E">
          <w:rPr>
            <w:noProof/>
            <w:webHidden/>
          </w:rPr>
          <w:fldChar w:fldCharType="separate"/>
        </w:r>
        <w:r w:rsidR="00C4403E">
          <w:rPr>
            <w:noProof/>
            <w:webHidden/>
          </w:rPr>
          <w:t>10</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0" w:history="1">
        <w:r w:rsidR="00C4403E" w:rsidRPr="001C36E3">
          <w:rPr>
            <w:rStyle w:val="Hyperlink"/>
            <w:noProof/>
          </w:rPr>
          <w:t>Figura 3 Metodología general para generar series climáticas implementada en este estudio</w:t>
        </w:r>
        <w:r w:rsidR="00C4403E">
          <w:rPr>
            <w:noProof/>
            <w:webHidden/>
          </w:rPr>
          <w:tab/>
        </w:r>
        <w:r w:rsidR="00C4403E">
          <w:rPr>
            <w:noProof/>
            <w:webHidden/>
          </w:rPr>
          <w:fldChar w:fldCharType="begin"/>
        </w:r>
        <w:r w:rsidR="00C4403E">
          <w:rPr>
            <w:noProof/>
            <w:webHidden/>
          </w:rPr>
          <w:instrText xml:space="preserve"> PAGEREF _Toc394462490 \h </w:instrText>
        </w:r>
        <w:r w:rsidR="00C4403E">
          <w:rPr>
            <w:noProof/>
            <w:webHidden/>
          </w:rPr>
        </w:r>
        <w:r w:rsidR="00C4403E">
          <w:rPr>
            <w:noProof/>
            <w:webHidden/>
          </w:rPr>
          <w:fldChar w:fldCharType="separate"/>
        </w:r>
        <w:r w:rsidR="00C4403E">
          <w:rPr>
            <w:noProof/>
            <w:webHidden/>
          </w:rPr>
          <w:t>12</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1" w:history="1">
        <w:r w:rsidR="00C4403E" w:rsidRPr="001C36E3">
          <w:rPr>
            <w:rStyle w:val="Hyperlink"/>
            <w:noProof/>
          </w:rPr>
          <w:t>Figura 4 Áreas adoptadas para evaluar el desempeño de los modelos GCM en la representación de los atributos diferentes atributos del clima de la cuenca.</w:t>
        </w:r>
        <w:r w:rsidR="00C4403E">
          <w:rPr>
            <w:noProof/>
            <w:webHidden/>
          </w:rPr>
          <w:tab/>
        </w:r>
        <w:r w:rsidR="00C4403E">
          <w:rPr>
            <w:noProof/>
            <w:webHidden/>
          </w:rPr>
          <w:fldChar w:fldCharType="begin"/>
        </w:r>
        <w:r w:rsidR="00C4403E">
          <w:rPr>
            <w:noProof/>
            <w:webHidden/>
          </w:rPr>
          <w:instrText xml:space="preserve"> PAGEREF _Toc394462491 \h </w:instrText>
        </w:r>
        <w:r w:rsidR="00C4403E">
          <w:rPr>
            <w:noProof/>
            <w:webHidden/>
          </w:rPr>
        </w:r>
        <w:r w:rsidR="00C4403E">
          <w:rPr>
            <w:noProof/>
            <w:webHidden/>
          </w:rPr>
          <w:fldChar w:fldCharType="separate"/>
        </w:r>
        <w:r w:rsidR="00C4403E">
          <w:rPr>
            <w:noProof/>
            <w:webHidden/>
          </w:rPr>
          <w:t>13</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2" w:history="1">
        <w:r w:rsidR="00C4403E" w:rsidRPr="001C36E3">
          <w:rPr>
            <w:rStyle w:val="Hyperlink"/>
            <w:noProof/>
          </w:rPr>
          <w:t>Figura 5 Proyecciones de temperatura presentadas en la comunicación más reciente sobre cambio climático del IDEAM. Se presentan series de temperatura media del aire observados (1976 a 2005), y futuros (2011 a 2070) del promedio de modelos para cada RCP. Tomado de (Ruiz et al. 2013)</w:t>
        </w:r>
        <w:r w:rsidR="00C4403E">
          <w:rPr>
            <w:noProof/>
            <w:webHidden/>
          </w:rPr>
          <w:tab/>
        </w:r>
        <w:r w:rsidR="00C4403E">
          <w:rPr>
            <w:noProof/>
            <w:webHidden/>
          </w:rPr>
          <w:fldChar w:fldCharType="begin"/>
        </w:r>
        <w:r w:rsidR="00C4403E">
          <w:rPr>
            <w:noProof/>
            <w:webHidden/>
          </w:rPr>
          <w:instrText xml:space="preserve"> PAGEREF _Toc394462492 \h </w:instrText>
        </w:r>
        <w:r w:rsidR="00C4403E">
          <w:rPr>
            <w:noProof/>
            <w:webHidden/>
          </w:rPr>
        </w:r>
        <w:r w:rsidR="00C4403E">
          <w:rPr>
            <w:noProof/>
            <w:webHidden/>
          </w:rPr>
          <w:fldChar w:fldCharType="separate"/>
        </w:r>
        <w:r w:rsidR="00C4403E">
          <w:rPr>
            <w:noProof/>
            <w:webHidden/>
          </w:rPr>
          <w:t>16</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3" w:history="1">
        <w:r w:rsidR="00C4403E" w:rsidRPr="001C36E3">
          <w:rPr>
            <w:rStyle w:val="Hyperlink"/>
            <w:noProof/>
          </w:rPr>
          <w:t>Figura 6 Climate wizard</w:t>
        </w:r>
        <w:r w:rsidR="00C4403E">
          <w:rPr>
            <w:noProof/>
            <w:webHidden/>
          </w:rPr>
          <w:tab/>
        </w:r>
        <w:r w:rsidR="00C4403E">
          <w:rPr>
            <w:noProof/>
            <w:webHidden/>
          </w:rPr>
          <w:fldChar w:fldCharType="begin"/>
        </w:r>
        <w:r w:rsidR="00C4403E">
          <w:rPr>
            <w:noProof/>
            <w:webHidden/>
          </w:rPr>
          <w:instrText xml:space="preserve"> PAGEREF _Toc394462493 \h </w:instrText>
        </w:r>
        <w:r w:rsidR="00C4403E">
          <w:rPr>
            <w:noProof/>
            <w:webHidden/>
          </w:rPr>
        </w:r>
        <w:r w:rsidR="00C4403E">
          <w:rPr>
            <w:noProof/>
            <w:webHidden/>
          </w:rPr>
          <w:fldChar w:fldCharType="separate"/>
        </w:r>
        <w:r w:rsidR="00C4403E">
          <w:rPr>
            <w:noProof/>
            <w:webHidden/>
          </w:rPr>
          <w:t>16</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4" w:history="1">
        <w:r w:rsidR="00C4403E" w:rsidRPr="001C36E3">
          <w:rPr>
            <w:rStyle w:val="Hyperlink"/>
            <w:noProof/>
          </w:rPr>
          <w:t>Figura 7 Caracterización de atributos del clima observado y modelado a diferentes escalas</w:t>
        </w:r>
        <w:r w:rsidR="00C4403E">
          <w:rPr>
            <w:noProof/>
            <w:webHidden/>
          </w:rPr>
          <w:tab/>
        </w:r>
        <w:r w:rsidR="00C4403E">
          <w:rPr>
            <w:noProof/>
            <w:webHidden/>
          </w:rPr>
          <w:fldChar w:fldCharType="begin"/>
        </w:r>
        <w:r w:rsidR="00C4403E">
          <w:rPr>
            <w:noProof/>
            <w:webHidden/>
          </w:rPr>
          <w:instrText xml:space="preserve"> PAGEREF _Toc394462494 \h </w:instrText>
        </w:r>
        <w:r w:rsidR="00C4403E">
          <w:rPr>
            <w:noProof/>
            <w:webHidden/>
          </w:rPr>
        </w:r>
        <w:r w:rsidR="00C4403E">
          <w:rPr>
            <w:noProof/>
            <w:webHidden/>
          </w:rPr>
          <w:fldChar w:fldCharType="separate"/>
        </w:r>
        <w:r w:rsidR="00C4403E">
          <w:rPr>
            <w:noProof/>
            <w:webHidden/>
          </w:rPr>
          <w:t>17</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5" w:history="1">
        <w:r w:rsidR="00C4403E" w:rsidRPr="001C36E3">
          <w:rPr>
            <w:rStyle w:val="Hyperlink"/>
            <w:noProof/>
          </w:rPr>
          <w:t>Figura 8 Indicadores utilizados para caracterizar atributos del GCM y del clima observado. Adaptado de (Gutmann et al. 2013)</w:t>
        </w:r>
        <w:r w:rsidR="00C4403E">
          <w:rPr>
            <w:noProof/>
            <w:webHidden/>
          </w:rPr>
          <w:tab/>
        </w:r>
        <w:r w:rsidR="00C4403E">
          <w:rPr>
            <w:noProof/>
            <w:webHidden/>
          </w:rPr>
          <w:fldChar w:fldCharType="begin"/>
        </w:r>
        <w:r w:rsidR="00C4403E">
          <w:rPr>
            <w:noProof/>
            <w:webHidden/>
          </w:rPr>
          <w:instrText xml:space="preserve"> PAGEREF _Toc394462495 \h </w:instrText>
        </w:r>
        <w:r w:rsidR="00C4403E">
          <w:rPr>
            <w:noProof/>
            <w:webHidden/>
          </w:rPr>
        </w:r>
        <w:r w:rsidR="00C4403E">
          <w:rPr>
            <w:noProof/>
            <w:webHidden/>
          </w:rPr>
          <w:fldChar w:fldCharType="separate"/>
        </w:r>
        <w:r w:rsidR="00C4403E">
          <w:rPr>
            <w:noProof/>
            <w:webHidden/>
          </w:rPr>
          <w:t>17</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6" w:history="1">
        <w:r w:rsidR="00C4403E" w:rsidRPr="001C36E3">
          <w:rPr>
            <w:rStyle w:val="Hyperlink"/>
            <w:noProof/>
          </w:rPr>
          <w:t>Figura 9 Señal del Niño- Oceánica (Oceanic Niño Index – ONI)</w:t>
        </w:r>
        <w:r w:rsidR="00C4403E">
          <w:rPr>
            <w:noProof/>
            <w:webHidden/>
          </w:rPr>
          <w:tab/>
        </w:r>
        <w:r w:rsidR="00C4403E">
          <w:rPr>
            <w:noProof/>
            <w:webHidden/>
          </w:rPr>
          <w:fldChar w:fldCharType="begin"/>
        </w:r>
        <w:r w:rsidR="00C4403E">
          <w:rPr>
            <w:noProof/>
            <w:webHidden/>
          </w:rPr>
          <w:instrText xml:space="preserve"> PAGEREF _Toc394462496 \h </w:instrText>
        </w:r>
        <w:r w:rsidR="00C4403E">
          <w:rPr>
            <w:noProof/>
            <w:webHidden/>
          </w:rPr>
        </w:r>
        <w:r w:rsidR="00C4403E">
          <w:rPr>
            <w:noProof/>
            <w:webHidden/>
          </w:rPr>
          <w:fldChar w:fldCharType="separate"/>
        </w:r>
        <w:r w:rsidR="00C4403E">
          <w:rPr>
            <w:noProof/>
            <w:webHidden/>
          </w:rPr>
          <w:t>18</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7" w:history="1">
        <w:r w:rsidR="00C4403E" w:rsidRPr="001C36E3">
          <w:rPr>
            <w:rStyle w:val="Hyperlink"/>
            <w:noProof/>
          </w:rPr>
          <w:t>Figura 10 Noción del espectro de potencia (periodigrama),</w:t>
        </w:r>
        <w:r w:rsidR="00C4403E">
          <w:rPr>
            <w:noProof/>
            <w:webHidden/>
          </w:rPr>
          <w:tab/>
        </w:r>
        <w:r w:rsidR="00C4403E">
          <w:rPr>
            <w:noProof/>
            <w:webHidden/>
          </w:rPr>
          <w:fldChar w:fldCharType="begin"/>
        </w:r>
        <w:r w:rsidR="00C4403E">
          <w:rPr>
            <w:noProof/>
            <w:webHidden/>
          </w:rPr>
          <w:instrText xml:space="preserve"> PAGEREF _Toc394462497 \h </w:instrText>
        </w:r>
        <w:r w:rsidR="00C4403E">
          <w:rPr>
            <w:noProof/>
            <w:webHidden/>
          </w:rPr>
        </w:r>
        <w:r w:rsidR="00C4403E">
          <w:rPr>
            <w:noProof/>
            <w:webHidden/>
          </w:rPr>
          <w:fldChar w:fldCharType="separate"/>
        </w:r>
        <w:r w:rsidR="00C4403E">
          <w:rPr>
            <w:noProof/>
            <w:webHidden/>
          </w:rPr>
          <w:t>19</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8" w:history="1">
        <w:r w:rsidR="00C4403E" w:rsidRPr="001C36E3">
          <w:rPr>
            <w:rStyle w:val="Hyperlink"/>
            <w:noProof/>
          </w:rPr>
          <w:t xml:space="preserve">Figura 11 Diferentes aproximaciones para la reducción de escala. Adaptado de </w:t>
        </w:r>
        <w:r w:rsidR="00C4403E" w:rsidRPr="001C36E3">
          <w:rPr>
            <w:rStyle w:val="Hyperlink"/>
            <w:i/>
            <w:iCs/>
            <w:noProof/>
          </w:rPr>
          <w:t>Maraun et al.2010, Rev of Geo.</w:t>
        </w:r>
        <w:r w:rsidR="00C4403E">
          <w:rPr>
            <w:noProof/>
            <w:webHidden/>
          </w:rPr>
          <w:tab/>
        </w:r>
        <w:r w:rsidR="00C4403E">
          <w:rPr>
            <w:noProof/>
            <w:webHidden/>
          </w:rPr>
          <w:fldChar w:fldCharType="begin"/>
        </w:r>
        <w:r w:rsidR="00C4403E">
          <w:rPr>
            <w:noProof/>
            <w:webHidden/>
          </w:rPr>
          <w:instrText xml:space="preserve"> PAGEREF _Toc394462498 \h </w:instrText>
        </w:r>
        <w:r w:rsidR="00C4403E">
          <w:rPr>
            <w:noProof/>
            <w:webHidden/>
          </w:rPr>
        </w:r>
        <w:r w:rsidR="00C4403E">
          <w:rPr>
            <w:noProof/>
            <w:webHidden/>
          </w:rPr>
          <w:fldChar w:fldCharType="separate"/>
        </w:r>
        <w:r w:rsidR="00C4403E">
          <w:rPr>
            <w:noProof/>
            <w:webHidden/>
          </w:rPr>
          <w:t>20</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499" w:history="1">
        <w:r w:rsidR="00C4403E" w:rsidRPr="001C36E3">
          <w:rPr>
            <w:rStyle w:val="Hyperlink"/>
            <w:noProof/>
          </w:rPr>
          <w:t>Figura 12 Ilustración del algoritmo de kNN-bootstraping</w:t>
        </w:r>
        <w:r w:rsidR="00C4403E">
          <w:rPr>
            <w:noProof/>
            <w:webHidden/>
          </w:rPr>
          <w:tab/>
        </w:r>
        <w:r w:rsidR="00C4403E">
          <w:rPr>
            <w:noProof/>
            <w:webHidden/>
          </w:rPr>
          <w:fldChar w:fldCharType="begin"/>
        </w:r>
        <w:r w:rsidR="00C4403E">
          <w:rPr>
            <w:noProof/>
            <w:webHidden/>
          </w:rPr>
          <w:instrText xml:space="preserve"> PAGEREF _Toc394462499 \h </w:instrText>
        </w:r>
        <w:r w:rsidR="00C4403E">
          <w:rPr>
            <w:noProof/>
            <w:webHidden/>
          </w:rPr>
        </w:r>
        <w:r w:rsidR="00C4403E">
          <w:rPr>
            <w:noProof/>
            <w:webHidden/>
          </w:rPr>
          <w:fldChar w:fldCharType="separate"/>
        </w:r>
        <w:r w:rsidR="00C4403E">
          <w:rPr>
            <w:noProof/>
            <w:webHidden/>
          </w:rPr>
          <w:t>23</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500" w:history="1">
        <w:r w:rsidR="00C4403E" w:rsidRPr="001C36E3">
          <w:rPr>
            <w:rStyle w:val="Hyperlink"/>
            <w:noProof/>
          </w:rPr>
          <w:t>Figura 13 Ejemplo de una secuencia de clima generada mediante el método k-NN.</w:t>
        </w:r>
        <w:r w:rsidR="00C4403E">
          <w:rPr>
            <w:noProof/>
            <w:webHidden/>
          </w:rPr>
          <w:tab/>
        </w:r>
        <w:r w:rsidR="00C4403E">
          <w:rPr>
            <w:noProof/>
            <w:webHidden/>
          </w:rPr>
          <w:fldChar w:fldCharType="begin"/>
        </w:r>
        <w:r w:rsidR="00C4403E">
          <w:rPr>
            <w:noProof/>
            <w:webHidden/>
          </w:rPr>
          <w:instrText xml:space="preserve"> PAGEREF _Toc394462500 \h </w:instrText>
        </w:r>
        <w:r w:rsidR="00C4403E">
          <w:rPr>
            <w:noProof/>
            <w:webHidden/>
          </w:rPr>
        </w:r>
        <w:r w:rsidR="00C4403E">
          <w:rPr>
            <w:noProof/>
            <w:webHidden/>
          </w:rPr>
          <w:fldChar w:fldCharType="separate"/>
        </w:r>
        <w:r w:rsidR="00C4403E">
          <w:rPr>
            <w:noProof/>
            <w:webHidden/>
          </w:rPr>
          <w:t>23</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501" w:history="1">
        <w:r w:rsidR="00C4403E" w:rsidRPr="001C36E3">
          <w:rPr>
            <w:rStyle w:val="Hyperlink"/>
            <w:noProof/>
          </w:rPr>
          <w:t>Figura 14 Alto Magdalena</w:t>
        </w:r>
        <w:r w:rsidR="00C4403E">
          <w:rPr>
            <w:noProof/>
            <w:webHidden/>
          </w:rPr>
          <w:tab/>
        </w:r>
        <w:r w:rsidR="00C4403E">
          <w:rPr>
            <w:noProof/>
            <w:webHidden/>
          </w:rPr>
          <w:fldChar w:fldCharType="begin"/>
        </w:r>
        <w:r w:rsidR="00C4403E">
          <w:rPr>
            <w:noProof/>
            <w:webHidden/>
          </w:rPr>
          <w:instrText xml:space="preserve"> PAGEREF _Toc394462501 \h </w:instrText>
        </w:r>
        <w:r w:rsidR="00C4403E">
          <w:rPr>
            <w:noProof/>
            <w:webHidden/>
          </w:rPr>
        </w:r>
        <w:r w:rsidR="00C4403E">
          <w:rPr>
            <w:noProof/>
            <w:webHidden/>
          </w:rPr>
          <w:fldChar w:fldCharType="separate"/>
        </w:r>
        <w:r w:rsidR="00C4403E">
          <w:rPr>
            <w:noProof/>
            <w:webHidden/>
          </w:rPr>
          <w:t>29</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502" w:history="1">
        <w:r w:rsidR="00C4403E" w:rsidRPr="001C36E3">
          <w:rPr>
            <w:rStyle w:val="Hyperlink"/>
            <w:noProof/>
          </w:rPr>
          <w:t>Figura 14 Medio Magdalena – Bogotá Sumapaz</w:t>
        </w:r>
        <w:r w:rsidR="00C4403E">
          <w:rPr>
            <w:noProof/>
            <w:webHidden/>
          </w:rPr>
          <w:tab/>
        </w:r>
        <w:r w:rsidR="00C4403E">
          <w:rPr>
            <w:noProof/>
            <w:webHidden/>
          </w:rPr>
          <w:fldChar w:fldCharType="begin"/>
        </w:r>
        <w:r w:rsidR="00C4403E">
          <w:rPr>
            <w:noProof/>
            <w:webHidden/>
          </w:rPr>
          <w:instrText xml:space="preserve"> PAGEREF _Toc394462502 \h </w:instrText>
        </w:r>
        <w:r w:rsidR="00C4403E">
          <w:rPr>
            <w:noProof/>
            <w:webHidden/>
          </w:rPr>
        </w:r>
        <w:r w:rsidR="00C4403E">
          <w:rPr>
            <w:noProof/>
            <w:webHidden/>
          </w:rPr>
          <w:fldChar w:fldCharType="separate"/>
        </w:r>
        <w:r w:rsidR="00C4403E">
          <w:rPr>
            <w:noProof/>
            <w:webHidden/>
          </w:rPr>
          <w:t>31</w:t>
        </w:r>
        <w:r w:rsidR="00C4403E">
          <w:rPr>
            <w:noProof/>
            <w:webHidden/>
          </w:rPr>
          <w:fldChar w:fldCharType="end"/>
        </w:r>
      </w:hyperlink>
    </w:p>
    <w:p w:rsidR="00C4403E" w:rsidRDefault="00EC336F">
      <w:pPr>
        <w:pStyle w:val="TableofFigures"/>
        <w:tabs>
          <w:tab w:val="right" w:leader="dot" w:pos="9394"/>
        </w:tabs>
        <w:rPr>
          <w:rFonts w:asciiTheme="minorHAnsi" w:eastAsiaTheme="minorEastAsia" w:hAnsiTheme="minorHAnsi"/>
          <w:noProof/>
          <w:lang w:eastAsia="es-CO"/>
        </w:rPr>
      </w:pPr>
      <w:hyperlink w:anchor="_Toc394462503" w:history="1">
        <w:r w:rsidR="00C4403E" w:rsidRPr="001C36E3">
          <w:rPr>
            <w:rStyle w:val="Hyperlink"/>
            <w:noProof/>
          </w:rPr>
          <w:t>Figura 15 Anomalías regionales de precipitación en cien realizaciones obtenidas mediante el método k-NN. Se resaltan las dos realizaciones seleccionadas (Rojo: Extrema seca y Verde: Extrema húmeda). A. Series de tiempo totales anuales y b. Curvas de duración de los escenarios seleccionados</w:t>
        </w:r>
        <w:r w:rsidR="00C4403E">
          <w:rPr>
            <w:noProof/>
            <w:webHidden/>
          </w:rPr>
          <w:tab/>
        </w:r>
        <w:r w:rsidR="00C4403E">
          <w:rPr>
            <w:noProof/>
            <w:webHidden/>
          </w:rPr>
          <w:fldChar w:fldCharType="begin"/>
        </w:r>
        <w:r w:rsidR="00C4403E">
          <w:rPr>
            <w:noProof/>
            <w:webHidden/>
          </w:rPr>
          <w:instrText xml:space="preserve"> PAGEREF _Toc394462503 \h </w:instrText>
        </w:r>
        <w:r w:rsidR="00C4403E">
          <w:rPr>
            <w:noProof/>
            <w:webHidden/>
          </w:rPr>
        </w:r>
        <w:r w:rsidR="00C4403E">
          <w:rPr>
            <w:noProof/>
            <w:webHidden/>
          </w:rPr>
          <w:fldChar w:fldCharType="separate"/>
        </w:r>
        <w:r w:rsidR="00C4403E">
          <w:rPr>
            <w:noProof/>
            <w:webHidden/>
          </w:rPr>
          <w:t>34</w:t>
        </w:r>
        <w:r w:rsidR="00C4403E">
          <w:rPr>
            <w:noProof/>
            <w:webHidden/>
          </w:rPr>
          <w:fldChar w:fldCharType="end"/>
        </w:r>
      </w:hyperlink>
    </w:p>
    <w:p w:rsidR="00812DAE" w:rsidRDefault="00812DAE">
      <w:pPr>
        <w:spacing w:before="0" w:line="276" w:lineRule="auto"/>
        <w:jc w:val="left"/>
      </w:pPr>
      <w:r>
        <w:fldChar w:fldCharType="end"/>
      </w:r>
    </w:p>
    <w:p w:rsidR="00812DAE" w:rsidRDefault="00812DAE">
      <w:pPr>
        <w:spacing w:before="0" w:line="276" w:lineRule="auto"/>
        <w:jc w:val="left"/>
      </w:pPr>
      <w:r>
        <w:br w:type="page"/>
      </w:r>
    </w:p>
    <w:p w:rsidR="00812DAE" w:rsidRPr="00812DAE" w:rsidRDefault="00812DAE">
      <w:pPr>
        <w:pStyle w:val="TableofFigures"/>
        <w:tabs>
          <w:tab w:val="right" w:leader="dot" w:pos="8828"/>
        </w:tabs>
        <w:rPr>
          <w:b/>
          <w:color w:val="4F81BD" w:themeColor="accent1"/>
        </w:rPr>
      </w:pPr>
      <w:r w:rsidRPr="00812DAE">
        <w:rPr>
          <w:b/>
          <w:color w:val="4F81BD" w:themeColor="accent1"/>
        </w:rPr>
        <w:lastRenderedPageBreak/>
        <w:t xml:space="preserve">Lista de tablas </w:t>
      </w:r>
    </w:p>
    <w:p w:rsidR="00CD0D7C" w:rsidRDefault="00812DAE">
      <w:pPr>
        <w:pStyle w:val="TableofFigures"/>
        <w:tabs>
          <w:tab w:val="right" w:leader="dot" w:pos="9394"/>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394474184" w:history="1">
        <w:r w:rsidR="00CD0D7C" w:rsidRPr="00B11E12">
          <w:rPr>
            <w:rStyle w:val="Hyperlink"/>
            <w:noProof/>
          </w:rPr>
          <w:t>Tabla 1 Características generales del modelo de la cuenca Magdalena Cauca actualmente implementado en WEAP</w:t>
        </w:r>
        <w:r w:rsidR="00CD0D7C">
          <w:rPr>
            <w:noProof/>
            <w:webHidden/>
          </w:rPr>
          <w:tab/>
        </w:r>
        <w:r w:rsidR="00CD0D7C">
          <w:rPr>
            <w:noProof/>
            <w:webHidden/>
          </w:rPr>
          <w:fldChar w:fldCharType="begin"/>
        </w:r>
        <w:r w:rsidR="00CD0D7C">
          <w:rPr>
            <w:noProof/>
            <w:webHidden/>
          </w:rPr>
          <w:instrText xml:space="preserve"> PAGEREF _Toc394474184 \h </w:instrText>
        </w:r>
        <w:r w:rsidR="00CD0D7C">
          <w:rPr>
            <w:noProof/>
            <w:webHidden/>
          </w:rPr>
        </w:r>
        <w:r w:rsidR="00CD0D7C">
          <w:rPr>
            <w:noProof/>
            <w:webHidden/>
          </w:rPr>
          <w:fldChar w:fldCharType="separate"/>
        </w:r>
        <w:r w:rsidR="00CD0D7C">
          <w:rPr>
            <w:noProof/>
            <w:webHidden/>
          </w:rPr>
          <w:t>11</w:t>
        </w:r>
        <w:r w:rsidR="00CD0D7C">
          <w:rPr>
            <w:noProof/>
            <w:webHidden/>
          </w:rPr>
          <w:fldChar w:fldCharType="end"/>
        </w:r>
      </w:hyperlink>
    </w:p>
    <w:p w:rsidR="00CD0D7C" w:rsidRDefault="00EC336F">
      <w:pPr>
        <w:pStyle w:val="TableofFigures"/>
        <w:tabs>
          <w:tab w:val="right" w:leader="dot" w:pos="9394"/>
        </w:tabs>
        <w:rPr>
          <w:rFonts w:asciiTheme="minorHAnsi" w:eastAsiaTheme="minorEastAsia" w:hAnsiTheme="minorHAnsi"/>
          <w:noProof/>
          <w:lang w:eastAsia="es-CO"/>
        </w:rPr>
      </w:pPr>
      <w:hyperlink w:anchor="_Toc394474185" w:history="1">
        <w:r w:rsidR="00CD0D7C" w:rsidRPr="00B11E12">
          <w:rPr>
            <w:rStyle w:val="Hyperlink"/>
            <w:noProof/>
          </w:rPr>
          <w:t>Tabla 2 Listado de modelos CMIP5 utilizados en este estudio</w:t>
        </w:r>
        <w:r w:rsidR="00CD0D7C">
          <w:rPr>
            <w:noProof/>
            <w:webHidden/>
          </w:rPr>
          <w:tab/>
        </w:r>
        <w:r w:rsidR="00CD0D7C">
          <w:rPr>
            <w:noProof/>
            <w:webHidden/>
          </w:rPr>
          <w:fldChar w:fldCharType="begin"/>
        </w:r>
        <w:r w:rsidR="00CD0D7C">
          <w:rPr>
            <w:noProof/>
            <w:webHidden/>
          </w:rPr>
          <w:instrText xml:space="preserve"> PAGEREF _Toc394474185 \h </w:instrText>
        </w:r>
        <w:r w:rsidR="00CD0D7C">
          <w:rPr>
            <w:noProof/>
            <w:webHidden/>
          </w:rPr>
        </w:r>
        <w:r w:rsidR="00CD0D7C">
          <w:rPr>
            <w:noProof/>
            <w:webHidden/>
          </w:rPr>
          <w:fldChar w:fldCharType="separate"/>
        </w:r>
        <w:r w:rsidR="00CD0D7C">
          <w:rPr>
            <w:noProof/>
            <w:webHidden/>
          </w:rPr>
          <w:t>14</w:t>
        </w:r>
        <w:r w:rsidR="00CD0D7C">
          <w:rPr>
            <w:noProof/>
            <w:webHidden/>
          </w:rPr>
          <w:fldChar w:fldCharType="end"/>
        </w:r>
      </w:hyperlink>
    </w:p>
    <w:p w:rsidR="00CD0D7C" w:rsidRDefault="00EC336F">
      <w:pPr>
        <w:pStyle w:val="TableofFigures"/>
        <w:tabs>
          <w:tab w:val="right" w:leader="dot" w:pos="9394"/>
        </w:tabs>
        <w:rPr>
          <w:rFonts w:asciiTheme="minorHAnsi" w:eastAsiaTheme="minorEastAsia" w:hAnsiTheme="minorHAnsi"/>
          <w:noProof/>
          <w:lang w:eastAsia="es-CO"/>
        </w:rPr>
      </w:pPr>
      <w:hyperlink w:anchor="_Toc394474186" w:history="1">
        <w:r w:rsidR="00CD0D7C" w:rsidRPr="00B11E12">
          <w:rPr>
            <w:rStyle w:val="Hyperlink"/>
            <w:noProof/>
          </w:rPr>
          <w:t>Tabla 3 Fuentes de información hidrológica utilizadas en este estudio</w:t>
        </w:r>
        <w:r w:rsidR="00CD0D7C">
          <w:rPr>
            <w:noProof/>
            <w:webHidden/>
          </w:rPr>
          <w:tab/>
        </w:r>
        <w:r w:rsidR="00CD0D7C">
          <w:rPr>
            <w:noProof/>
            <w:webHidden/>
          </w:rPr>
          <w:fldChar w:fldCharType="begin"/>
        </w:r>
        <w:r w:rsidR="00CD0D7C">
          <w:rPr>
            <w:noProof/>
            <w:webHidden/>
          </w:rPr>
          <w:instrText xml:space="preserve"> PAGEREF _Toc394474186 \h </w:instrText>
        </w:r>
        <w:r w:rsidR="00CD0D7C">
          <w:rPr>
            <w:noProof/>
            <w:webHidden/>
          </w:rPr>
        </w:r>
        <w:r w:rsidR="00CD0D7C">
          <w:rPr>
            <w:noProof/>
            <w:webHidden/>
          </w:rPr>
          <w:fldChar w:fldCharType="separate"/>
        </w:r>
        <w:r w:rsidR="00CD0D7C">
          <w:rPr>
            <w:noProof/>
            <w:webHidden/>
          </w:rPr>
          <w:t>15</w:t>
        </w:r>
        <w:r w:rsidR="00CD0D7C">
          <w:rPr>
            <w:noProof/>
            <w:webHidden/>
          </w:rPr>
          <w:fldChar w:fldCharType="end"/>
        </w:r>
      </w:hyperlink>
    </w:p>
    <w:p w:rsidR="00CD0D7C" w:rsidRDefault="00EC336F">
      <w:pPr>
        <w:pStyle w:val="TableofFigures"/>
        <w:tabs>
          <w:tab w:val="right" w:leader="dot" w:pos="9394"/>
        </w:tabs>
        <w:rPr>
          <w:rFonts w:asciiTheme="minorHAnsi" w:eastAsiaTheme="minorEastAsia" w:hAnsiTheme="minorHAnsi"/>
          <w:noProof/>
          <w:lang w:eastAsia="es-CO"/>
        </w:rPr>
      </w:pPr>
      <w:hyperlink w:anchor="_Toc394474187" w:history="1">
        <w:r w:rsidR="00CD0D7C" w:rsidRPr="00B11E12">
          <w:rPr>
            <w:rStyle w:val="Hyperlink"/>
            <w:noProof/>
          </w:rPr>
          <w:t>Tabla 4 Otras fuentes de información sobre cambio climático disponibles para la zona de estudio</w:t>
        </w:r>
        <w:r w:rsidR="00CD0D7C">
          <w:rPr>
            <w:noProof/>
            <w:webHidden/>
          </w:rPr>
          <w:tab/>
        </w:r>
        <w:r w:rsidR="00CD0D7C">
          <w:rPr>
            <w:noProof/>
            <w:webHidden/>
          </w:rPr>
          <w:fldChar w:fldCharType="begin"/>
        </w:r>
        <w:r w:rsidR="00CD0D7C">
          <w:rPr>
            <w:noProof/>
            <w:webHidden/>
          </w:rPr>
          <w:instrText xml:space="preserve"> PAGEREF _Toc394474187 \h </w:instrText>
        </w:r>
        <w:r w:rsidR="00CD0D7C">
          <w:rPr>
            <w:noProof/>
            <w:webHidden/>
          </w:rPr>
        </w:r>
        <w:r w:rsidR="00CD0D7C">
          <w:rPr>
            <w:noProof/>
            <w:webHidden/>
          </w:rPr>
          <w:fldChar w:fldCharType="separate"/>
        </w:r>
        <w:r w:rsidR="00CD0D7C">
          <w:rPr>
            <w:noProof/>
            <w:webHidden/>
          </w:rPr>
          <w:t>15</w:t>
        </w:r>
        <w:r w:rsidR="00CD0D7C">
          <w:rPr>
            <w:noProof/>
            <w:webHidden/>
          </w:rPr>
          <w:fldChar w:fldCharType="end"/>
        </w:r>
      </w:hyperlink>
    </w:p>
    <w:p w:rsidR="00CD0D7C" w:rsidRDefault="00EC336F">
      <w:pPr>
        <w:pStyle w:val="TableofFigures"/>
        <w:tabs>
          <w:tab w:val="right" w:leader="dot" w:pos="9394"/>
        </w:tabs>
        <w:rPr>
          <w:rFonts w:asciiTheme="minorHAnsi" w:eastAsiaTheme="minorEastAsia" w:hAnsiTheme="minorHAnsi"/>
          <w:noProof/>
          <w:lang w:eastAsia="es-CO"/>
        </w:rPr>
      </w:pPr>
      <w:hyperlink w:anchor="_Toc394474188" w:history="1">
        <w:r w:rsidR="00CD0D7C" w:rsidRPr="00B11E12">
          <w:rPr>
            <w:rStyle w:val="Hyperlink"/>
            <w:noProof/>
          </w:rPr>
          <w:t xml:space="preserve">Tabla 5 Algunas técnicas estadísticas de reducción de escala </w:t>
        </w:r>
        <w:r w:rsidR="00CD0D7C" w:rsidRPr="00B11E12">
          <w:rPr>
            <w:rStyle w:val="Hyperlink"/>
            <w:i/>
            <w:noProof/>
          </w:rPr>
          <w:t>(statistical downscaling)</w:t>
        </w:r>
        <w:r w:rsidR="00CD0D7C">
          <w:rPr>
            <w:noProof/>
            <w:webHidden/>
          </w:rPr>
          <w:tab/>
        </w:r>
        <w:r w:rsidR="00CD0D7C">
          <w:rPr>
            <w:noProof/>
            <w:webHidden/>
          </w:rPr>
          <w:fldChar w:fldCharType="begin"/>
        </w:r>
        <w:r w:rsidR="00CD0D7C">
          <w:rPr>
            <w:noProof/>
            <w:webHidden/>
          </w:rPr>
          <w:instrText xml:space="preserve"> PAGEREF _Toc394474188 \h </w:instrText>
        </w:r>
        <w:r w:rsidR="00CD0D7C">
          <w:rPr>
            <w:noProof/>
            <w:webHidden/>
          </w:rPr>
        </w:r>
        <w:r w:rsidR="00CD0D7C">
          <w:rPr>
            <w:noProof/>
            <w:webHidden/>
          </w:rPr>
          <w:fldChar w:fldCharType="separate"/>
        </w:r>
        <w:r w:rsidR="00CD0D7C">
          <w:rPr>
            <w:noProof/>
            <w:webHidden/>
          </w:rPr>
          <w:t>20</w:t>
        </w:r>
        <w:r w:rsidR="00CD0D7C">
          <w:rPr>
            <w:noProof/>
            <w:webHidden/>
          </w:rPr>
          <w:fldChar w:fldCharType="end"/>
        </w:r>
      </w:hyperlink>
    </w:p>
    <w:p w:rsidR="00CD0D7C" w:rsidRDefault="00EC336F">
      <w:pPr>
        <w:pStyle w:val="TableofFigures"/>
        <w:tabs>
          <w:tab w:val="right" w:leader="dot" w:pos="9394"/>
        </w:tabs>
        <w:rPr>
          <w:rFonts w:asciiTheme="minorHAnsi" w:eastAsiaTheme="minorEastAsia" w:hAnsiTheme="minorHAnsi"/>
          <w:noProof/>
          <w:lang w:eastAsia="es-CO"/>
        </w:rPr>
      </w:pPr>
      <w:hyperlink w:anchor="_Toc394474189" w:history="1">
        <w:r w:rsidR="00CD0D7C" w:rsidRPr="00B11E12">
          <w:rPr>
            <w:rStyle w:val="Hyperlink"/>
            <w:noProof/>
          </w:rPr>
          <w:t>Tabla 6 Atributos observados y estimados por los diferentes GCM en las cinco áreas analizadas</w:t>
        </w:r>
        <w:r w:rsidR="00CD0D7C">
          <w:rPr>
            <w:noProof/>
            <w:webHidden/>
          </w:rPr>
          <w:tab/>
        </w:r>
        <w:r w:rsidR="00CD0D7C">
          <w:rPr>
            <w:noProof/>
            <w:webHidden/>
          </w:rPr>
          <w:fldChar w:fldCharType="begin"/>
        </w:r>
        <w:r w:rsidR="00CD0D7C">
          <w:rPr>
            <w:noProof/>
            <w:webHidden/>
          </w:rPr>
          <w:instrText xml:space="preserve"> PAGEREF _Toc394474189 \h </w:instrText>
        </w:r>
        <w:r w:rsidR="00CD0D7C">
          <w:rPr>
            <w:noProof/>
            <w:webHidden/>
          </w:rPr>
        </w:r>
        <w:r w:rsidR="00CD0D7C">
          <w:rPr>
            <w:noProof/>
            <w:webHidden/>
          </w:rPr>
          <w:fldChar w:fldCharType="separate"/>
        </w:r>
        <w:r w:rsidR="00CD0D7C">
          <w:rPr>
            <w:noProof/>
            <w:webHidden/>
          </w:rPr>
          <w:t>32</w:t>
        </w:r>
        <w:r w:rsidR="00CD0D7C">
          <w:rPr>
            <w:noProof/>
            <w:webHidden/>
          </w:rPr>
          <w:fldChar w:fldCharType="end"/>
        </w:r>
      </w:hyperlink>
    </w:p>
    <w:p w:rsidR="00FB6204" w:rsidRDefault="00812DAE">
      <w:pPr>
        <w:spacing w:before="0" w:line="276" w:lineRule="auto"/>
        <w:jc w:val="left"/>
      </w:pPr>
      <w:r>
        <w:fldChar w:fldCharType="end"/>
      </w:r>
    </w:p>
    <w:p w:rsidR="00FB6204" w:rsidRDefault="00FB6204">
      <w:pPr>
        <w:spacing w:before="0" w:line="276" w:lineRule="auto"/>
        <w:jc w:val="left"/>
      </w:pPr>
    </w:p>
    <w:p w:rsidR="00FB6204" w:rsidRDefault="00FB6204">
      <w:pPr>
        <w:spacing w:before="0" w:line="276" w:lineRule="auto"/>
        <w:jc w:val="left"/>
      </w:pPr>
      <w:r w:rsidRPr="00FB6204">
        <w:rPr>
          <w:b/>
          <w:color w:val="4F81BD" w:themeColor="accent1"/>
        </w:rPr>
        <w:t>Anexo.</w:t>
      </w:r>
      <w:r w:rsidRPr="00FB6204">
        <w:rPr>
          <w:color w:val="4F81BD" w:themeColor="accent1"/>
        </w:rPr>
        <w:t xml:space="preserve"> </w:t>
      </w:r>
    </w:p>
    <w:p w:rsidR="00C4403E" w:rsidRDefault="00C4403E">
      <w:pPr>
        <w:spacing w:before="0" w:line="276" w:lineRule="auto"/>
        <w:jc w:val="left"/>
      </w:pPr>
      <w:r>
        <w:t>A1. Fichas de evaluación del desempeño de modelos climáticos en las cinco áreas seleccionadas</w:t>
      </w:r>
    </w:p>
    <w:p w:rsidR="00812DAE" w:rsidRPr="00FB6204" w:rsidRDefault="00C4403E">
      <w:pPr>
        <w:spacing w:before="0" w:line="276" w:lineRule="auto"/>
        <w:jc w:val="left"/>
      </w:pPr>
      <w:r>
        <w:t>A2. Resultados de la simulaciones de series de clima sintético informadas por cambio climático, para la cuenca Magdalena Cauca.</w:t>
      </w:r>
      <w:r w:rsidR="00812DAE">
        <w:br w:type="page"/>
      </w:r>
    </w:p>
    <w:p w:rsidR="00385FDB" w:rsidRDefault="00385FDB" w:rsidP="00385FDB">
      <w:pPr>
        <w:pStyle w:val="Heading1"/>
      </w:pPr>
      <w:bookmarkStart w:id="2" w:name="_Toc394474148"/>
      <w:r w:rsidRPr="009608B0">
        <w:lastRenderedPageBreak/>
        <w:t>Presentación</w:t>
      </w:r>
      <w:bookmarkEnd w:id="1"/>
      <w:bookmarkEnd w:id="2"/>
    </w:p>
    <w:p w:rsidR="001565A0" w:rsidRPr="00CD0D7C" w:rsidRDefault="00385FDB" w:rsidP="00CD0D7C">
      <w:pPr>
        <w:rPr>
          <w:rFonts w:cs="Arial"/>
          <w:lang w:val="es-CR"/>
        </w:rPr>
      </w:pPr>
      <w:r w:rsidRPr="002D6765">
        <w:t xml:space="preserve">Este documento </w:t>
      </w:r>
      <w:r w:rsidR="002D6765" w:rsidRPr="002D6765">
        <w:t xml:space="preserve">corresponde al </w:t>
      </w:r>
      <w:r w:rsidR="001C75A2">
        <w:t xml:space="preserve">segundo </w:t>
      </w:r>
      <w:r w:rsidR="002D6765" w:rsidRPr="002D6765">
        <w:t xml:space="preserve">informe presentado en el </w:t>
      </w:r>
      <w:r w:rsidRPr="002D6765">
        <w:t xml:space="preserve">marco del contrato de  prestación de servicios NASCA </w:t>
      </w:r>
      <w:r w:rsidRPr="002D6765">
        <w:rPr>
          <w:rFonts w:cs="Arial"/>
          <w:lang w:val="es-CR"/>
        </w:rPr>
        <w:t>00468/2013</w:t>
      </w:r>
      <w:r w:rsidRPr="002D6765">
        <w:t xml:space="preserve">. De acuerdo con el alcance previsto para el contrato, el informe </w:t>
      </w:r>
      <w:r w:rsidR="00CD0D7C">
        <w:t xml:space="preserve">contiene la </w:t>
      </w:r>
      <w:r w:rsidR="001C75A2" w:rsidRPr="001C75A2">
        <w:rPr>
          <w:rFonts w:cs="Arial"/>
          <w:lang w:val="es-CR"/>
        </w:rPr>
        <w:t>Propuesta metodología para incluir variabilidad climática y escenarios de cambio climático en el modelo WEAP de</w:t>
      </w:r>
      <w:r w:rsidR="00CD0D7C">
        <w:rPr>
          <w:rFonts w:cs="Arial"/>
          <w:lang w:val="es-CR"/>
        </w:rPr>
        <w:t xml:space="preserve"> la macro cuenca del Magdalena, así como los r</w:t>
      </w:r>
      <w:r w:rsidR="001C75A2" w:rsidRPr="00CD0D7C">
        <w:rPr>
          <w:rFonts w:cs="Arial"/>
          <w:lang w:val="es-CR"/>
        </w:rPr>
        <w:t xml:space="preserve">esultados de las simulaciones </w:t>
      </w:r>
    </w:p>
    <w:p w:rsidR="001565A0" w:rsidRDefault="001565A0">
      <w:pPr>
        <w:rPr>
          <w:lang w:eastAsia="es-CO"/>
        </w:rPr>
      </w:pPr>
      <w:r>
        <w:rPr>
          <w:lang w:eastAsia="es-CO"/>
        </w:rPr>
        <w:br w:type="page"/>
      </w:r>
    </w:p>
    <w:p w:rsidR="001565A0" w:rsidRDefault="001565A0" w:rsidP="001565A0">
      <w:pPr>
        <w:rPr>
          <w:lang w:eastAsia="es-CO"/>
        </w:rPr>
      </w:pPr>
    </w:p>
    <w:p w:rsidR="001565A0" w:rsidRDefault="001565A0" w:rsidP="001565A0">
      <w:pPr>
        <w:rPr>
          <w:lang w:eastAsia="es-CO"/>
        </w:rPr>
      </w:pPr>
    </w:p>
    <w:p w:rsidR="001565A0" w:rsidRDefault="001565A0" w:rsidP="001565A0">
      <w:pPr>
        <w:rPr>
          <w:lang w:eastAsia="es-CO"/>
        </w:rPr>
      </w:pPr>
    </w:p>
    <w:p w:rsidR="001565A0" w:rsidRDefault="001565A0" w:rsidP="001565A0">
      <w:pPr>
        <w:rPr>
          <w:lang w:eastAsia="es-CO"/>
        </w:rPr>
      </w:pPr>
    </w:p>
    <w:p w:rsidR="001565A0" w:rsidRDefault="001565A0" w:rsidP="001565A0">
      <w:pPr>
        <w:rPr>
          <w:lang w:eastAsia="es-CO"/>
        </w:rPr>
      </w:pPr>
    </w:p>
    <w:p w:rsidR="0049337A" w:rsidRDefault="0049337A" w:rsidP="001565A0">
      <w:pPr>
        <w:rPr>
          <w:lang w:eastAsia="es-CO"/>
        </w:rPr>
      </w:pPr>
    </w:p>
    <w:p w:rsidR="0049337A" w:rsidRDefault="00D86F01" w:rsidP="0092115C">
      <w:pPr>
        <w:pStyle w:val="Heading1"/>
        <w:numPr>
          <w:ilvl w:val="0"/>
          <w:numId w:val="2"/>
        </w:numPr>
        <w:rPr>
          <w:lang w:val="es-CR"/>
        </w:rPr>
      </w:pPr>
      <w:bookmarkStart w:id="3" w:name="_Toc394474149"/>
      <w:r>
        <w:rPr>
          <w:lang w:val="es-CR"/>
        </w:rPr>
        <w:t>Propuesta metodológic</w:t>
      </w:r>
      <w:r w:rsidRPr="00385FDB">
        <w:rPr>
          <w:lang w:val="es-CR"/>
        </w:rPr>
        <w:t>a</w:t>
      </w:r>
      <w:r w:rsidR="0049337A" w:rsidRPr="00385FDB">
        <w:rPr>
          <w:lang w:val="es-CR"/>
        </w:rPr>
        <w:t xml:space="preserve"> para incluir variabilidad climática y escenarios de cambio climático en el modelo WEAP de la macro cuenca del Magdalena</w:t>
      </w:r>
      <w:bookmarkEnd w:id="3"/>
    </w:p>
    <w:p w:rsidR="001905EA" w:rsidRDefault="001905EA" w:rsidP="0092115C">
      <w:pPr>
        <w:pStyle w:val="Heading2"/>
        <w:numPr>
          <w:ilvl w:val="1"/>
          <w:numId w:val="2"/>
        </w:numPr>
        <w:rPr>
          <w:lang w:val="es-CR"/>
        </w:rPr>
      </w:pPr>
      <w:r>
        <w:rPr>
          <w:lang w:val="es-CR"/>
        </w:rPr>
        <w:t xml:space="preserve"> </w:t>
      </w:r>
      <w:bookmarkStart w:id="4" w:name="_Toc394474150"/>
      <w:r>
        <w:rPr>
          <w:lang w:val="es-CR"/>
        </w:rPr>
        <w:t>Antecedentes y aspectos conceptuales</w:t>
      </w:r>
      <w:bookmarkEnd w:id="4"/>
    </w:p>
    <w:p w:rsidR="00B90B55" w:rsidRDefault="00100448" w:rsidP="00100448">
      <w:pPr>
        <w:rPr>
          <w:lang w:val="es-CR"/>
        </w:rPr>
      </w:pPr>
      <w:r>
        <w:rPr>
          <w:lang w:val="es-CR"/>
        </w:rPr>
        <w:t>Las evaluaciones de cambio climático en los sistemas hidrológicos fundamentalmente buscan establecer como</w:t>
      </w:r>
      <w:r w:rsidR="0090738F">
        <w:rPr>
          <w:lang w:val="es-CR"/>
        </w:rPr>
        <w:t>, a diferentes escalas espaciales y temporales,</w:t>
      </w:r>
      <w:r>
        <w:rPr>
          <w:lang w:val="es-CR"/>
        </w:rPr>
        <w:t xml:space="preserve"> los cambios en los atributos </w:t>
      </w:r>
      <w:r w:rsidR="00D86F01">
        <w:rPr>
          <w:lang w:val="es-CR"/>
        </w:rPr>
        <w:t>del clima</w:t>
      </w:r>
      <w:r>
        <w:rPr>
          <w:lang w:val="es-CR"/>
        </w:rPr>
        <w:t xml:space="preserve"> pueden modificar la disponibilidad de agua en una cuenca. Por ejemplo, buscan determinar cómo los cambios en las magnitudes </w:t>
      </w:r>
      <w:r w:rsidR="00DA1E67">
        <w:rPr>
          <w:lang w:val="es-CR"/>
        </w:rPr>
        <w:t xml:space="preserve">esperadas </w:t>
      </w:r>
      <w:r>
        <w:rPr>
          <w:lang w:val="es-CR"/>
        </w:rPr>
        <w:t xml:space="preserve">o en los patrones estacionales </w:t>
      </w:r>
      <w:r w:rsidR="00DA1E67">
        <w:rPr>
          <w:lang w:val="es-CR"/>
        </w:rPr>
        <w:t xml:space="preserve">de la </w:t>
      </w:r>
      <w:r>
        <w:rPr>
          <w:lang w:val="es-CR"/>
        </w:rPr>
        <w:t>temperatura</w:t>
      </w:r>
      <w:r w:rsidR="00DA1E67">
        <w:rPr>
          <w:lang w:val="es-CR"/>
        </w:rPr>
        <w:t xml:space="preserve"> del aire</w:t>
      </w:r>
      <w:r>
        <w:rPr>
          <w:lang w:val="es-CR"/>
        </w:rPr>
        <w:t xml:space="preserve">, </w:t>
      </w:r>
      <w:r w:rsidR="00DA1E67">
        <w:rPr>
          <w:lang w:val="es-CR"/>
        </w:rPr>
        <w:t>precipitación y</w:t>
      </w:r>
      <w:r>
        <w:rPr>
          <w:lang w:val="es-CR"/>
        </w:rPr>
        <w:t xml:space="preserve"> humedad relativa, modificarán los procesos </w:t>
      </w:r>
      <w:r w:rsidR="00984E3B">
        <w:rPr>
          <w:lang w:val="es-CR"/>
        </w:rPr>
        <w:t xml:space="preserve">de circulación de agua </w:t>
      </w:r>
      <w:r>
        <w:rPr>
          <w:lang w:val="es-CR"/>
        </w:rPr>
        <w:t>que ocurren a escala de la cuenca: la escorrentía, evaporación, transpiración, y almace</w:t>
      </w:r>
      <w:r w:rsidR="00B90B55">
        <w:rPr>
          <w:lang w:val="es-CR"/>
        </w:rPr>
        <w:t xml:space="preserve">namiento de humedad en el suelo. A su vez, buscan establecer como estos cambios pueden producir alteraciones en los sectores </w:t>
      </w:r>
      <w:proofErr w:type="spellStart"/>
      <w:r w:rsidR="00B90B55">
        <w:rPr>
          <w:lang w:val="es-CR"/>
        </w:rPr>
        <w:t>hidro</w:t>
      </w:r>
      <w:proofErr w:type="spellEnd"/>
      <w:r w:rsidR="00B90B55">
        <w:rPr>
          <w:lang w:val="es-CR"/>
        </w:rPr>
        <w:t xml:space="preserve">-dependientes (como </w:t>
      </w:r>
      <w:r w:rsidR="00186F7F">
        <w:rPr>
          <w:lang w:val="es-CR"/>
        </w:rPr>
        <w:t>la hidroenergía, los acueductos y</w:t>
      </w:r>
      <w:r w:rsidR="00B90B55">
        <w:rPr>
          <w:lang w:val="es-CR"/>
        </w:rPr>
        <w:t xml:space="preserve"> la </w:t>
      </w:r>
      <w:r w:rsidR="00DA1E67">
        <w:rPr>
          <w:lang w:val="es-CR"/>
        </w:rPr>
        <w:t>agricultura</w:t>
      </w:r>
      <w:r w:rsidR="00B90B55">
        <w:rPr>
          <w:lang w:val="es-CR"/>
        </w:rPr>
        <w:t xml:space="preserve">) o los ecosistemas que dependen de patrones específicos de disponibilidad de agua en la cuenca. </w:t>
      </w:r>
    </w:p>
    <w:p w:rsidR="00100448" w:rsidRDefault="0090738F" w:rsidP="00100448">
      <w:pPr>
        <w:rPr>
          <w:lang w:val="es-CR"/>
        </w:rPr>
      </w:pPr>
      <w:r>
        <w:rPr>
          <w:lang w:val="es-CR"/>
        </w:rPr>
        <w:t>Este tipo de estudio</w:t>
      </w:r>
      <w:r w:rsidR="00984E3B">
        <w:rPr>
          <w:lang w:val="es-CR"/>
        </w:rPr>
        <w:t>s</w:t>
      </w:r>
      <w:r>
        <w:rPr>
          <w:lang w:val="es-CR"/>
        </w:rPr>
        <w:t xml:space="preserve"> </w:t>
      </w:r>
      <w:r w:rsidR="00D86F01">
        <w:rPr>
          <w:lang w:val="es-CR"/>
        </w:rPr>
        <w:t xml:space="preserve">supone </w:t>
      </w:r>
      <w:r w:rsidR="00785EC9">
        <w:rPr>
          <w:lang w:val="es-CR"/>
        </w:rPr>
        <w:t xml:space="preserve">tres grandes de </w:t>
      </w:r>
      <w:r w:rsidR="00D86F01">
        <w:rPr>
          <w:lang w:val="es-CR"/>
        </w:rPr>
        <w:t>interrogantes:</w:t>
      </w:r>
    </w:p>
    <w:p w:rsidR="00D86F01" w:rsidRDefault="00DA1E67" w:rsidP="0092115C">
      <w:pPr>
        <w:pStyle w:val="ListParagraph"/>
        <w:numPr>
          <w:ilvl w:val="0"/>
          <w:numId w:val="4"/>
        </w:numPr>
        <w:rPr>
          <w:lang w:val="es-CR"/>
        </w:rPr>
      </w:pPr>
      <w:r>
        <w:rPr>
          <w:lang w:val="es-CR"/>
        </w:rPr>
        <w:t>¿</w:t>
      </w:r>
      <w:r w:rsidR="00D86F01">
        <w:rPr>
          <w:lang w:val="es-CR"/>
        </w:rPr>
        <w:t>Cuáles son los atributos actuales del clima, entendidos como</w:t>
      </w:r>
      <w:r w:rsidR="00622892">
        <w:rPr>
          <w:lang w:val="es-CR"/>
        </w:rPr>
        <w:t xml:space="preserve"> los</w:t>
      </w:r>
      <w:r w:rsidR="00D86F01">
        <w:rPr>
          <w:lang w:val="es-CR"/>
        </w:rPr>
        <w:t xml:space="preserve"> atributos </w:t>
      </w:r>
      <w:r w:rsidR="00622892">
        <w:rPr>
          <w:lang w:val="es-CR"/>
        </w:rPr>
        <w:t>estadísticos</w:t>
      </w:r>
      <w:r w:rsidR="00D517AB">
        <w:rPr>
          <w:lang w:val="es-CR"/>
        </w:rPr>
        <w:t xml:space="preserve"> </w:t>
      </w:r>
      <w:r w:rsidR="00D86F01">
        <w:rPr>
          <w:lang w:val="es-CR"/>
        </w:rPr>
        <w:t xml:space="preserve">del estado </w:t>
      </w:r>
      <w:r w:rsidR="00D517AB">
        <w:rPr>
          <w:lang w:val="es-CR"/>
        </w:rPr>
        <w:t xml:space="preserve">del tiempo?, y a su vez, </w:t>
      </w:r>
      <w:r w:rsidR="005C2738">
        <w:rPr>
          <w:lang w:val="es-CR"/>
        </w:rPr>
        <w:t>¿cuáles</w:t>
      </w:r>
      <w:r w:rsidR="00D517AB">
        <w:rPr>
          <w:lang w:val="es-CR"/>
        </w:rPr>
        <w:t xml:space="preserve"> s</w:t>
      </w:r>
      <w:r w:rsidR="00D86F01">
        <w:rPr>
          <w:lang w:val="es-CR"/>
        </w:rPr>
        <w:t>on los cambios en dichos atributos</w:t>
      </w:r>
      <w:r w:rsidR="00A167F3">
        <w:rPr>
          <w:lang w:val="es-CR"/>
        </w:rPr>
        <w:t xml:space="preserve"> antes los factores de cambio asociados a factores antrópicos o naturales, por ejemplo, los cambios en la concentración de gases de efecto invernadero y aerosoles en la atmósfera, cambios en la radiación solar, </w:t>
      </w:r>
      <w:proofErr w:type="spellStart"/>
      <w:r w:rsidR="00A167F3">
        <w:rPr>
          <w:lang w:val="es-CR"/>
        </w:rPr>
        <w:t>etc</w:t>
      </w:r>
      <w:proofErr w:type="spellEnd"/>
      <w:r w:rsidR="005C2738">
        <w:rPr>
          <w:lang w:val="es-CR"/>
        </w:rPr>
        <w:t>?</w:t>
      </w:r>
      <w:r w:rsidR="00D86F01">
        <w:rPr>
          <w:lang w:val="es-CR"/>
        </w:rPr>
        <w:t>. Estos atributos incluyen por ejemplo, las magnitudes medias, de las</w:t>
      </w:r>
      <w:r w:rsidR="00622892">
        <w:rPr>
          <w:lang w:val="es-CR"/>
        </w:rPr>
        <w:t xml:space="preserve"> variables de estado del tiempo</w:t>
      </w:r>
      <w:r w:rsidR="00295CBB">
        <w:rPr>
          <w:lang w:val="es-CR"/>
        </w:rPr>
        <w:t xml:space="preserve"> y</w:t>
      </w:r>
      <w:r w:rsidR="00622892">
        <w:rPr>
          <w:lang w:val="es-CR"/>
        </w:rPr>
        <w:t xml:space="preserve"> </w:t>
      </w:r>
      <w:r w:rsidR="00295CBB">
        <w:rPr>
          <w:lang w:val="es-CR"/>
        </w:rPr>
        <w:t xml:space="preserve">su </w:t>
      </w:r>
      <w:r>
        <w:rPr>
          <w:lang w:val="es-CR"/>
        </w:rPr>
        <w:t xml:space="preserve">variabilidad, los </w:t>
      </w:r>
      <w:r w:rsidR="00D86F01">
        <w:rPr>
          <w:lang w:val="es-CR"/>
        </w:rPr>
        <w:t xml:space="preserve">patrones estacionales (su variación a lo largo de una año), las tele-conexiones </w:t>
      </w:r>
      <w:proofErr w:type="spellStart"/>
      <w:r w:rsidR="00D86F01">
        <w:rPr>
          <w:lang w:val="es-CR"/>
        </w:rPr>
        <w:t>macroclimáticas</w:t>
      </w:r>
      <w:proofErr w:type="spellEnd"/>
      <w:r w:rsidR="00D86F01">
        <w:rPr>
          <w:lang w:val="es-CR"/>
        </w:rPr>
        <w:t xml:space="preserve"> (por ejemplo la relación del fenómeno del niño), y los ciclos seculares, o de baja frecuencia. </w:t>
      </w:r>
    </w:p>
    <w:p w:rsidR="00785EC9" w:rsidRDefault="00DA1E67" w:rsidP="00785EC9">
      <w:pPr>
        <w:pStyle w:val="ListParagraph"/>
        <w:numPr>
          <w:ilvl w:val="0"/>
          <w:numId w:val="4"/>
        </w:numPr>
        <w:rPr>
          <w:lang w:val="es-CR"/>
        </w:rPr>
      </w:pPr>
      <w:r>
        <w:rPr>
          <w:lang w:val="es-CR"/>
        </w:rPr>
        <w:t>¿</w:t>
      </w:r>
      <w:r w:rsidR="00D86F01">
        <w:rPr>
          <w:lang w:val="es-CR"/>
        </w:rPr>
        <w:t>Cuál es la respuesta hidrológica de una cuenca o un</w:t>
      </w:r>
      <w:r w:rsidR="00785EC9">
        <w:rPr>
          <w:lang w:val="es-CR"/>
        </w:rPr>
        <w:t xml:space="preserve"> área de una cuenca determinada</w:t>
      </w:r>
      <w:r w:rsidR="00D86F01">
        <w:rPr>
          <w:lang w:val="es-CR"/>
        </w:rPr>
        <w:t xml:space="preserve"> al clima?, o en otras palabras</w:t>
      </w:r>
      <w:r>
        <w:rPr>
          <w:lang w:val="es-CR"/>
        </w:rPr>
        <w:t>,</w:t>
      </w:r>
      <w:r w:rsidR="00D86F01">
        <w:rPr>
          <w:lang w:val="es-CR"/>
        </w:rPr>
        <w:t xml:space="preserve"> el movimiento y  almacenamiento d</w:t>
      </w:r>
      <w:r w:rsidR="00BA4329">
        <w:rPr>
          <w:lang w:val="es-CR"/>
        </w:rPr>
        <w:t>el agua</w:t>
      </w:r>
      <w:r w:rsidR="00D86F01">
        <w:rPr>
          <w:lang w:val="es-CR"/>
        </w:rPr>
        <w:t xml:space="preserve"> en los procesos hidrológicos que ocurren en la cuenca, </w:t>
      </w:r>
      <w:r w:rsidR="00BA4329">
        <w:rPr>
          <w:lang w:val="es-CR"/>
        </w:rPr>
        <w:t>como la escorrentía, la evapotranspiración, el almacenamiento en el suelo, la recarga/descarga de acuíferos, etc.</w:t>
      </w:r>
      <w:r w:rsidR="00785EC9">
        <w:rPr>
          <w:lang w:val="es-CR"/>
        </w:rPr>
        <w:t xml:space="preserve"> A su vez,</w:t>
      </w:r>
      <w:r w:rsidR="00622892" w:rsidRPr="00785EC9">
        <w:rPr>
          <w:lang w:val="es-CR"/>
        </w:rPr>
        <w:t xml:space="preserve"> </w:t>
      </w:r>
      <w:r w:rsidR="00785EC9">
        <w:rPr>
          <w:lang w:val="es-CR"/>
        </w:rPr>
        <w:t>¿</w:t>
      </w:r>
      <w:r w:rsidR="00622892" w:rsidRPr="00785EC9">
        <w:rPr>
          <w:lang w:val="es-CR"/>
        </w:rPr>
        <w:t>c</w:t>
      </w:r>
      <w:r w:rsidR="00BA4329" w:rsidRPr="00785EC9">
        <w:rPr>
          <w:lang w:val="es-CR"/>
        </w:rPr>
        <w:t>uál será la resp</w:t>
      </w:r>
      <w:r w:rsidR="00622892" w:rsidRPr="00785EC9">
        <w:rPr>
          <w:lang w:val="es-CR"/>
        </w:rPr>
        <w:t>uesta hidrológica de una cuenca</w:t>
      </w:r>
      <w:r w:rsidR="00BA4329" w:rsidRPr="00785EC9">
        <w:rPr>
          <w:lang w:val="es-CR"/>
        </w:rPr>
        <w:t xml:space="preserve"> ante cambios en</w:t>
      </w:r>
      <w:r w:rsidR="00622892" w:rsidRPr="00785EC9">
        <w:rPr>
          <w:lang w:val="es-CR"/>
        </w:rPr>
        <w:t xml:space="preserve"> el clima</w:t>
      </w:r>
      <w:r w:rsidR="00B953B0" w:rsidRPr="00785EC9">
        <w:rPr>
          <w:lang w:val="es-CR"/>
        </w:rPr>
        <w:t xml:space="preserve"> y otros factores antropogénicos sobre los sistemas naturales y humanos</w:t>
      </w:r>
      <w:r w:rsidR="00BA4329" w:rsidRPr="00785EC9">
        <w:rPr>
          <w:lang w:val="es-CR"/>
        </w:rPr>
        <w:t xml:space="preserve">?. </w:t>
      </w:r>
      <w:r w:rsidR="00B953B0" w:rsidRPr="00785EC9">
        <w:rPr>
          <w:lang w:val="es-CR"/>
        </w:rPr>
        <w:t>Es decir, cuáles serán los patrones del cambio espacial y temporal en la disponibilidad de recursos hídricos</w:t>
      </w:r>
      <w:r w:rsidR="00785EC9">
        <w:rPr>
          <w:lang w:val="es-CR"/>
        </w:rPr>
        <w:t>.</w:t>
      </w:r>
      <w:r w:rsidR="00B953B0" w:rsidRPr="00785EC9">
        <w:rPr>
          <w:lang w:val="es-CR"/>
        </w:rPr>
        <w:t xml:space="preserve"> </w:t>
      </w:r>
    </w:p>
    <w:p w:rsidR="006D1F60" w:rsidRPr="00785EC9" w:rsidRDefault="00785EC9" w:rsidP="00785EC9">
      <w:pPr>
        <w:pStyle w:val="ListParagraph"/>
        <w:numPr>
          <w:ilvl w:val="0"/>
          <w:numId w:val="4"/>
        </w:numPr>
        <w:rPr>
          <w:lang w:val="es-CR"/>
        </w:rPr>
      </w:pPr>
      <w:r>
        <w:rPr>
          <w:lang w:val="es-CR"/>
        </w:rPr>
        <w:t>Finalmente, ¿Cuá</w:t>
      </w:r>
      <w:r w:rsidR="00B953B0" w:rsidRPr="00785EC9">
        <w:rPr>
          <w:lang w:val="es-CR"/>
        </w:rPr>
        <w:t>les son las implicaciones de estos impactos</w:t>
      </w:r>
      <w:r>
        <w:rPr>
          <w:lang w:val="es-CR"/>
        </w:rPr>
        <w:t xml:space="preserve"> a escala de cuencas</w:t>
      </w:r>
      <w:r w:rsidR="00B953B0" w:rsidRPr="00785EC9">
        <w:rPr>
          <w:lang w:val="es-CR"/>
        </w:rPr>
        <w:t xml:space="preserve"> sobre el sistema socio-económico y ambiental</w:t>
      </w:r>
      <w:r>
        <w:rPr>
          <w:lang w:val="es-CR"/>
        </w:rPr>
        <w:t>?</w:t>
      </w:r>
    </w:p>
    <w:p w:rsidR="00DA1E67" w:rsidRDefault="00BA4329" w:rsidP="00576D38">
      <w:pPr>
        <w:rPr>
          <w:lang w:val="es-CR"/>
        </w:rPr>
      </w:pPr>
      <w:r w:rsidRPr="00576D38">
        <w:rPr>
          <w:lang w:val="es-CR"/>
        </w:rPr>
        <w:lastRenderedPageBreak/>
        <w:t>En conjunto, estos interrogantes suponen una gran dificultad</w:t>
      </w:r>
      <w:r w:rsidR="00D83141" w:rsidRPr="00576D38">
        <w:rPr>
          <w:lang w:val="es-CR"/>
        </w:rPr>
        <w:t xml:space="preserve"> y </w:t>
      </w:r>
      <w:r w:rsidR="00D517AB">
        <w:rPr>
          <w:lang w:val="es-CR"/>
        </w:rPr>
        <w:t xml:space="preserve">constituyen </w:t>
      </w:r>
      <w:r w:rsidR="00785EC9">
        <w:rPr>
          <w:lang w:val="es-CR"/>
        </w:rPr>
        <w:t xml:space="preserve">un reto al desarrollo </w:t>
      </w:r>
      <w:r w:rsidR="00D83141" w:rsidRPr="00576D38">
        <w:rPr>
          <w:lang w:val="es-CR"/>
        </w:rPr>
        <w:t>científico actual</w:t>
      </w:r>
      <w:r w:rsidRPr="00576D38">
        <w:rPr>
          <w:lang w:val="es-CR"/>
        </w:rPr>
        <w:t xml:space="preserve">, pues requieren </w:t>
      </w:r>
      <w:r w:rsidR="00AA1880" w:rsidRPr="00576D38">
        <w:rPr>
          <w:lang w:val="es-CR"/>
        </w:rPr>
        <w:t xml:space="preserve">predecir el comportamiento de </w:t>
      </w:r>
      <w:r w:rsidRPr="00576D38">
        <w:rPr>
          <w:lang w:val="es-CR"/>
        </w:rPr>
        <w:t xml:space="preserve">sistemas </w:t>
      </w:r>
      <w:r w:rsidR="00622892">
        <w:rPr>
          <w:lang w:val="es-CR"/>
        </w:rPr>
        <w:t xml:space="preserve">altamente </w:t>
      </w:r>
      <w:r w:rsidR="00D517AB">
        <w:rPr>
          <w:lang w:val="es-CR"/>
        </w:rPr>
        <w:t xml:space="preserve">complejos: </w:t>
      </w:r>
      <w:r w:rsidRPr="00576D38">
        <w:rPr>
          <w:lang w:val="es-CR"/>
        </w:rPr>
        <w:t>el sistema clim</w:t>
      </w:r>
      <w:r w:rsidR="00D83141" w:rsidRPr="00576D38">
        <w:rPr>
          <w:lang w:val="es-CR"/>
        </w:rPr>
        <w:t>ático,</w:t>
      </w:r>
      <w:r w:rsidRPr="00576D38">
        <w:rPr>
          <w:lang w:val="es-CR"/>
        </w:rPr>
        <w:t xml:space="preserve"> los sistemas hidrológicos</w:t>
      </w:r>
      <w:r w:rsidR="00D83141" w:rsidRPr="00576D38">
        <w:rPr>
          <w:lang w:val="es-CR"/>
        </w:rPr>
        <w:t xml:space="preserve"> </w:t>
      </w:r>
      <w:r w:rsidR="00D517AB">
        <w:rPr>
          <w:lang w:val="es-CR"/>
        </w:rPr>
        <w:t>y sus factores de alteración</w:t>
      </w:r>
      <w:r w:rsidR="00B953B0">
        <w:rPr>
          <w:lang w:val="es-CR"/>
        </w:rPr>
        <w:t xml:space="preserve"> antrópicos y naturales</w:t>
      </w:r>
      <w:r w:rsidRPr="00576D38">
        <w:rPr>
          <w:lang w:val="es-CR"/>
        </w:rPr>
        <w:t xml:space="preserve">, cada uno compuesto de muchos elementos </w:t>
      </w:r>
      <w:r w:rsidR="00D83141" w:rsidRPr="00576D38">
        <w:rPr>
          <w:lang w:val="es-CR"/>
        </w:rPr>
        <w:t xml:space="preserve">mutuamente interdependientes </w:t>
      </w:r>
      <w:r w:rsidRPr="00576D38">
        <w:rPr>
          <w:lang w:val="es-CR"/>
        </w:rPr>
        <w:t>y con ciclos de retroalimentación no muy bien comprendidos</w:t>
      </w:r>
      <w:r w:rsidR="00D83141" w:rsidRPr="00576D38">
        <w:rPr>
          <w:lang w:val="es-CR"/>
        </w:rPr>
        <w:t xml:space="preserve">. </w:t>
      </w:r>
      <w:r w:rsidR="00AA1880" w:rsidRPr="00576D38">
        <w:rPr>
          <w:lang w:val="es-CR"/>
        </w:rPr>
        <w:t xml:space="preserve">Ante este reto, existen avances que permiten, </w:t>
      </w:r>
      <w:r w:rsidR="0066606D" w:rsidRPr="00576D38">
        <w:rPr>
          <w:lang w:val="es-CR"/>
        </w:rPr>
        <w:t xml:space="preserve">si bien </w:t>
      </w:r>
      <w:r w:rsidR="00AA1880" w:rsidRPr="00576D38">
        <w:rPr>
          <w:lang w:val="es-CR"/>
        </w:rPr>
        <w:t>con niveles significativos de incertidumbre, vislumbrar a nivel exploratorio cuales son los “futuros posibles” de</w:t>
      </w:r>
      <w:r w:rsidR="0066606D" w:rsidRPr="00576D38">
        <w:rPr>
          <w:lang w:val="es-CR"/>
        </w:rPr>
        <w:t>l sistema climático</w:t>
      </w:r>
      <w:r w:rsidR="00AE163E">
        <w:rPr>
          <w:lang w:val="es-CR"/>
        </w:rPr>
        <w:t xml:space="preserve"> y</w:t>
      </w:r>
      <w:r w:rsidR="0066606D" w:rsidRPr="00576D38">
        <w:rPr>
          <w:lang w:val="es-CR"/>
        </w:rPr>
        <w:t xml:space="preserve"> </w:t>
      </w:r>
      <w:r w:rsidR="00AE163E">
        <w:rPr>
          <w:lang w:val="es-CR"/>
        </w:rPr>
        <w:t xml:space="preserve">sus efectos sobre </w:t>
      </w:r>
      <w:r w:rsidR="00AA1880" w:rsidRPr="00576D38">
        <w:rPr>
          <w:lang w:val="es-CR"/>
        </w:rPr>
        <w:t xml:space="preserve">los sistemas hidrológicos, </w:t>
      </w:r>
      <w:r w:rsidR="00AE163E">
        <w:rPr>
          <w:lang w:val="es-CR"/>
        </w:rPr>
        <w:t xml:space="preserve">de forma que contribuyan </w:t>
      </w:r>
      <w:r w:rsidR="00186F7F">
        <w:rPr>
          <w:lang w:val="es-CR"/>
        </w:rPr>
        <w:t xml:space="preserve">como guía en </w:t>
      </w:r>
      <w:r w:rsidR="00AA1880" w:rsidRPr="00576D38">
        <w:rPr>
          <w:lang w:val="es-CR"/>
        </w:rPr>
        <w:t>el proceso de planificación.</w:t>
      </w:r>
      <w:r w:rsidR="00DA1E67">
        <w:rPr>
          <w:lang w:val="es-CR"/>
        </w:rPr>
        <w:t xml:space="preserve"> </w:t>
      </w:r>
    </w:p>
    <w:p w:rsidR="00687B9C" w:rsidRDefault="0090738F" w:rsidP="00576D38">
      <w:pPr>
        <w:rPr>
          <w:lang w:val="es-CR"/>
        </w:rPr>
      </w:pPr>
      <w:r>
        <w:rPr>
          <w:lang w:val="es-CR"/>
        </w:rPr>
        <w:t xml:space="preserve">Con respecto </w:t>
      </w:r>
      <w:r w:rsidR="00D83141" w:rsidRPr="00576D38">
        <w:rPr>
          <w:lang w:val="es-CR"/>
        </w:rPr>
        <w:t xml:space="preserve">al primer interrogante, un </w:t>
      </w:r>
      <w:r w:rsidR="00AA1880" w:rsidRPr="00576D38">
        <w:rPr>
          <w:lang w:val="es-CR"/>
        </w:rPr>
        <w:t>número</w:t>
      </w:r>
      <w:r w:rsidR="00D83141" w:rsidRPr="00576D38">
        <w:rPr>
          <w:lang w:val="es-CR"/>
        </w:rPr>
        <w:t xml:space="preserve"> </w:t>
      </w:r>
      <w:r w:rsidR="00622892">
        <w:rPr>
          <w:lang w:val="es-CR"/>
        </w:rPr>
        <w:t xml:space="preserve">importante </w:t>
      </w:r>
      <w:r w:rsidR="00D83141" w:rsidRPr="00576D38">
        <w:rPr>
          <w:lang w:val="es-CR"/>
        </w:rPr>
        <w:t xml:space="preserve">de instituciones científicas de diferentes países, han desarrollado </w:t>
      </w:r>
      <w:r w:rsidR="00AA1880" w:rsidRPr="00576D38">
        <w:rPr>
          <w:lang w:val="es-CR"/>
        </w:rPr>
        <w:t>desde la década de 19</w:t>
      </w:r>
      <w:r w:rsidR="00A167F3">
        <w:rPr>
          <w:lang w:val="es-CR"/>
        </w:rPr>
        <w:t>6</w:t>
      </w:r>
      <w:r w:rsidR="00B953B0">
        <w:rPr>
          <w:lang w:val="es-CR"/>
        </w:rPr>
        <w:t xml:space="preserve">0s </w:t>
      </w:r>
      <w:r w:rsidR="00AA1880" w:rsidRPr="00576D38">
        <w:rPr>
          <w:lang w:val="es-CR"/>
        </w:rPr>
        <w:t xml:space="preserve">investigaciones orientadas a </w:t>
      </w:r>
      <w:r w:rsidR="00604613">
        <w:rPr>
          <w:lang w:val="es-CR"/>
        </w:rPr>
        <w:t xml:space="preserve">simular </w:t>
      </w:r>
      <w:r w:rsidR="0066606D" w:rsidRPr="00576D38">
        <w:rPr>
          <w:lang w:val="es-CR"/>
        </w:rPr>
        <w:t xml:space="preserve">el </w:t>
      </w:r>
      <w:r w:rsidR="00AE163E">
        <w:rPr>
          <w:lang w:val="es-CR"/>
        </w:rPr>
        <w:t xml:space="preserve">sistema climático </w:t>
      </w:r>
      <w:r w:rsidR="0066606D" w:rsidRPr="00576D38">
        <w:rPr>
          <w:lang w:val="es-CR"/>
        </w:rPr>
        <w:t xml:space="preserve">clima terrestre </w:t>
      </w:r>
      <w:r w:rsidR="00AA1880" w:rsidRPr="00576D38">
        <w:rPr>
          <w:lang w:val="es-CR"/>
        </w:rPr>
        <w:t>y predecir los cambios esperados por factores naturales y antr</w:t>
      </w:r>
      <w:r>
        <w:rPr>
          <w:lang w:val="es-CR"/>
        </w:rPr>
        <w:t xml:space="preserve">ópicos. Los factores de cambio analizados incluyen por ejemplo, </w:t>
      </w:r>
      <w:r w:rsidR="00AA1880" w:rsidRPr="00576D38">
        <w:rPr>
          <w:lang w:val="es-CR"/>
        </w:rPr>
        <w:t xml:space="preserve">el incremento en la concentración </w:t>
      </w:r>
      <w:r w:rsidR="00B86F83" w:rsidRPr="00576D38">
        <w:rPr>
          <w:lang w:val="es-CR"/>
        </w:rPr>
        <w:t xml:space="preserve">atmosférica </w:t>
      </w:r>
      <w:r w:rsidR="00AA1880" w:rsidRPr="00576D38">
        <w:rPr>
          <w:lang w:val="es-CR"/>
        </w:rPr>
        <w:t>de gases de efecto invernadero</w:t>
      </w:r>
      <w:r w:rsidR="00B86F83" w:rsidRPr="00576D38">
        <w:rPr>
          <w:lang w:val="es-CR"/>
        </w:rPr>
        <w:t xml:space="preserve"> y aerosoles</w:t>
      </w:r>
      <w:r w:rsidR="00AA1880" w:rsidRPr="00576D38">
        <w:rPr>
          <w:lang w:val="es-CR"/>
        </w:rPr>
        <w:t xml:space="preserve">, </w:t>
      </w:r>
      <w:r w:rsidR="00B86F83" w:rsidRPr="00576D38">
        <w:rPr>
          <w:lang w:val="es-CR"/>
        </w:rPr>
        <w:t>los cambios en la cobertura y el uso del suelo</w:t>
      </w:r>
      <w:r w:rsidR="00AE163E">
        <w:rPr>
          <w:lang w:val="es-CR"/>
        </w:rPr>
        <w:t xml:space="preserve"> </w:t>
      </w:r>
      <w:r w:rsidR="00B86F83" w:rsidRPr="00576D38">
        <w:rPr>
          <w:rStyle w:val="FootnoteReference"/>
          <w:lang w:val="es-CR"/>
        </w:rPr>
        <w:footnoteReference w:id="1"/>
      </w:r>
      <w:r w:rsidR="007C6B1B">
        <w:rPr>
          <w:lang w:val="es-CR"/>
        </w:rPr>
        <w:t>y</w:t>
      </w:r>
      <w:r w:rsidR="00AA1880" w:rsidRPr="00576D38">
        <w:rPr>
          <w:lang w:val="es-CR"/>
        </w:rPr>
        <w:t xml:space="preserve"> los cambio en el albedo por el derretimiento de</w:t>
      </w:r>
      <w:r w:rsidR="00B86F83" w:rsidRPr="00576D38">
        <w:rPr>
          <w:lang w:val="es-CR"/>
        </w:rPr>
        <w:t>l hielo</w:t>
      </w:r>
      <w:r w:rsidR="00AA1880" w:rsidRPr="00576D38">
        <w:rPr>
          <w:lang w:val="es-CR"/>
        </w:rPr>
        <w:t xml:space="preserve">. </w:t>
      </w:r>
      <w:r w:rsidR="00604613">
        <w:rPr>
          <w:lang w:val="es-CR"/>
        </w:rPr>
        <w:t>Dichos esfuerzos</w:t>
      </w:r>
      <w:r w:rsidR="00D83141" w:rsidRPr="00576D38">
        <w:rPr>
          <w:lang w:val="es-CR"/>
        </w:rPr>
        <w:t xml:space="preserve"> han sido coordinados desde la década </w:t>
      </w:r>
      <w:r w:rsidR="00AA1880" w:rsidRPr="00576D38">
        <w:rPr>
          <w:lang w:val="es-CR"/>
        </w:rPr>
        <w:t>19</w:t>
      </w:r>
      <w:r w:rsidR="00D83141" w:rsidRPr="00576D38">
        <w:rPr>
          <w:lang w:val="es-CR"/>
        </w:rPr>
        <w:t xml:space="preserve">90 por el </w:t>
      </w:r>
      <w:r w:rsidR="00687B9C" w:rsidRPr="00687B9C">
        <w:rPr>
          <w:lang w:val="es-CR"/>
        </w:rPr>
        <w:t>Programa Mundial de Investigaciones Climáticas</w:t>
      </w:r>
      <w:r w:rsidR="00687B9C">
        <w:rPr>
          <w:lang w:val="es-CR"/>
        </w:rPr>
        <w:t xml:space="preserve"> de las Naciones Unidas</w:t>
      </w:r>
      <w:r w:rsidR="00687B9C" w:rsidRPr="00687B9C">
        <w:rPr>
          <w:lang w:val="es-CR"/>
        </w:rPr>
        <w:t xml:space="preserve"> (</w:t>
      </w:r>
      <w:r w:rsidR="00687B9C">
        <w:rPr>
          <w:lang w:val="es-CR"/>
        </w:rPr>
        <w:t>WCRP</w:t>
      </w:r>
      <w:r w:rsidR="00687B9C" w:rsidRPr="00687B9C">
        <w:rPr>
          <w:lang w:val="es-CR"/>
        </w:rPr>
        <w:t>)</w:t>
      </w:r>
      <w:r w:rsidR="00687B9C">
        <w:rPr>
          <w:lang w:val="es-CR"/>
        </w:rPr>
        <w:t>,</w:t>
      </w:r>
      <w:r w:rsidR="00687B9C" w:rsidRPr="00687B9C">
        <w:rPr>
          <w:lang w:val="es-CR"/>
        </w:rPr>
        <w:t xml:space="preserve"> </w:t>
      </w:r>
      <w:r w:rsidR="00687B9C">
        <w:rPr>
          <w:lang w:val="es-CR"/>
        </w:rPr>
        <w:t xml:space="preserve">que </w:t>
      </w:r>
      <w:r w:rsidR="00687B9C" w:rsidRPr="00687B9C">
        <w:rPr>
          <w:lang w:val="es-CR"/>
        </w:rPr>
        <w:t xml:space="preserve">desarrolla </w:t>
      </w:r>
      <w:r w:rsidR="00186F7F" w:rsidRPr="00687B9C">
        <w:rPr>
          <w:lang w:val="es-CR"/>
        </w:rPr>
        <w:t xml:space="preserve">cada 5 a 7 años </w:t>
      </w:r>
      <w:r w:rsidR="00687B9C" w:rsidRPr="00687B9C">
        <w:rPr>
          <w:lang w:val="es-CR"/>
        </w:rPr>
        <w:t>las proyecciones climáticas globa</w:t>
      </w:r>
      <w:r w:rsidR="00687B9C">
        <w:rPr>
          <w:lang w:val="es-CR"/>
        </w:rPr>
        <w:t xml:space="preserve">les a través de su Proyecto de </w:t>
      </w:r>
      <w:proofErr w:type="spellStart"/>
      <w:r w:rsidR="00687B9C">
        <w:rPr>
          <w:lang w:val="es-CR"/>
        </w:rPr>
        <w:t>Intercomparación</w:t>
      </w:r>
      <w:proofErr w:type="spellEnd"/>
      <w:r w:rsidR="00687B9C">
        <w:rPr>
          <w:lang w:val="es-CR"/>
        </w:rPr>
        <w:t xml:space="preserve"> de Modelos A</w:t>
      </w:r>
      <w:r w:rsidR="00687B9C" w:rsidRPr="00687B9C">
        <w:rPr>
          <w:lang w:val="es-CR"/>
        </w:rPr>
        <w:t>coplados (CMIP</w:t>
      </w:r>
      <w:r w:rsidR="00687B9C">
        <w:rPr>
          <w:lang w:val="es-CR"/>
        </w:rPr>
        <w:t xml:space="preserve">, </w:t>
      </w:r>
      <w:proofErr w:type="spellStart"/>
      <w:r w:rsidR="00687B9C" w:rsidRPr="00687B9C">
        <w:rPr>
          <w:rFonts w:ascii="LMRoman12-Regular" w:hAnsi="LMRoman12-Regular" w:cs="LMRoman12-Regular"/>
          <w:i/>
        </w:rPr>
        <w:t>Coupled</w:t>
      </w:r>
      <w:proofErr w:type="spellEnd"/>
      <w:r w:rsidR="00687B9C" w:rsidRPr="00687B9C">
        <w:rPr>
          <w:rFonts w:ascii="LMRoman12-Regular" w:hAnsi="LMRoman12-Regular" w:cs="LMRoman12-Regular"/>
          <w:i/>
        </w:rPr>
        <w:t xml:space="preserve"> </w:t>
      </w:r>
      <w:proofErr w:type="spellStart"/>
      <w:r w:rsidR="00687B9C" w:rsidRPr="00687B9C">
        <w:rPr>
          <w:rFonts w:ascii="LMRoman12-Regular" w:hAnsi="LMRoman12-Regular" w:cs="LMRoman12-Regular"/>
          <w:i/>
        </w:rPr>
        <w:t>Modeling</w:t>
      </w:r>
      <w:proofErr w:type="spellEnd"/>
      <w:r w:rsidR="00687B9C" w:rsidRPr="00687B9C">
        <w:rPr>
          <w:rFonts w:ascii="LMRoman12-Regular" w:hAnsi="LMRoman12-Regular" w:cs="LMRoman12-Regular"/>
          <w:i/>
        </w:rPr>
        <w:t xml:space="preserve"> </w:t>
      </w:r>
      <w:proofErr w:type="spellStart"/>
      <w:r w:rsidR="00687B9C" w:rsidRPr="00687B9C">
        <w:rPr>
          <w:rFonts w:ascii="LMRoman12-Regular" w:hAnsi="LMRoman12-Regular" w:cs="LMRoman12-Regular"/>
          <w:i/>
        </w:rPr>
        <w:t>InterComparison</w:t>
      </w:r>
      <w:proofErr w:type="spellEnd"/>
      <w:r w:rsidR="00687B9C" w:rsidRPr="00687B9C">
        <w:rPr>
          <w:rFonts w:ascii="LMRoman12-Regular" w:hAnsi="LMRoman12-Regular" w:cs="LMRoman12-Regular"/>
          <w:i/>
        </w:rPr>
        <w:t xml:space="preserve"> Project</w:t>
      </w:r>
      <w:r w:rsidR="00687B9C" w:rsidRPr="00687B9C">
        <w:rPr>
          <w:lang w:val="es-CR"/>
        </w:rPr>
        <w:t>)</w:t>
      </w:r>
      <w:r w:rsidR="00186F7F">
        <w:rPr>
          <w:lang w:val="es-CR"/>
        </w:rPr>
        <w:t>.</w:t>
      </w:r>
      <w:r w:rsidR="00D83141" w:rsidRPr="00576D38">
        <w:rPr>
          <w:lang w:val="es-CR"/>
        </w:rPr>
        <w:t xml:space="preserve"> </w:t>
      </w:r>
    </w:p>
    <w:p w:rsidR="00C4403E" w:rsidRDefault="00100448" w:rsidP="00C4403E">
      <w:pPr>
        <w:rPr>
          <w:rFonts w:ascii="LMRoman12-Regular" w:hAnsi="LMRoman12-Regular" w:cs="LMRoman12-Regular"/>
        </w:rPr>
      </w:pPr>
      <w:r w:rsidRPr="00576D38">
        <w:rPr>
          <w:rFonts w:ascii="LMRoman12-Regular" w:hAnsi="LMRoman12-Regular" w:cs="LMRoman12-Regular"/>
        </w:rPr>
        <w:t xml:space="preserve">En septiembre 2013 el </w:t>
      </w:r>
      <w:r w:rsidR="00687B9C">
        <w:rPr>
          <w:lang w:val="es-CR"/>
        </w:rPr>
        <w:t>WCRP</w:t>
      </w:r>
      <w:r w:rsidRPr="00576D38">
        <w:rPr>
          <w:rFonts w:ascii="LMRoman12-Regular" w:hAnsi="LMRoman12-Regular" w:cs="LMRoman12-Regular"/>
        </w:rPr>
        <w:t xml:space="preserve"> publicó su quinto informe de evaluación (</w:t>
      </w:r>
      <w:r w:rsidR="00687B9C">
        <w:rPr>
          <w:rFonts w:ascii="LMRoman12-Regular" w:hAnsi="LMRoman12-Regular" w:cs="LMRoman12-Regular"/>
        </w:rPr>
        <w:t>CMIP5</w:t>
      </w:r>
      <w:r w:rsidRPr="00576D38">
        <w:rPr>
          <w:rFonts w:ascii="LMRoman12-Regular" w:hAnsi="LMRoman12-Regular" w:cs="LMRoman12-Regular"/>
        </w:rPr>
        <w:t>) sobre el estado del arte del entendimiento científico del cambio climático</w:t>
      </w:r>
      <w:r w:rsidR="00606A40">
        <w:rPr>
          <w:rFonts w:ascii="LMRoman12-Regular" w:hAnsi="LMRoman12-Regular" w:cs="LMRoman12-Regular"/>
        </w:rPr>
        <w:t>. Este informe presenta l</w:t>
      </w:r>
      <w:r w:rsidRPr="00576D38">
        <w:rPr>
          <w:rFonts w:ascii="LMRoman12-Regular" w:hAnsi="LMRoman12-Regular" w:cs="LMRoman12-Regular"/>
        </w:rPr>
        <w:t xml:space="preserve">os </w:t>
      </w:r>
      <w:r w:rsidR="00AA1880" w:rsidRPr="00576D38">
        <w:rPr>
          <w:rFonts w:ascii="LMRoman12-Regular" w:hAnsi="LMRoman12-Regular" w:cs="LMRoman12-Regular"/>
        </w:rPr>
        <w:t xml:space="preserve">resultados </w:t>
      </w:r>
      <w:r w:rsidR="00606A40">
        <w:rPr>
          <w:rFonts w:ascii="LMRoman12-Regular" w:hAnsi="LMRoman12-Regular" w:cs="LMRoman12-Regular"/>
        </w:rPr>
        <w:t xml:space="preserve">compilados </w:t>
      </w:r>
      <w:r w:rsidR="00756EB6" w:rsidRPr="00576D38">
        <w:rPr>
          <w:rFonts w:ascii="LMRoman12-Regular" w:hAnsi="LMRoman12-Regular" w:cs="LMRoman12-Regular"/>
        </w:rPr>
        <w:t xml:space="preserve">de la modelación de clima realizados por 36 instituciones de diferentes países, bajo un consenso sobre los periodos de simulación (1850-2100), y los escenarios de los factores de alteración del sistema climático, denominados rutas representativas de concentración, o RCP. (por su sigla en inglés: </w:t>
      </w:r>
      <w:proofErr w:type="spellStart"/>
      <w:r w:rsidR="00756EB6" w:rsidRPr="00576D38">
        <w:rPr>
          <w:rFonts w:ascii="LMRoman12-Regular" w:hAnsi="LMRoman12-Regular" w:cs="LMRoman12-Regular"/>
          <w:i/>
        </w:rPr>
        <w:t>Representative</w:t>
      </w:r>
      <w:proofErr w:type="spellEnd"/>
      <w:r w:rsidR="00756EB6" w:rsidRPr="00576D38">
        <w:rPr>
          <w:rFonts w:ascii="LMRoman12-Regular" w:hAnsi="LMRoman12-Regular" w:cs="LMRoman12-Regular"/>
          <w:i/>
        </w:rPr>
        <w:t xml:space="preserve"> </w:t>
      </w:r>
      <w:proofErr w:type="spellStart"/>
      <w:r w:rsidR="00756EB6" w:rsidRPr="00576D38">
        <w:rPr>
          <w:rFonts w:ascii="LMRoman12-Regular" w:hAnsi="LMRoman12-Regular" w:cs="LMRoman12-Regular"/>
          <w:i/>
        </w:rPr>
        <w:t>concentration</w:t>
      </w:r>
      <w:proofErr w:type="spellEnd"/>
      <w:r w:rsidR="00756EB6" w:rsidRPr="00576D38">
        <w:rPr>
          <w:rFonts w:ascii="LMRoman12-Regular" w:hAnsi="LMRoman12-Regular" w:cs="LMRoman12-Regular"/>
          <w:i/>
        </w:rPr>
        <w:t xml:space="preserve"> </w:t>
      </w:r>
      <w:proofErr w:type="spellStart"/>
      <w:r w:rsidR="00756EB6" w:rsidRPr="00576D38">
        <w:rPr>
          <w:rFonts w:ascii="LMRoman12-Regular" w:hAnsi="LMRoman12-Regular" w:cs="LMRoman12-Regular"/>
          <w:i/>
        </w:rPr>
        <w:t>Paths</w:t>
      </w:r>
      <w:proofErr w:type="spellEnd"/>
      <w:r w:rsidR="00756EB6" w:rsidRPr="00576D38">
        <w:rPr>
          <w:rFonts w:ascii="LMRoman12-Regular" w:hAnsi="LMRoman12-Regular" w:cs="LMRoman12-Regular"/>
        </w:rPr>
        <w:t>)</w:t>
      </w:r>
      <w:r w:rsidR="00622892">
        <w:rPr>
          <w:rFonts w:ascii="LMRoman12-Regular" w:hAnsi="LMRoman12-Regular" w:cs="LMRoman12-Regular"/>
        </w:rPr>
        <w:t xml:space="preserve">, que se ilustran en la </w:t>
      </w:r>
      <w:r w:rsidR="00622892">
        <w:rPr>
          <w:rFonts w:ascii="LMRoman12-Regular" w:hAnsi="LMRoman12-Regular" w:cs="LMRoman12-Regular"/>
        </w:rPr>
        <w:fldChar w:fldCharType="begin"/>
      </w:r>
      <w:r w:rsidR="00622892">
        <w:rPr>
          <w:rFonts w:ascii="LMRoman12-Regular" w:hAnsi="LMRoman12-Regular" w:cs="LMRoman12-Regular"/>
        </w:rPr>
        <w:instrText xml:space="preserve"> REF _Ref390677020 \h </w:instrText>
      </w:r>
      <w:r w:rsidR="00622892">
        <w:rPr>
          <w:rFonts w:ascii="LMRoman12-Regular" w:hAnsi="LMRoman12-Regular" w:cs="LMRoman12-Regular"/>
        </w:rPr>
      </w:r>
      <w:r w:rsidR="00622892">
        <w:rPr>
          <w:rFonts w:ascii="LMRoman12-Regular" w:hAnsi="LMRoman12-Regular" w:cs="LMRoman12-Regular"/>
        </w:rPr>
        <w:fldChar w:fldCharType="separate"/>
      </w:r>
      <w:r w:rsidR="00622892">
        <w:t xml:space="preserve">Figura </w:t>
      </w:r>
      <w:r w:rsidR="00622892">
        <w:rPr>
          <w:noProof/>
        </w:rPr>
        <w:t>1</w:t>
      </w:r>
      <w:r w:rsidR="00622892">
        <w:rPr>
          <w:rFonts w:ascii="LMRoman12-Regular" w:hAnsi="LMRoman12-Regular" w:cs="LMRoman12-Regular"/>
        </w:rPr>
        <w:fldChar w:fldCharType="end"/>
      </w:r>
      <w:r w:rsidR="00622892">
        <w:rPr>
          <w:rFonts w:ascii="LMRoman12-Regular" w:hAnsi="LMRoman12-Regular" w:cs="LMRoman12-Regular"/>
        </w:rPr>
        <w:t>.</w:t>
      </w:r>
      <w:r w:rsidR="009772FD">
        <w:rPr>
          <w:rFonts w:ascii="LMRoman12-Regular" w:hAnsi="LMRoman12-Regular" w:cs="LMRoman12-Regular"/>
        </w:rPr>
        <w:t xml:space="preserve"> Cada RCP es definido </w:t>
      </w:r>
      <w:r w:rsidR="008244F0">
        <w:rPr>
          <w:rFonts w:ascii="LMRoman12-Regular" w:hAnsi="LMRoman12-Regular" w:cs="LMRoman12-Regular"/>
        </w:rPr>
        <w:t xml:space="preserve">como un conjunto posible </w:t>
      </w:r>
      <w:r w:rsidR="009772FD">
        <w:rPr>
          <w:rFonts w:ascii="LMRoman12-Regular" w:hAnsi="LMRoman12-Regular" w:cs="LMRoman12-Regular"/>
        </w:rPr>
        <w:t xml:space="preserve">de cambios antrópicos y/o naturales en propiedades del </w:t>
      </w:r>
      <w:r w:rsidR="00186F7F">
        <w:rPr>
          <w:rFonts w:ascii="LMRoman12-Regular" w:hAnsi="LMRoman12-Regular" w:cs="LMRoman12-Regular"/>
        </w:rPr>
        <w:t xml:space="preserve">sistema terrestre asociadas </w:t>
      </w:r>
      <w:r w:rsidR="00AE163E">
        <w:rPr>
          <w:rFonts w:ascii="LMRoman12-Regular" w:hAnsi="LMRoman12-Regular" w:cs="LMRoman12-Regular"/>
        </w:rPr>
        <w:t xml:space="preserve">principalmente </w:t>
      </w:r>
      <w:r w:rsidR="00186F7F">
        <w:rPr>
          <w:rFonts w:ascii="LMRoman12-Regular" w:hAnsi="LMRoman12-Regular" w:cs="LMRoman12-Regular"/>
        </w:rPr>
        <w:t xml:space="preserve">con el balance radiativo del sistema climático, </w:t>
      </w:r>
      <w:r w:rsidR="000F32F6">
        <w:rPr>
          <w:rFonts w:ascii="LMRoman12-Regular" w:hAnsi="LMRoman12-Regular" w:cs="LMRoman12-Regular"/>
        </w:rPr>
        <w:t>tales como</w:t>
      </w:r>
      <w:r w:rsidR="00186F7F">
        <w:rPr>
          <w:rFonts w:ascii="LMRoman12-Regular" w:hAnsi="LMRoman12-Regular" w:cs="LMRoman12-Regular"/>
        </w:rPr>
        <w:t xml:space="preserve">: </w:t>
      </w:r>
      <w:r w:rsidR="009772FD">
        <w:rPr>
          <w:rFonts w:ascii="LMRoman12-Regular" w:hAnsi="LMRoman12-Regular" w:cs="LMRoman12-Regular"/>
        </w:rPr>
        <w:t xml:space="preserve">Concentración de aerosoles atmosféricos (Volcánicos, Sulfatos, </w:t>
      </w:r>
      <w:proofErr w:type="spellStart"/>
      <w:r w:rsidR="009772FD">
        <w:rPr>
          <w:rFonts w:ascii="LMRoman12-Regular" w:hAnsi="LMRoman12-Regular" w:cs="LMRoman12-Regular"/>
        </w:rPr>
        <w:t>etc</w:t>
      </w:r>
      <w:proofErr w:type="spellEnd"/>
      <w:r w:rsidR="009772FD">
        <w:rPr>
          <w:rFonts w:ascii="LMRoman12-Regular" w:hAnsi="LMRoman12-Regular" w:cs="LMRoman12-Regular"/>
        </w:rPr>
        <w:t>)</w:t>
      </w:r>
      <w:r w:rsidR="00186F7F">
        <w:rPr>
          <w:rFonts w:ascii="LMRoman12-Regular" w:hAnsi="LMRoman12-Regular" w:cs="LMRoman12-Regular"/>
        </w:rPr>
        <w:t xml:space="preserve">,  </w:t>
      </w:r>
      <w:r w:rsidR="009772FD">
        <w:rPr>
          <w:rFonts w:ascii="LMRoman12-Regular" w:hAnsi="LMRoman12-Regular" w:cs="LMRoman12-Regular"/>
        </w:rPr>
        <w:t>Concentración de gases de efecto invernadero</w:t>
      </w:r>
      <w:r w:rsidR="00186F7F">
        <w:rPr>
          <w:rFonts w:ascii="LMRoman12-Regular" w:hAnsi="LMRoman12-Regular" w:cs="LMRoman12-Regular"/>
        </w:rPr>
        <w:t xml:space="preserve">, </w:t>
      </w:r>
      <w:r w:rsidR="009772FD" w:rsidRPr="00186F7F">
        <w:rPr>
          <w:rFonts w:ascii="LMRoman12-Regular" w:hAnsi="LMRoman12-Regular" w:cs="LMRoman12-Regular"/>
        </w:rPr>
        <w:t>Polvo</w:t>
      </w:r>
      <w:r w:rsidR="00186F7F">
        <w:rPr>
          <w:rFonts w:ascii="LMRoman12-Regular" w:hAnsi="LMRoman12-Regular" w:cs="LMRoman12-Regular"/>
        </w:rPr>
        <w:t xml:space="preserve">, </w:t>
      </w:r>
      <w:r w:rsidR="009772FD" w:rsidRPr="00186F7F">
        <w:rPr>
          <w:rFonts w:ascii="LMRoman12-Regular" w:hAnsi="LMRoman12-Regular" w:cs="LMRoman12-Regular"/>
        </w:rPr>
        <w:t>Cambios de cobertura terrestre</w:t>
      </w:r>
      <w:r w:rsidR="00186F7F">
        <w:rPr>
          <w:rFonts w:ascii="LMRoman12-Regular" w:hAnsi="LMRoman12-Regular" w:cs="LMRoman12-Regular"/>
        </w:rPr>
        <w:t xml:space="preserve">, </w:t>
      </w:r>
      <w:r w:rsidR="009772FD" w:rsidRPr="00186F7F">
        <w:rPr>
          <w:rFonts w:ascii="LMRoman12-Regular" w:hAnsi="LMRoman12-Regular" w:cs="LMRoman12-Regular"/>
        </w:rPr>
        <w:t>Ozono (troposférico y estratosférico)</w:t>
      </w:r>
      <w:r w:rsidR="00186F7F">
        <w:rPr>
          <w:rFonts w:ascii="LMRoman12-Regular" w:hAnsi="LMRoman12-Regular" w:cs="LMRoman12-Regular"/>
        </w:rPr>
        <w:t xml:space="preserve">, </w:t>
      </w:r>
      <w:r w:rsidR="009772FD" w:rsidRPr="00186F7F">
        <w:rPr>
          <w:rFonts w:ascii="LMRoman12-Regular" w:hAnsi="LMRoman12-Regular" w:cs="LMRoman12-Regular"/>
        </w:rPr>
        <w:t>Carbono Orgánico</w:t>
      </w:r>
      <w:r w:rsidR="00186F7F">
        <w:rPr>
          <w:rFonts w:ascii="LMRoman12-Regular" w:hAnsi="LMRoman12-Regular" w:cs="LMRoman12-Regular"/>
        </w:rPr>
        <w:t xml:space="preserve">, </w:t>
      </w:r>
      <w:r w:rsidR="009772FD" w:rsidRPr="00186F7F">
        <w:rPr>
          <w:rFonts w:ascii="LMRoman12-Regular" w:hAnsi="LMRoman12-Regular" w:cs="LMRoman12-Regular"/>
        </w:rPr>
        <w:t>Sal Marina</w:t>
      </w:r>
      <w:r w:rsidR="00186F7F">
        <w:rPr>
          <w:rFonts w:ascii="LMRoman12-Regular" w:hAnsi="LMRoman12-Regular" w:cs="LMRoman12-Regular"/>
        </w:rPr>
        <w:t xml:space="preserve"> y </w:t>
      </w:r>
      <w:r w:rsidR="009772FD" w:rsidRPr="00186F7F">
        <w:rPr>
          <w:rFonts w:ascii="LMRoman12-Regular" w:hAnsi="LMRoman12-Regular" w:cs="LMRoman12-Regular"/>
        </w:rPr>
        <w:t>Radiación solar</w:t>
      </w:r>
      <w:r w:rsidR="00186F7F">
        <w:rPr>
          <w:rFonts w:ascii="LMRoman12-Regular" w:hAnsi="LMRoman12-Regular" w:cs="LMRoman12-Regular"/>
        </w:rPr>
        <w:t xml:space="preserve">. </w:t>
      </w:r>
      <w:r w:rsidR="00821B5C">
        <w:rPr>
          <w:rFonts w:ascii="LMRoman12-Regular" w:hAnsi="LMRoman12-Regular" w:cs="LMRoman12-Regular"/>
        </w:rPr>
        <w:t xml:space="preserve">Por lo tanto, </w:t>
      </w:r>
      <w:r w:rsidR="00C4403E" w:rsidRPr="00C4403E">
        <w:rPr>
          <w:rFonts w:ascii="LMRoman12-Regular" w:hAnsi="LMRoman12-Regular" w:cs="LMRoman12-Regular"/>
        </w:rPr>
        <w:t>trayectorias de</w:t>
      </w:r>
      <w:r w:rsidR="00C4403E">
        <w:rPr>
          <w:rFonts w:ascii="LMRoman12-Regular" w:hAnsi="LMRoman12-Regular" w:cs="LMRoman12-Regular"/>
        </w:rPr>
        <w:t xml:space="preserve"> </w:t>
      </w:r>
      <w:r w:rsidR="00C4403E" w:rsidRPr="00C4403E">
        <w:rPr>
          <w:rFonts w:ascii="LMRoman12-Regular" w:hAnsi="LMRoman12-Regular" w:cs="LMRoman12-Regular"/>
        </w:rPr>
        <w:t>forzamiento radiativo no están asociadas con los escenarios socioeconómicos o de emisión únicos,</w:t>
      </w:r>
      <w:r w:rsidR="00C4403E">
        <w:rPr>
          <w:rFonts w:ascii="LMRoman12-Regular" w:hAnsi="LMRoman12-Regular" w:cs="LMRoman12-Regular"/>
        </w:rPr>
        <w:t xml:space="preserve"> </w:t>
      </w:r>
      <w:r w:rsidR="00C4403E" w:rsidRPr="00C4403E">
        <w:rPr>
          <w:rFonts w:ascii="LMRoman12-Regular" w:hAnsi="LMRoman12-Regular" w:cs="LMRoman12-Regular"/>
        </w:rPr>
        <w:t xml:space="preserve">sino </w:t>
      </w:r>
      <w:r w:rsidR="00821B5C">
        <w:rPr>
          <w:rFonts w:ascii="LMRoman12-Regular" w:hAnsi="LMRoman12-Regular" w:cs="LMRoman12-Regular"/>
        </w:rPr>
        <w:t xml:space="preserve">son </w:t>
      </w:r>
      <w:r w:rsidR="00C4403E" w:rsidRPr="00C4403E">
        <w:rPr>
          <w:rFonts w:ascii="LMRoman12-Regular" w:hAnsi="LMRoman12-Regular" w:cs="LMRoman12-Regular"/>
        </w:rPr>
        <w:t>la combinación de diferentes futuros económicos, tecnológicos,</w:t>
      </w:r>
      <w:r w:rsidR="00821B5C">
        <w:rPr>
          <w:rFonts w:ascii="LMRoman12-Regular" w:hAnsi="LMRoman12-Regular" w:cs="LMRoman12-Regular"/>
        </w:rPr>
        <w:t xml:space="preserve"> </w:t>
      </w:r>
      <w:r w:rsidR="00C4403E" w:rsidRPr="00C4403E">
        <w:rPr>
          <w:rFonts w:ascii="LMRoman12-Regular" w:hAnsi="LMRoman12-Regular" w:cs="LMRoman12-Regular"/>
        </w:rPr>
        <w:t>demográficos, políticos e institucionales</w:t>
      </w:r>
      <w:r w:rsidR="00821B5C">
        <w:rPr>
          <w:rFonts w:ascii="LMRoman12-Regular" w:hAnsi="LMRoman12-Regular" w:cs="LMRoman12-Regular"/>
        </w:rPr>
        <w:t xml:space="preserve"> </w:t>
      </w:r>
      <w:r w:rsidR="00821B5C">
        <w:rPr>
          <w:rFonts w:ascii="LMRoman12-Regular" w:hAnsi="LMRoman12-Regular" w:cs="LMRoman12-Regular"/>
        </w:rPr>
        <w:fldChar w:fldCharType="begin" w:fldLock="1"/>
      </w:r>
      <w:r w:rsidR="0076499B">
        <w:rPr>
          <w:rFonts w:ascii="LMRoman12-Regular" w:hAnsi="LMRoman12-Regular" w:cs="LMRoman12-Regular"/>
        </w:rPr>
        <w:instrText>ADDIN CSL_CITATION { "citationItems" : [ { "id" : "ITEM-1", "itemData" : { "author" : [ { "dropping-particle" : "", "family" : "Ruiz", "given" : "Franklyn", "non-dropping-particle" : "", "parse-names" : false, "suffix" : "" }, { "dropping-particle" : "", "family" : "Rodriguez", "given" : "Andrea", "non-dropping-particle" : "", "parse-names" : false, "suffix" : "" }, { "dropping-particle" : "", "family" : "Armenta", "given" : "Guillermo", "non-dropping-particle" : "", "parse-names" : false, "suffix" : "" }, { "dropping-particle" : "", "family" : "Grajales", "given" : "Freddy", "non-dropping-particle" : "", "parse-names" : false, "suffix" : "" } ], "id" : "ITEM-1", "issued" : { "date-parts" : [ [ "2013" ] ] }, "page" : "81", "publisher-place" : "Bogot\u00e1", "title" : "Informe de Escenarios de Cambio Clim\u00e1tico para Temperatura y Precipitaci\u00f3n en Colombia", "type" : "report" }, "uris" : [ "http://www.mendeley.com/documents/?uuid=fd7ab171-ccd4-437a-a617-76a9df6e7e94" ] } ], "mendeley" : { "previouslyFormattedCitation" : "(Ruiz et al. 2013)" }, "properties" : { "noteIndex" : 0 }, "schema" : "https://github.com/citation-style-language/schema/raw/master/csl-citation.json" }</w:instrText>
      </w:r>
      <w:r w:rsidR="00821B5C">
        <w:rPr>
          <w:rFonts w:ascii="LMRoman12-Regular" w:hAnsi="LMRoman12-Regular" w:cs="LMRoman12-Regular"/>
        </w:rPr>
        <w:fldChar w:fldCharType="separate"/>
      </w:r>
      <w:r w:rsidR="00821B5C" w:rsidRPr="00821B5C">
        <w:rPr>
          <w:rFonts w:ascii="LMRoman12-Regular" w:hAnsi="LMRoman12-Regular" w:cs="LMRoman12-Regular"/>
          <w:noProof/>
        </w:rPr>
        <w:t>(Ruiz et al. 2013)</w:t>
      </w:r>
      <w:r w:rsidR="00821B5C">
        <w:rPr>
          <w:rFonts w:ascii="LMRoman12-Regular" w:hAnsi="LMRoman12-Regular" w:cs="LMRoman12-Regular"/>
        </w:rPr>
        <w:fldChar w:fldCharType="end"/>
      </w:r>
      <w:r w:rsidR="00C4403E" w:rsidRPr="00C4403E">
        <w:rPr>
          <w:rFonts w:ascii="LMRoman12-Regular" w:hAnsi="LMRoman12-Regular" w:cs="LMRoman12-Regular"/>
        </w:rPr>
        <w:t>.</w:t>
      </w:r>
    </w:p>
    <w:p w:rsidR="00821B5C" w:rsidRPr="00186F7F" w:rsidRDefault="009772FD" w:rsidP="00821B5C">
      <w:pPr>
        <w:rPr>
          <w:rFonts w:ascii="LMRoman12-Regular" w:hAnsi="LMRoman12-Regular" w:cs="LMRoman12-Regular"/>
        </w:rPr>
      </w:pPr>
      <w:r>
        <w:rPr>
          <w:rFonts w:ascii="LMRoman12-Regular" w:hAnsi="LMRoman12-Regular" w:cs="LMRoman12-Regular"/>
        </w:rPr>
        <w:t>E</w:t>
      </w:r>
      <w:r w:rsidRPr="00576D38">
        <w:rPr>
          <w:rFonts w:ascii="LMRoman12-Regular" w:hAnsi="LMRoman12-Regular" w:cs="LMRoman12-Regular"/>
        </w:rPr>
        <w:t xml:space="preserve">l proyecto </w:t>
      </w:r>
      <w:r>
        <w:rPr>
          <w:rFonts w:ascii="LMRoman12-Regular" w:hAnsi="LMRoman12-Regular" w:cs="LMRoman12-Regular"/>
        </w:rPr>
        <w:t>CMIP5 pretende proveer una herramienta basada</w:t>
      </w:r>
      <w:r w:rsidRPr="00576D38">
        <w:rPr>
          <w:rFonts w:ascii="LMRoman12-Regular" w:hAnsi="LMRoman12-Regular" w:cs="LMRoman12-Regular"/>
        </w:rPr>
        <w:t xml:space="preserve"> en múltiples modelos y escenarios, para ilustrar el rango de los cambios posibles en el clima</w:t>
      </w:r>
      <w:r w:rsidR="00C35E4E">
        <w:rPr>
          <w:rFonts w:ascii="LMRoman12-Regular" w:hAnsi="LMRoman12-Regular" w:cs="LMRoman12-Regular"/>
        </w:rPr>
        <w:t xml:space="preserve"> durante el siglo 21</w:t>
      </w:r>
      <w:r w:rsidRPr="00576D38">
        <w:rPr>
          <w:rFonts w:ascii="LMRoman12-Regular" w:hAnsi="LMRoman12-Regular" w:cs="LMRoman12-Regular"/>
        </w:rPr>
        <w:t>.</w:t>
      </w:r>
      <w:r>
        <w:rPr>
          <w:rFonts w:ascii="LMRoman12-Regular" w:hAnsi="LMRoman12-Regular" w:cs="LMRoman12-Regular"/>
        </w:rPr>
        <w:t xml:space="preserve"> </w:t>
      </w:r>
      <w:r w:rsidRPr="00576D38">
        <w:t xml:space="preserve">Los modelos utilizados en el CMIP5 varían desde </w:t>
      </w:r>
      <w:r>
        <w:t>aquellos</w:t>
      </w:r>
      <w:r w:rsidRPr="00576D38">
        <w:t xml:space="preserve"> que representan solamente la interacción </w:t>
      </w:r>
      <w:r>
        <w:t xml:space="preserve">entre el </w:t>
      </w:r>
      <w:r w:rsidRPr="00576D38">
        <w:t xml:space="preserve">océano </w:t>
      </w:r>
      <w:r>
        <w:t xml:space="preserve">y la </w:t>
      </w:r>
      <w:r w:rsidRPr="00576D38">
        <w:t xml:space="preserve">atmósfera, hasta modelos del sistema </w:t>
      </w:r>
      <w:r w:rsidR="00C35E4E">
        <w:t xml:space="preserve">climático </w:t>
      </w:r>
      <w:r w:rsidRPr="00576D38">
        <w:t xml:space="preserve">terrestre que </w:t>
      </w:r>
      <w:r w:rsidR="00C35E4E">
        <w:t xml:space="preserve">representan además las </w:t>
      </w:r>
      <w:r w:rsidRPr="00576D38">
        <w:t xml:space="preserve">interacciones </w:t>
      </w:r>
      <w:r w:rsidR="00C35E4E">
        <w:t xml:space="preserve">de </w:t>
      </w:r>
      <w:r w:rsidRPr="00576D38">
        <w:t xml:space="preserve">los ciclos biogeoquímicos, la vegetación, </w:t>
      </w:r>
      <w:r>
        <w:t xml:space="preserve">capas de hielo, </w:t>
      </w:r>
      <w:proofErr w:type="spellStart"/>
      <w:r>
        <w:t>etc</w:t>
      </w:r>
      <w:proofErr w:type="spellEnd"/>
      <w:r>
        <w:t xml:space="preserve">, como se muestra en la </w:t>
      </w:r>
      <w:r>
        <w:fldChar w:fldCharType="begin"/>
      </w:r>
      <w:r>
        <w:instrText xml:space="preserve"> REF _Ref388970160 \h </w:instrText>
      </w:r>
      <w:r>
        <w:fldChar w:fldCharType="separate"/>
      </w:r>
      <w:r>
        <w:t xml:space="preserve">Figura </w:t>
      </w:r>
      <w:r>
        <w:rPr>
          <w:noProof/>
        </w:rPr>
        <w:t>1</w:t>
      </w:r>
      <w:r>
        <w:fldChar w:fldCharType="end"/>
      </w:r>
      <w:r>
        <w:t xml:space="preserve">. </w:t>
      </w:r>
      <w:r w:rsidR="00821B5C">
        <w:t xml:space="preserve">Sin embargo, </w:t>
      </w:r>
      <w:r w:rsidR="00821B5C">
        <w:rPr>
          <w:rFonts w:ascii="LMRoman12-Regular" w:hAnsi="LMRoman12-Regular" w:cs="LMRoman12-Regular"/>
        </w:rPr>
        <w:t xml:space="preserve">mediante los Escenarios RCP, </w:t>
      </w:r>
      <w:r w:rsidR="00821B5C">
        <w:rPr>
          <w:lang w:val="es-CR"/>
        </w:rPr>
        <w:t xml:space="preserve">la </w:t>
      </w:r>
      <w:r w:rsidR="00821B5C" w:rsidRPr="00576D38">
        <w:rPr>
          <w:lang w:val="es-CR"/>
        </w:rPr>
        <w:t>investigación del sistema climático global</w:t>
      </w:r>
      <w:r w:rsidR="00821B5C">
        <w:rPr>
          <w:lang w:val="es-CR"/>
        </w:rPr>
        <w:t xml:space="preserve"> se realiza en la actualidad</w:t>
      </w:r>
      <w:r w:rsidR="00821B5C" w:rsidRPr="00576D38">
        <w:rPr>
          <w:lang w:val="es-CR"/>
        </w:rPr>
        <w:t xml:space="preserve"> sobre una base homogénea </w:t>
      </w:r>
      <w:r w:rsidR="00821B5C">
        <w:rPr>
          <w:lang w:val="es-CR"/>
        </w:rPr>
        <w:t>que permite</w:t>
      </w:r>
      <w:r w:rsidR="00821B5C" w:rsidRPr="00576D38">
        <w:rPr>
          <w:lang w:val="es-CR"/>
        </w:rPr>
        <w:t xml:space="preserve"> su posterior comparación y síntesis.</w:t>
      </w:r>
    </w:p>
    <w:p w:rsidR="00DA1E67" w:rsidRDefault="00DA1E67" w:rsidP="009772FD"/>
    <w:p w:rsidR="006A76B2" w:rsidRDefault="00295CBB" w:rsidP="00785EC9">
      <w:r>
        <w:lastRenderedPageBreak/>
        <w:t xml:space="preserve">Los </w:t>
      </w:r>
      <w:r w:rsidR="00785EC9" w:rsidRPr="00576D38">
        <w:t xml:space="preserve">modelos </w:t>
      </w:r>
      <w:r>
        <w:t xml:space="preserve">del CMIP5 </w:t>
      </w:r>
      <w:r w:rsidR="00785EC9" w:rsidRPr="00576D38">
        <w:t xml:space="preserve">son la </w:t>
      </w:r>
      <w:r w:rsidR="00785EC9">
        <w:t xml:space="preserve">principal </w:t>
      </w:r>
      <w:r w:rsidR="00AE163E">
        <w:t xml:space="preserve">fuente de información </w:t>
      </w:r>
      <w:r w:rsidR="00785EC9" w:rsidRPr="00576D38">
        <w:t xml:space="preserve">disponible </w:t>
      </w:r>
      <w:r w:rsidR="00785EC9">
        <w:t xml:space="preserve">actualmente para predecir el clima en horizontes de largo plazo, y pueden informar sobre </w:t>
      </w:r>
      <w:r>
        <w:t xml:space="preserve">el rango de </w:t>
      </w:r>
      <w:r w:rsidR="00785EC9">
        <w:t xml:space="preserve"> “futuros posibles” del clima terrestre frente a diferentes cambios naturales o antrópicos, y a su vez, informar los modelos hidrológicos utilizados para representar las condiciones locales en las cuencas y los efectos esperados por los cambios en el clima.  Sin embargo, la aplicación de los resultados del CMIP5 en la estimación del efecto del cambio climático global sobre sobre los sistemas hidrológicos, presenta varias limitaciones. En primer lugar el nivel de detalle espacial alcanzado por los modelos globales no es suficiente para representar </w:t>
      </w:r>
      <w:r>
        <w:t>los atributos del</w:t>
      </w:r>
      <w:r w:rsidR="00785EC9">
        <w:t xml:space="preserve"> clima loca</w:t>
      </w:r>
      <w:r w:rsidR="006A76B2">
        <w:t>l</w:t>
      </w:r>
      <w:r w:rsidR="00785EC9">
        <w:t xml:space="preserve">. Si bien un modelo de escala global simula </w:t>
      </w:r>
      <w:r w:rsidR="00186F7F">
        <w:t>los patrones de circulación</w:t>
      </w:r>
      <w:r w:rsidR="00785EC9">
        <w:t xml:space="preserve"> utilizando una grilla de entre 1 a 2 millones de puntos, en la práctica la resolución espacial </w:t>
      </w:r>
      <w:r w:rsidR="006A76B2">
        <w:t xml:space="preserve">horizontal </w:t>
      </w:r>
      <w:r w:rsidR="00785EC9">
        <w:t>alcanzada varía entre 1 a 3° (aproximadamente 40 a 120 km en el ecuador</w:t>
      </w:r>
      <w:r w:rsidR="00AE163E">
        <w:t>, que equivalen áreas de entre 1600 a 14400 km</w:t>
      </w:r>
      <w:r w:rsidR="00AE163E" w:rsidRPr="00AE163E">
        <w:rPr>
          <w:vertAlign w:val="superscript"/>
        </w:rPr>
        <w:t>2</w:t>
      </w:r>
      <w:r w:rsidR="00785EC9">
        <w:t>).</w:t>
      </w:r>
      <w:r w:rsidR="006A76B2">
        <w:t xml:space="preserve"> </w:t>
      </w:r>
      <w:r w:rsidR="00785EC9">
        <w:t xml:space="preserve">Esto significa que los modelos solamente proporcionan información “promedio”  del clima de la atmósfera libre en grandes </w:t>
      </w:r>
      <w:r>
        <w:t>áreas</w:t>
      </w:r>
      <w:r w:rsidR="00785EC9">
        <w:t xml:space="preserve"> de la superficie, y no alcanzan a representar atributos locales que dependen de las condiciones físicas o bióticas, por ejemplo, por características orográficas, patrones de circulación local</w:t>
      </w:r>
      <w:r>
        <w:t xml:space="preserve"> asociados a la precipitación </w:t>
      </w:r>
      <w:proofErr w:type="spellStart"/>
      <w:r>
        <w:t>convectiva</w:t>
      </w:r>
      <w:proofErr w:type="spellEnd"/>
      <w:r w:rsidR="00785EC9">
        <w:t xml:space="preserve">, almacenamientos locales, etc. </w:t>
      </w:r>
    </w:p>
    <w:p w:rsidR="000F32F6" w:rsidRDefault="000F32F6" w:rsidP="000F32F6">
      <w:pPr>
        <w:pStyle w:val="Caption"/>
        <w:keepNext/>
      </w:pPr>
      <w:bookmarkStart w:id="5" w:name="_Ref390677020"/>
      <w:bookmarkStart w:id="6" w:name="_Toc394462488"/>
      <w:r>
        <w:t xml:space="preserve">Figura </w:t>
      </w:r>
      <w:r>
        <w:fldChar w:fldCharType="begin"/>
      </w:r>
      <w:r>
        <w:instrText xml:space="preserve"> SEQ Figura \* ARABIC </w:instrText>
      </w:r>
      <w:r>
        <w:fldChar w:fldCharType="separate"/>
      </w:r>
      <w:r w:rsidR="00754948">
        <w:rPr>
          <w:noProof/>
        </w:rPr>
        <w:t>1</w:t>
      </w:r>
      <w:r>
        <w:fldChar w:fldCharType="end"/>
      </w:r>
      <w:bookmarkEnd w:id="5"/>
      <w:r>
        <w:t xml:space="preserve"> </w:t>
      </w:r>
      <w:r w:rsidRPr="00C91C75">
        <w:rPr>
          <w:b w:val="0"/>
        </w:rPr>
        <w:t>Trayectorias re</w:t>
      </w:r>
      <w:r>
        <w:rPr>
          <w:b w:val="0"/>
        </w:rPr>
        <w:t xml:space="preserve">presentativas de concentración – RCP- </w:t>
      </w:r>
      <w:r w:rsidRPr="00C91C75">
        <w:rPr>
          <w:b w:val="0"/>
        </w:rPr>
        <w:t xml:space="preserve">en términos de a. Forzamiento </w:t>
      </w:r>
      <w:proofErr w:type="spellStart"/>
      <w:r w:rsidRPr="00C91C75">
        <w:rPr>
          <w:b w:val="0"/>
        </w:rPr>
        <w:t>Radiativo</w:t>
      </w:r>
      <w:proofErr w:type="spellEnd"/>
      <w:r w:rsidRPr="00C91C75">
        <w:rPr>
          <w:b w:val="0"/>
        </w:rPr>
        <w:t xml:space="preserve"> y </w:t>
      </w:r>
      <w:proofErr w:type="spellStart"/>
      <w:r w:rsidRPr="00C91C75">
        <w:rPr>
          <w:b w:val="0"/>
        </w:rPr>
        <w:t>b.Emisiones</w:t>
      </w:r>
      <w:proofErr w:type="spellEnd"/>
      <w:r w:rsidRPr="00C91C75">
        <w:rPr>
          <w:b w:val="0"/>
        </w:rPr>
        <w:t xml:space="preserve"> de CO2 de la industria y del consumo energético.</w:t>
      </w:r>
      <w:r>
        <w:rPr>
          <w:b w:val="0"/>
        </w:rPr>
        <w:t xml:space="preserve"> </w:t>
      </w:r>
      <w:r w:rsidRPr="000F32F6">
        <w:rPr>
          <w:b w:val="0"/>
        </w:rPr>
        <w:t xml:space="preserve">Tomada de </w:t>
      </w:r>
      <w:r w:rsidR="0076499B">
        <w:rPr>
          <w:b w:val="0"/>
        </w:rPr>
        <w:fldChar w:fldCharType="begin" w:fldLock="1"/>
      </w:r>
      <w:r w:rsidR="0076499B">
        <w:rPr>
          <w:b w:val="0"/>
        </w:rPr>
        <w:instrText>ADDIN CSL_CITATION { "citationItems" : [ { "id" : "ITEM-1", "itemData" : { "DOI" : "10.1038",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R.", "given" : "Martin Manning", "non-dropping-particle" : "", "parse-names" : false, "suffix" : "" }, { "dropping-particle" : "", "family" : "Rose", "given" : "Steven K.", "non-dropping-particle" : "", "parse-names" : false, "suffix" : "" }, { "dropping-particle" : "van", "family" : "Vuuren", "given" : "Detlef P.", "non-dropping-particle" : "", "parse-names" : false, "suffix" : "" }, { "dropping-particle" : "", "family" : "Carter", "given" : "Timothy R.", "non-dropping-particle" : "", "parse-names" : false, "suffix" : "" }, { "dropping-particle" : "", "family" : "Seita Emori", "given" : "Mikiko", "non-dropping-particle" : "", "parse-names" : false, "suffix" : "" }, { "dropping-particle" : "", "family" : "Kainuma", "given" : "Tom Kra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J.", "given" : "", "non-dropping-particle" : "", "parse-names" : false, "suffix" : "" }, { "dropping-particle" : "", "family" : "Weyant", "given" : "John P.", "non-dropping-particle" : "", "parse-names" : false, "suffix" : "" }, { "dropping-particle" : "", "family" : "Wilbanks", "given" : "Thomas", "non-dropping-particle" : "", "parse-names" : false, "suffix" : "" } ], "container-title" : "Nature", "id" : "ITEM-1", "issued" : { "date-parts" : [ [ "2010" ] ] }, "title" : "The next generation of scenarios for climate change research and assessment", "type" : "article-journal", "volume" : "463" }, "uris" : [ "http://www.mendeley.com/documents/?uuid=f7417df4-8ed8-4332-a33a-51ed59b14fa4" ] } ], "mendeley" : { "previouslyFormattedCitation" : "(Moss et al. 2010)" }, "properties" : { "noteIndex" : 0 }, "schema" : "https://github.com/citation-style-language/schema/raw/master/csl-citation.json" }</w:instrText>
      </w:r>
      <w:r w:rsidR="0076499B">
        <w:rPr>
          <w:b w:val="0"/>
        </w:rPr>
        <w:fldChar w:fldCharType="separate"/>
      </w:r>
      <w:r w:rsidR="0076499B" w:rsidRPr="0076499B">
        <w:rPr>
          <w:b w:val="0"/>
          <w:noProof/>
        </w:rPr>
        <w:t>(Moss et al. 2010)</w:t>
      </w:r>
      <w:r w:rsidR="0076499B">
        <w:rPr>
          <w:b w:val="0"/>
        </w:rPr>
        <w:fldChar w:fldCharType="end"/>
      </w:r>
      <w:bookmarkEnd w:id="6"/>
      <w:r w:rsidRPr="00C91C75">
        <w:rPr>
          <w:b w:val="0"/>
        </w:rPr>
        <w:t xml:space="preserve"> </w:t>
      </w:r>
    </w:p>
    <w:p w:rsidR="000F32F6" w:rsidRDefault="000F32F6" w:rsidP="000F32F6">
      <w:pPr>
        <w:jc w:val="center"/>
        <w:rPr>
          <w:lang w:eastAsia="es-CO"/>
        </w:rPr>
      </w:pPr>
      <w:r>
        <w:rPr>
          <w:noProof/>
          <w:lang w:eastAsia="es-CO"/>
        </w:rPr>
        <w:drawing>
          <wp:inline distT="0" distB="0" distL="0" distR="0" wp14:anchorId="028BF650" wp14:editId="4E750B3E">
            <wp:extent cx="5267402" cy="24574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4805" cy="2456239"/>
                    </a:xfrm>
                    <a:prstGeom prst="rect">
                      <a:avLst/>
                    </a:prstGeom>
                    <a:noFill/>
                    <a:ln>
                      <a:noFill/>
                    </a:ln>
                  </pic:spPr>
                </pic:pic>
              </a:graphicData>
            </a:graphic>
          </wp:inline>
        </w:drawing>
      </w:r>
    </w:p>
    <w:p w:rsidR="00821B5C" w:rsidRDefault="00821B5C" w:rsidP="000F32F6">
      <w:pPr>
        <w:jc w:val="center"/>
        <w:rPr>
          <w:lang w:eastAsia="es-CO"/>
        </w:rPr>
      </w:pPr>
      <w:r>
        <w:rPr>
          <w:noProof/>
          <w:lang w:eastAsia="es-CO"/>
        </w:rPr>
        <w:drawing>
          <wp:inline distT="0" distB="0" distL="0" distR="0" wp14:anchorId="7B3D1B7E" wp14:editId="7254BD09">
            <wp:extent cx="5144256" cy="9207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4007" cy="922495"/>
                    </a:xfrm>
                    <a:prstGeom prst="rect">
                      <a:avLst/>
                    </a:prstGeom>
                    <a:noFill/>
                    <a:ln>
                      <a:noFill/>
                    </a:ln>
                  </pic:spPr>
                </pic:pic>
              </a:graphicData>
            </a:graphic>
          </wp:inline>
        </w:drawing>
      </w:r>
    </w:p>
    <w:p w:rsidR="006A76B2" w:rsidRDefault="006A76B2" w:rsidP="00785EC9">
      <w:r>
        <w:t xml:space="preserve">Por esta razón, </w:t>
      </w:r>
      <w:r w:rsidR="00350BB2" w:rsidRPr="000F32F6">
        <w:t xml:space="preserve">para apoyar la evaluación de los impactos locales en los recursos hídricos </w:t>
      </w:r>
      <w:r w:rsidRPr="000F32F6">
        <w:t xml:space="preserve">existe la necesidad de desarrollar proyecciones climáticas a escala reducida. </w:t>
      </w:r>
      <w:r w:rsidR="002C4497" w:rsidRPr="000F32F6">
        <w:t xml:space="preserve">Las </w:t>
      </w:r>
      <w:r w:rsidRPr="000F32F6">
        <w:t xml:space="preserve">técnicas de </w:t>
      </w:r>
      <w:r w:rsidRPr="000F32F6">
        <w:rPr>
          <w:i/>
        </w:rPr>
        <w:t xml:space="preserve">Reducción de escala </w:t>
      </w:r>
      <w:r w:rsidRPr="000F32F6">
        <w:t xml:space="preserve">– </w:t>
      </w:r>
      <w:proofErr w:type="spellStart"/>
      <w:r w:rsidRPr="000F32F6">
        <w:t>ó</w:t>
      </w:r>
      <w:proofErr w:type="spellEnd"/>
      <w:r w:rsidRPr="000F32F6">
        <w:t xml:space="preserve"> </w:t>
      </w:r>
      <w:proofErr w:type="spellStart"/>
      <w:r w:rsidRPr="000F32F6">
        <w:rPr>
          <w:i/>
        </w:rPr>
        <w:t>Downscaling</w:t>
      </w:r>
      <w:proofErr w:type="spellEnd"/>
      <w:r w:rsidRPr="000F32F6">
        <w:rPr>
          <w:i/>
        </w:rPr>
        <w:t xml:space="preserve"> –</w:t>
      </w:r>
      <w:r w:rsidRPr="000F32F6">
        <w:t xml:space="preserve"> </w:t>
      </w:r>
      <w:r w:rsidR="002C4497" w:rsidRPr="000F32F6">
        <w:t xml:space="preserve">consisten en </w:t>
      </w:r>
      <w:r w:rsidRPr="000F32F6">
        <w:t>asociar las propiedades de</w:t>
      </w:r>
      <w:r w:rsidR="002C4497" w:rsidRPr="000F32F6">
        <w:t xml:space="preserve"> la atmósfera libre</w:t>
      </w:r>
      <w:r w:rsidRPr="000F32F6">
        <w:t xml:space="preserve"> </w:t>
      </w:r>
      <w:r w:rsidR="002C4497" w:rsidRPr="000F32F6">
        <w:t xml:space="preserve">obtenidas </w:t>
      </w:r>
      <w:r w:rsidRPr="000F32F6">
        <w:t>a partir de las salidas de los</w:t>
      </w:r>
      <w:r w:rsidRPr="007C6B1B">
        <w:t xml:space="preserve"> </w:t>
      </w:r>
      <w:r w:rsidR="002C4497">
        <w:t>GCM</w:t>
      </w:r>
      <w:r>
        <w:t>,</w:t>
      </w:r>
      <w:r w:rsidRPr="007C6B1B">
        <w:t xml:space="preserve"> a las condiciones meteorológicas locales</w:t>
      </w:r>
      <w:r>
        <w:t xml:space="preserve">, ya sea mediante modelos </w:t>
      </w:r>
      <w:r w:rsidR="002C4497">
        <w:t xml:space="preserve">matemáticos </w:t>
      </w:r>
      <w:r>
        <w:t>de base física (</w:t>
      </w:r>
      <w:r w:rsidRPr="000F32F6">
        <w:rPr>
          <w:i/>
        </w:rPr>
        <w:t>down</w:t>
      </w:r>
      <w:r w:rsidR="000F32F6" w:rsidRPr="000F32F6">
        <w:rPr>
          <w:i/>
        </w:rPr>
        <w:t>s</w:t>
      </w:r>
      <w:r w:rsidRPr="000F32F6">
        <w:rPr>
          <w:i/>
        </w:rPr>
        <w:t>caling</w:t>
      </w:r>
      <w:r>
        <w:t xml:space="preserve"> dinámico) o </w:t>
      </w:r>
      <w:r w:rsidR="00350BB2">
        <w:t xml:space="preserve">modelos </w:t>
      </w:r>
      <w:r>
        <w:t>estadísticos (</w:t>
      </w:r>
      <w:r w:rsidRPr="000F32F6">
        <w:rPr>
          <w:i/>
        </w:rPr>
        <w:t>down</w:t>
      </w:r>
      <w:r w:rsidR="000F32F6" w:rsidRPr="000F32F6">
        <w:rPr>
          <w:i/>
        </w:rPr>
        <w:t>s</w:t>
      </w:r>
      <w:r w:rsidRPr="000F32F6">
        <w:rPr>
          <w:i/>
        </w:rPr>
        <w:t xml:space="preserve">caling </w:t>
      </w:r>
      <w:r>
        <w:t>estadístico)</w:t>
      </w:r>
      <w:r w:rsidRPr="007C6B1B">
        <w:t>.</w:t>
      </w:r>
      <w:r w:rsidR="002C4497">
        <w:t xml:space="preserve"> </w:t>
      </w:r>
      <w:r w:rsidR="00E70442" w:rsidRPr="00E70442">
        <w:t xml:space="preserve">Tales métodos </w:t>
      </w:r>
      <w:r w:rsidR="00E70442">
        <w:t xml:space="preserve">recurren a </w:t>
      </w:r>
      <w:r w:rsidR="00E70442" w:rsidRPr="00E70442">
        <w:t>los registros meteorológicos</w:t>
      </w:r>
      <w:r w:rsidR="00350BB2">
        <w:t xml:space="preserve"> </w:t>
      </w:r>
      <w:r w:rsidR="00E70442">
        <w:t>locales para establecer los modelos óptimos.</w:t>
      </w:r>
      <w:r w:rsidR="002C6C21">
        <w:t xml:space="preserve"> </w:t>
      </w:r>
    </w:p>
    <w:p w:rsidR="00785EC9" w:rsidRPr="00186F7F" w:rsidRDefault="00785EC9" w:rsidP="00785EC9">
      <w:r w:rsidRPr="006A77EC">
        <w:lastRenderedPageBreak/>
        <w:t>Otra limitación</w:t>
      </w:r>
      <w:r>
        <w:t xml:space="preserve"> en la aplicación de los modelos climáticos globales está asociada a la no linealidad de las ecuaciones que describen los diferentes componentes del sistema climático: la atmósfera, el océano, la biota, etc., y sus interacciones. Por lo tanto, si bien la </w:t>
      </w:r>
      <w:r w:rsidRPr="00AD79C9">
        <w:t xml:space="preserve">dependencia de los procesos naturales en el tiempo sugiere </w:t>
      </w:r>
      <w:r>
        <w:t xml:space="preserve">su </w:t>
      </w:r>
      <w:r w:rsidRPr="00AD79C9">
        <w:t xml:space="preserve">previsibilidad, </w:t>
      </w:r>
      <w:r>
        <w:t xml:space="preserve">las complejas relaciones entre los componentes de los modelos, incluso con cantidades pequeñas de </w:t>
      </w:r>
      <w:r w:rsidRPr="00AD79C9">
        <w:t xml:space="preserve">incertidumbre (por ejemplo, en </w:t>
      </w:r>
      <w:r>
        <w:t xml:space="preserve">las </w:t>
      </w:r>
      <w:r w:rsidRPr="00AD79C9">
        <w:t xml:space="preserve">condiciones iniciales) </w:t>
      </w:r>
      <w:r>
        <w:t>dan</w:t>
      </w:r>
      <w:r w:rsidRPr="00AD79C9">
        <w:t xml:space="preserve"> lugar a la imprevisibilidad </w:t>
      </w:r>
      <w:r>
        <w:t xml:space="preserve">de los procesos </w:t>
      </w:r>
      <w:r w:rsidRPr="00AD79C9">
        <w:t>después de un cierto horizonte temporal</w:t>
      </w:r>
      <w:r>
        <w:t xml:space="preserve"> </w:t>
      </w:r>
      <w:r>
        <w:fldChar w:fldCharType="begin" w:fldLock="1"/>
      </w:r>
      <w:r w:rsidR="0076499B">
        <w:instrText>ADDIN CSL_CITATION { "citationItems" : [ { "id" : "ITEM-1", "itemData" : { "DOI" : "10.5194/hess-14-585-2010", "ISSN" : "1607-7938", "author" : [ { "dropping-particle" : "", "family" : "Koutsoyiannis", "given" : "D.", "non-dropping-particle" : "", "parse-names" : false, "suffix" : "" } ], "container-title" : "Hydrology and Earth System Sciences", "id" : "ITEM-1", "issue" : "3", "issued" : { "date-parts" : [ [ "2010", "3", "25" ] ] }, "page" : "585-601", "title" : "&lt;i&gt;HESS Opinions&lt;/i&gt; \"A random walk on water\"", "type" : "article-journal", "volume" : "14" }, "uris" : [ "http://www.mendeley.com/documents/?uuid=0932c2bd-5af0-4bb4-924f-6710d14bf107" ] } ], "mendeley" : { "previouslyFormattedCitation" : "(Koutsoyiannis 2010)" }, "properties" : { "noteIndex" : 0 }, "schema" : "https://github.com/citation-style-language/schema/raw/master/csl-citation.json" }</w:instrText>
      </w:r>
      <w:r>
        <w:fldChar w:fldCharType="separate"/>
      </w:r>
      <w:r w:rsidRPr="00AD79C9">
        <w:rPr>
          <w:noProof/>
        </w:rPr>
        <w:t>(Koutsoyiannis 2010)</w:t>
      </w:r>
      <w:r>
        <w:fldChar w:fldCharType="end"/>
      </w:r>
      <w:r w:rsidRPr="00AD79C9">
        <w:t>.</w:t>
      </w:r>
      <w:r>
        <w:t xml:space="preserve"> </w:t>
      </w:r>
      <w:r w:rsidR="00186F7F">
        <w:t xml:space="preserve">Esta </w:t>
      </w:r>
      <w:r>
        <w:t>limitación, generalmente se trata mediante enfoques de múltiples modelos, realizaciones  y escenarios, que en conjunto, buscan informar sobre el rango de futur</w:t>
      </w:r>
      <w:r w:rsidR="000F32F6">
        <w:t xml:space="preserve">os posibles esperados del clima, esencialmente en términos de propiedades de largo plazo, sin ahondar en la precisión de las predicciones. </w:t>
      </w:r>
      <w:r>
        <w:t xml:space="preserve"> </w:t>
      </w:r>
    </w:p>
    <w:p w:rsidR="00DA1E67" w:rsidRDefault="00DA1E67" w:rsidP="00DA1E67">
      <w:pPr>
        <w:pStyle w:val="Caption"/>
        <w:keepNext/>
        <w:rPr>
          <w:b w:val="0"/>
        </w:rPr>
      </w:pPr>
      <w:bookmarkStart w:id="7" w:name="_Ref388970160"/>
      <w:bookmarkStart w:id="8" w:name="_Toc394462489"/>
      <w:r>
        <w:t xml:space="preserve">Figura </w:t>
      </w:r>
      <w:r>
        <w:fldChar w:fldCharType="begin"/>
      </w:r>
      <w:r>
        <w:instrText xml:space="preserve"> SEQ Figura \* ARABIC </w:instrText>
      </w:r>
      <w:r>
        <w:fldChar w:fldCharType="separate"/>
      </w:r>
      <w:r w:rsidR="00754948">
        <w:rPr>
          <w:noProof/>
        </w:rPr>
        <w:t>2</w:t>
      </w:r>
      <w:r>
        <w:fldChar w:fldCharType="end"/>
      </w:r>
      <w:bookmarkEnd w:id="7"/>
      <w:r>
        <w:t xml:space="preserve"> </w:t>
      </w:r>
      <w:r w:rsidRPr="0066606D">
        <w:rPr>
          <w:b w:val="0"/>
        </w:rPr>
        <w:t>Niveles de integración de los diferentes modelos climáticos globales (</w:t>
      </w:r>
      <w:proofErr w:type="spellStart"/>
      <w:r w:rsidRPr="0066606D">
        <w:rPr>
          <w:b w:val="0"/>
        </w:rPr>
        <w:t>GCMs</w:t>
      </w:r>
      <w:proofErr w:type="spellEnd"/>
      <w:r w:rsidRPr="0066606D">
        <w:rPr>
          <w:b w:val="0"/>
        </w:rPr>
        <w:t>) en sus diferentes generaciones de desarrollo</w:t>
      </w:r>
      <w:r w:rsidR="00295CBB">
        <w:rPr>
          <w:b w:val="0"/>
        </w:rPr>
        <w:t xml:space="preserve">. </w:t>
      </w:r>
      <w:r w:rsidR="00295CBB" w:rsidRPr="00295CBB">
        <w:rPr>
          <w:b w:val="0"/>
        </w:rPr>
        <w:t>Tomado de Yates et al.</w:t>
      </w:r>
      <w:bookmarkEnd w:id="8"/>
    </w:p>
    <w:p w:rsidR="007C6B1B" w:rsidRDefault="007C6B1B" w:rsidP="007C6B1B">
      <w:pPr>
        <w:jc w:val="center"/>
        <w:rPr>
          <w:lang w:val="es-CR"/>
        </w:rPr>
      </w:pPr>
      <w:r w:rsidRPr="0066606D">
        <w:rPr>
          <w:noProof/>
          <w:lang w:eastAsia="es-CO"/>
        </w:rPr>
        <w:drawing>
          <wp:inline distT="0" distB="0" distL="0" distR="0" wp14:anchorId="37E503AC" wp14:editId="67CAABA2">
            <wp:extent cx="4133088" cy="3100050"/>
            <wp:effectExtent l="0" t="0" r="1270" b="5715"/>
            <wp:docPr id="9219" name="Picture 3" descr="historyofclimatemodel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219" name="Picture 3" descr="historyofclimatemodel3"/>
                    <pic:cNvPicPr>
                      <a:picLocks noGrp="1"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39058" cy="3104528"/>
                    </a:xfrm>
                    <a:prstGeom prst="rect">
                      <a:avLst/>
                    </a:prstGeom>
                    <a:noFill/>
                    <a:ln>
                      <a:noFill/>
                    </a:ln>
                    <a:extLst/>
                  </pic:spPr>
                </pic:pic>
              </a:graphicData>
            </a:graphic>
          </wp:inline>
        </w:drawing>
      </w:r>
    </w:p>
    <w:p w:rsidR="00295CBB" w:rsidRDefault="00785EC9" w:rsidP="00785EC9">
      <w:r w:rsidRPr="000F32F6">
        <w:t>Con respecto al segundo interrogante, p</w:t>
      </w:r>
      <w:r w:rsidR="001478A4" w:rsidRPr="000F32F6">
        <w:t xml:space="preserve">ara comprender los posibles efectos de los cambios en el clima en la disponibilidad de agua en las cuencas, es necesario utilizar </w:t>
      </w:r>
      <w:r w:rsidR="00B90B55" w:rsidRPr="000F32F6">
        <w:t>modelos hidrológicos</w:t>
      </w:r>
      <w:r w:rsidR="001478A4" w:rsidRPr="000F32F6">
        <w:t>,</w:t>
      </w:r>
      <w:r w:rsidR="00B90B55" w:rsidRPr="000F32F6">
        <w:t xml:space="preserve"> </w:t>
      </w:r>
      <w:r w:rsidR="001478A4" w:rsidRPr="000F32F6">
        <w:t xml:space="preserve">que permitan representar adecuadamente los diversos procesos que ocurren en la cuenca. Por ejemplo, como incrementos en la temperatura, cambios en las rachas de días secos o húmedos, o cambios en los patrones estacionales de lluvia, </w:t>
      </w:r>
      <w:r w:rsidR="001B1230" w:rsidRPr="000F32F6">
        <w:t>etc.</w:t>
      </w:r>
      <w:r w:rsidR="001478A4" w:rsidRPr="000F32F6">
        <w:t xml:space="preserve">, pueden conducir a cambios en los volúmenes totales de evapotranspiración, escorrentía o almacenamientos en el suelo. </w:t>
      </w:r>
      <w:r w:rsidR="00B953B0" w:rsidRPr="000F32F6">
        <w:t xml:space="preserve"> </w:t>
      </w:r>
      <w:r w:rsidR="00DF67CE" w:rsidRPr="000F32F6">
        <w:t xml:space="preserve">A su vez, para comprender los cambios en los patrones de circulación de agua en las cuencas, no solo es necesario incluir aspectos relacionados con el cambio en el clima y sus efectos directos en los procesos hidrológicos, sino también indirectos en términos de los cambios en las condiciones de operación de la infraestructura como almacenamientos, trasvases y desviaciones de agua y la irrigación. Los análisis de cambio climático, por lo tanto, también buscan estimar las complejas interacciones entre el clima, las actividades humanas </w:t>
      </w:r>
      <w:proofErr w:type="spellStart"/>
      <w:r w:rsidR="00DF67CE" w:rsidRPr="000F32F6">
        <w:t>hidro</w:t>
      </w:r>
      <w:proofErr w:type="spellEnd"/>
      <w:r w:rsidR="00DF67CE" w:rsidRPr="000F32F6">
        <w:t>-dependientes, y la hidrología de las cuencas</w:t>
      </w:r>
      <w:r w:rsidR="00821B5C">
        <w:t>.</w:t>
      </w:r>
      <w:r w:rsidR="00DF67CE" w:rsidRPr="000F32F6">
        <w:t xml:space="preserve"> </w:t>
      </w:r>
      <w:r w:rsidR="001478A4" w:rsidRPr="000F32F6">
        <w:t xml:space="preserve">Existen diversos modelos hidrológicos que pueden capturar </w:t>
      </w:r>
      <w:r w:rsidR="00295CBB" w:rsidRPr="000F32F6">
        <w:t>a la escala de las cuencas hidrográficas</w:t>
      </w:r>
      <w:r w:rsidR="00295CBB">
        <w:t xml:space="preserve"> </w:t>
      </w:r>
      <w:r w:rsidR="001478A4">
        <w:t>los procesos antes mencionados, ent</w:t>
      </w:r>
      <w:r w:rsidR="00B953B0">
        <w:t xml:space="preserve">re </w:t>
      </w:r>
      <w:r w:rsidR="00B15DB1">
        <w:t xml:space="preserve">desde modelos aglutinados como los propuestos por  </w:t>
      </w:r>
      <w:r w:rsidR="00B15DB1">
        <w:fldChar w:fldCharType="begin" w:fldLock="1"/>
      </w:r>
      <w:r w:rsidR="0076499B">
        <w:instrText>ADDIN CSL_CITATION { "citationItems" : [ { "id" : "ITEM-1", "itemData" : { "author" : [ { "dropping-particle" : "", "family" : "Dom\u00ednguez", "given" : "E.", "non-dropping-particle" : "", "parse-names" : false, "suffix" : "" } ], "container-title" : "Avances en Recursos Hidr\u00e1ulicos", "id" : "ITEM-1", "issued" : { "date-parts" : [ [ "2005" ] ] }, "page" : "25", "title" : "Pron\u00f3stico probabil\u00edstico de afluencias para la evaluaci\u00f3n de riesgos en embalses", "type" : "article-journal", "volume" : "12" }, "uris" : [ "http://www.mendeley.com/documents/?uuid=64ef2c32-2cc5-4a3d-8bf3-89757138b10b" ] } ], "mendeley" : { "manualFormatting" : "Dom\u00ednguez (2005)", "previouslyFormattedCitation" : "(Dom\u00ednguez 2005)" }, "properties" : { "noteIndex" : 0 }, "schema" : "https://github.com/citation-style-language/schema/raw/master/csl-citation.json" }</w:instrText>
      </w:r>
      <w:r w:rsidR="00B15DB1">
        <w:fldChar w:fldCharType="separate"/>
      </w:r>
      <w:r w:rsidR="00B15DB1" w:rsidRPr="00B15DB1">
        <w:rPr>
          <w:noProof/>
        </w:rPr>
        <w:t xml:space="preserve">Domínguez </w:t>
      </w:r>
      <w:r w:rsidR="00B15DB1">
        <w:rPr>
          <w:noProof/>
        </w:rPr>
        <w:t>(</w:t>
      </w:r>
      <w:r w:rsidR="00B15DB1" w:rsidRPr="00B15DB1">
        <w:rPr>
          <w:noProof/>
        </w:rPr>
        <w:t>2005)</w:t>
      </w:r>
      <w:r w:rsidR="00B15DB1">
        <w:fldChar w:fldCharType="end"/>
      </w:r>
      <w:r w:rsidR="00B15DB1">
        <w:t xml:space="preserve"> hasta modelos distribuidos y </w:t>
      </w:r>
      <w:proofErr w:type="spellStart"/>
      <w:r w:rsidR="00B15DB1">
        <w:t>semidistribuidos</w:t>
      </w:r>
      <w:proofErr w:type="spellEnd"/>
      <w:r w:rsidR="00B15DB1">
        <w:t xml:space="preserve"> como </w:t>
      </w:r>
      <w:r w:rsidR="00B953B0">
        <w:t>SWAT</w:t>
      </w:r>
      <w:r w:rsidR="00B15DB1">
        <w:t xml:space="preserve"> </w:t>
      </w:r>
      <w:r w:rsidR="00B953B0">
        <w:t xml:space="preserve">, </w:t>
      </w:r>
      <w:proofErr w:type="spellStart"/>
      <w:r w:rsidR="00B953B0">
        <w:t>MikeSHE</w:t>
      </w:r>
      <w:proofErr w:type="spellEnd"/>
      <w:r w:rsidR="00B15DB1">
        <w:t xml:space="preserve"> (DHI)</w:t>
      </w:r>
      <w:r w:rsidR="00B953B0">
        <w:t>, WEAP</w:t>
      </w:r>
      <w:r w:rsidR="00B15DB1">
        <w:t xml:space="preserve"> </w:t>
      </w:r>
      <w:r w:rsidR="00B15DB1">
        <w:fldChar w:fldCharType="begin" w:fldLock="1"/>
      </w:r>
      <w:r w:rsidR="0076499B">
        <w:instrText>ADDIN CSL_CITATION { "citationItems" : [ { "id" : "ITEM-1", "itemData" : { "author" : [ { "dropping-particle" : "", "family" : "Yates", "given" : "David", "non-dropping-particle" : "", "parse-names" : false, "suffix" : "" }, { "dropping-particle" : "", "family" : "Purkey", "given" : "David", "non-dropping-particle" : "", "parse-names" : false, "suffix" : "" }, { "dropping-particle" : "", "family" : "Sieber", "given" : "Jack", "non-dropping-particle" : "", "parse-names" : false, "suffix" : "" }, { "dropping-particle" : "", "family" : "Annette", "given" : "Huber-Lee", "non-dropping-particle" : "", "parse-names" : false, "suffix" : "" }, { "dropping-particle" : "", "family" : "Galbraith", "given" : "Hector", "non-dropping-particle" : "", "parse-names" : false, "suffix" : "" } ], "container-title" : "Water International", "id" : "ITEM-1", "issue" : "4", "issued" : { "date-parts" : [ [ "2005" ] ] }, "page" : "501-512", "title" : "WEAP 21. A demand, priority and preference driven water planning model. Part 2 : Aiding Freshwater Ecosystem Service Evaluation", "type" : "article-journal", "volume" : "30" }, "uris" : [ "http://www.mendeley.com/documents/?uuid=994be76d-925d-4193-b1ea-9501309ceaee" ] }, { "id" : "ITEM-2", "itemData" : { "author" : [ { "dropping-particle" : "", "family" : "Young", "given" : "Charles A", "non-dropping-particle" : "", "parse-names" : false, "suffix" : "" }, { "dropping-particle" : "", "family" : "Escobar-arias", "given" : "Marisa I", "non-dropping-particle" : "", "parse-names" : false, "suffix" : "" }, { "dropping-particle" : "", "family" : "Fernandes", "given" : "Martha", "non-dropping-particle" : "", "parse-names" : false, "suffix" : "" }, { "dropping-particle" : "", "family" : "Joyce", "given" : "Brian", "non-dropping-particle" : "", "parse-names" : false, "suffix" : "" }, { "dropping-particle" : "", "family" : "Kiparsky", "given" : "Michael", "non-dropping-particle" : "", "parse-names" : false, "suffix" : "" }, { "dropping-particle" : "", "family" : "Mount", "given" : "Jeffrey F", "non-dropping-particle" : "", "parse-names" : false, "suffix" : "" }, { "dropping-particle" : "", "family" : "Mehta", "given" : "Vishal K", "non-dropping-particle" : "", "parse-names" : false, "suffix" : "" }, { "dropping-particle" : "", "family" : "Purkey", "given" : "David", "non-dropping-particle" : "", "parse-names" : false, "suffix" : "" }, { "dropping-particle" : "", "family" : "Viers", "given" : "Joshua H", "non-dropping-particle" : "", "parse-names" : false, "suffix" : "" }, { "dropping-particle" : "", "family" : "Yates", "given" : "David", "non-dropping-particle" : "", "parse-names" : false, "suffix" : "" }, { "dropping-particle" : "", "family" : "Charles", "given" : "A", "non-dropping-particle" : "", "parse-names" : false, "suffix" : "" }, { "dropping-particle" : "", "family" : "Jeffrey", "given" : "F", "non-dropping-particle" : "", "parse-names" : false, "suffix" : "" } ], "id" : "ITEM-2", "issued" : { "date-parts" : [ [ "0" ] ] }, "page" : "1-15", "title" : "MODELING THE HYDROLOGY OF CLIMATE CHANGE IN CALIFORNIA \u2019 S SIERRA NEVADA FOR SUBWATERSHED SCALE ADAPTATION 1", "type" : "article-journal" }, "uris" : [ "http://www.mendeley.com/documents/?uuid=8b1d03ad-34fe-4e0f-a55c-0c65ccacd91b" ] } ], "mendeley" : { "previouslyFormattedCitation" : "(Yates et al. 2005; Young et al. n.d.)" }, "properties" : { "noteIndex" : 0 }, "schema" : "https://github.com/citation-style-language/schema/raw/master/csl-citation.json" }</w:instrText>
      </w:r>
      <w:r w:rsidR="00B15DB1">
        <w:fldChar w:fldCharType="separate"/>
      </w:r>
      <w:r w:rsidR="00B15DB1" w:rsidRPr="00B15DB1">
        <w:rPr>
          <w:noProof/>
        </w:rPr>
        <w:t>(Yates et al. 2005; Young et al. n.d.)</w:t>
      </w:r>
      <w:r w:rsidR="00B15DB1">
        <w:fldChar w:fldCharType="end"/>
      </w:r>
      <w:r w:rsidR="00B953B0">
        <w:t xml:space="preserve">. </w:t>
      </w:r>
      <w:r w:rsidR="00B953B0" w:rsidRPr="00B953B0">
        <w:t xml:space="preserve">Debido a su caracterización de los procesos </w:t>
      </w:r>
      <w:r w:rsidR="00295CBB">
        <w:t>hidrológicos</w:t>
      </w:r>
      <w:r w:rsidR="00B953B0" w:rsidRPr="00B953B0">
        <w:t xml:space="preserve">, muchos de estos modelos requieren datos climáticos de alta resolución (por ejemplo, la precipitación, la temperatura, el </w:t>
      </w:r>
      <w:r w:rsidR="00B953B0" w:rsidRPr="00B953B0">
        <w:lastRenderedPageBreak/>
        <w:t xml:space="preserve">viento, la radiación solar, y así sucesivamente) </w:t>
      </w:r>
      <w:r w:rsidR="00B953B0">
        <w:t>a escalas de tiempo relativamente finas</w:t>
      </w:r>
      <w:r w:rsidR="00B953B0" w:rsidRPr="00B953B0">
        <w:t xml:space="preserve"> (</w:t>
      </w:r>
      <w:r w:rsidR="00821B5C">
        <w:t>diarias o semanales</w:t>
      </w:r>
      <w:r w:rsidR="00B953B0" w:rsidRPr="00B953B0">
        <w:t>)</w:t>
      </w:r>
      <w:r w:rsidR="00AE163E">
        <w:t xml:space="preserve">. </w:t>
      </w:r>
    </w:p>
    <w:p w:rsidR="00D82B06" w:rsidRDefault="000F32F6" w:rsidP="000F32F6">
      <w:r>
        <w:t xml:space="preserve">En la cuenca </w:t>
      </w:r>
      <w:r w:rsidR="00D82B06">
        <w:t>Magdalena Cauca, TNC actualmente se encuentra desarrollando un modelo integrado de ofertas y demandas hídricas utilizando la herramienta WEAP21</w:t>
      </w:r>
      <w:r w:rsidR="00821B5C">
        <w:t xml:space="preserve"> (Véase la </w:t>
      </w:r>
      <w:r w:rsidR="00821B5C">
        <w:fldChar w:fldCharType="begin"/>
      </w:r>
      <w:r w:rsidR="00821B5C">
        <w:instrText xml:space="preserve"> REF _Ref394464103 \h </w:instrText>
      </w:r>
      <w:r w:rsidR="00821B5C">
        <w:fldChar w:fldCharType="separate"/>
      </w:r>
      <w:r w:rsidR="00821B5C">
        <w:t xml:space="preserve">Tabla </w:t>
      </w:r>
      <w:r w:rsidR="00821B5C">
        <w:rPr>
          <w:noProof/>
        </w:rPr>
        <w:t>1</w:t>
      </w:r>
      <w:r w:rsidR="00821B5C">
        <w:fldChar w:fldCharType="end"/>
      </w:r>
      <w:r w:rsidR="00821B5C">
        <w:t>)</w:t>
      </w:r>
      <w:r w:rsidR="00D82B06">
        <w:t xml:space="preserve">, que tiene como propósito estimar el efecto </w:t>
      </w:r>
      <w:r w:rsidR="0091003B">
        <w:t xml:space="preserve">conjunto </w:t>
      </w:r>
      <w:r w:rsidR="00D82B06">
        <w:t xml:space="preserve">de escenarios de población, desarrollo de los sectores </w:t>
      </w:r>
      <w:proofErr w:type="spellStart"/>
      <w:r w:rsidR="00D82B06">
        <w:t>hidrodependientes</w:t>
      </w:r>
      <w:proofErr w:type="spellEnd"/>
      <w:r w:rsidR="00D82B06">
        <w:t xml:space="preserve">, y cambios en el clima, en los regímenes de caudales, y a su vez, contribuir a establecer lineamientos para la definición regional de caudales ambientales. Como parte de este proceso, este estudio busca proveer información </w:t>
      </w:r>
      <w:r w:rsidR="0091003B">
        <w:t>sobre esce</w:t>
      </w:r>
      <w:r w:rsidR="00D82B06">
        <w:t>n</w:t>
      </w:r>
      <w:r w:rsidR="0091003B">
        <w:t>a</w:t>
      </w:r>
      <w:r w:rsidR="00D82B06">
        <w:t>rios de clima</w:t>
      </w:r>
      <w:r w:rsidR="0091003B">
        <w:t xml:space="preserve"> futuro</w:t>
      </w:r>
      <w:r w:rsidR="00D82B06">
        <w:t>, que sumados</w:t>
      </w:r>
      <w:r w:rsidR="00821B5C">
        <w:t xml:space="preserve"> a los demás componentes que determinan la oferta y </w:t>
      </w:r>
      <w:r w:rsidR="0091003B">
        <w:t>demandas hídricas, permitan establecer el rango de futuros posibles de alteración del régimen hidrológico en la cuenca.</w:t>
      </w:r>
      <w:r w:rsidR="00D82B06">
        <w:t xml:space="preserve"> </w:t>
      </w:r>
    </w:p>
    <w:p w:rsidR="000F32F6" w:rsidRDefault="000F32F6" w:rsidP="0091003B">
      <w:pPr>
        <w:pStyle w:val="Caption"/>
        <w:keepNext/>
        <w:ind w:left="1069"/>
        <w:jc w:val="center"/>
      </w:pPr>
      <w:bookmarkStart w:id="9" w:name="_Ref394464103"/>
      <w:bookmarkStart w:id="10" w:name="_Toc394474184"/>
      <w:r>
        <w:t xml:space="preserve">Tabla </w:t>
      </w:r>
      <w:r>
        <w:fldChar w:fldCharType="begin"/>
      </w:r>
      <w:r>
        <w:instrText xml:space="preserve"> SEQ Tabla \* ARABIC </w:instrText>
      </w:r>
      <w:r>
        <w:fldChar w:fldCharType="separate"/>
      </w:r>
      <w:r w:rsidR="00504147">
        <w:rPr>
          <w:noProof/>
        </w:rPr>
        <w:t>1</w:t>
      </w:r>
      <w:r>
        <w:rPr>
          <w:noProof/>
        </w:rPr>
        <w:fldChar w:fldCharType="end"/>
      </w:r>
      <w:bookmarkEnd w:id="9"/>
      <w:r>
        <w:t xml:space="preserve"> </w:t>
      </w:r>
      <w:r w:rsidRPr="002D309F">
        <w:rPr>
          <w:b w:val="0"/>
        </w:rPr>
        <w:t xml:space="preserve">Características generales del modelo </w:t>
      </w:r>
      <w:r>
        <w:rPr>
          <w:b w:val="0"/>
        </w:rPr>
        <w:t>de</w:t>
      </w:r>
      <w:r w:rsidR="0091003B">
        <w:rPr>
          <w:b w:val="0"/>
        </w:rPr>
        <w:t xml:space="preserve"> </w:t>
      </w:r>
      <w:r>
        <w:rPr>
          <w:b w:val="0"/>
        </w:rPr>
        <w:t xml:space="preserve">la cuenca Magdalena Cauca </w:t>
      </w:r>
      <w:r w:rsidR="0091003B">
        <w:rPr>
          <w:b w:val="0"/>
        </w:rPr>
        <w:t xml:space="preserve">actualmente </w:t>
      </w:r>
      <w:r w:rsidRPr="002D309F">
        <w:rPr>
          <w:b w:val="0"/>
        </w:rPr>
        <w:t>implementado en WEAP</w:t>
      </w:r>
      <w:bookmarkEnd w:id="10"/>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951"/>
        <w:gridCol w:w="5482"/>
      </w:tblGrid>
      <w:tr w:rsidR="000F32F6" w:rsidRPr="000F32F6" w:rsidTr="000F32F6">
        <w:trPr>
          <w:trHeight w:val="586"/>
          <w:jc w:val="center"/>
        </w:trPr>
        <w:tc>
          <w:tcPr>
            <w:tcW w:w="1951" w:type="dxa"/>
            <w:shd w:val="clear" w:color="auto" w:fill="D9D9D9" w:themeFill="background1" w:themeFillShade="D9"/>
            <w:vAlign w:val="center"/>
          </w:tcPr>
          <w:p w:rsidR="000F32F6" w:rsidRPr="000F32F6" w:rsidRDefault="00D82B06" w:rsidP="000F32F6">
            <w:pPr>
              <w:pStyle w:val="NoSpacing"/>
              <w:jc w:val="center"/>
              <w:rPr>
                <w:b/>
              </w:rPr>
            </w:pPr>
            <w:r>
              <w:rPr>
                <w:b/>
              </w:rPr>
              <w:t xml:space="preserve">Modelo </w:t>
            </w:r>
          </w:p>
        </w:tc>
        <w:tc>
          <w:tcPr>
            <w:tcW w:w="5482" w:type="dxa"/>
            <w:shd w:val="clear" w:color="auto" w:fill="D9D9D9" w:themeFill="background1" w:themeFillShade="D9"/>
            <w:vAlign w:val="center"/>
          </w:tcPr>
          <w:p w:rsidR="000F32F6" w:rsidRPr="000F32F6" w:rsidRDefault="000F32F6" w:rsidP="000F32F6">
            <w:pPr>
              <w:pStyle w:val="NoSpacing"/>
              <w:jc w:val="center"/>
              <w:rPr>
                <w:b/>
              </w:rPr>
            </w:pPr>
            <w:r w:rsidRPr="000F32F6">
              <w:rPr>
                <w:b/>
              </w:rPr>
              <w:t>Características</w:t>
            </w:r>
          </w:p>
        </w:tc>
      </w:tr>
      <w:tr w:rsidR="000F32F6" w:rsidRPr="000F32F6" w:rsidTr="00124B71">
        <w:trPr>
          <w:jc w:val="center"/>
        </w:trPr>
        <w:tc>
          <w:tcPr>
            <w:tcW w:w="1951" w:type="dxa"/>
            <w:vAlign w:val="center"/>
          </w:tcPr>
          <w:p w:rsidR="000F32F6" w:rsidRPr="000F32F6" w:rsidRDefault="00D82B06" w:rsidP="000F32F6">
            <w:pPr>
              <w:pStyle w:val="NoSpacing"/>
            </w:pPr>
            <w:r>
              <w:t>Magdalena Cauca</w:t>
            </w:r>
          </w:p>
        </w:tc>
        <w:tc>
          <w:tcPr>
            <w:tcW w:w="5482" w:type="dxa"/>
          </w:tcPr>
          <w:p w:rsidR="000F32F6" w:rsidRDefault="000F32F6" w:rsidP="000F32F6">
            <w:pPr>
              <w:pStyle w:val="NoSpacing"/>
            </w:pPr>
            <w:r w:rsidRPr="000F32F6">
              <w:t>El dominio de modelación es la totalidad de la cuenca Magdalena-Cauca (273.459 km²), representado mediante 2</w:t>
            </w:r>
            <w:r w:rsidR="00D82B06">
              <w:t>90</w:t>
            </w:r>
            <w:r w:rsidRPr="000F32F6">
              <w:t xml:space="preserve"> unidades hidrológicas de análisis. </w:t>
            </w:r>
            <w:r w:rsidR="00D82B06">
              <w:t>El modelo opera a paso de tiempo mensual.</w:t>
            </w:r>
          </w:p>
          <w:p w:rsidR="00D82B06" w:rsidRDefault="00D82B06" w:rsidP="000F32F6">
            <w:pPr>
              <w:pStyle w:val="NoSpacing"/>
            </w:pPr>
          </w:p>
          <w:p w:rsidR="00D82B06" w:rsidRPr="000F32F6" w:rsidRDefault="00D82B06" w:rsidP="000F32F6">
            <w:pPr>
              <w:pStyle w:val="NoSpacing"/>
            </w:pPr>
            <w:r>
              <w:t xml:space="preserve">El modelo actualmente incluye la </w:t>
            </w:r>
            <w:proofErr w:type="spellStart"/>
            <w:r>
              <w:t>infrastructura</w:t>
            </w:r>
            <w:proofErr w:type="spellEnd"/>
            <w:r>
              <w:t xml:space="preserve"> hidroeléctrica actual y proyectada hasta el año 2025 de gran escala (23 embalses) y otras demandas hídricas de gran magnitud (25 distritos de riego) y centros poblados   </w:t>
            </w:r>
          </w:p>
          <w:p w:rsidR="000F32F6" w:rsidRPr="000F32F6" w:rsidRDefault="000F32F6" w:rsidP="00D82B06">
            <w:pPr>
              <w:pStyle w:val="NoSpacing"/>
            </w:pPr>
          </w:p>
        </w:tc>
      </w:tr>
      <w:tr w:rsidR="000F32F6" w:rsidRPr="000F32F6" w:rsidTr="00124B71">
        <w:trPr>
          <w:jc w:val="center"/>
        </w:trPr>
        <w:tc>
          <w:tcPr>
            <w:tcW w:w="1951" w:type="dxa"/>
            <w:vAlign w:val="center"/>
          </w:tcPr>
          <w:p w:rsidR="000F32F6" w:rsidRPr="000F32F6" w:rsidRDefault="00D82B06" w:rsidP="000F32F6">
            <w:pPr>
              <w:pStyle w:val="NoSpacing"/>
            </w:pPr>
            <w:r>
              <w:t>Alto Magdalena</w:t>
            </w:r>
          </w:p>
        </w:tc>
        <w:tc>
          <w:tcPr>
            <w:tcW w:w="5482" w:type="dxa"/>
          </w:tcPr>
          <w:p w:rsidR="000F32F6" w:rsidRPr="000F32F6" w:rsidRDefault="000F32F6" w:rsidP="000F32F6">
            <w:pPr>
              <w:pStyle w:val="NoSpacing"/>
            </w:pPr>
            <w:r w:rsidRPr="000F32F6">
              <w:t>El dominio de modelación es alto-magdalena (15.20</w:t>
            </w:r>
            <w:r w:rsidR="00D82B06">
              <w:t>3 km³), representado mediante 31</w:t>
            </w:r>
            <w:r w:rsidRPr="000F32F6">
              <w:t xml:space="preserve"> unidades hidrológicas de análisis. </w:t>
            </w:r>
            <w:r w:rsidR="00D82B06">
              <w:t xml:space="preserve"> El modelo opera a paso de tiempo diario.</w:t>
            </w:r>
          </w:p>
          <w:p w:rsidR="000F32F6" w:rsidRDefault="000F32F6" w:rsidP="000F32F6">
            <w:pPr>
              <w:pStyle w:val="NoSpacing"/>
            </w:pPr>
          </w:p>
          <w:p w:rsidR="00D82B06" w:rsidRPr="000F32F6" w:rsidRDefault="00D82B06" w:rsidP="00D82B06">
            <w:pPr>
              <w:pStyle w:val="NoSpacing"/>
            </w:pPr>
            <w:r>
              <w:t xml:space="preserve">El modelo actualmente incluye la </w:t>
            </w:r>
            <w:proofErr w:type="spellStart"/>
            <w:r>
              <w:t>infrastructura</w:t>
            </w:r>
            <w:proofErr w:type="spellEnd"/>
            <w:r>
              <w:t xml:space="preserve"> hidroeléctrica actual y proyectada en la cuenca (4 embalses).</w:t>
            </w:r>
          </w:p>
          <w:p w:rsidR="000F32F6" w:rsidRPr="000F32F6" w:rsidRDefault="000F32F6" w:rsidP="000F32F6">
            <w:pPr>
              <w:pStyle w:val="NoSpacing"/>
            </w:pPr>
          </w:p>
        </w:tc>
      </w:tr>
    </w:tbl>
    <w:p w:rsidR="00A66C03" w:rsidRDefault="00A66C03" w:rsidP="0091003B">
      <w:pPr>
        <w:pStyle w:val="Heading2"/>
        <w:numPr>
          <w:ilvl w:val="1"/>
          <w:numId w:val="2"/>
        </w:numPr>
      </w:pPr>
      <w:bookmarkStart w:id="11" w:name="_Toc394474151"/>
      <w:r>
        <w:t>Metodología</w:t>
      </w:r>
      <w:bookmarkEnd w:id="11"/>
    </w:p>
    <w:p w:rsidR="0091003B" w:rsidRDefault="0091003B" w:rsidP="00A66C03">
      <w:pPr>
        <w:pStyle w:val="Heading3"/>
        <w:numPr>
          <w:ilvl w:val="2"/>
          <w:numId w:val="2"/>
        </w:numPr>
      </w:pPr>
      <w:bookmarkStart w:id="12" w:name="_Toc394474152"/>
      <w:r>
        <w:t>Objetivo</w:t>
      </w:r>
      <w:r w:rsidR="00A66C03">
        <w:t>s</w:t>
      </w:r>
      <w:bookmarkEnd w:id="12"/>
      <w:r w:rsidR="00A66C03">
        <w:t xml:space="preserve"> </w:t>
      </w:r>
    </w:p>
    <w:p w:rsidR="00C4403E" w:rsidRPr="00E8530E" w:rsidRDefault="0091003B" w:rsidP="0091003B">
      <w:r>
        <w:t xml:space="preserve">El propósito de la metodología propuesta es generar series de proyecciones climáticas de las variables de </w:t>
      </w:r>
      <w:r w:rsidRPr="00E8530E">
        <w:t xml:space="preserve">temperatura y precipitación </w:t>
      </w:r>
      <w:r>
        <w:t>para la cuenca Magdalena Cauca, a nivel de las unidades de análisis del modelo WEAP, informadas por las predicciones del proyecto CMIP5, que sumadas al clima actual, permitan establecer un rango de comportamiento hidrológico posible en la cuenca Magdalena Cauca para los años 2010 a 2050</w:t>
      </w:r>
      <w:r w:rsidR="00C4403E">
        <w:t>.</w:t>
      </w:r>
    </w:p>
    <w:p w:rsidR="0091003B" w:rsidRDefault="0091003B" w:rsidP="0091003B">
      <w:r>
        <w:t>Específicamente, los objetivos trazados son:</w:t>
      </w:r>
    </w:p>
    <w:p w:rsidR="0091003B" w:rsidRDefault="0091003B" w:rsidP="0091003B">
      <w:pPr>
        <w:pStyle w:val="ListParagraph"/>
        <w:numPr>
          <w:ilvl w:val="0"/>
          <w:numId w:val="5"/>
        </w:numPr>
      </w:pPr>
      <w:r>
        <w:t xml:space="preserve">Compilar información de estudios CMIP5 para </w:t>
      </w:r>
      <w:r w:rsidRPr="003F3CA0">
        <w:t>modelos climáticos</w:t>
      </w:r>
      <w:r>
        <w:t xml:space="preserve"> globales cuyos resultados se encuentren disponibles a resolución diaria</w:t>
      </w:r>
      <w:r w:rsidRPr="003F3CA0">
        <w:t>.</w:t>
      </w:r>
    </w:p>
    <w:p w:rsidR="0091003B" w:rsidRDefault="0091003B" w:rsidP="0091003B">
      <w:pPr>
        <w:pStyle w:val="ListParagraph"/>
        <w:numPr>
          <w:ilvl w:val="0"/>
          <w:numId w:val="5"/>
        </w:numPr>
      </w:pPr>
      <w:r>
        <w:t xml:space="preserve">Establecer el desempeño actual de los modelos para diferentes secciones de la cuenca Magdalena Cauca en términos de diferentes atributos del clima a diferentes escalas temporales e identificar </w:t>
      </w:r>
      <w:r w:rsidR="00FE4244">
        <w:t xml:space="preserve">los </w:t>
      </w:r>
      <w:r>
        <w:t xml:space="preserve">2 modelos </w:t>
      </w:r>
      <w:r w:rsidR="00FE4244">
        <w:t xml:space="preserve">con mejor desempeño, </w:t>
      </w:r>
      <w:r>
        <w:t>que pueden informar la generación de series climáticas para la cuenca.</w:t>
      </w:r>
    </w:p>
    <w:p w:rsidR="0091003B" w:rsidRDefault="0091003B" w:rsidP="0091003B">
      <w:pPr>
        <w:pStyle w:val="ListParagraph"/>
        <w:numPr>
          <w:ilvl w:val="0"/>
          <w:numId w:val="5"/>
        </w:numPr>
      </w:pPr>
      <w:r>
        <w:lastRenderedPageBreak/>
        <w:t>Generar 2</w:t>
      </w:r>
      <w:r w:rsidRPr="003F3CA0">
        <w:t xml:space="preserve"> esce</w:t>
      </w:r>
      <w:r>
        <w:t>narios de cambio climático</w:t>
      </w:r>
      <w:r w:rsidR="00C4403E">
        <w:t xml:space="preserve"> de escala reducida para la cuenca magdalena Cauca,</w:t>
      </w:r>
      <w:r>
        <w:t xml:space="preserve"> a escalas temporales diarias y mensuales, que corresponden a condiciones extremas en términos de humedad y temperatura, en el horizonte 2010 – 2050</w:t>
      </w:r>
      <w:r w:rsidR="00C4403E">
        <w:t>, que refleje</w:t>
      </w:r>
      <w:r w:rsidR="00C4403E" w:rsidRPr="00C4403E">
        <w:t xml:space="preserve">n los </w:t>
      </w:r>
      <w:r w:rsidR="00CD0D7C">
        <w:t xml:space="preserve">cambios en los </w:t>
      </w:r>
      <w:r w:rsidR="00C4403E" w:rsidRPr="00C4403E">
        <w:t xml:space="preserve">patrones </w:t>
      </w:r>
      <w:r w:rsidR="00C4403E">
        <w:t xml:space="preserve">de estado del tiempo </w:t>
      </w:r>
      <w:r w:rsidR="00CD0D7C">
        <w:t>representados</w:t>
      </w:r>
      <w:r w:rsidR="00C4403E" w:rsidRPr="00C4403E">
        <w:t xml:space="preserve"> en las simulaciones del clima global.</w:t>
      </w:r>
    </w:p>
    <w:p w:rsidR="0091003B" w:rsidRDefault="0091003B" w:rsidP="0091003B">
      <w:r>
        <w:t xml:space="preserve">En la </w:t>
      </w:r>
      <w:r>
        <w:fldChar w:fldCharType="begin"/>
      </w:r>
      <w:r>
        <w:instrText xml:space="preserve"> REF _Ref394421036 \h </w:instrText>
      </w:r>
      <w:r>
        <w:fldChar w:fldCharType="separate"/>
      </w:r>
      <w:r>
        <w:t xml:space="preserve">Figura </w:t>
      </w:r>
      <w:r>
        <w:rPr>
          <w:noProof/>
        </w:rPr>
        <w:t>3</w:t>
      </w:r>
      <w:r>
        <w:fldChar w:fldCharType="end"/>
      </w:r>
      <w:r>
        <w:t xml:space="preserve"> se resume la metodología implementada en </w:t>
      </w:r>
      <w:r w:rsidR="00A66C03">
        <w:t xml:space="preserve">presente </w:t>
      </w:r>
      <w:r>
        <w:t>estudio</w:t>
      </w:r>
      <w:r w:rsidR="00CD0D7C">
        <w:t>.</w:t>
      </w:r>
      <w:r w:rsidR="00C4403E">
        <w:t xml:space="preserve"> </w:t>
      </w:r>
    </w:p>
    <w:p w:rsidR="0091003B" w:rsidRDefault="0091003B" w:rsidP="00821B5C">
      <w:pPr>
        <w:pStyle w:val="Caption"/>
        <w:jc w:val="center"/>
      </w:pPr>
      <w:bookmarkStart w:id="13" w:name="_Ref394421036"/>
      <w:bookmarkStart w:id="14" w:name="_Toc394462490"/>
      <w:r>
        <w:t xml:space="preserve">Figura </w:t>
      </w:r>
      <w:r>
        <w:fldChar w:fldCharType="begin"/>
      </w:r>
      <w:r>
        <w:instrText xml:space="preserve"> SEQ Figura \* ARABIC </w:instrText>
      </w:r>
      <w:r>
        <w:fldChar w:fldCharType="separate"/>
      </w:r>
      <w:r w:rsidR="00754948">
        <w:rPr>
          <w:noProof/>
        </w:rPr>
        <w:t>3</w:t>
      </w:r>
      <w:r>
        <w:fldChar w:fldCharType="end"/>
      </w:r>
      <w:bookmarkEnd w:id="13"/>
      <w:r>
        <w:t xml:space="preserve"> </w:t>
      </w:r>
      <w:r w:rsidRPr="00821B5C">
        <w:rPr>
          <w:b w:val="0"/>
        </w:rPr>
        <w:t>Metodología general para generar series climáticas implementada en este estudio</w:t>
      </w:r>
      <w:bookmarkEnd w:id="14"/>
    </w:p>
    <w:p w:rsidR="0091003B" w:rsidRPr="0091003B" w:rsidRDefault="0091003B" w:rsidP="00C4403E">
      <w:pPr>
        <w:jc w:val="center"/>
        <w:rPr>
          <w:lang w:val="es-ES" w:eastAsia="es-CO"/>
        </w:rPr>
      </w:pPr>
      <w:r>
        <w:rPr>
          <w:noProof/>
          <w:lang w:eastAsia="es-CO"/>
        </w:rPr>
        <w:drawing>
          <wp:inline distT="0" distB="0" distL="0" distR="0" wp14:anchorId="652750FF" wp14:editId="305B3D1A">
            <wp:extent cx="3526145" cy="4925683"/>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533638" cy="4936151"/>
                    </a:xfrm>
                    <a:prstGeom prst="rect">
                      <a:avLst/>
                    </a:prstGeom>
                    <a:noFill/>
                  </pic:spPr>
                </pic:pic>
              </a:graphicData>
            </a:graphic>
          </wp:inline>
        </w:drawing>
      </w:r>
    </w:p>
    <w:p w:rsidR="0091003B" w:rsidRDefault="0091003B" w:rsidP="0091003B">
      <w:pPr>
        <w:rPr>
          <w:lang w:eastAsia="es-CO"/>
        </w:rPr>
      </w:pPr>
    </w:p>
    <w:p w:rsidR="00A66C03" w:rsidRDefault="00A66C03" w:rsidP="00A66C03">
      <w:pPr>
        <w:pStyle w:val="Caption"/>
        <w:keepNext/>
      </w:pPr>
      <w:bookmarkStart w:id="15" w:name="_Toc394462491"/>
      <w:r>
        <w:lastRenderedPageBreak/>
        <w:t xml:space="preserve">Figura </w:t>
      </w:r>
      <w:r>
        <w:fldChar w:fldCharType="begin"/>
      </w:r>
      <w:r>
        <w:instrText xml:space="preserve"> SEQ Figura \* ARABIC </w:instrText>
      </w:r>
      <w:r>
        <w:fldChar w:fldCharType="separate"/>
      </w:r>
      <w:r w:rsidR="00754948">
        <w:rPr>
          <w:noProof/>
        </w:rPr>
        <w:t>4</w:t>
      </w:r>
      <w:r>
        <w:fldChar w:fldCharType="end"/>
      </w:r>
      <w:r>
        <w:t xml:space="preserve"> </w:t>
      </w:r>
      <w:r w:rsidRPr="00A66C03">
        <w:rPr>
          <w:b w:val="0"/>
        </w:rPr>
        <w:t>Áreas adoptadas para evaluar el desempeño de los modelos GCM en la representación de los atributos diferentes atributos del clima de la cuenca.</w:t>
      </w:r>
      <w:bookmarkEnd w:id="15"/>
    </w:p>
    <w:p w:rsidR="00A66C03" w:rsidRPr="007F35E6" w:rsidRDefault="00A66C03" w:rsidP="00821B5C">
      <w:pPr>
        <w:jc w:val="center"/>
        <w:rPr>
          <w:lang w:val="es-ES" w:eastAsia="es-MX"/>
        </w:rPr>
      </w:pPr>
      <w:r>
        <w:rPr>
          <w:noProof/>
          <w:lang w:eastAsia="es-CO"/>
        </w:rPr>
        <w:drawing>
          <wp:inline distT="0" distB="0" distL="0" distR="0" wp14:anchorId="3743C897" wp14:editId="3E7320E6">
            <wp:extent cx="5612130" cy="7262495"/>
            <wp:effectExtent l="0" t="0" r="762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 MC_Areas de Analisis GC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7262495"/>
                    </a:xfrm>
                    <a:prstGeom prst="rect">
                      <a:avLst/>
                    </a:prstGeom>
                  </pic:spPr>
                </pic:pic>
              </a:graphicData>
            </a:graphic>
          </wp:inline>
        </w:drawing>
      </w:r>
    </w:p>
    <w:p w:rsidR="00A66C03" w:rsidRPr="0091003B" w:rsidRDefault="00A66C03" w:rsidP="0091003B">
      <w:pPr>
        <w:rPr>
          <w:lang w:eastAsia="es-CO"/>
        </w:rPr>
      </w:pPr>
    </w:p>
    <w:p w:rsidR="00687672" w:rsidRDefault="007843D8" w:rsidP="0091003B">
      <w:pPr>
        <w:pStyle w:val="Heading3"/>
        <w:numPr>
          <w:ilvl w:val="2"/>
          <w:numId w:val="2"/>
        </w:numPr>
      </w:pPr>
      <w:bookmarkStart w:id="16" w:name="_Toc394474153"/>
      <w:r>
        <w:lastRenderedPageBreak/>
        <w:t>F</w:t>
      </w:r>
      <w:r w:rsidR="00687672">
        <w:t>uentes de información</w:t>
      </w:r>
      <w:bookmarkEnd w:id="16"/>
      <w:r w:rsidR="00687672">
        <w:t xml:space="preserve"> </w:t>
      </w:r>
    </w:p>
    <w:p w:rsidR="000879D6" w:rsidRDefault="000879D6" w:rsidP="00A66C03">
      <w:pPr>
        <w:pStyle w:val="Heading4"/>
      </w:pPr>
      <w:r>
        <w:t>CMIP5</w:t>
      </w:r>
    </w:p>
    <w:p w:rsidR="008244F0" w:rsidRDefault="00E8099A" w:rsidP="00E8099A">
      <w:pPr>
        <w:rPr>
          <w:lang w:eastAsia="es-CO"/>
        </w:rPr>
      </w:pPr>
      <w:r>
        <w:rPr>
          <w:lang w:eastAsia="es-CO"/>
        </w:rPr>
        <w:t>L</w:t>
      </w:r>
      <w:r w:rsidR="008244F0">
        <w:rPr>
          <w:lang w:eastAsia="es-CO"/>
        </w:rPr>
        <w:t>a principal fuente de información disponible en la actualidad para esta</w:t>
      </w:r>
      <w:r>
        <w:rPr>
          <w:lang w:eastAsia="es-CO"/>
        </w:rPr>
        <w:t xml:space="preserve">blecer los escenarios de cambios </w:t>
      </w:r>
      <w:r w:rsidR="000879D6">
        <w:rPr>
          <w:lang w:eastAsia="es-CO"/>
        </w:rPr>
        <w:t xml:space="preserve">en </w:t>
      </w:r>
      <w:r>
        <w:rPr>
          <w:lang w:eastAsia="es-CO"/>
        </w:rPr>
        <w:t xml:space="preserve">el clima </w:t>
      </w:r>
      <w:r w:rsidR="008244F0">
        <w:rPr>
          <w:lang w:eastAsia="es-CO"/>
        </w:rPr>
        <w:t>consiste en los resultados compilados por el proyecto CMIP</w:t>
      </w:r>
      <w:r w:rsidR="00295CBB">
        <w:rPr>
          <w:lang w:eastAsia="es-CO"/>
        </w:rPr>
        <w:t>5</w:t>
      </w:r>
      <w:r w:rsidR="008244F0">
        <w:rPr>
          <w:lang w:eastAsia="es-CO"/>
        </w:rPr>
        <w:t>.</w:t>
      </w:r>
      <w:r w:rsidR="008244F0" w:rsidRPr="00D1129A">
        <w:rPr>
          <w:lang w:eastAsia="es-CO"/>
        </w:rPr>
        <w:t xml:space="preserve"> </w:t>
      </w:r>
      <w:r w:rsidR="008244F0">
        <w:rPr>
          <w:lang w:eastAsia="es-CO"/>
        </w:rPr>
        <w:t>Estos resultados comprenden 61 modelos de circulación global</w:t>
      </w:r>
      <w:r w:rsidR="00740F9A">
        <w:rPr>
          <w:lang w:eastAsia="es-CO"/>
        </w:rPr>
        <w:t xml:space="preserve"> - o GCM -  desarrollados por 36</w:t>
      </w:r>
      <w:r w:rsidR="008244F0">
        <w:rPr>
          <w:lang w:eastAsia="es-CO"/>
        </w:rPr>
        <w:t xml:space="preserve"> instituciones internacionales. Para cada uno de los modelos</w:t>
      </w:r>
      <w:r w:rsidR="00740F9A">
        <w:rPr>
          <w:lang w:eastAsia="es-CO"/>
        </w:rPr>
        <w:t>,</w:t>
      </w:r>
      <w:r w:rsidR="008244F0">
        <w:rPr>
          <w:lang w:eastAsia="es-CO"/>
        </w:rPr>
        <w:t xml:space="preserve"> son reportados </w:t>
      </w:r>
      <w:r w:rsidR="0091003B">
        <w:rPr>
          <w:lang w:eastAsia="es-CO"/>
        </w:rPr>
        <w:t xml:space="preserve">datos a escala global, de </w:t>
      </w:r>
      <w:r w:rsidR="008244F0">
        <w:rPr>
          <w:lang w:eastAsia="es-CO"/>
        </w:rPr>
        <w:t>diferentes conjuntos de resultados, tales como:</w:t>
      </w:r>
    </w:p>
    <w:p w:rsidR="008244F0" w:rsidRDefault="008244F0" w:rsidP="00821B5C">
      <w:pPr>
        <w:pStyle w:val="ListParagraph"/>
        <w:numPr>
          <w:ilvl w:val="0"/>
          <w:numId w:val="19"/>
        </w:numPr>
        <w:rPr>
          <w:lang w:eastAsia="es-CO"/>
        </w:rPr>
      </w:pPr>
      <w:r w:rsidRPr="00821B5C">
        <w:rPr>
          <w:b/>
          <w:lang w:eastAsia="es-CO"/>
        </w:rPr>
        <w:t>Experimentos históricos</w:t>
      </w:r>
      <w:r>
        <w:rPr>
          <w:lang w:eastAsia="es-CO"/>
        </w:rPr>
        <w:t xml:space="preserve">, </w:t>
      </w:r>
      <w:r w:rsidR="0091003B">
        <w:rPr>
          <w:lang w:eastAsia="es-CO"/>
        </w:rPr>
        <w:t xml:space="preserve">que reproducen </w:t>
      </w:r>
      <w:r>
        <w:rPr>
          <w:lang w:eastAsia="es-CO"/>
        </w:rPr>
        <w:t>los atributos del clima durante el periodo 1850 a 2005</w:t>
      </w:r>
    </w:p>
    <w:p w:rsidR="008244F0" w:rsidRDefault="008244F0" w:rsidP="00821B5C">
      <w:pPr>
        <w:pStyle w:val="ListParagraph"/>
        <w:numPr>
          <w:ilvl w:val="0"/>
          <w:numId w:val="19"/>
        </w:numPr>
        <w:rPr>
          <w:lang w:eastAsia="es-CO"/>
        </w:rPr>
      </w:pPr>
      <w:r w:rsidRPr="00821B5C">
        <w:rPr>
          <w:b/>
          <w:lang w:eastAsia="es-CO"/>
        </w:rPr>
        <w:t>Experimentos futuros</w:t>
      </w:r>
      <w:r>
        <w:rPr>
          <w:lang w:eastAsia="es-CO"/>
        </w:rPr>
        <w:t>, que comprenden el periodo 2005 – 2100, en cuatro escenarios</w:t>
      </w:r>
      <w:r w:rsidR="007843D8">
        <w:rPr>
          <w:lang w:eastAsia="es-CO"/>
        </w:rPr>
        <w:t xml:space="preserve"> de cambios antrópicos y naturales en las propiedades del sistema climático</w:t>
      </w:r>
      <w:r>
        <w:rPr>
          <w:lang w:eastAsia="es-CO"/>
        </w:rPr>
        <w:t xml:space="preserve">, </w:t>
      </w:r>
      <w:r w:rsidR="007843D8">
        <w:rPr>
          <w:lang w:eastAsia="es-CO"/>
        </w:rPr>
        <w:t xml:space="preserve">denominados </w:t>
      </w:r>
      <w:proofErr w:type="spellStart"/>
      <w:r>
        <w:rPr>
          <w:lang w:eastAsia="es-CO"/>
        </w:rPr>
        <w:t>RCPs</w:t>
      </w:r>
      <w:proofErr w:type="spellEnd"/>
      <w:r>
        <w:rPr>
          <w:lang w:eastAsia="es-CO"/>
        </w:rPr>
        <w:t xml:space="preserve"> o rutas r</w:t>
      </w:r>
      <w:r w:rsidR="00821B5C">
        <w:rPr>
          <w:lang w:eastAsia="es-CO"/>
        </w:rPr>
        <w:t>epresentativas de concentración: RCP2.6, RCP4.5, RCP6.0</w:t>
      </w:r>
      <w:r>
        <w:rPr>
          <w:lang w:eastAsia="es-CO"/>
        </w:rPr>
        <w:t xml:space="preserve"> y RCP8.5. </w:t>
      </w:r>
    </w:p>
    <w:p w:rsidR="008244F0" w:rsidRDefault="008244F0" w:rsidP="00821B5C">
      <w:pPr>
        <w:pStyle w:val="ListParagraph"/>
        <w:numPr>
          <w:ilvl w:val="0"/>
          <w:numId w:val="19"/>
        </w:numPr>
        <w:rPr>
          <w:lang w:eastAsia="es-CO"/>
        </w:rPr>
      </w:pPr>
      <w:r w:rsidRPr="00821B5C">
        <w:rPr>
          <w:b/>
          <w:lang w:eastAsia="es-CO"/>
        </w:rPr>
        <w:t xml:space="preserve">Experimentos Históricos Misceláneos: </w:t>
      </w:r>
      <w:r>
        <w:rPr>
          <w:lang w:eastAsia="es-CO"/>
        </w:rPr>
        <w:t>que buscan reproducir los atributos del clima durante el periodo 1850 a 2005, en condiciones de forzamiento simplificado. Estas modelaciones tienen como propósito proveer información sobre la importancia relativa de diferentes forzamientos climáticos en los atributos generales del clima (por ejemplo, l</w:t>
      </w:r>
      <w:r w:rsidR="001A0910">
        <w:rPr>
          <w:lang w:eastAsia="es-CO"/>
        </w:rPr>
        <w:t>os gases de efecto invernadero</w:t>
      </w:r>
      <w:r w:rsidR="00295CBB">
        <w:rPr>
          <w:lang w:eastAsia="es-CO"/>
        </w:rPr>
        <w:t>, los aerosoles atmosféricos</w:t>
      </w:r>
      <w:r w:rsidR="001A0910">
        <w:rPr>
          <w:lang w:eastAsia="es-CO"/>
        </w:rPr>
        <w:t>).</w:t>
      </w:r>
    </w:p>
    <w:p w:rsidR="00E8099A" w:rsidRDefault="007843D8" w:rsidP="007843D8">
      <w:pPr>
        <w:rPr>
          <w:lang w:eastAsia="es-CO"/>
        </w:rPr>
      </w:pPr>
      <w:r>
        <w:rPr>
          <w:lang w:eastAsia="es-CO"/>
        </w:rPr>
        <w:t xml:space="preserve">En este estudio, fueron utilizados los resultados de 13 GCM (12 instituciones), cuyo listado se presenta en la </w:t>
      </w:r>
      <w:r>
        <w:rPr>
          <w:lang w:eastAsia="es-CO"/>
        </w:rPr>
        <w:fldChar w:fldCharType="begin"/>
      </w:r>
      <w:r>
        <w:rPr>
          <w:lang w:eastAsia="es-CO"/>
        </w:rPr>
        <w:instrText xml:space="preserve"> REF _Ref390677966 \h </w:instrText>
      </w:r>
      <w:r>
        <w:rPr>
          <w:lang w:eastAsia="es-CO"/>
        </w:rPr>
      </w:r>
      <w:r>
        <w:rPr>
          <w:lang w:eastAsia="es-CO"/>
        </w:rPr>
        <w:fldChar w:fldCharType="separate"/>
      </w:r>
      <w:r>
        <w:t xml:space="preserve">Tabla </w:t>
      </w:r>
      <w:r>
        <w:rPr>
          <w:noProof/>
        </w:rPr>
        <w:t>1</w:t>
      </w:r>
      <w:r>
        <w:rPr>
          <w:lang w:eastAsia="es-CO"/>
        </w:rPr>
        <w:fldChar w:fldCharType="end"/>
      </w:r>
      <w:r>
        <w:rPr>
          <w:lang w:eastAsia="es-CO"/>
        </w:rPr>
        <w:t>. Los datos utilizados corresponden a las salidas globales de los modelos climáticos, para los experimentos Histórico (1850 a 2005) y RCP8.</w:t>
      </w:r>
      <w:r w:rsidR="000879D6">
        <w:rPr>
          <w:lang w:eastAsia="es-CO"/>
        </w:rPr>
        <w:t>5, a paso de ti</w:t>
      </w:r>
      <w:r w:rsidR="0091003B">
        <w:rPr>
          <w:lang w:eastAsia="es-CO"/>
        </w:rPr>
        <w:t>empo diario, para las variables Precipitación y Temperatura media.</w:t>
      </w:r>
      <w:r>
        <w:rPr>
          <w:lang w:eastAsia="es-CO"/>
        </w:rPr>
        <w:t xml:space="preserve"> </w:t>
      </w:r>
    </w:p>
    <w:p w:rsidR="00E8099A" w:rsidRDefault="00E8099A" w:rsidP="007843D8">
      <w:pPr>
        <w:pStyle w:val="Caption"/>
        <w:keepNext/>
        <w:jc w:val="center"/>
      </w:pPr>
      <w:bookmarkStart w:id="17" w:name="_Ref390677966"/>
      <w:bookmarkStart w:id="18" w:name="_Toc394474185"/>
      <w:r>
        <w:t xml:space="preserve">Tabla </w:t>
      </w:r>
      <w:r>
        <w:fldChar w:fldCharType="begin"/>
      </w:r>
      <w:r>
        <w:instrText xml:space="preserve"> SEQ Tabla \* ARABIC </w:instrText>
      </w:r>
      <w:r>
        <w:fldChar w:fldCharType="separate"/>
      </w:r>
      <w:r w:rsidR="00504147">
        <w:rPr>
          <w:noProof/>
        </w:rPr>
        <w:t>2</w:t>
      </w:r>
      <w:r>
        <w:fldChar w:fldCharType="end"/>
      </w:r>
      <w:bookmarkEnd w:id="17"/>
      <w:r>
        <w:t xml:space="preserve"> </w:t>
      </w:r>
      <w:r w:rsidRPr="001B02E8">
        <w:rPr>
          <w:b w:val="0"/>
        </w:rPr>
        <w:t>Listado de modelos CMIP5</w:t>
      </w:r>
      <w:r w:rsidR="007843D8">
        <w:rPr>
          <w:b w:val="0"/>
        </w:rPr>
        <w:t xml:space="preserve"> utilizados en este estudio</w:t>
      </w:r>
      <w:bookmarkEnd w:id="18"/>
    </w:p>
    <w:tbl>
      <w:tblPr>
        <w:tblW w:w="8804" w:type="dxa"/>
        <w:jc w:val="center"/>
        <w:tblInd w:w="5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70" w:type="dxa"/>
          <w:right w:w="70" w:type="dxa"/>
        </w:tblCellMar>
        <w:tblLook w:val="04A0" w:firstRow="1" w:lastRow="0" w:firstColumn="1" w:lastColumn="0" w:noHBand="0" w:noVBand="1"/>
      </w:tblPr>
      <w:tblGrid>
        <w:gridCol w:w="1575"/>
        <w:gridCol w:w="5670"/>
        <w:gridCol w:w="1559"/>
      </w:tblGrid>
      <w:tr w:rsidR="00E8099A" w:rsidRPr="007843D8" w:rsidTr="00A66C03">
        <w:trPr>
          <w:trHeight w:val="397"/>
          <w:tblHeader/>
          <w:jc w:val="center"/>
        </w:trPr>
        <w:tc>
          <w:tcPr>
            <w:tcW w:w="1575" w:type="dxa"/>
            <w:shd w:val="clear" w:color="000000" w:fill="EBEAEE"/>
            <w:vAlign w:val="center"/>
            <w:hideMark/>
          </w:tcPr>
          <w:p w:rsidR="00E8099A" w:rsidRPr="007843D8" w:rsidRDefault="00A66C03" w:rsidP="007843D8">
            <w:pPr>
              <w:pStyle w:val="NoSpacing"/>
              <w:jc w:val="center"/>
              <w:rPr>
                <w:rFonts w:cs="Arial"/>
                <w:b/>
                <w:sz w:val="16"/>
                <w:szCs w:val="16"/>
              </w:rPr>
            </w:pPr>
            <w:r w:rsidRPr="007843D8">
              <w:rPr>
                <w:rFonts w:cs="Arial"/>
                <w:b/>
                <w:sz w:val="16"/>
                <w:szCs w:val="16"/>
              </w:rPr>
              <w:t>CENTRO DE MODELACIÓN</w:t>
            </w:r>
          </w:p>
        </w:tc>
        <w:tc>
          <w:tcPr>
            <w:tcW w:w="5670" w:type="dxa"/>
            <w:shd w:val="clear" w:color="000000" w:fill="EBEAEE"/>
            <w:vAlign w:val="center"/>
            <w:hideMark/>
          </w:tcPr>
          <w:p w:rsidR="00E8099A" w:rsidRPr="007843D8" w:rsidRDefault="00A66C03" w:rsidP="007843D8">
            <w:pPr>
              <w:pStyle w:val="NoSpacing"/>
              <w:jc w:val="center"/>
              <w:rPr>
                <w:rFonts w:cs="Arial"/>
                <w:b/>
                <w:sz w:val="16"/>
                <w:szCs w:val="16"/>
              </w:rPr>
            </w:pPr>
            <w:r w:rsidRPr="007843D8">
              <w:rPr>
                <w:rFonts w:cs="Arial"/>
                <w:b/>
                <w:sz w:val="16"/>
                <w:szCs w:val="16"/>
              </w:rPr>
              <w:t>INSTITUCIÓN</w:t>
            </w:r>
          </w:p>
        </w:tc>
        <w:tc>
          <w:tcPr>
            <w:tcW w:w="1559" w:type="dxa"/>
            <w:shd w:val="clear" w:color="000000" w:fill="EBEAEE"/>
            <w:vAlign w:val="center"/>
            <w:hideMark/>
          </w:tcPr>
          <w:p w:rsidR="00E8099A" w:rsidRPr="007843D8" w:rsidRDefault="00A66C03" w:rsidP="007843D8">
            <w:pPr>
              <w:pStyle w:val="NoSpacing"/>
              <w:jc w:val="center"/>
              <w:rPr>
                <w:rFonts w:cs="Arial"/>
                <w:b/>
                <w:sz w:val="16"/>
                <w:szCs w:val="16"/>
              </w:rPr>
            </w:pPr>
            <w:r w:rsidRPr="007843D8">
              <w:rPr>
                <w:rFonts w:cs="Arial"/>
                <w:b/>
                <w:sz w:val="16"/>
                <w:szCs w:val="16"/>
              </w:rPr>
              <w:t>MODELO</w:t>
            </w:r>
          </w:p>
        </w:tc>
      </w:tr>
      <w:tr w:rsidR="00E8099A" w:rsidRPr="007843D8" w:rsidTr="00A66C03">
        <w:trPr>
          <w:trHeight w:val="397"/>
          <w:jc w:val="center"/>
        </w:trPr>
        <w:tc>
          <w:tcPr>
            <w:tcW w:w="1575" w:type="dxa"/>
            <w:shd w:val="clear" w:color="auto" w:fill="auto"/>
            <w:vAlign w:val="center"/>
            <w:hideMark/>
          </w:tcPr>
          <w:p w:rsidR="00E8099A" w:rsidRPr="007843D8" w:rsidRDefault="00E8099A" w:rsidP="00E8099A">
            <w:pPr>
              <w:pStyle w:val="NoSpacing"/>
              <w:rPr>
                <w:rFonts w:cs="Arial"/>
                <w:sz w:val="16"/>
                <w:szCs w:val="16"/>
              </w:rPr>
            </w:pPr>
            <w:proofErr w:type="spellStart"/>
            <w:r w:rsidRPr="007843D8">
              <w:rPr>
                <w:rFonts w:cs="Arial"/>
                <w:sz w:val="16"/>
                <w:szCs w:val="16"/>
              </w:rPr>
              <w:t>CCCma</w:t>
            </w:r>
            <w:proofErr w:type="spellEnd"/>
          </w:p>
        </w:tc>
        <w:tc>
          <w:tcPr>
            <w:tcW w:w="5670" w:type="dxa"/>
            <w:shd w:val="clear" w:color="auto" w:fill="auto"/>
            <w:vAlign w:val="center"/>
            <w:hideMark/>
          </w:tcPr>
          <w:p w:rsidR="00E8099A" w:rsidRPr="007843D8" w:rsidRDefault="00E8099A" w:rsidP="00E8099A">
            <w:pPr>
              <w:pStyle w:val="NoSpacing"/>
              <w:rPr>
                <w:rFonts w:cs="Arial"/>
                <w:sz w:val="16"/>
                <w:szCs w:val="16"/>
                <w:lang w:val="en-US"/>
              </w:rPr>
            </w:pPr>
            <w:r w:rsidRPr="007843D8">
              <w:rPr>
                <w:rFonts w:cs="Arial"/>
                <w:sz w:val="16"/>
                <w:szCs w:val="16"/>
                <w:lang w:val="en-US"/>
              </w:rPr>
              <w:t>Canadian Centre for Climate Modelling and Analysis</w:t>
            </w:r>
          </w:p>
        </w:tc>
        <w:tc>
          <w:tcPr>
            <w:tcW w:w="1559"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anESM2</w:t>
            </w:r>
          </w:p>
        </w:tc>
      </w:tr>
      <w:tr w:rsidR="00E8099A" w:rsidRPr="007843D8" w:rsidTr="00A66C03">
        <w:trPr>
          <w:trHeight w:val="397"/>
          <w:jc w:val="center"/>
        </w:trPr>
        <w:tc>
          <w:tcPr>
            <w:tcW w:w="1575"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NRM-CERFACS</w:t>
            </w:r>
          </w:p>
        </w:tc>
        <w:tc>
          <w:tcPr>
            <w:tcW w:w="5670"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 xml:space="preserve">Centre </w:t>
            </w:r>
            <w:proofErr w:type="spellStart"/>
            <w:r w:rsidRPr="007843D8">
              <w:rPr>
                <w:rFonts w:cs="Arial"/>
                <w:sz w:val="16"/>
                <w:szCs w:val="16"/>
              </w:rPr>
              <w:t>National</w:t>
            </w:r>
            <w:proofErr w:type="spellEnd"/>
            <w:r w:rsidRPr="007843D8">
              <w:rPr>
                <w:rFonts w:cs="Arial"/>
                <w:sz w:val="16"/>
                <w:szCs w:val="16"/>
              </w:rPr>
              <w:t xml:space="preserve"> de </w:t>
            </w:r>
            <w:proofErr w:type="spellStart"/>
            <w:r w:rsidRPr="007843D8">
              <w:rPr>
                <w:rFonts w:cs="Arial"/>
                <w:sz w:val="16"/>
                <w:szCs w:val="16"/>
              </w:rPr>
              <w:t>Recherches</w:t>
            </w:r>
            <w:proofErr w:type="spellEnd"/>
            <w:r w:rsidRPr="007843D8">
              <w:rPr>
                <w:rFonts w:cs="Arial"/>
                <w:sz w:val="16"/>
                <w:szCs w:val="16"/>
              </w:rPr>
              <w:t xml:space="preserve"> </w:t>
            </w:r>
            <w:proofErr w:type="spellStart"/>
            <w:r w:rsidRPr="007843D8">
              <w:rPr>
                <w:rFonts w:cs="Arial"/>
                <w:sz w:val="16"/>
                <w:szCs w:val="16"/>
              </w:rPr>
              <w:t>Meteorologiques</w:t>
            </w:r>
            <w:proofErr w:type="spellEnd"/>
            <w:r w:rsidRPr="007843D8">
              <w:rPr>
                <w:rFonts w:cs="Arial"/>
                <w:sz w:val="16"/>
                <w:szCs w:val="16"/>
              </w:rPr>
              <w:t xml:space="preserve"> / Centre </w:t>
            </w:r>
            <w:proofErr w:type="spellStart"/>
            <w:r w:rsidRPr="007843D8">
              <w:rPr>
                <w:rFonts w:cs="Arial"/>
                <w:sz w:val="16"/>
                <w:szCs w:val="16"/>
              </w:rPr>
              <w:t>Europeen</w:t>
            </w:r>
            <w:proofErr w:type="spellEnd"/>
            <w:r w:rsidRPr="007843D8">
              <w:rPr>
                <w:rFonts w:cs="Arial"/>
                <w:sz w:val="16"/>
                <w:szCs w:val="16"/>
              </w:rPr>
              <w:t xml:space="preserve"> de </w:t>
            </w:r>
            <w:proofErr w:type="spellStart"/>
            <w:r w:rsidRPr="007843D8">
              <w:rPr>
                <w:rFonts w:cs="Arial"/>
                <w:sz w:val="16"/>
                <w:szCs w:val="16"/>
              </w:rPr>
              <w:t>Recherche</w:t>
            </w:r>
            <w:proofErr w:type="spellEnd"/>
            <w:r w:rsidRPr="007843D8">
              <w:rPr>
                <w:rFonts w:cs="Arial"/>
                <w:sz w:val="16"/>
                <w:szCs w:val="16"/>
              </w:rPr>
              <w:t xml:space="preserve"> et </w:t>
            </w:r>
            <w:proofErr w:type="spellStart"/>
            <w:r w:rsidRPr="007843D8">
              <w:rPr>
                <w:rFonts w:cs="Arial"/>
                <w:sz w:val="16"/>
                <w:szCs w:val="16"/>
              </w:rPr>
              <w:t>Formation</w:t>
            </w:r>
            <w:proofErr w:type="spellEnd"/>
            <w:r w:rsidRPr="007843D8">
              <w:rPr>
                <w:rFonts w:cs="Arial"/>
                <w:sz w:val="16"/>
                <w:szCs w:val="16"/>
              </w:rPr>
              <w:t xml:space="preserve"> </w:t>
            </w:r>
            <w:proofErr w:type="spellStart"/>
            <w:r w:rsidRPr="007843D8">
              <w:rPr>
                <w:rFonts w:cs="Arial"/>
                <w:sz w:val="16"/>
                <w:szCs w:val="16"/>
              </w:rPr>
              <w:t>Avancees</w:t>
            </w:r>
            <w:proofErr w:type="spellEnd"/>
            <w:r w:rsidRPr="007843D8">
              <w:rPr>
                <w:rFonts w:cs="Arial"/>
                <w:sz w:val="16"/>
                <w:szCs w:val="16"/>
              </w:rPr>
              <w:t xml:space="preserve"> en </w:t>
            </w:r>
            <w:proofErr w:type="spellStart"/>
            <w:r w:rsidRPr="007843D8">
              <w:rPr>
                <w:rFonts w:cs="Arial"/>
                <w:sz w:val="16"/>
                <w:szCs w:val="16"/>
              </w:rPr>
              <w:t>Calcul</w:t>
            </w:r>
            <w:proofErr w:type="spellEnd"/>
            <w:r w:rsidRPr="007843D8">
              <w:rPr>
                <w:rFonts w:cs="Arial"/>
                <w:sz w:val="16"/>
                <w:szCs w:val="16"/>
              </w:rPr>
              <w:t xml:space="preserve"> </w:t>
            </w:r>
            <w:proofErr w:type="spellStart"/>
            <w:r w:rsidRPr="007843D8">
              <w:rPr>
                <w:rFonts w:cs="Arial"/>
                <w:sz w:val="16"/>
                <w:szCs w:val="16"/>
              </w:rPr>
              <w:t>Scientifique</w:t>
            </w:r>
            <w:proofErr w:type="spellEnd"/>
          </w:p>
        </w:tc>
        <w:tc>
          <w:tcPr>
            <w:tcW w:w="1559"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NRM-CM5</w:t>
            </w:r>
          </w:p>
        </w:tc>
      </w:tr>
      <w:tr w:rsidR="00E8099A" w:rsidRPr="007843D8" w:rsidTr="00A66C03">
        <w:trPr>
          <w:trHeight w:val="397"/>
          <w:jc w:val="center"/>
        </w:trPr>
        <w:tc>
          <w:tcPr>
            <w:tcW w:w="1575"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SIRO-BOM</w:t>
            </w:r>
          </w:p>
        </w:tc>
        <w:tc>
          <w:tcPr>
            <w:tcW w:w="5670" w:type="dxa"/>
            <w:shd w:val="clear" w:color="auto" w:fill="auto"/>
            <w:vAlign w:val="center"/>
            <w:hideMark/>
          </w:tcPr>
          <w:p w:rsidR="00E8099A" w:rsidRPr="007843D8" w:rsidRDefault="00E8099A" w:rsidP="00E8099A">
            <w:pPr>
              <w:pStyle w:val="NoSpacing"/>
              <w:rPr>
                <w:rFonts w:cs="Arial"/>
                <w:sz w:val="16"/>
                <w:szCs w:val="16"/>
                <w:lang w:val="en-US"/>
              </w:rPr>
            </w:pPr>
            <w:r w:rsidRPr="007843D8">
              <w:rPr>
                <w:rFonts w:cs="Arial"/>
                <w:sz w:val="16"/>
                <w:szCs w:val="16"/>
                <w:lang w:val="en-US"/>
              </w:rPr>
              <w:t xml:space="preserve">CSIRO (Commonwealth Scientific and Industrial Research </w:t>
            </w:r>
            <w:proofErr w:type="spellStart"/>
            <w:r w:rsidRPr="007843D8">
              <w:rPr>
                <w:rFonts w:cs="Arial"/>
                <w:sz w:val="16"/>
                <w:szCs w:val="16"/>
                <w:lang w:val="en-US"/>
              </w:rPr>
              <w:t>Organisation</w:t>
            </w:r>
            <w:proofErr w:type="spellEnd"/>
            <w:r w:rsidRPr="007843D8">
              <w:rPr>
                <w:rFonts w:cs="Arial"/>
                <w:sz w:val="16"/>
                <w:szCs w:val="16"/>
                <w:lang w:val="en-US"/>
              </w:rPr>
              <w:t>, Australia), and BOM (Bureau of Meteorology, Australia)</w:t>
            </w:r>
          </w:p>
        </w:tc>
        <w:tc>
          <w:tcPr>
            <w:tcW w:w="1559" w:type="dxa"/>
            <w:shd w:val="clear" w:color="auto" w:fill="auto"/>
            <w:vAlign w:val="center"/>
            <w:hideMark/>
          </w:tcPr>
          <w:p w:rsidR="00E8099A" w:rsidRPr="007843D8" w:rsidRDefault="007843D8" w:rsidP="007843D8">
            <w:pPr>
              <w:pStyle w:val="NoSpacing"/>
              <w:rPr>
                <w:rFonts w:cs="Arial"/>
                <w:sz w:val="16"/>
                <w:szCs w:val="16"/>
              </w:rPr>
            </w:pPr>
            <w:r>
              <w:rPr>
                <w:rFonts w:cs="Arial"/>
                <w:sz w:val="16"/>
                <w:szCs w:val="16"/>
              </w:rPr>
              <w:t>ACCESS1.0</w:t>
            </w:r>
          </w:p>
        </w:tc>
      </w:tr>
      <w:tr w:rsidR="00E8099A" w:rsidRPr="007843D8" w:rsidTr="00A66C03">
        <w:trPr>
          <w:trHeight w:val="397"/>
          <w:jc w:val="center"/>
        </w:trPr>
        <w:tc>
          <w:tcPr>
            <w:tcW w:w="1575"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SIRO-QCCCE</w:t>
            </w:r>
          </w:p>
        </w:tc>
        <w:tc>
          <w:tcPr>
            <w:tcW w:w="5670" w:type="dxa"/>
            <w:shd w:val="clear" w:color="auto" w:fill="auto"/>
            <w:vAlign w:val="center"/>
            <w:hideMark/>
          </w:tcPr>
          <w:p w:rsidR="00E8099A" w:rsidRPr="007843D8" w:rsidRDefault="00E8099A" w:rsidP="00E8099A">
            <w:pPr>
              <w:pStyle w:val="NoSpacing"/>
              <w:rPr>
                <w:rFonts w:cs="Arial"/>
                <w:sz w:val="16"/>
                <w:szCs w:val="16"/>
                <w:lang w:val="en-US"/>
              </w:rPr>
            </w:pPr>
            <w:r w:rsidRPr="007843D8">
              <w:rPr>
                <w:rFonts w:cs="Arial"/>
                <w:sz w:val="16"/>
                <w:szCs w:val="16"/>
                <w:lang w:val="en-US"/>
              </w:rPr>
              <w:t xml:space="preserve">Commonwealth Scientific and Industrial Research </w:t>
            </w:r>
            <w:proofErr w:type="spellStart"/>
            <w:r w:rsidRPr="007843D8">
              <w:rPr>
                <w:rFonts w:cs="Arial"/>
                <w:sz w:val="16"/>
                <w:szCs w:val="16"/>
                <w:lang w:val="en-US"/>
              </w:rPr>
              <w:t>Organisation</w:t>
            </w:r>
            <w:proofErr w:type="spellEnd"/>
            <w:r w:rsidRPr="007843D8">
              <w:rPr>
                <w:rFonts w:cs="Arial"/>
                <w:sz w:val="16"/>
                <w:szCs w:val="16"/>
                <w:lang w:val="en-US"/>
              </w:rPr>
              <w:t xml:space="preserve"> in collaboration with the Queensland Climate Change Centre of Excellence</w:t>
            </w:r>
          </w:p>
        </w:tc>
        <w:tc>
          <w:tcPr>
            <w:tcW w:w="1559"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SIRO-Mk3.6.0</w:t>
            </w:r>
          </w:p>
        </w:tc>
      </w:tr>
      <w:tr w:rsidR="007843D8" w:rsidRPr="007843D8" w:rsidTr="00A66C03">
        <w:trPr>
          <w:trHeight w:val="397"/>
          <w:jc w:val="center"/>
        </w:trPr>
        <w:tc>
          <w:tcPr>
            <w:tcW w:w="1575" w:type="dxa"/>
            <w:shd w:val="clear" w:color="auto" w:fill="auto"/>
            <w:vAlign w:val="center"/>
            <w:hideMark/>
          </w:tcPr>
          <w:p w:rsidR="007843D8" w:rsidRPr="007843D8" w:rsidRDefault="007843D8" w:rsidP="00E8099A">
            <w:pPr>
              <w:pStyle w:val="NoSpacing"/>
              <w:rPr>
                <w:rFonts w:cs="Arial"/>
                <w:sz w:val="16"/>
                <w:szCs w:val="16"/>
              </w:rPr>
            </w:pPr>
            <w:r w:rsidRPr="007843D8">
              <w:rPr>
                <w:rFonts w:cs="Arial"/>
                <w:sz w:val="16"/>
                <w:szCs w:val="16"/>
              </w:rPr>
              <w:t>MIROC</w:t>
            </w:r>
          </w:p>
        </w:tc>
        <w:tc>
          <w:tcPr>
            <w:tcW w:w="5670" w:type="dxa"/>
            <w:shd w:val="clear" w:color="auto" w:fill="auto"/>
            <w:vAlign w:val="center"/>
            <w:hideMark/>
          </w:tcPr>
          <w:p w:rsidR="007843D8" w:rsidRPr="007843D8" w:rsidRDefault="007843D8" w:rsidP="00E8099A">
            <w:pPr>
              <w:pStyle w:val="NoSpacing"/>
              <w:rPr>
                <w:rFonts w:cs="Arial"/>
                <w:sz w:val="16"/>
                <w:szCs w:val="16"/>
                <w:lang w:val="en-US"/>
              </w:rPr>
            </w:pPr>
            <w:r w:rsidRPr="007843D8">
              <w:rPr>
                <w:rFonts w:cs="Arial"/>
                <w:sz w:val="16"/>
                <w:szCs w:val="16"/>
                <w:lang w:val="en-US"/>
              </w:rPr>
              <w:t>Atmosphere and Ocean Research Institute (The University of Tokyo), National Institute for Environmental Studies, and Japan Agency for Marine-Earth Science and Technology</w:t>
            </w:r>
          </w:p>
        </w:tc>
        <w:tc>
          <w:tcPr>
            <w:tcW w:w="1559" w:type="dxa"/>
            <w:shd w:val="clear" w:color="auto" w:fill="auto"/>
            <w:vAlign w:val="center"/>
            <w:hideMark/>
          </w:tcPr>
          <w:p w:rsidR="007843D8" w:rsidRPr="007843D8" w:rsidRDefault="007843D8" w:rsidP="007843D8">
            <w:pPr>
              <w:pStyle w:val="NoSpacing"/>
              <w:rPr>
                <w:rFonts w:cs="Arial"/>
                <w:sz w:val="16"/>
                <w:szCs w:val="16"/>
              </w:rPr>
            </w:pPr>
            <w:r w:rsidRPr="007843D8">
              <w:rPr>
                <w:rFonts w:cs="Arial"/>
                <w:sz w:val="16"/>
                <w:szCs w:val="16"/>
              </w:rPr>
              <w:t>MIROC5 </w:t>
            </w:r>
          </w:p>
        </w:tc>
      </w:tr>
      <w:tr w:rsidR="007843D8" w:rsidRPr="007843D8" w:rsidTr="00A66C03">
        <w:trPr>
          <w:trHeight w:val="397"/>
          <w:jc w:val="center"/>
        </w:trPr>
        <w:tc>
          <w:tcPr>
            <w:tcW w:w="1575" w:type="dxa"/>
            <w:shd w:val="clear" w:color="auto" w:fill="auto"/>
            <w:vAlign w:val="center"/>
            <w:hideMark/>
          </w:tcPr>
          <w:p w:rsidR="007843D8" w:rsidRPr="007843D8" w:rsidRDefault="007843D8" w:rsidP="00E8099A">
            <w:pPr>
              <w:pStyle w:val="NoSpacing"/>
              <w:rPr>
                <w:rFonts w:cs="Arial"/>
                <w:sz w:val="16"/>
                <w:szCs w:val="16"/>
                <w:lang w:val="en-US"/>
              </w:rPr>
            </w:pPr>
            <w:r w:rsidRPr="007843D8">
              <w:rPr>
                <w:rFonts w:cs="Arial"/>
                <w:sz w:val="16"/>
                <w:szCs w:val="16"/>
                <w:lang w:val="en-US"/>
              </w:rPr>
              <w:t>MOHC (additional realizations by INPE)</w:t>
            </w:r>
          </w:p>
        </w:tc>
        <w:tc>
          <w:tcPr>
            <w:tcW w:w="5670" w:type="dxa"/>
            <w:shd w:val="clear" w:color="auto" w:fill="auto"/>
            <w:vAlign w:val="center"/>
            <w:hideMark/>
          </w:tcPr>
          <w:p w:rsidR="007843D8" w:rsidRPr="007843D8" w:rsidRDefault="007843D8" w:rsidP="00E8099A">
            <w:pPr>
              <w:pStyle w:val="NoSpacing"/>
              <w:rPr>
                <w:rFonts w:cs="Arial"/>
                <w:sz w:val="16"/>
                <w:szCs w:val="16"/>
                <w:lang w:val="en-US"/>
              </w:rPr>
            </w:pPr>
            <w:r w:rsidRPr="007843D8">
              <w:rPr>
                <w:rFonts w:cs="Arial"/>
                <w:sz w:val="16"/>
                <w:szCs w:val="16"/>
                <w:lang w:val="en-US"/>
              </w:rPr>
              <w:t xml:space="preserve">Met Office Hadley Centre (additional HadGEM2-ES realizations contributed by </w:t>
            </w:r>
            <w:proofErr w:type="spellStart"/>
            <w:r w:rsidRPr="007843D8">
              <w:rPr>
                <w:rFonts w:cs="Arial"/>
                <w:sz w:val="16"/>
                <w:szCs w:val="16"/>
                <w:lang w:val="en-US"/>
              </w:rPr>
              <w:t>Instituto</w:t>
            </w:r>
            <w:proofErr w:type="spellEnd"/>
            <w:r w:rsidRPr="007843D8">
              <w:rPr>
                <w:rFonts w:cs="Arial"/>
                <w:sz w:val="16"/>
                <w:szCs w:val="16"/>
                <w:lang w:val="en-US"/>
              </w:rPr>
              <w:t xml:space="preserve"> Nacional de </w:t>
            </w:r>
            <w:proofErr w:type="spellStart"/>
            <w:r w:rsidRPr="007843D8">
              <w:rPr>
                <w:rFonts w:cs="Arial"/>
                <w:sz w:val="16"/>
                <w:szCs w:val="16"/>
                <w:lang w:val="en-US"/>
              </w:rPr>
              <w:t>Pesquisas</w:t>
            </w:r>
            <w:proofErr w:type="spellEnd"/>
            <w:r w:rsidRPr="007843D8">
              <w:rPr>
                <w:rFonts w:cs="Arial"/>
                <w:sz w:val="16"/>
                <w:szCs w:val="16"/>
                <w:lang w:val="en-US"/>
              </w:rPr>
              <w:t xml:space="preserve"> </w:t>
            </w:r>
            <w:proofErr w:type="spellStart"/>
            <w:r w:rsidRPr="007843D8">
              <w:rPr>
                <w:rFonts w:cs="Arial"/>
                <w:sz w:val="16"/>
                <w:szCs w:val="16"/>
                <w:lang w:val="en-US"/>
              </w:rPr>
              <w:t>Espaciais</w:t>
            </w:r>
            <w:proofErr w:type="spellEnd"/>
            <w:r w:rsidRPr="007843D8">
              <w:rPr>
                <w:rFonts w:cs="Arial"/>
                <w:sz w:val="16"/>
                <w:szCs w:val="16"/>
                <w:lang w:val="en-US"/>
              </w:rPr>
              <w:t>)</w:t>
            </w:r>
          </w:p>
        </w:tc>
        <w:tc>
          <w:tcPr>
            <w:tcW w:w="1559" w:type="dxa"/>
            <w:shd w:val="clear" w:color="auto" w:fill="auto"/>
            <w:vAlign w:val="center"/>
            <w:hideMark/>
          </w:tcPr>
          <w:p w:rsidR="007843D8" w:rsidRPr="007843D8" w:rsidRDefault="007843D8" w:rsidP="007843D8">
            <w:pPr>
              <w:pStyle w:val="NoSpacing"/>
              <w:rPr>
                <w:rFonts w:cs="Arial"/>
                <w:sz w:val="16"/>
                <w:szCs w:val="16"/>
                <w:lang w:val="en-US"/>
              </w:rPr>
            </w:pPr>
            <w:r w:rsidRPr="007843D8">
              <w:rPr>
                <w:rFonts w:cs="Arial"/>
                <w:sz w:val="16"/>
                <w:szCs w:val="16"/>
                <w:lang w:val="en-US"/>
              </w:rPr>
              <w:t>HadGEM2</w:t>
            </w:r>
          </w:p>
        </w:tc>
      </w:tr>
      <w:tr w:rsidR="007843D8" w:rsidRPr="007843D8" w:rsidTr="00A66C03">
        <w:trPr>
          <w:trHeight w:val="397"/>
          <w:jc w:val="center"/>
        </w:trPr>
        <w:tc>
          <w:tcPr>
            <w:tcW w:w="1575" w:type="dxa"/>
            <w:shd w:val="clear" w:color="auto" w:fill="auto"/>
            <w:vAlign w:val="center"/>
            <w:hideMark/>
          </w:tcPr>
          <w:p w:rsidR="007843D8" w:rsidRPr="007843D8" w:rsidRDefault="007843D8" w:rsidP="00E8099A">
            <w:pPr>
              <w:pStyle w:val="NoSpacing"/>
              <w:rPr>
                <w:rFonts w:cs="Arial"/>
                <w:sz w:val="16"/>
                <w:szCs w:val="16"/>
              </w:rPr>
            </w:pPr>
            <w:r w:rsidRPr="007843D8">
              <w:rPr>
                <w:rFonts w:cs="Arial"/>
                <w:sz w:val="16"/>
                <w:szCs w:val="16"/>
              </w:rPr>
              <w:t>MPI-M</w:t>
            </w:r>
          </w:p>
        </w:tc>
        <w:tc>
          <w:tcPr>
            <w:tcW w:w="5670" w:type="dxa"/>
            <w:shd w:val="clear" w:color="auto" w:fill="auto"/>
            <w:vAlign w:val="center"/>
            <w:hideMark/>
          </w:tcPr>
          <w:p w:rsidR="007843D8" w:rsidRPr="007843D8" w:rsidRDefault="007843D8" w:rsidP="00E8099A">
            <w:pPr>
              <w:pStyle w:val="NoSpacing"/>
              <w:rPr>
                <w:rFonts w:cs="Arial"/>
                <w:sz w:val="16"/>
                <w:szCs w:val="16"/>
                <w:lang w:val="en-US"/>
              </w:rPr>
            </w:pPr>
            <w:r w:rsidRPr="007843D8">
              <w:rPr>
                <w:rFonts w:cs="Arial"/>
                <w:sz w:val="16"/>
                <w:szCs w:val="16"/>
                <w:lang w:val="en-US"/>
              </w:rPr>
              <w:t>Max Planck Institute for Meteorology (MPI-M)</w:t>
            </w:r>
          </w:p>
        </w:tc>
        <w:tc>
          <w:tcPr>
            <w:tcW w:w="1559" w:type="dxa"/>
            <w:shd w:val="clear" w:color="auto" w:fill="auto"/>
            <w:vAlign w:val="center"/>
            <w:hideMark/>
          </w:tcPr>
          <w:p w:rsidR="007843D8" w:rsidRPr="007843D8" w:rsidRDefault="007843D8" w:rsidP="00FE4244">
            <w:pPr>
              <w:pStyle w:val="NoSpacing"/>
              <w:rPr>
                <w:rFonts w:cs="Arial"/>
                <w:sz w:val="16"/>
                <w:szCs w:val="16"/>
                <w:lang w:val="en-US"/>
              </w:rPr>
            </w:pPr>
            <w:r w:rsidRPr="007843D8">
              <w:rPr>
                <w:rFonts w:cs="Arial"/>
                <w:sz w:val="16"/>
                <w:szCs w:val="16"/>
                <w:lang w:val="en-US"/>
              </w:rPr>
              <w:t>MPI-ESM-MR </w:t>
            </w:r>
          </w:p>
        </w:tc>
      </w:tr>
      <w:tr w:rsidR="007843D8" w:rsidRPr="007843D8" w:rsidTr="00A66C03">
        <w:trPr>
          <w:trHeight w:val="397"/>
          <w:jc w:val="center"/>
        </w:trPr>
        <w:tc>
          <w:tcPr>
            <w:tcW w:w="1575" w:type="dxa"/>
            <w:vMerge w:val="restart"/>
            <w:shd w:val="clear" w:color="auto" w:fill="auto"/>
            <w:vAlign w:val="center"/>
            <w:hideMark/>
          </w:tcPr>
          <w:p w:rsidR="007843D8" w:rsidRPr="007843D8" w:rsidRDefault="007843D8" w:rsidP="00E8099A">
            <w:pPr>
              <w:pStyle w:val="NoSpacing"/>
              <w:rPr>
                <w:rFonts w:cs="Arial"/>
                <w:sz w:val="16"/>
                <w:szCs w:val="16"/>
              </w:rPr>
            </w:pPr>
            <w:r w:rsidRPr="007843D8">
              <w:rPr>
                <w:rFonts w:cs="Arial"/>
                <w:sz w:val="16"/>
                <w:szCs w:val="16"/>
              </w:rPr>
              <w:t>MRI</w:t>
            </w:r>
          </w:p>
        </w:tc>
        <w:tc>
          <w:tcPr>
            <w:tcW w:w="5670" w:type="dxa"/>
            <w:vMerge w:val="restart"/>
            <w:shd w:val="clear" w:color="auto" w:fill="auto"/>
            <w:vAlign w:val="center"/>
            <w:hideMark/>
          </w:tcPr>
          <w:p w:rsidR="007843D8" w:rsidRPr="007843D8" w:rsidRDefault="007843D8" w:rsidP="00E8099A">
            <w:pPr>
              <w:pStyle w:val="NoSpacing"/>
              <w:rPr>
                <w:rFonts w:cs="Arial"/>
                <w:sz w:val="16"/>
                <w:szCs w:val="16"/>
              </w:rPr>
            </w:pPr>
            <w:proofErr w:type="spellStart"/>
            <w:r w:rsidRPr="007843D8">
              <w:rPr>
                <w:rFonts w:cs="Arial"/>
                <w:sz w:val="16"/>
                <w:szCs w:val="16"/>
              </w:rPr>
              <w:t>Meteorological</w:t>
            </w:r>
            <w:proofErr w:type="spellEnd"/>
            <w:r w:rsidRPr="007843D8">
              <w:rPr>
                <w:rFonts w:cs="Arial"/>
                <w:sz w:val="16"/>
                <w:szCs w:val="16"/>
              </w:rPr>
              <w:t xml:space="preserve"> </w:t>
            </w:r>
            <w:proofErr w:type="spellStart"/>
            <w:r w:rsidRPr="007843D8">
              <w:rPr>
                <w:rFonts w:cs="Arial"/>
                <w:sz w:val="16"/>
                <w:szCs w:val="16"/>
              </w:rPr>
              <w:t>Research</w:t>
            </w:r>
            <w:proofErr w:type="spellEnd"/>
            <w:r w:rsidRPr="007843D8">
              <w:rPr>
                <w:rFonts w:cs="Arial"/>
                <w:sz w:val="16"/>
                <w:szCs w:val="16"/>
              </w:rPr>
              <w:t xml:space="preserve"> </w:t>
            </w:r>
            <w:proofErr w:type="spellStart"/>
            <w:r w:rsidRPr="007843D8">
              <w:rPr>
                <w:rFonts w:cs="Arial"/>
                <w:sz w:val="16"/>
                <w:szCs w:val="16"/>
              </w:rPr>
              <w:t>Institute</w:t>
            </w:r>
            <w:proofErr w:type="spellEnd"/>
          </w:p>
        </w:tc>
        <w:tc>
          <w:tcPr>
            <w:tcW w:w="1559" w:type="dxa"/>
            <w:shd w:val="clear" w:color="auto" w:fill="auto"/>
            <w:vAlign w:val="center"/>
            <w:hideMark/>
          </w:tcPr>
          <w:p w:rsidR="007843D8" w:rsidRPr="007843D8" w:rsidRDefault="007843D8" w:rsidP="007843D8">
            <w:pPr>
              <w:pStyle w:val="NoSpacing"/>
              <w:rPr>
                <w:rFonts w:cs="Arial"/>
                <w:sz w:val="16"/>
                <w:szCs w:val="16"/>
                <w:lang w:val="en-US"/>
              </w:rPr>
            </w:pPr>
            <w:r w:rsidRPr="007843D8">
              <w:rPr>
                <w:rFonts w:cs="Arial"/>
                <w:sz w:val="16"/>
                <w:szCs w:val="16"/>
                <w:lang w:val="en-US"/>
              </w:rPr>
              <w:t>MRI-CGCM3 </w:t>
            </w:r>
          </w:p>
        </w:tc>
      </w:tr>
      <w:tr w:rsidR="00E8099A" w:rsidRPr="007843D8" w:rsidTr="00A66C03">
        <w:trPr>
          <w:trHeight w:val="397"/>
          <w:jc w:val="center"/>
        </w:trPr>
        <w:tc>
          <w:tcPr>
            <w:tcW w:w="1575" w:type="dxa"/>
            <w:vMerge/>
            <w:shd w:val="clear" w:color="auto" w:fill="auto"/>
            <w:vAlign w:val="center"/>
            <w:hideMark/>
          </w:tcPr>
          <w:p w:rsidR="00E8099A" w:rsidRPr="007843D8" w:rsidRDefault="00E8099A" w:rsidP="00E8099A">
            <w:pPr>
              <w:pStyle w:val="NoSpacing"/>
              <w:rPr>
                <w:rFonts w:cs="Arial"/>
                <w:sz w:val="16"/>
                <w:szCs w:val="16"/>
                <w:lang w:val="en-US"/>
              </w:rPr>
            </w:pPr>
          </w:p>
        </w:tc>
        <w:tc>
          <w:tcPr>
            <w:tcW w:w="5670" w:type="dxa"/>
            <w:vMerge/>
            <w:shd w:val="clear" w:color="auto" w:fill="auto"/>
            <w:vAlign w:val="center"/>
            <w:hideMark/>
          </w:tcPr>
          <w:p w:rsidR="00E8099A" w:rsidRPr="007843D8" w:rsidRDefault="00E8099A" w:rsidP="00E8099A">
            <w:pPr>
              <w:pStyle w:val="NoSpacing"/>
              <w:rPr>
                <w:rFonts w:cs="Arial"/>
                <w:sz w:val="16"/>
                <w:szCs w:val="16"/>
                <w:lang w:val="en-US"/>
              </w:rPr>
            </w:pPr>
          </w:p>
        </w:tc>
        <w:tc>
          <w:tcPr>
            <w:tcW w:w="1559"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MRI-ESM1</w:t>
            </w:r>
          </w:p>
        </w:tc>
      </w:tr>
      <w:tr w:rsidR="00E8099A" w:rsidRPr="007843D8" w:rsidTr="00A66C03">
        <w:trPr>
          <w:trHeight w:val="397"/>
          <w:jc w:val="center"/>
        </w:trPr>
        <w:tc>
          <w:tcPr>
            <w:tcW w:w="1575"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NCAR</w:t>
            </w:r>
          </w:p>
        </w:tc>
        <w:tc>
          <w:tcPr>
            <w:tcW w:w="5670" w:type="dxa"/>
            <w:shd w:val="clear" w:color="auto" w:fill="auto"/>
            <w:vAlign w:val="center"/>
            <w:hideMark/>
          </w:tcPr>
          <w:p w:rsidR="00E8099A" w:rsidRPr="007843D8" w:rsidRDefault="00E8099A" w:rsidP="00E8099A">
            <w:pPr>
              <w:pStyle w:val="NoSpacing"/>
              <w:rPr>
                <w:rFonts w:cs="Arial"/>
                <w:sz w:val="16"/>
                <w:szCs w:val="16"/>
                <w:lang w:val="en-US"/>
              </w:rPr>
            </w:pPr>
            <w:r w:rsidRPr="007843D8">
              <w:rPr>
                <w:rFonts w:cs="Arial"/>
                <w:sz w:val="16"/>
                <w:szCs w:val="16"/>
                <w:lang w:val="en-US"/>
              </w:rPr>
              <w:t>National Center for Atmospheric Research</w:t>
            </w:r>
          </w:p>
        </w:tc>
        <w:tc>
          <w:tcPr>
            <w:tcW w:w="1559"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CCSM4</w:t>
            </w:r>
          </w:p>
        </w:tc>
      </w:tr>
      <w:tr w:rsidR="007843D8" w:rsidRPr="007843D8" w:rsidTr="00A66C03">
        <w:trPr>
          <w:trHeight w:val="397"/>
          <w:jc w:val="center"/>
        </w:trPr>
        <w:tc>
          <w:tcPr>
            <w:tcW w:w="1575" w:type="dxa"/>
            <w:shd w:val="clear" w:color="auto" w:fill="auto"/>
            <w:vAlign w:val="center"/>
            <w:hideMark/>
          </w:tcPr>
          <w:p w:rsidR="007843D8" w:rsidRPr="007843D8" w:rsidRDefault="007843D8" w:rsidP="00E8099A">
            <w:pPr>
              <w:pStyle w:val="NoSpacing"/>
              <w:rPr>
                <w:rFonts w:cs="Arial"/>
                <w:sz w:val="16"/>
                <w:szCs w:val="16"/>
              </w:rPr>
            </w:pPr>
            <w:r w:rsidRPr="007843D8">
              <w:rPr>
                <w:rFonts w:cs="Arial"/>
                <w:sz w:val="16"/>
                <w:szCs w:val="16"/>
              </w:rPr>
              <w:t>NCC</w:t>
            </w:r>
          </w:p>
        </w:tc>
        <w:tc>
          <w:tcPr>
            <w:tcW w:w="5670" w:type="dxa"/>
            <w:shd w:val="clear" w:color="auto" w:fill="auto"/>
            <w:vAlign w:val="center"/>
            <w:hideMark/>
          </w:tcPr>
          <w:p w:rsidR="007843D8" w:rsidRPr="007843D8" w:rsidRDefault="007843D8" w:rsidP="00E8099A">
            <w:pPr>
              <w:pStyle w:val="NoSpacing"/>
              <w:rPr>
                <w:rFonts w:cs="Arial"/>
                <w:sz w:val="16"/>
                <w:szCs w:val="16"/>
              </w:rPr>
            </w:pPr>
            <w:proofErr w:type="spellStart"/>
            <w:r w:rsidRPr="007843D8">
              <w:rPr>
                <w:rFonts w:cs="Arial"/>
                <w:sz w:val="16"/>
                <w:szCs w:val="16"/>
              </w:rPr>
              <w:t>Norwegian</w:t>
            </w:r>
            <w:proofErr w:type="spellEnd"/>
            <w:r w:rsidRPr="007843D8">
              <w:rPr>
                <w:rFonts w:cs="Arial"/>
                <w:sz w:val="16"/>
                <w:szCs w:val="16"/>
              </w:rPr>
              <w:t xml:space="preserve"> </w:t>
            </w:r>
            <w:proofErr w:type="spellStart"/>
            <w:r w:rsidRPr="007843D8">
              <w:rPr>
                <w:rFonts w:cs="Arial"/>
                <w:sz w:val="16"/>
                <w:szCs w:val="16"/>
              </w:rPr>
              <w:t>Climate</w:t>
            </w:r>
            <w:proofErr w:type="spellEnd"/>
            <w:r w:rsidRPr="007843D8">
              <w:rPr>
                <w:rFonts w:cs="Arial"/>
                <w:sz w:val="16"/>
                <w:szCs w:val="16"/>
              </w:rPr>
              <w:t xml:space="preserve"> Centre</w:t>
            </w:r>
          </w:p>
        </w:tc>
        <w:tc>
          <w:tcPr>
            <w:tcW w:w="1559" w:type="dxa"/>
            <w:shd w:val="clear" w:color="auto" w:fill="auto"/>
            <w:vAlign w:val="center"/>
            <w:hideMark/>
          </w:tcPr>
          <w:p w:rsidR="007843D8" w:rsidRPr="007843D8" w:rsidRDefault="007843D8" w:rsidP="007843D8">
            <w:pPr>
              <w:pStyle w:val="NoSpacing"/>
              <w:rPr>
                <w:rFonts w:cs="Arial"/>
                <w:sz w:val="16"/>
                <w:szCs w:val="16"/>
              </w:rPr>
            </w:pPr>
            <w:r w:rsidRPr="007843D8">
              <w:rPr>
                <w:rFonts w:cs="Arial"/>
                <w:sz w:val="16"/>
                <w:szCs w:val="16"/>
              </w:rPr>
              <w:t>NorESM1-M </w:t>
            </w:r>
          </w:p>
        </w:tc>
      </w:tr>
      <w:tr w:rsidR="00E8099A" w:rsidRPr="007843D8" w:rsidTr="00A66C03">
        <w:trPr>
          <w:trHeight w:val="397"/>
          <w:jc w:val="center"/>
        </w:trPr>
        <w:tc>
          <w:tcPr>
            <w:tcW w:w="1575"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lastRenderedPageBreak/>
              <w:t>NIMR/KMA</w:t>
            </w:r>
          </w:p>
        </w:tc>
        <w:tc>
          <w:tcPr>
            <w:tcW w:w="5670" w:type="dxa"/>
            <w:shd w:val="clear" w:color="auto" w:fill="auto"/>
            <w:vAlign w:val="center"/>
            <w:hideMark/>
          </w:tcPr>
          <w:p w:rsidR="00E8099A" w:rsidRPr="007843D8" w:rsidRDefault="00E8099A" w:rsidP="00E8099A">
            <w:pPr>
              <w:pStyle w:val="NoSpacing"/>
              <w:rPr>
                <w:rFonts w:cs="Arial"/>
                <w:sz w:val="16"/>
                <w:szCs w:val="16"/>
                <w:lang w:val="en-US"/>
              </w:rPr>
            </w:pPr>
            <w:r w:rsidRPr="007843D8">
              <w:rPr>
                <w:rFonts w:cs="Arial"/>
                <w:sz w:val="16"/>
                <w:szCs w:val="16"/>
                <w:lang w:val="en-US"/>
              </w:rPr>
              <w:t>National Institute of Meteorological Research/Korea Meteorological Administration</w:t>
            </w:r>
          </w:p>
        </w:tc>
        <w:tc>
          <w:tcPr>
            <w:tcW w:w="1559" w:type="dxa"/>
            <w:shd w:val="clear" w:color="auto" w:fill="auto"/>
            <w:vAlign w:val="center"/>
            <w:hideMark/>
          </w:tcPr>
          <w:p w:rsidR="00E8099A" w:rsidRPr="007843D8" w:rsidRDefault="00E8099A" w:rsidP="00E8099A">
            <w:pPr>
              <w:pStyle w:val="NoSpacing"/>
              <w:rPr>
                <w:rFonts w:cs="Arial"/>
                <w:sz w:val="16"/>
                <w:szCs w:val="16"/>
              </w:rPr>
            </w:pPr>
            <w:r w:rsidRPr="007843D8">
              <w:rPr>
                <w:rFonts w:cs="Arial"/>
                <w:sz w:val="16"/>
                <w:szCs w:val="16"/>
              </w:rPr>
              <w:t>Had</w:t>
            </w:r>
            <w:r w:rsidR="007843D8" w:rsidRPr="007843D8">
              <w:rPr>
                <w:rFonts w:cs="Arial"/>
                <w:sz w:val="16"/>
                <w:szCs w:val="16"/>
              </w:rPr>
              <w:t>GEM2</w:t>
            </w:r>
          </w:p>
        </w:tc>
      </w:tr>
      <w:tr w:rsidR="007843D8" w:rsidRPr="00E8099A" w:rsidTr="00A66C03">
        <w:trPr>
          <w:trHeight w:val="397"/>
          <w:jc w:val="center"/>
        </w:trPr>
        <w:tc>
          <w:tcPr>
            <w:tcW w:w="1575" w:type="dxa"/>
            <w:shd w:val="clear" w:color="auto" w:fill="auto"/>
            <w:vAlign w:val="center"/>
            <w:hideMark/>
          </w:tcPr>
          <w:p w:rsidR="007843D8" w:rsidRPr="007843D8" w:rsidRDefault="007843D8" w:rsidP="00E8099A">
            <w:pPr>
              <w:pStyle w:val="NoSpacing"/>
              <w:rPr>
                <w:rFonts w:cs="Arial"/>
                <w:sz w:val="16"/>
                <w:szCs w:val="16"/>
              </w:rPr>
            </w:pPr>
            <w:r w:rsidRPr="007843D8">
              <w:rPr>
                <w:rFonts w:cs="Arial"/>
                <w:sz w:val="16"/>
                <w:szCs w:val="16"/>
              </w:rPr>
              <w:t>NSF-DOE-NCAR</w:t>
            </w:r>
          </w:p>
        </w:tc>
        <w:tc>
          <w:tcPr>
            <w:tcW w:w="5670" w:type="dxa"/>
            <w:shd w:val="clear" w:color="auto" w:fill="auto"/>
            <w:vAlign w:val="center"/>
            <w:hideMark/>
          </w:tcPr>
          <w:p w:rsidR="007843D8" w:rsidRPr="007843D8" w:rsidRDefault="007843D8" w:rsidP="00E8099A">
            <w:pPr>
              <w:pStyle w:val="NoSpacing"/>
              <w:rPr>
                <w:rFonts w:cs="Arial"/>
                <w:sz w:val="16"/>
                <w:szCs w:val="16"/>
                <w:lang w:val="en-US"/>
              </w:rPr>
            </w:pPr>
            <w:r w:rsidRPr="007843D8">
              <w:rPr>
                <w:rFonts w:cs="Arial"/>
                <w:sz w:val="16"/>
                <w:szCs w:val="16"/>
                <w:lang w:val="en-US"/>
              </w:rPr>
              <w:t>National Science Foundation, Department of Energy, National Center for Atmospheric Research</w:t>
            </w:r>
          </w:p>
        </w:tc>
        <w:tc>
          <w:tcPr>
            <w:tcW w:w="1559" w:type="dxa"/>
            <w:shd w:val="clear" w:color="auto" w:fill="auto"/>
            <w:vAlign w:val="center"/>
            <w:hideMark/>
          </w:tcPr>
          <w:p w:rsidR="007843D8" w:rsidRPr="007843D8" w:rsidRDefault="007843D8" w:rsidP="00E8099A">
            <w:pPr>
              <w:pStyle w:val="NoSpacing"/>
              <w:jc w:val="left"/>
              <w:rPr>
                <w:rFonts w:cs="Arial"/>
                <w:sz w:val="16"/>
                <w:szCs w:val="16"/>
                <w:lang w:val="en-US"/>
              </w:rPr>
            </w:pPr>
            <w:r w:rsidRPr="007843D8">
              <w:rPr>
                <w:rFonts w:cs="Arial"/>
                <w:sz w:val="16"/>
                <w:szCs w:val="16"/>
                <w:lang w:val="en-US"/>
              </w:rPr>
              <w:t>CESM1(CAM5) </w:t>
            </w:r>
          </w:p>
        </w:tc>
      </w:tr>
    </w:tbl>
    <w:p w:rsidR="00E8099A" w:rsidRDefault="00E8099A" w:rsidP="001A0910">
      <w:pPr>
        <w:spacing w:before="0" w:line="276" w:lineRule="auto"/>
        <w:jc w:val="left"/>
        <w:rPr>
          <w:lang w:eastAsia="es-CO"/>
        </w:rPr>
      </w:pPr>
    </w:p>
    <w:p w:rsidR="000879D6" w:rsidRDefault="000879D6" w:rsidP="00A66C03">
      <w:pPr>
        <w:pStyle w:val="Heading4"/>
      </w:pPr>
      <w:r>
        <w:t xml:space="preserve">Registros  de la red meteorológica </w:t>
      </w:r>
    </w:p>
    <w:p w:rsidR="000879D6" w:rsidRDefault="000879D6" w:rsidP="000879D6">
      <w:pPr>
        <w:rPr>
          <w:szCs w:val="24"/>
        </w:rPr>
      </w:pPr>
      <w:r w:rsidRPr="005E1C43">
        <w:rPr>
          <w:szCs w:val="24"/>
        </w:rPr>
        <w:t xml:space="preserve">La información hidrológica y meteorológica en la cuenca Magdalena Cauca corresponde a los registros de la red de monitoreo hidrológico y meteorológico del IDEAM. La disponibilidad de </w:t>
      </w:r>
      <w:r>
        <w:rPr>
          <w:szCs w:val="24"/>
        </w:rPr>
        <w:t xml:space="preserve">estaciones y </w:t>
      </w:r>
      <w:r w:rsidRPr="005E1C43">
        <w:rPr>
          <w:szCs w:val="24"/>
        </w:rPr>
        <w:t>registros varía ampliamente en función de la v</w:t>
      </w:r>
      <w:r>
        <w:rPr>
          <w:szCs w:val="24"/>
        </w:rPr>
        <w:t xml:space="preserve">ariable que se esté analizando: </w:t>
      </w:r>
      <w:r w:rsidRPr="005E1C43">
        <w:rPr>
          <w:szCs w:val="24"/>
        </w:rPr>
        <w:t>1</w:t>
      </w:r>
      <w:r>
        <w:rPr>
          <w:szCs w:val="24"/>
        </w:rPr>
        <w:t>,</w:t>
      </w:r>
      <w:r w:rsidRPr="005E1C43">
        <w:rPr>
          <w:szCs w:val="24"/>
        </w:rPr>
        <w:t>264 estaciones de precipitación</w:t>
      </w:r>
      <w:r w:rsidR="0091003B">
        <w:rPr>
          <w:szCs w:val="24"/>
        </w:rPr>
        <w:t xml:space="preserve"> y </w:t>
      </w:r>
      <w:r w:rsidRPr="005E1C43">
        <w:rPr>
          <w:szCs w:val="24"/>
        </w:rPr>
        <w:t xml:space="preserve">184 </w:t>
      </w:r>
      <w:r>
        <w:rPr>
          <w:szCs w:val="24"/>
        </w:rPr>
        <w:t>estaciones</w:t>
      </w:r>
      <w:r w:rsidR="0091003B">
        <w:rPr>
          <w:szCs w:val="24"/>
        </w:rPr>
        <w:t xml:space="preserve"> de temperatura</w:t>
      </w:r>
      <w:r w:rsidRPr="005E1C43">
        <w:rPr>
          <w:szCs w:val="24"/>
        </w:rPr>
        <w:t xml:space="preserve">. </w:t>
      </w:r>
    </w:p>
    <w:p w:rsidR="000879D6" w:rsidRDefault="000879D6" w:rsidP="000879D6">
      <w:pPr>
        <w:rPr>
          <w:szCs w:val="24"/>
        </w:rPr>
      </w:pPr>
      <w:r>
        <w:rPr>
          <w:szCs w:val="24"/>
        </w:rPr>
        <w:t xml:space="preserve">En la </w:t>
      </w:r>
      <w:r>
        <w:rPr>
          <w:szCs w:val="24"/>
        </w:rPr>
        <w:fldChar w:fldCharType="begin"/>
      </w:r>
      <w:r>
        <w:rPr>
          <w:szCs w:val="24"/>
        </w:rPr>
        <w:instrText xml:space="preserve"> REF _Ref367390919 \h  \* MERGEFORMAT </w:instrText>
      </w:r>
      <w:r>
        <w:rPr>
          <w:szCs w:val="24"/>
        </w:rPr>
      </w:r>
      <w:r>
        <w:rPr>
          <w:szCs w:val="24"/>
        </w:rPr>
        <w:fldChar w:fldCharType="separate"/>
      </w:r>
      <w:r w:rsidRPr="00B07FCF">
        <w:rPr>
          <w:szCs w:val="24"/>
        </w:rPr>
        <w:t>Tabla 1</w:t>
      </w:r>
      <w:r>
        <w:rPr>
          <w:szCs w:val="24"/>
        </w:rPr>
        <w:fldChar w:fldCharType="end"/>
      </w:r>
      <w:r>
        <w:rPr>
          <w:szCs w:val="24"/>
        </w:rPr>
        <w:t xml:space="preserve"> se presenta un resumen de las </w:t>
      </w:r>
      <w:r w:rsidRPr="00BC28EA">
        <w:rPr>
          <w:szCs w:val="24"/>
        </w:rPr>
        <w:t xml:space="preserve">fuentes de información </w:t>
      </w:r>
      <w:r>
        <w:rPr>
          <w:szCs w:val="24"/>
        </w:rPr>
        <w:t xml:space="preserve">hidrológica utilizadas el modelo estudio. </w:t>
      </w:r>
    </w:p>
    <w:p w:rsidR="000879D6" w:rsidRPr="000879D6" w:rsidRDefault="000879D6" w:rsidP="000879D6">
      <w:pPr>
        <w:pStyle w:val="Caption"/>
        <w:jc w:val="center"/>
        <w:rPr>
          <w:b w:val="0"/>
        </w:rPr>
      </w:pPr>
      <w:bookmarkStart w:id="19" w:name="_Toc394474186"/>
      <w:r w:rsidRPr="00C94E41">
        <w:t xml:space="preserve">Tabla </w:t>
      </w:r>
      <w:r w:rsidRPr="00C94E41">
        <w:fldChar w:fldCharType="begin"/>
      </w:r>
      <w:r w:rsidRPr="00C94E41">
        <w:instrText xml:space="preserve"> SEQ Tabla \* ARABIC </w:instrText>
      </w:r>
      <w:r w:rsidRPr="00C94E41">
        <w:fldChar w:fldCharType="separate"/>
      </w:r>
      <w:r w:rsidR="00504147">
        <w:rPr>
          <w:noProof/>
        </w:rPr>
        <w:t>3</w:t>
      </w:r>
      <w:r w:rsidRPr="00C94E41">
        <w:fldChar w:fldCharType="end"/>
      </w:r>
      <w:r w:rsidRPr="00C94E41">
        <w:t xml:space="preserve"> </w:t>
      </w:r>
      <w:r w:rsidRPr="000879D6">
        <w:rPr>
          <w:b w:val="0"/>
        </w:rPr>
        <w:t>Fuentes de información hidrológica utilizadas en este estudio</w:t>
      </w:r>
      <w:bookmarkEnd w:id="19"/>
    </w:p>
    <w:tbl>
      <w:tblPr>
        <w:tblStyle w:val="TableGrid"/>
        <w:tblW w:w="4548" w:type="pct"/>
        <w:jc w:val="cente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3874"/>
        <w:gridCol w:w="1285"/>
        <w:gridCol w:w="1997"/>
        <w:gridCol w:w="1594"/>
      </w:tblGrid>
      <w:tr w:rsidR="000879D6" w:rsidRPr="00A66C03" w:rsidTr="00FE4244">
        <w:trPr>
          <w:trHeight w:val="340"/>
          <w:tblHeader/>
          <w:jc w:val="center"/>
        </w:trPr>
        <w:tc>
          <w:tcPr>
            <w:tcW w:w="2214" w:type="pct"/>
            <w:shd w:val="clear" w:color="auto" w:fill="D9D9D9" w:themeFill="background1" w:themeFillShade="D9"/>
            <w:vAlign w:val="center"/>
          </w:tcPr>
          <w:p w:rsidR="000879D6" w:rsidRPr="00FE4244" w:rsidRDefault="000879D6" w:rsidP="00A66C03">
            <w:pPr>
              <w:pStyle w:val="NoSpacing"/>
              <w:jc w:val="center"/>
              <w:rPr>
                <w:b/>
                <w:sz w:val="16"/>
              </w:rPr>
            </w:pPr>
            <w:r w:rsidRPr="00FE4244">
              <w:rPr>
                <w:b/>
                <w:sz w:val="16"/>
              </w:rPr>
              <w:t>INFORMACIÓN</w:t>
            </w:r>
          </w:p>
        </w:tc>
        <w:tc>
          <w:tcPr>
            <w:tcW w:w="734" w:type="pct"/>
            <w:shd w:val="clear" w:color="auto" w:fill="D9D9D9" w:themeFill="background1" w:themeFillShade="D9"/>
            <w:vAlign w:val="center"/>
          </w:tcPr>
          <w:p w:rsidR="000879D6" w:rsidRPr="00FE4244" w:rsidRDefault="000879D6" w:rsidP="00A66C03">
            <w:pPr>
              <w:pStyle w:val="NoSpacing"/>
              <w:jc w:val="center"/>
              <w:rPr>
                <w:b/>
                <w:sz w:val="16"/>
              </w:rPr>
            </w:pPr>
            <w:r w:rsidRPr="00FE4244">
              <w:rPr>
                <w:b/>
                <w:sz w:val="16"/>
              </w:rPr>
              <w:t>AÑOS</w:t>
            </w:r>
          </w:p>
        </w:tc>
        <w:tc>
          <w:tcPr>
            <w:tcW w:w="1141" w:type="pct"/>
            <w:shd w:val="clear" w:color="auto" w:fill="D9D9D9" w:themeFill="background1" w:themeFillShade="D9"/>
            <w:vAlign w:val="center"/>
          </w:tcPr>
          <w:p w:rsidR="000879D6" w:rsidRPr="00FE4244" w:rsidRDefault="000879D6" w:rsidP="00A66C03">
            <w:pPr>
              <w:pStyle w:val="NoSpacing"/>
              <w:jc w:val="center"/>
              <w:rPr>
                <w:b/>
                <w:sz w:val="16"/>
              </w:rPr>
            </w:pPr>
            <w:r w:rsidRPr="00FE4244">
              <w:rPr>
                <w:b/>
                <w:sz w:val="16"/>
              </w:rPr>
              <w:t>FUENTE</w:t>
            </w:r>
          </w:p>
        </w:tc>
        <w:tc>
          <w:tcPr>
            <w:tcW w:w="911" w:type="pct"/>
            <w:shd w:val="clear" w:color="auto" w:fill="D9D9D9" w:themeFill="background1" w:themeFillShade="D9"/>
            <w:vAlign w:val="center"/>
          </w:tcPr>
          <w:p w:rsidR="000879D6" w:rsidRPr="00FE4244" w:rsidRDefault="000879D6" w:rsidP="00A66C03">
            <w:pPr>
              <w:pStyle w:val="NoSpacing"/>
              <w:jc w:val="center"/>
              <w:rPr>
                <w:b/>
                <w:sz w:val="16"/>
              </w:rPr>
            </w:pPr>
            <w:r w:rsidRPr="00FE4244">
              <w:rPr>
                <w:b/>
                <w:sz w:val="16"/>
              </w:rPr>
              <w:t>TIPO DE DATOS</w:t>
            </w:r>
          </w:p>
        </w:tc>
      </w:tr>
      <w:tr w:rsidR="000879D6" w:rsidRPr="00A66C03" w:rsidTr="00FE4244">
        <w:trPr>
          <w:trHeight w:val="340"/>
          <w:jc w:val="center"/>
        </w:trPr>
        <w:tc>
          <w:tcPr>
            <w:tcW w:w="2214" w:type="pct"/>
            <w:vAlign w:val="center"/>
          </w:tcPr>
          <w:p w:rsidR="000879D6" w:rsidRPr="00FE4244" w:rsidRDefault="000879D6" w:rsidP="00A66C03">
            <w:pPr>
              <w:pStyle w:val="NoSpacing"/>
              <w:rPr>
                <w:sz w:val="16"/>
              </w:rPr>
            </w:pPr>
            <w:r w:rsidRPr="00FE4244">
              <w:rPr>
                <w:sz w:val="16"/>
              </w:rPr>
              <w:t>Series de precipitación (</w:t>
            </w:r>
            <w:r w:rsidR="0091003B" w:rsidRPr="00FE4244">
              <w:rPr>
                <w:sz w:val="16"/>
              </w:rPr>
              <w:t>1264</w:t>
            </w:r>
            <w:r w:rsidRPr="00FE4244">
              <w:rPr>
                <w:sz w:val="16"/>
              </w:rPr>
              <w:t xml:space="preserve"> Estaciones) </w:t>
            </w:r>
          </w:p>
        </w:tc>
        <w:tc>
          <w:tcPr>
            <w:tcW w:w="734" w:type="pct"/>
            <w:vAlign w:val="center"/>
          </w:tcPr>
          <w:p w:rsidR="000879D6" w:rsidRPr="00FE4244" w:rsidRDefault="000879D6" w:rsidP="00A66C03">
            <w:pPr>
              <w:pStyle w:val="NoSpacing"/>
              <w:rPr>
                <w:sz w:val="16"/>
              </w:rPr>
            </w:pPr>
            <w:r w:rsidRPr="00FE4244">
              <w:rPr>
                <w:sz w:val="16"/>
              </w:rPr>
              <w:t>1970-2011</w:t>
            </w:r>
          </w:p>
        </w:tc>
        <w:tc>
          <w:tcPr>
            <w:tcW w:w="1141" w:type="pct"/>
            <w:vMerge w:val="restart"/>
            <w:vAlign w:val="center"/>
          </w:tcPr>
          <w:p w:rsidR="000879D6" w:rsidRPr="00FE4244" w:rsidRDefault="000879D6" w:rsidP="00A66C03">
            <w:pPr>
              <w:pStyle w:val="NoSpacing"/>
              <w:rPr>
                <w:sz w:val="16"/>
              </w:rPr>
            </w:pPr>
            <w:r w:rsidRPr="00FE4244">
              <w:rPr>
                <w:sz w:val="16"/>
              </w:rPr>
              <w:t>IDEAM</w:t>
            </w:r>
          </w:p>
        </w:tc>
        <w:tc>
          <w:tcPr>
            <w:tcW w:w="911" w:type="pct"/>
            <w:vMerge w:val="restart"/>
            <w:vAlign w:val="center"/>
          </w:tcPr>
          <w:p w:rsidR="000879D6" w:rsidRPr="00FE4244" w:rsidRDefault="000879D6" w:rsidP="00A66C03">
            <w:pPr>
              <w:pStyle w:val="NoSpacing"/>
              <w:rPr>
                <w:sz w:val="16"/>
              </w:rPr>
            </w:pPr>
            <w:r w:rsidRPr="00FE4244">
              <w:rPr>
                <w:sz w:val="16"/>
              </w:rPr>
              <w:t>Series de tiempo (resolución diaria)</w:t>
            </w:r>
          </w:p>
        </w:tc>
      </w:tr>
      <w:tr w:rsidR="000879D6" w:rsidRPr="00A66C03" w:rsidTr="00FE4244">
        <w:trPr>
          <w:trHeight w:val="333"/>
          <w:jc w:val="center"/>
        </w:trPr>
        <w:tc>
          <w:tcPr>
            <w:tcW w:w="2214" w:type="pct"/>
            <w:vAlign w:val="center"/>
          </w:tcPr>
          <w:p w:rsidR="000879D6" w:rsidRPr="00FE4244" w:rsidRDefault="000879D6" w:rsidP="00A66C03">
            <w:pPr>
              <w:pStyle w:val="NoSpacing"/>
              <w:rPr>
                <w:sz w:val="16"/>
              </w:rPr>
            </w:pPr>
            <w:r w:rsidRPr="00FE4244">
              <w:rPr>
                <w:sz w:val="16"/>
              </w:rPr>
              <w:t>Series de Temperatura (18</w:t>
            </w:r>
            <w:r w:rsidR="0091003B" w:rsidRPr="00FE4244">
              <w:rPr>
                <w:sz w:val="16"/>
              </w:rPr>
              <w:t>4</w:t>
            </w:r>
            <w:r w:rsidRPr="00FE4244">
              <w:rPr>
                <w:sz w:val="16"/>
              </w:rPr>
              <w:t xml:space="preserve"> Estaciones)</w:t>
            </w:r>
          </w:p>
        </w:tc>
        <w:tc>
          <w:tcPr>
            <w:tcW w:w="734" w:type="pct"/>
            <w:vAlign w:val="center"/>
          </w:tcPr>
          <w:p w:rsidR="000879D6" w:rsidRPr="00FE4244" w:rsidRDefault="000879D6" w:rsidP="00A66C03">
            <w:pPr>
              <w:pStyle w:val="NoSpacing"/>
              <w:rPr>
                <w:sz w:val="16"/>
              </w:rPr>
            </w:pPr>
            <w:r w:rsidRPr="00FE4244">
              <w:rPr>
                <w:sz w:val="16"/>
              </w:rPr>
              <w:t>1978-2011</w:t>
            </w:r>
          </w:p>
        </w:tc>
        <w:tc>
          <w:tcPr>
            <w:tcW w:w="1141" w:type="pct"/>
            <w:vMerge/>
            <w:vAlign w:val="center"/>
          </w:tcPr>
          <w:p w:rsidR="000879D6" w:rsidRPr="00A66C03" w:rsidRDefault="000879D6" w:rsidP="00A66C03">
            <w:pPr>
              <w:pStyle w:val="NoSpacing"/>
            </w:pPr>
          </w:p>
        </w:tc>
        <w:tc>
          <w:tcPr>
            <w:tcW w:w="911" w:type="pct"/>
            <w:vMerge/>
            <w:vAlign w:val="center"/>
          </w:tcPr>
          <w:p w:rsidR="000879D6" w:rsidRPr="00A66C03" w:rsidRDefault="000879D6" w:rsidP="00A66C03">
            <w:pPr>
              <w:pStyle w:val="NoSpacing"/>
            </w:pPr>
          </w:p>
        </w:tc>
      </w:tr>
    </w:tbl>
    <w:p w:rsidR="008244F0" w:rsidRPr="000F32F6" w:rsidRDefault="005514DD" w:rsidP="00A66C03">
      <w:pPr>
        <w:pStyle w:val="Heading4"/>
      </w:pPr>
      <w:r w:rsidRPr="000F32F6">
        <w:t>Otros e</w:t>
      </w:r>
      <w:r w:rsidR="008244F0" w:rsidRPr="000F32F6">
        <w:t xml:space="preserve">studios del efecto del cambio climático </w:t>
      </w:r>
      <w:r w:rsidRPr="000F32F6">
        <w:t xml:space="preserve">con información disponible para </w:t>
      </w:r>
      <w:r w:rsidR="008244F0" w:rsidRPr="000F32F6">
        <w:t>Colombia</w:t>
      </w:r>
    </w:p>
    <w:p w:rsidR="008244F0" w:rsidRPr="00984E3B" w:rsidRDefault="000879D6" w:rsidP="008244F0">
      <w:pPr>
        <w:rPr>
          <w:i/>
        </w:rPr>
      </w:pPr>
      <w:r>
        <w:rPr>
          <w:lang w:eastAsia="es-CO"/>
        </w:rPr>
        <w:t xml:space="preserve">Otras fuentes de información disponible a escala </w:t>
      </w:r>
      <w:r w:rsidR="008244F0">
        <w:rPr>
          <w:lang w:eastAsia="es-CO"/>
        </w:rPr>
        <w:t>local</w:t>
      </w:r>
      <w:r>
        <w:rPr>
          <w:lang w:eastAsia="es-CO"/>
        </w:rPr>
        <w:t xml:space="preserve"> se describen en la </w:t>
      </w:r>
      <w:r>
        <w:rPr>
          <w:lang w:eastAsia="es-CO"/>
        </w:rPr>
        <w:fldChar w:fldCharType="begin"/>
      </w:r>
      <w:r>
        <w:rPr>
          <w:lang w:eastAsia="es-CO"/>
        </w:rPr>
        <w:instrText xml:space="preserve"> REF _Ref394419099 \h </w:instrText>
      </w:r>
      <w:r>
        <w:rPr>
          <w:lang w:eastAsia="es-CO"/>
        </w:rPr>
      </w:r>
      <w:r>
        <w:rPr>
          <w:lang w:eastAsia="es-CO"/>
        </w:rPr>
        <w:fldChar w:fldCharType="separate"/>
      </w:r>
      <w:r>
        <w:t xml:space="preserve">Tabla </w:t>
      </w:r>
      <w:r>
        <w:rPr>
          <w:noProof/>
        </w:rPr>
        <w:t>3</w:t>
      </w:r>
      <w:r>
        <w:rPr>
          <w:lang w:eastAsia="es-CO"/>
        </w:rPr>
        <w:fldChar w:fldCharType="end"/>
      </w:r>
      <w:r w:rsidR="008244F0">
        <w:rPr>
          <w:lang w:eastAsia="es-CO"/>
        </w:rPr>
        <w:t xml:space="preserve">. </w:t>
      </w:r>
      <w:r w:rsidR="0091003B">
        <w:rPr>
          <w:lang w:eastAsia="es-CO"/>
        </w:rPr>
        <w:t>Si bien e</w:t>
      </w:r>
      <w:r>
        <w:rPr>
          <w:lang w:eastAsia="es-CO"/>
        </w:rPr>
        <w:t xml:space="preserve">stos estudios </w:t>
      </w:r>
      <w:r w:rsidR="0091003B">
        <w:rPr>
          <w:lang w:eastAsia="es-CO"/>
        </w:rPr>
        <w:t>proveen información de contexto sobre la cuenca, los requerimientos específicos de este estudio</w:t>
      </w:r>
      <w:r w:rsidR="00FE4244">
        <w:rPr>
          <w:lang w:eastAsia="es-CO"/>
        </w:rPr>
        <w:t xml:space="preserve"> no hacen viable su utilización.</w:t>
      </w:r>
    </w:p>
    <w:p w:rsidR="000879D6" w:rsidRDefault="000879D6" w:rsidP="000879D6">
      <w:pPr>
        <w:pStyle w:val="Caption"/>
        <w:keepNext/>
        <w:jc w:val="center"/>
      </w:pPr>
      <w:bookmarkStart w:id="20" w:name="_Ref394419099"/>
      <w:bookmarkStart w:id="21" w:name="_Toc394474187"/>
      <w:r>
        <w:t xml:space="preserve">Tabla </w:t>
      </w:r>
      <w:r>
        <w:fldChar w:fldCharType="begin"/>
      </w:r>
      <w:r>
        <w:instrText xml:space="preserve"> SEQ Tabla \* ARABIC </w:instrText>
      </w:r>
      <w:r>
        <w:fldChar w:fldCharType="separate"/>
      </w:r>
      <w:r w:rsidR="00504147">
        <w:rPr>
          <w:noProof/>
        </w:rPr>
        <w:t>4</w:t>
      </w:r>
      <w:r>
        <w:fldChar w:fldCharType="end"/>
      </w:r>
      <w:bookmarkEnd w:id="20"/>
      <w:r>
        <w:t xml:space="preserve"> </w:t>
      </w:r>
      <w:r w:rsidRPr="000879D6">
        <w:rPr>
          <w:b w:val="0"/>
        </w:rPr>
        <w:t>Otras fuentes de información sobre cambio climático disponibles para la zona de estudio</w:t>
      </w:r>
      <w:bookmarkEnd w:id="21"/>
    </w:p>
    <w:tbl>
      <w:tblPr>
        <w:tblStyle w:val="TableGrid"/>
        <w:tblW w:w="8795" w:type="dxa"/>
        <w:jc w:val="center"/>
        <w:tblInd w:w="14"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1087"/>
        <w:gridCol w:w="1417"/>
        <w:gridCol w:w="6291"/>
      </w:tblGrid>
      <w:tr w:rsidR="009C0049" w:rsidRPr="005514DD" w:rsidTr="00FE4244">
        <w:trPr>
          <w:trHeight w:val="414"/>
          <w:tblHeader/>
          <w:jc w:val="center"/>
        </w:trPr>
        <w:tc>
          <w:tcPr>
            <w:tcW w:w="1087" w:type="dxa"/>
            <w:shd w:val="clear" w:color="auto" w:fill="D9D9D9" w:themeFill="background1" w:themeFillShade="D9"/>
            <w:vAlign w:val="center"/>
          </w:tcPr>
          <w:p w:rsidR="009C0049" w:rsidRPr="000879D6" w:rsidRDefault="00A66C03" w:rsidP="000879D6">
            <w:pPr>
              <w:pStyle w:val="NoSpacing"/>
              <w:jc w:val="center"/>
              <w:rPr>
                <w:b/>
              </w:rPr>
            </w:pPr>
            <w:r w:rsidRPr="000879D6">
              <w:rPr>
                <w:b/>
              </w:rPr>
              <w:t>FUENTE</w:t>
            </w:r>
          </w:p>
        </w:tc>
        <w:tc>
          <w:tcPr>
            <w:tcW w:w="1417" w:type="dxa"/>
            <w:shd w:val="clear" w:color="auto" w:fill="D9D9D9" w:themeFill="background1" w:themeFillShade="D9"/>
            <w:vAlign w:val="center"/>
          </w:tcPr>
          <w:p w:rsidR="009C0049" w:rsidRPr="000879D6" w:rsidRDefault="00A66C03" w:rsidP="000879D6">
            <w:pPr>
              <w:pStyle w:val="NoSpacing"/>
              <w:jc w:val="center"/>
              <w:rPr>
                <w:b/>
              </w:rPr>
            </w:pPr>
            <w:r w:rsidRPr="000879D6">
              <w:rPr>
                <w:b/>
              </w:rPr>
              <w:t>REPORTADO</w:t>
            </w:r>
          </w:p>
        </w:tc>
        <w:tc>
          <w:tcPr>
            <w:tcW w:w="6291" w:type="dxa"/>
            <w:shd w:val="clear" w:color="auto" w:fill="D9D9D9" w:themeFill="background1" w:themeFillShade="D9"/>
            <w:vAlign w:val="center"/>
          </w:tcPr>
          <w:p w:rsidR="009C0049" w:rsidRPr="000879D6" w:rsidRDefault="00A66C03" w:rsidP="000879D6">
            <w:pPr>
              <w:pStyle w:val="NoSpacing"/>
              <w:jc w:val="center"/>
              <w:rPr>
                <w:b/>
              </w:rPr>
            </w:pPr>
            <w:r w:rsidRPr="000879D6">
              <w:rPr>
                <w:b/>
              </w:rPr>
              <w:t>DESCRIPCIÓN</w:t>
            </w:r>
          </w:p>
        </w:tc>
      </w:tr>
      <w:tr w:rsidR="009C0049" w:rsidRPr="005514DD" w:rsidTr="00FE4244">
        <w:trPr>
          <w:jc w:val="center"/>
        </w:trPr>
        <w:tc>
          <w:tcPr>
            <w:tcW w:w="1087" w:type="dxa"/>
          </w:tcPr>
          <w:p w:rsidR="009C0049" w:rsidRPr="005514DD" w:rsidRDefault="009C0049" w:rsidP="000879D6">
            <w:pPr>
              <w:pStyle w:val="NoSpacing"/>
            </w:pPr>
            <w:proofErr w:type="spellStart"/>
            <w:r w:rsidRPr="005514DD">
              <w:t>Worldclim</w:t>
            </w:r>
            <w:proofErr w:type="spellEnd"/>
          </w:p>
        </w:tc>
        <w:tc>
          <w:tcPr>
            <w:tcW w:w="1417" w:type="dxa"/>
          </w:tcPr>
          <w:p w:rsidR="009C0049" w:rsidRPr="005514DD" w:rsidRDefault="009C0049" w:rsidP="000879D6">
            <w:pPr>
              <w:pStyle w:val="NoSpacing"/>
            </w:pPr>
            <w:r w:rsidRPr="005514DD">
              <w:fldChar w:fldCharType="begin" w:fldLock="1"/>
            </w:r>
            <w:r w:rsidR="0076499B">
              <w:instrText>ADDIN CSL_CITATION { "citationItems" : [ { "id" : "ITEM-1", "itemData" : { "URL" : "http://www.worldclim.org/about", "author" : [ { "dropping-particle" : "", "family" : "Hijmans", "given" : "Robert J.", "non-dropping-particle" : "", "parse-names" : false, "suffix" : "" }, { "dropping-particle" : "", "family" : "Cameron", "given" : "Susan", "non-dropping-particle" : "", "parse-names" : false, "suffix" : "" }, { "dropping-particle" : "", "family" : "Parra", "given" : "Juan", "non-dropping-particle" : "", "parse-names" : false, "suffix" : "" } ], "id" : "ITEM-1", "issued" : { "date-parts" : [ [ "2013" ] ] }, "title" : "WorldClim - Global Climate Data", "type" : "webpage" }, "uris" : [ "http://www.mendeley.com/documents/?uuid=b1a4c3e9-1544-4667-8888-40e78a3bfca5" ] } ], "mendeley" : { "previouslyFormattedCitation" : "(Hijmans et al. 2013)" }, "properties" : { "noteIndex" : 0 }, "schema" : "https://github.com/citation-style-language/schema/raw/master/csl-citation.json" }</w:instrText>
            </w:r>
            <w:r w:rsidRPr="005514DD">
              <w:fldChar w:fldCharType="separate"/>
            </w:r>
            <w:r w:rsidRPr="005514DD">
              <w:rPr>
                <w:noProof/>
              </w:rPr>
              <w:t>(Hijmans et al. 2013)</w:t>
            </w:r>
            <w:r w:rsidRPr="005514DD">
              <w:fldChar w:fldCharType="end"/>
            </w:r>
          </w:p>
        </w:tc>
        <w:tc>
          <w:tcPr>
            <w:tcW w:w="6291" w:type="dxa"/>
          </w:tcPr>
          <w:p w:rsidR="009C0049" w:rsidRPr="005514DD" w:rsidRDefault="009C0049" w:rsidP="000879D6">
            <w:pPr>
              <w:pStyle w:val="NoSpacing"/>
            </w:pPr>
            <w:proofErr w:type="spellStart"/>
            <w:r w:rsidRPr="005514DD">
              <w:t>WorldClim</w:t>
            </w:r>
            <w:proofErr w:type="spellEnd"/>
            <w:r w:rsidRPr="005514DD">
              <w:t xml:space="preserve"> es un conjunto de </w:t>
            </w:r>
            <w:r w:rsidR="00F44E43" w:rsidRPr="005514DD">
              <w:t xml:space="preserve">grillas </w:t>
            </w:r>
            <w:r w:rsidRPr="005514DD">
              <w:t xml:space="preserve">de clima global generadas mediante reducción de escala </w:t>
            </w:r>
            <w:r w:rsidR="000879D6">
              <w:t>estadística</w:t>
            </w:r>
            <w:r w:rsidRPr="005514DD">
              <w:t xml:space="preserve"> de los resultados del IPCC5-CMIP5</w:t>
            </w:r>
            <w:r w:rsidR="00F44E43" w:rsidRPr="005514DD">
              <w:t>, interpoladas para zonas terrestres mundiales (excluyendo la Antártida) con una resolución espacial de 30” (~1 km de resolución espacial). Las variables del clima considerados son: la precipitación media, y la temperatura mínima y máxima. L</w:t>
            </w:r>
            <w:r w:rsidRPr="005514DD">
              <w:t>os resultados están disponibles a paso de tiempo mensual para tres periodos de tiempo: Actual (representativo de 1950-2010)</w:t>
            </w:r>
            <w:r w:rsidR="00F44E43" w:rsidRPr="005514DD">
              <w:t xml:space="preserve">, </w:t>
            </w:r>
            <w:r w:rsidRPr="005514DD">
              <w:t>2050</w:t>
            </w:r>
            <w:r w:rsidR="00F44E43" w:rsidRPr="005514DD">
              <w:t xml:space="preserve"> y </w:t>
            </w:r>
            <w:r w:rsidRPr="005514DD">
              <w:t>2070</w:t>
            </w:r>
            <w:r w:rsidR="00F44E43" w:rsidRPr="005514DD">
              <w:t>.</w:t>
            </w:r>
          </w:p>
          <w:p w:rsidR="009C0049" w:rsidRDefault="009C0049" w:rsidP="000879D6">
            <w:pPr>
              <w:pStyle w:val="NoSpacing"/>
            </w:pPr>
            <w:r w:rsidRPr="005514DD">
              <w:t>La reducción de escala de los periodos futuros (2050 y 2070), se realizó adoptando co</w:t>
            </w:r>
            <w:r w:rsidR="00F44E43" w:rsidRPr="005514DD">
              <w:t xml:space="preserve">mo referencia al data set </w:t>
            </w:r>
            <w:proofErr w:type="spellStart"/>
            <w:r w:rsidR="00F44E43" w:rsidRPr="005514DD">
              <w:t>WorldClim</w:t>
            </w:r>
            <w:proofErr w:type="spellEnd"/>
            <w:r w:rsidR="00F44E43" w:rsidRPr="005514DD">
              <w:t xml:space="preserve"> 1.4 construido mediante la interpolación de los registros del período 1950-2000 (método SPLINE-ANUSPLIN). </w:t>
            </w:r>
            <w:r w:rsidR="00F44E43" w:rsidRPr="005514DD">
              <w:fldChar w:fldCharType="begin" w:fldLock="1"/>
            </w:r>
            <w:r w:rsidR="0076499B">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8dd6ec86-6f51-48b0-b500-bb3787767e1f" ] } ], "mendeley" : { "previouslyFormattedCitation" : "(Hijmans et al. 2005)" }, "properties" : { "noteIndex" : 0 }, "schema" : "https://github.com/citation-style-language/schema/raw/master/csl-citation.json" }</w:instrText>
            </w:r>
            <w:r w:rsidR="00F44E43" w:rsidRPr="005514DD">
              <w:fldChar w:fldCharType="separate"/>
            </w:r>
            <w:r w:rsidR="00F44E43" w:rsidRPr="005514DD">
              <w:rPr>
                <w:noProof/>
              </w:rPr>
              <w:t>(Hijmans et al. 2005)</w:t>
            </w:r>
            <w:r w:rsidR="00F44E43" w:rsidRPr="005514DD">
              <w:fldChar w:fldCharType="end"/>
            </w:r>
            <w:r w:rsidR="00F44E43" w:rsidRPr="005514DD">
              <w:t>.</w:t>
            </w:r>
          </w:p>
          <w:p w:rsidR="000879D6" w:rsidRPr="005514DD" w:rsidRDefault="000879D6" w:rsidP="000879D6">
            <w:pPr>
              <w:pStyle w:val="NoSpacing"/>
            </w:pPr>
          </w:p>
        </w:tc>
      </w:tr>
      <w:tr w:rsidR="005514DD" w:rsidRPr="005514DD" w:rsidTr="00FE4244">
        <w:trPr>
          <w:jc w:val="center"/>
        </w:trPr>
        <w:tc>
          <w:tcPr>
            <w:tcW w:w="1087" w:type="dxa"/>
          </w:tcPr>
          <w:p w:rsidR="005514DD" w:rsidRPr="005514DD" w:rsidRDefault="005514DD" w:rsidP="000879D6">
            <w:pPr>
              <w:pStyle w:val="NoSpacing"/>
            </w:pPr>
            <w:r w:rsidRPr="005514DD">
              <w:t>Comunicación Nacional sobre el Cambio climático</w:t>
            </w:r>
          </w:p>
        </w:tc>
        <w:tc>
          <w:tcPr>
            <w:tcW w:w="1417" w:type="dxa"/>
          </w:tcPr>
          <w:p w:rsidR="005514DD" w:rsidRPr="005514DD" w:rsidRDefault="000F32F6" w:rsidP="000879D6">
            <w:pPr>
              <w:pStyle w:val="NoSpacing"/>
            </w:pPr>
            <w:r>
              <w:t>IDEAM. (</w:t>
            </w:r>
            <w:r w:rsidRPr="005514DD">
              <w:rPr>
                <w:noProof/>
              </w:rPr>
              <w:t>Ruiz et al. 2013)</w:t>
            </w:r>
          </w:p>
        </w:tc>
        <w:tc>
          <w:tcPr>
            <w:tcW w:w="6291" w:type="dxa"/>
          </w:tcPr>
          <w:p w:rsidR="000F32F6" w:rsidRPr="005514DD" w:rsidRDefault="005514DD" w:rsidP="000879D6">
            <w:pPr>
              <w:pStyle w:val="NoSpacing"/>
            </w:pPr>
            <w:r w:rsidRPr="000F32F6">
              <w:t xml:space="preserve">En Colombia en trabajos previos de análisis de cambio climático han sido fundamentalmente desarrollados por el IDEAM. En su comunicación más reciente sobre la evaluación de los efectos del Cambio Climático en Colombia basados en el informe IPCC V4-CMIP3, </w:t>
            </w:r>
            <w:r w:rsidR="000F32F6" w:rsidRPr="000F32F6">
              <w:t xml:space="preserve">se presentan proyecciones de escala reducida para diferentes regiones del </w:t>
            </w:r>
            <w:proofErr w:type="spellStart"/>
            <w:r w:rsidR="000F32F6" w:rsidRPr="000F32F6">
              <w:t>paí</w:t>
            </w:r>
            <w:proofErr w:type="spellEnd"/>
            <w:r w:rsidR="000F32F6" w:rsidRPr="000F32F6">
              <w:t>, utilizando métodos estadísticos y dinámicos. L</w:t>
            </w:r>
            <w:r w:rsidRPr="000F32F6">
              <w:t xml:space="preserve">os resultados </w:t>
            </w:r>
            <w:r w:rsidR="000F32F6" w:rsidRPr="000F32F6">
              <w:t xml:space="preserve">se encuentran disponibles a escala de tiempo mensual, y proporcionan valores de referencia indicativos sobre los cambios medios esperados en </w:t>
            </w:r>
            <w:r w:rsidRPr="000F32F6">
              <w:t xml:space="preserve">la temperatura media del aire </w:t>
            </w:r>
            <w:r w:rsidR="000F32F6" w:rsidRPr="000F32F6">
              <w:t>(</w:t>
            </w:r>
            <w:r w:rsidRPr="000F32F6">
              <w:t>del orden de 1.4°C para el periodo 2011-2040 y de 2.4°C para el periodo 2041-2070</w:t>
            </w:r>
            <w:r w:rsidR="000F32F6" w:rsidRPr="000F32F6">
              <w:t xml:space="preserve">) y de la </w:t>
            </w:r>
            <w:r w:rsidRPr="000F32F6">
              <w:t xml:space="preserve">precipitación </w:t>
            </w:r>
            <w:r w:rsidR="00687B9C" w:rsidRPr="000F32F6">
              <w:t>por su parte</w:t>
            </w:r>
            <w:r w:rsidR="000F32F6" w:rsidRPr="000F32F6">
              <w:t xml:space="preserve">, con </w:t>
            </w:r>
            <w:r w:rsidRPr="000F32F6">
              <w:t xml:space="preserve">reducciones </w:t>
            </w:r>
            <w:r w:rsidR="000F32F6" w:rsidRPr="000F32F6">
              <w:t xml:space="preserve">proyectadas de </w:t>
            </w:r>
            <w:r w:rsidRPr="000F32F6">
              <w:t>hasta un 36%.</w:t>
            </w:r>
            <w:r w:rsidR="000F32F6" w:rsidRPr="000F32F6">
              <w:t xml:space="preserve"> La figura 4 ilustra algunas de </w:t>
            </w:r>
            <w:r w:rsidR="000F32F6" w:rsidRPr="000F32F6">
              <w:lastRenderedPageBreak/>
              <w:t>las proyecciones presentadas en este estudio.</w:t>
            </w:r>
          </w:p>
          <w:p w:rsidR="000F32F6" w:rsidRDefault="000F32F6" w:rsidP="000F32F6">
            <w:pPr>
              <w:pStyle w:val="Caption"/>
              <w:keepNext/>
            </w:pPr>
            <w:bookmarkStart w:id="22" w:name="_Toc394462492"/>
            <w:r>
              <w:t xml:space="preserve">Figura </w:t>
            </w:r>
            <w:r>
              <w:fldChar w:fldCharType="begin"/>
            </w:r>
            <w:r>
              <w:instrText xml:space="preserve"> SEQ Figura \* ARABIC </w:instrText>
            </w:r>
            <w:r>
              <w:fldChar w:fldCharType="separate"/>
            </w:r>
            <w:r w:rsidR="00754948">
              <w:rPr>
                <w:noProof/>
              </w:rPr>
              <w:t>5</w:t>
            </w:r>
            <w:r>
              <w:fldChar w:fldCharType="end"/>
            </w:r>
            <w:r>
              <w:t xml:space="preserve"> </w:t>
            </w:r>
            <w:r w:rsidRPr="000F32F6">
              <w:rPr>
                <w:b w:val="0"/>
              </w:rPr>
              <w:t xml:space="preserve">Proyecciones de temperatura presentadas en la comunicación más reciente sobre cambio climático del IDEAM. Se presentan series de temperatura media del aire observados (1976 a 2005), y futuros (2011 a 2070) del promedio de modelos para cada RCP. Tomado de </w:t>
            </w:r>
            <w:r w:rsidRPr="000F32F6">
              <w:rPr>
                <w:b w:val="0"/>
              </w:rPr>
              <w:fldChar w:fldCharType="begin" w:fldLock="1"/>
            </w:r>
            <w:r w:rsidR="0076499B">
              <w:rPr>
                <w:b w:val="0"/>
              </w:rPr>
              <w:instrText>ADDIN CSL_CITATION { "citationItems" : [ { "id" : "ITEM-1", "itemData" : { "author" : [ { "dropping-particle" : "", "family" : "Ruiz", "given" : "Franklyn", "non-dropping-particle" : "", "parse-names" : false, "suffix" : "" }, { "dropping-particle" : "", "family" : "Rodriguez", "given" : "Andrea", "non-dropping-particle" : "", "parse-names" : false, "suffix" : "" }, { "dropping-particle" : "", "family" : "Armenta", "given" : "Guillermo", "non-dropping-particle" : "", "parse-names" : false, "suffix" : "" }, { "dropping-particle" : "", "family" : "Grajales", "given" : "Freddy", "non-dropping-particle" : "", "parse-names" : false, "suffix" : "" } ], "id" : "ITEM-1", "issued" : { "date-parts" : [ [ "2013" ] ] }, "page" : "81", "publisher-place" : "Bogot\u00e1", "title" : "Informe de Escenarios de Cambio Clim\u00e1tico para Temperatura y Precipitaci\u00f3n en Colombia", "type" : "report" }, "uris" : [ "http://www.mendeley.com/documents/?uuid=fd7ab171-ccd4-437a-a617-76a9df6e7e94" ] } ], "mendeley" : { "previouslyFormattedCitation" : "(Ruiz et al. 2013)" }, "properties" : { "noteIndex" : 0 }, "schema" : "https://github.com/citation-style-language/schema/raw/master/csl-citation.json" }</w:instrText>
            </w:r>
            <w:r w:rsidRPr="000F32F6">
              <w:rPr>
                <w:b w:val="0"/>
              </w:rPr>
              <w:fldChar w:fldCharType="separate"/>
            </w:r>
            <w:r w:rsidRPr="000F32F6">
              <w:rPr>
                <w:b w:val="0"/>
                <w:noProof/>
              </w:rPr>
              <w:t>(Ruiz et al. 2013)</w:t>
            </w:r>
            <w:bookmarkEnd w:id="22"/>
            <w:r w:rsidRPr="000F32F6">
              <w:rPr>
                <w:b w:val="0"/>
              </w:rPr>
              <w:fldChar w:fldCharType="end"/>
            </w:r>
          </w:p>
          <w:p w:rsidR="005514DD" w:rsidRPr="005514DD" w:rsidRDefault="005514DD" w:rsidP="00FE4244">
            <w:pPr>
              <w:pStyle w:val="NoSpacing"/>
              <w:jc w:val="center"/>
            </w:pPr>
            <w:r w:rsidRPr="005514DD">
              <w:rPr>
                <w:noProof/>
                <w:lang w:val="es-CO" w:eastAsia="es-CO"/>
              </w:rPr>
              <w:drawing>
                <wp:inline distT="0" distB="0" distL="0" distR="0" wp14:anchorId="61C1DB70" wp14:editId="650C4741">
                  <wp:extent cx="3398292" cy="2910464"/>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43" r="9290" b="13390"/>
                          <a:stretch/>
                        </pic:blipFill>
                        <pic:spPr bwMode="auto">
                          <a:xfrm>
                            <a:off x="0" y="0"/>
                            <a:ext cx="3410643" cy="2921042"/>
                          </a:xfrm>
                          <a:prstGeom prst="rect">
                            <a:avLst/>
                          </a:prstGeom>
                          <a:noFill/>
                          <a:ln>
                            <a:noFill/>
                          </a:ln>
                          <a:extLst>
                            <a:ext uri="{53640926-AAD7-44D8-BBD7-CCE9431645EC}">
                              <a14:shadowObscured xmlns:a14="http://schemas.microsoft.com/office/drawing/2010/main"/>
                            </a:ext>
                          </a:extLst>
                        </pic:spPr>
                      </pic:pic>
                    </a:graphicData>
                  </a:graphic>
                </wp:inline>
              </w:drawing>
            </w:r>
          </w:p>
          <w:p w:rsidR="005514DD" w:rsidRPr="005514DD" w:rsidRDefault="005514DD" w:rsidP="000879D6">
            <w:pPr>
              <w:pStyle w:val="NoSpacing"/>
              <w:rPr>
                <w:i/>
              </w:rPr>
            </w:pPr>
          </w:p>
          <w:p w:rsidR="005514DD" w:rsidRPr="005514DD" w:rsidRDefault="005514DD" w:rsidP="000879D6">
            <w:pPr>
              <w:pStyle w:val="NoSpacing"/>
              <w:rPr>
                <w:noProof/>
              </w:rPr>
            </w:pPr>
          </w:p>
        </w:tc>
      </w:tr>
      <w:tr w:rsidR="000879D6" w:rsidRPr="005514DD" w:rsidTr="00FE4244">
        <w:trPr>
          <w:jc w:val="center"/>
        </w:trPr>
        <w:tc>
          <w:tcPr>
            <w:tcW w:w="1087" w:type="dxa"/>
          </w:tcPr>
          <w:p w:rsidR="000879D6" w:rsidRPr="005514DD" w:rsidRDefault="000879D6" w:rsidP="00124B71">
            <w:pPr>
              <w:pStyle w:val="NoSpacing"/>
            </w:pPr>
            <w:proofErr w:type="spellStart"/>
            <w:r w:rsidRPr="005514DD">
              <w:lastRenderedPageBreak/>
              <w:t>Climate</w:t>
            </w:r>
            <w:proofErr w:type="spellEnd"/>
            <w:r w:rsidRPr="005514DD">
              <w:t xml:space="preserve"> </w:t>
            </w:r>
            <w:proofErr w:type="spellStart"/>
            <w:r w:rsidRPr="005514DD">
              <w:t>Wizard</w:t>
            </w:r>
            <w:proofErr w:type="spellEnd"/>
          </w:p>
        </w:tc>
        <w:tc>
          <w:tcPr>
            <w:tcW w:w="1417" w:type="dxa"/>
          </w:tcPr>
          <w:p w:rsidR="000879D6" w:rsidRPr="005514DD" w:rsidRDefault="002C6C21" w:rsidP="00124B71">
            <w:pPr>
              <w:pStyle w:val="NoSpacing"/>
            </w:pPr>
            <w:r>
              <w:t>Maurer et al (2007)</w:t>
            </w:r>
          </w:p>
        </w:tc>
        <w:tc>
          <w:tcPr>
            <w:tcW w:w="6291" w:type="dxa"/>
          </w:tcPr>
          <w:p w:rsidR="00FE4244" w:rsidRPr="005514DD" w:rsidRDefault="00FE4244" w:rsidP="00FE4244">
            <w:pPr>
              <w:pStyle w:val="NoSpacing"/>
            </w:pPr>
            <w:proofErr w:type="spellStart"/>
            <w:r>
              <w:t>ClimateWizard</w:t>
            </w:r>
            <w:proofErr w:type="spellEnd"/>
            <w:r>
              <w:t xml:space="preserve"> </w:t>
            </w:r>
            <w:r w:rsidRPr="005514DD">
              <w:t xml:space="preserve">es un conjunto de grillas de clima global generadas mediante reducción de escala </w:t>
            </w:r>
            <w:r>
              <w:t xml:space="preserve">estadística de los resultados del IPCC4-CMIP3 </w:t>
            </w:r>
            <w:r w:rsidRPr="005514DD">
              <w:t>con una resolución espacial de 30</w:t>
            </w:r>
            <w:r>
              <w:t>’ (~50</w:t>
            </w:r>
            <w:r w:rsidRPr="005514DD">
              <w:t xml:space="preserve"> km de resolución espacial). Las variables del clima considerados son: la precipitación media, y la temperatura mínima y máxima. Los resultados están disponibles para </w:t>
            </w:r>
            <w:r w:rsidR="005712C2">
              <w:t xml:space="preserve">el promedio mensual multianual de </w:t>
            </w:r>
            <w:r w:rsidRPr="005514DD">
              <w:t>tres periodos: Act</w:t>
            </w:r>
            <w:r>
              <w:t>ual (representativo de 1950-2000</w:t>
            </w:r>
            <w:r w:rsidRPr="005514DD">
              <w:t>), 2050 y 20</w:t>
            </w:r>
            <w:r>
              <w:t>8</w:t>
            </w:r>
            <w:r w:rsidRPr="005514DD">
              <w:t>0.</w:t>
            </w:r>
          </w:p>
          <w:p w:rsidR="002C6C21" w:rsidRDefault="002C6C21" w:rsidP="002C6C21">
            <w:pPr>
              <w:pStyle w:val="Caption"/>
              <w:keepNext/>
              <w:jc w:val="center"/>
            </w:pPr>
            <w:bookmarkStart w:id="23" w:name="_Toc394462493"/>
            <w:r>
              <w:t xml:space="preserve">Figura </w:t>
            </w:r>
            <w:r>
              <w:fldChar w:fldCharType="begin"/>
            </w:r>
            <w:r>
              <w:instrText xml:space="preserve"> SEQ Figura \* ARABIC </w:instrText>
            </w:r>
            <w:r>
              <w:fldChar w:fldCharType="separate"/>
            </w:r>
            <w:r w:rsidR="00754948">
              <w:rPr>
                <w:noProof/>
              </w:rPr>
              <w:t>6</w:t>
            </w:r>
            <w:r>
              <w:fldChar w:fldCharType="end"/>
            </w:r>
            <w:r w:rsidR="005712C2">
              <w:t xml:space="preserve"> </w:t>
            </w:r>
            <w:proofErr w:type="spellStart"/>
            <w:r w:rsidR="005712C2" w:rsidRPr="005712C2">
              <w:rPr>
                <w:b w:val="0"/>
              </w:rPr>
              <w:t>Climate</w:t>
            </w:r>
            <w:proofErr w:type="spellEnd"/>
            <w:r w:rsidR="005712C2" w:rsidRPr="005712C2">
              <w:rPr>
                <w:b w:val="0"/>
              </w:rPr>
              <w:t xml:space="preserve"> </w:t>
            </w:r>
            <w:proofErr w:type="spellStart"/>
            <w:r w:rsidR="005712C2" w:rsidRPr="005712C2">
              <w:rPr>
                <w:b w:val="0"/>
              </w:rPr>
              <w:t>wizard</w:t>
            </w:r>
            <w:bookmarkEnd w:id="23"/>
            <w:proofErr w:type="spellEnd"/>
          </w:p>
          <w:p w:rsidR="000879D6" w:rsidRPr="005514DD" w:rsidRDefault="000879D6" w:rsidP="00FE4244">
            <w:pPr>
              <w:pStyle w:val="NoSpacing"/>
              <w:jc w:val="center"/>
            </w:pPr>
            <w:r w:rsidRPr="005514DD">
              <w:rPr>
                <w:noProof/>
                <w:lang w:val="es-CO" w:eastAsia="es-CO"/>
              </w:rPr>
              <w:drawing>
                <wp:inline distT="0" distB="0" distL="0" distR="0" wp14:anchorId="23167436" wp14:editId="2F750F2A">
                  <wp:extent cx="2477069" cy="2051891"/>
                  <wp:effectExtent l="0" t="0" r="0" b="57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482708" cy="2056562"/>
                          </a:xfrm>
                          <a:prstGeom prst="rect">
                            <a:avLst/>
                          </a:prstGeom>
                        </pic:spPr>
                      </pic:pic>
                    </a:graphicData>
                  </a:graphic>
                </wp:inline>
              </w:drawing>
            </w:r>
          </w:p>
        </w:tc>
      </w:tr>
    </w:tbl>
    <w:p w:rsidR="00780138" w:rsidRDefault="00780138" w:rsidP="0014679B">
      <w:pPr>
        <w:jc w:val="center"/>
      </w:pPr>
    </w:p>
    <w:p w:rsidR="005B26D1" w:rsidRDefault="0020774C" w:rsidP="0092115C">
      <w:pPr>
        <w:pStyle w:val="Heading3"/>
        <w:numPr>
          <w:ilvl w:val="2"/>
          <w:numId w:val="2"/>
        </w:numPr>
      </w:pPr>
      <w:bookmarkStart w:id="24" w:name="_Toc394474154"/>
      <w:r>
        <w:lastRenderedPageBreak/>
        <w:t>Co</w:t>
      </w:r>
      <w:r w:rsidR="005B26D1">
        <w:t xml:space="preserve">mparación </w:t>
      </w:r>
      <w:r>
        <w:t xml:space="preserve">del desempeño </w:t>
      </w:r>
      <w:r w:rsidR="005B26D1">
        <w:t xml:space="preserve">y </w:t>
      </w:r>
      <w:r>
        <w:t xml:space="preserve">priorización </w:t>
      </w:r>
      <w:r w:rsidR="005B26D1">
        <w:t>de modelos</w:t>
      </w:r>
      <w:bookmarkEnd w:id="24"/>
      <w:r w:rsidR="005B26D1">
        <w:t xml:space="preserve"> </w:t>
      </w:r>
    </w:p>
    <w:p w:rsidR="00AE537D" w:rsidRPr="00AE537D" w:rsidRDefault="004C1851" w:rsidP="00AE537D">
      <w:pPr>
        <w:rPr>
          <w:lang w:val="es-ES" w:eastAsia="es-MX"/>
        </w:rPr>
      </w:pPr>
      <w:r>
        <w:rPr>
          <w:lang w:val="es-ES" w:eastAsia="es-MX"/>
        </w:rPr>
        <w:t xml:space="preserve">La bondad de un modelo climático </w:t>
      </w:r>
      <w:r w:rsidR="0020774C">
        <w:rPr>
          <w:lang w:val="es-ES" w:eastAsia="es-MX"/>
        </w:rPr>
        <w:t>debe verse en términos de su capacidad de representar</w:t>
      </w:r>
      <w:r w:rsidR="00AE537D">
        <w:rPr>
          <w:lang w:val="es-ES" w:eastAsia="es-MX"/>
        </w:rPr>
        <w:t xml:space="preserve"> </w:t>
      </w:r>
      <w:r w:rsidR="0020774C">
        <w:rPr>
          <w:lang w:val="es-ES" w:eastAsia="es-MX"/>
        </w:rPr>
        <w:t>atributos del clima</w:t>
      </w:r>
      <w:r w:rsidR="00AE537D">
        <w:rPr>
          <w:lang w:val="es-ES" w:eastAsia="es-MX"/>
        </w:rPr>
        <w:t xml:space="preserve">, por definición estadísticos, </w:t>
      </w:r>
      <w:r w:rsidR="0020774C">
        <w:rPr>
          <w:lang w:val="es-ES" w:eastAsia="es-MX"/>
        </w:rPr>
        <w:t xml:space="preserve"> </w:t>
      </w:r>
      <w:r>
        <w:rPr>
          <w:lang w:val="es-ES" w:eastAsia="es-MX"/>
        </w:rPr>
        <w:t>que ocurren a</w:t>
      </w:r>
      <w:r w:rsidR="0020774C">
        <w:rPr>
          <w:lang w:val="es-ES" w:eastAsia="es-MX"/>
        </w:rPr>
        <w:t xml:space="preserve"> diferentes escalas temporales: desde elementos asociados a pasos de tiempo diario</w:t>
      </w:r>
      <w:r w:rsidR="00AE537D">
        <w:rPr>
          <w:lang w:val="es-ES" w:eastAsia="es-MX"/>
        </w:rPr>
        <w:t xml:space="preserve"> </w:t>
      </w:r>
      <w:r w:rsidR="0020774C">
        <w:rPr>
          <w:lang w:val="es-ES" w:eastAsia="es-MX"/>
        </w:rPr>
        <w:t xml:space="preserve">hasta oscilaciones de largo </w:t>
      </w:r>
      <w:r w:rsidR="00AE537D">
        <w:rPr>
          <w:lang w:val="es-ES" w:eastAsia="es-MX"/>
        </w:rPr>
        <w:t xml:space="preserve">periodo (años o </w:t>
      </w:r>
      <w:r w:rsidR="0020774C">
        <w:rPr>
          <w:lang w:val="es-ES" w:eastAsia="es-MX"/>
        </w:rPr>
        <w:t>décadas</w:t>
      </w:r>
      <w:r w:rsidR="00AE537D">
        <w:rPr>
          <w:lang w:val="es-ES" w:eastAsia="es-MX"/>
        </w:rPr>
        <w:t>). E</w:t>
      </w:r>
      <w:r>
        <w:rPr>
          <w:lang w:val="es-ES" w:eastAsia="es-MX"/>
        </w:rPr>
        <w:t>n conjunto</w:t>
      </w:r>
      <w:r w:rsidR="00AE537D">
        <w:rPr>
          <w:lang w:val="es-ES" w:eastAsia="es-MX"/>
        </w:rPr>
        <w:t xml:space="preserve">, estos atributos </w:t>
      </w:r>
      <w:r>
        <w:rPr>
          <w:lang w:val="es-ES" w:eastAsia="es-MX"/>
        </w:rPr>
        <w:t xml:space="preserve"> caracterizan el clima</w:t>
      </w:r>
      <w:r w:rsidR="00AE537D">
        <w:rPr>
          <w:lang w:val="es-ES" w:eastAsia="es-MX"/>
        </w:rPr>
        <w:t xml:space="preserve"> y su variabilidad</w:t>
      </w:r>
      <w:r>
        <w:rPr>
          <w:lang w:val="es-ES" w:eastAsia="es-MX"/>
        </w:rPr>
        <w:t xml:space="preserve">. La </w:t>
      </w:r>
      <w:r>
        <w:rPr>
          <w:lang w:val="es-ES" w:eastAsia="es-MX"/>
        </w:rPr>
        <w:fldChar w:fldCharType="begin"/>
      </w:r>
      <w:r>
        <w:rPr>
          <w:lang w:val="es-ES" w:eastAsia="es-MX"/>
        </w:rPr>
        <w:instrText xml:space="preserve"> REF _Ref394426053 \h </w:instrText>
      </w:r>
      <w:r>
        <w:rPr>
          <w:lang w:val="es-ES" w:eastAsia="es-MX"/>
        </w:rPr>
      </w:r>
      <w:r>
        <w:rPr>
          <w:lang w:val="es-ES" w:eastAsia="es-MX"/>
        </w:rPr>
        <w:fldChar w:fldCharType="separate"/>
      </w:r>
      <w:r>
        <w:t xml:space="preserve">Figura </w:t>
      </w:r>
      <w:r>
        <w:rPr>
          <w:noProof/>
        </w:rPr>
        <w:t>7</w:t>
      </w:r>
      <w:r>
        <w:rPr>
          <w:lang w:val="es-ES" w:eastAsia="es-MX"/>
        </w:rPr>
        <w:fldChar w:fldCharType="end"/>
      </w:r>
      <w:r>
        <w:rPr>
          <w:lang w:val="es-ES" w:eastAsia="es-MX"/>
        </w:rPr>
        <w:t xml:space="preserve"> </w:t>
      </w:r>
      <w:r w:rsidR="00AE537D">
        <w:rPr>
          <w:lang w:val="es-ES" w:eastAsia="es-MX"/>
        </w:rPr>
        <w:t>ilustra esta noción</w:t>
      </w:r>
      <w:r>
        <w:rPr>
          <w:lang w:val="es-ES" w:eastAsia="es-MX"/>
        </w:rPr>
        <w:t xml:space="preserve">. </w:t>
      </w:r>
      <w:r w:rsidR="00AE537D">
        <w:rPr>
          <w:lang w:val="es-ES" w:eastAsia="es-MX"/>
        </w:rPr>
        <w:t xml:space="preserve">Los resultados de un </w:t>
      </w:r>
      <w:r>
        <w:rPr>
          <w:lang w:val="es-ES" w:eastAsia="es-MX"/>
        </w:rPr>
        <w:t xml:space="preserve">GCM </w:t>
      </w:r>
      <w:r w:rsidR="005C2738">
        <w:rPr>
          <w:lang w:val="es-ES" w:eastAsia="es-MX"/>
        </w:rPr>
        <w:t>a paso</w:t>
      </w:r>
      <w:bookmarkStart w:id="25" w:name="_GoBack"/>
      <w:bookmarkEnd w:id="25"/>
      <w:r w:rsidR="00AE537D">
        <w:rPr>
          <w:lang w:val="es-ES" w:eastAsia="es-MX"/>
        </w:rPr>
        <w:t xml:space="preserve"> de tiempo diario (en </w:t>
      </w:r>
      <w:r>
        <w:rPr>
          <w:lang w:val="es-ES" w:eastAsia="es-MX"/>
        </w:rPr>
        <w:t>un dominio espacial relativamente ampli</w:t>
      </w:r>
      <w:r w:rsidR="00AE537D">
        <w:rPr>
          <w:lang w:val="es-ES" w:eastAsia="es-MX"/>
        </w:rPr>
        <w:t xml:space="preserve">o - </w:t>
      </w:r>
      <w:r>
        <w:rPr>
          <w:lang w:val="es-ES" w:eastAsia="es-MX"/>
        </w:rPr>
        <w:t>entre 10000 a 40000 km</w:t>
      </w:r>
      <w:r w:rsidRPr="004C1851">
        <w:rPr>
          <w:vertAlign w:val="superscript"/>
          <w:lang w:val="es-ES" w:eastAsia="es-MX"/>
        </w:rPr>
        <w:t>2</w:t>
      </w:r>
      <w:r>
        <w:rPr>
          <w:lang w:val="es-ES" w:eastAsia="es-MX"/>
        </w:rPr>
        <w:t>)</w:t>
      </w:r>
      <w:r w:rsidR="00AE537D">
        <w:rPr>
          <w:lang w:val="es-ES" w:eastAsia="es-MX"/>
        </w:rPr>
        <w:t xml:space="preserve">, pueden compararse respecto al promedio regional observado a diferentes escalas de agregación temporal: </w:t>
      </w:r>
      <w:r w:rsidR="00AE537D" w:rsidRPr="00AE537D">
        <w:rPr>
          <w:lang w:val="es-ES" w:eastAsia="es-MX"/>
        </w:rPr>
        <w:t xml:space="preserve">Anuales, </w:t>
      </w:r>
      <w:proofErr w:type="spellStart"/>
      <w:r w:rsidR="00AE537D">
        <w:rPr>
          <w:lang w:val="es-ES" w:eastAsia="es-MX"/>
        </w:rPr>
        <w:t>e.g</w:t>
      </w:r>
      <w:proofErr w:type="spellEnd"/>
      <w:r w:rsidR="00AE537D">
        <w:rPr>
          <w:lang w:val="es-ES" w:eastAsia="es-MX"/>
        </w:rPr>
        <w:t>.</w:t>
      </w:r>
      <w:r w:rsidR="00AE537D" w:rsidRPr="00AE537D">
        <w:rPr>
          <w:lang w:val="es-ES" w:eastAsia="es-MX"/>
        </w:rPr>
        <w:t>, las magnitudes medias anuales y sus desviaciones</w:t>
      </w:r>
      <w:r w:rsidR="00AE537D">
        <w:rPr>
          <w:lang w:val="es-ES" w:eastAsia="es-MX"/>
        </w:rPr>
        <w:t xml:space="preserve">, </w:t>
      </w:r>
      <w:proofErr w:type="spellStart"/>
      <w:r w:rsidR="00AE537D" w:rsidRPr="00AE537D">
        <w:rPr>
          <w:lang w:val="es-ES" w:eastAsia="es-MX"/>
        </w:rPr>
        <w:t>I</w:t>
      </w:r>
      <w:r w:rsidR="00AE537D">
        <w:rPr>
          <w:lang w:val="es-ES" w:eastAsia="es-MX"/>
        </w:rPr>
        <w:t>ntra</w:t>
      </w:r>
      <w:proofErr w:type="spellEnd"/>
      <w:r w:rsidR="00AE537D">
        <w:rPr>
          <w:lang w:val="es-ES" w:eastAsia="es-MX"/>
        </w:rPr>
        <w:t xml:space="preserve"> anual, </w:t>
      </w:r>
      <w:proofErr w:type="spellStart"/>
      <w:r w:rsidR="00AE537D">
        <w:rPr>
          <w:lang w:val="es-ES" w:eastAsia="es-MX"/>
        </w:rPr>
        <w:t>e.g</w:t>
      </w:r>
      <w:proofErr w:type="spellEnd"/>
      <w:r w:rsidR="00AE537D" w:rsidRPr="00AE537D">
        <w:rPr>
          <w:lang w:val="es-ES" w:eastAsia="es-MX"/>
        </w:rPr>
        <w:t>, la estacionali</w:t>
      </w:r>
      <w:r w:rsidR="00AE537D">
        <w:rPr>
          <w:lang w:val="es-ES" w:eastAsia="es-MX"/>
        </w:rPr>
        <w:t xml:space="preserve">dad de las magnitudes mensuales y los eventos extremos, la duración de las rachas de días secos, húmedos, </w:t>
      </w:r>
      <w:proofErr w:type="spellStart"/>
      <w:r w:rsidR="00AE537D">
        <w:rPr>
          <w:lang w:val="es-ES" w:eastAsia="es-MX"/>
        </w:rPr>
        <w:t>etc</w:t>
      </w:r>
      <w:proofErr w:type="spellEnd"/>
      <w:r w:rsidR="00AE537D">
        <w:rPr>
          <w:lang w:val="es-ES" w:eastAsia="es-MX"/>
        </w:rPr>
        <w:t>),</w:t>
      </w:r>
      <w:r w:rsidR="00124B71" w:rsidRPr="00124B71">
        <w:rPr>
          <w:lang w:val="es-ES" w:eastAsia="es-MX"/>
        </w:rPr>
        <w:t xml:space="preserve"> </w:t>
      </w:r>
      <w:r w:rsidR="00124B71">
        <w:rPr>
          <w:lang w:val="es-ES" w:eastAsia="es-MX"/>
        </w:rPr>
        <w:t xml:space="preserve">e inter-anual, asociadas a oscilaciones seculares o </w:t>
      </w:r>
      <w:proofErr w:type="spellStart"/>
      <w:r w:rsidR="002E7C8F">
        <w:rPr>
          <w:lang w:val="es-ES" w:eastAsia="es-MX"/>
        </w:rPr>
        <w:t>teleconexiones</w:t>
      </w:r>
      <w:proofErr w:type="spellEnd"/>
      <w:r w:rsidR="002E7C8F">
        <w:rPr>
          <w:lang w:val="es-ES" w:eastAsia="es-MX"/>
        </w:rPr>
        <w:t xml:space="preserve"> </w:t>
      </w:r>
      <w:r w:rsidR="00124B71">
        <w:rPr>
          <w:lang w:val="es-ES" w:eastAsia="es-MX"/>
        </w:rPr>
        <w:t>macro</w:t>
      </w:r>
      <w:r w:rsidR="002E7C8F">
        <w:rPr>
          <w:lang w:val="es-ES" w:eastAsia="es-MX"/>
        </w:rPr>
        <w:t>-</w:t>
      </w:r>
      <w:r w:rsidR="00124B71">
        <w:rPr>
          <w:lang w:val="es-ES" w:eastAsia="es-MX"/>
        </w:rPr>
        <w:t>c</w:t>
      </w:r>
      <w:r w:rsidR="002E7C8F">
        <w:rPr>
          <w:lang w:val="es-ES" w:eastAsia="es-MX"/>
        </w:rPr>
        <w:t>limática</w:t>
      </w:r>
      <w:r w:rsidR="00124B71">
        <w:rPr>
          <w:lang w:val="es-ES" w:eastAsia="es-MX"/>
        </w:rPr>
        <w:t>s</w:t>
      </w:r>
    </w:p>
    <w:p w:rsidR="0020774C" w:rsidRDefault="004C1851" w:rsidP="003C775A">
      <w:pPr>
        <w:rPr>
          <w:lang w:val="es-ES" w:eastAsia="es-MX"/>
        </w:rPr>
      </w:pPr>
      <w:r>
        <w:rPr>
          <w:lang w:val="es-ES" w:eastAsia="es-MX"/>
        </w:rPr>
        <w:t>Es este estudio,</w:t>
      </w:r>
      <w:r w:rsidR="002E7C8F">
        <w:rPr>
          <w:lang w:val="es-ES" w:eastAsia="es-MX"/>
        </w:rPr>
        <w:t xml:space="preserve"> se implementa un conjunto de 8</w:t>
      </w:r>
      <w:r>
        <w:rPr>
          <w:lang w:val="es-ES" w:eastAsia="es-MX"/>
        </w:rPr>
        <w:t xml:space="preserve"> indicadores (cuantitativos y cualitativos) con los que se busca medir el desempeño de diferentes </w:t>
      </w:r>
      <w:r w:rsidR="00124B71">
        <w:rPr>
          <w:lang w:val="es-ES" w:eastAsia="es-MX"/>
        </w:rPr>
        <w:t xml:space="preserve">modelos en </w:t>
      </w:r>
      <w:r>
        <w:rPr>
          <w:lang w:val="es-ES" w:eastAsia="es-MX"/>
        </w:rPr>
        <w:t>la repres</w:t>
      </w:r>
      <w:r w:rsidR="00124B71">
        <w:rPr>
          <w:lang w:val="es-ES" w:eastAsia="es-MX"/>
        </w:rPr>
        <w:t>e</w:t>
      </w:r>
      <w:r>
        <w:rPr>
          <w:lang w:val="es-ES" w:eastAsia="es-MX"/>
        </w:rPr>
        <w:t xml:space="preserve">ntación  de dichos atributos. </w:t>
      </w:r>
      <w:r w:rsidR="00124B71">
        <w:rPr>
          <w:lang w:val="es-ES" w:eastAsia="es-MX"/>
        </w:rPr>
        <w:t>A su vez, estos indicadores permiten identificar y priorizar los modelos que mejor representan el clima local.</w:t>
      </w:r>
    </w:p>
    <w:p w:rsidR="005B26D1" w:rsidRPr="00124B71" w:rsidRDefault="005B26D1" w:rsidP="005B26D1">
      <w:pPr>
        <w:pStyle w:val="Caption"/>
        <w:keepNext/>
        <w:jc w:val="center"/>
        <w:rPr>
          <w:b w:val="0"/>
        </w:rPr>
      </w:pPr>
      <w:bookmarkStart w:id="26" w:name="_Ref394426053"/>
      <w:bookmarkStart w:id="27" w:name="_Toc394462494"/>
      <w:r>
        <w:t xml:space="preserve">Figura </w:t>
      </w:r>
      <w:r>
        <w:fldChar w:fldCharType="begin"/>
      </w:r>
      <w:r>
        <w:instrText xml:space="preserve"> SEQ Figura \* ARABIC </w:instrText>
      </w:r>
      <w:r>
        <w:fldChar w:fldCharType="separate"/>
      </w:r>
      <w:r w:rsidR="00754948">
        <w:rPr>
          <w:noProof/>
        </w:rPr>
        <w:t>7</w:t>
      </w:r>
      <w:r>
        <w:fldChar w:fldCharType="end"/>
      </w:r>
      <w:bookmarkEnd w:id="26"/>
      <w:r>
        <w:t xml:space="preserve"> </w:t>
      </w:r>
      <w:r w:rsidRPr="00124B71">
        <w:rPr>
          <w:b w:val="0"/>
        </w:rPr>
        <w:t>Caracterización de atributos del clima observado y modelado a diferentes escalas</w:t>
      </w:r>
      <w:bookmarkEnd w:id="27"/>
    </w:p>
    <w:p w:rsidR="005B26D1" w:rsidRPr="00A66C03" w:rsidRDefault="005B26D1" w:rsidP="00A66C03">
      <w:pPr>
        <w:spacing w:before="0" w:line="276" w:lineRule="auto"/>
        <w:jc w:val="center"/>
        <w:rPr>
          <w:rFonts w:cs="Arial"/>
          <w:sz w:val="20"/>
          <w:szCs w:val="20"/>
          <w:lang w:val="es-CR"/>
        </w:rPr>
      </w:pPr>
      <w:r>
        <w:rPr>
          <w:noProof/>
          <w:lang w:eastAsia="es-CO"/>
        </w:rPr>
        <w:drawing>
          <wp:inline distT="0" distB="0" distL="0" distR="0" wp14:anchorId="38D3860A" wp14:editId="25CA07EC">
            <wp:extent cx="5879023" cy="3794078"/>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87879" cy="3799793"/>
                    </a:xfrm>
                    <a:prstGeom prst="rect">
                      <a:avLst/>
                    </a:prstGeom>
                    <a:noFill/>
                  </pic:spPr>
                </pic:pic>
              </a:graphicData>
            </a:graphic>
          </wp:inline>
        </w:drawing>
      </w:r>
    </w:p>
    <w:p w:rsidR="001510D2" w:rsidRDefault="001510D2" w:rsidP="001510D2">
      <w:pPr>
        <w:pStyle w:val="Caption"/>
        <w:keepNext/>
        <w:jc w:val="center"/>
      </w:pPr>
      <w:bookmarkStart w:id="28" w:name="_Toc394462495"/>
      <w:r>
        <w:t xml:space="preserve">Figura </w:t>
      </w:r>
      <w:r>
        <w:fldChar w:fldCharType="begin"/>
      </w:r>
      <w:r>
        <w:instrText xml:space="preserve"> SEQ Figura \* ARABIC </w:instrText>
      </w:r>
      <w:r>
        <w:fldChar w:fldCharType="separate"/>
      </w:r>
      <w:r w:rsidR="00754948">
        <w:rPr>
          <w:noProof/>
        </w:rPr>
        <w:t>8</w:t>
      </w:r>
      <w:r>
        <w:fldChar w:fldCharType="end"/>
      </w:r>
      <w:r>
        <w:t xml:space="preserve"> </w:t>
      </w:r>
      <w:r w:rsidRPr="001510D2">
        <w:rPr>
          <w:b w:val="0"/>
        </w:rPr>
        <w:t>Indicadores utilizados para caracterizar atributos del GCM y del clima observado</w:t>
      </w:r>
      <w:r w:rsidR="00A06251">
        <w:rPr>
          <w:b w:val="0"/>
        </w:rPr>
        <w:t xml:space="preserve">. Adaptado de </w:t>
      </w:r>
      <w:r w:rsidR="00A06251" w:rsidRPr="00A06251">
        <w:rPr>
          <w:b w:val="0"/>
        </w:rPr>
        <w:fldChar w:fldCharType="begin" w:fldLock="1"/>
      </w:r>
      <w:r w:rsidR="0076499B">
        <w:rPr>
          <w:b w:val="0"/>
        </w:rPr>
        <w:instrText>ADDIN CSL_CITATION { "citationItems" : [ { "id" : "ITEM-1", "itemData" : { "author" : [ { "dropping-particle" : "", "family" : "Gutmann", "given" : "Ethan", "non-dropping-particle" : "", "parse-names" : false, "suffix" : "" }, { "dropping-particle" : "", "family" : "Pruitt", "given" : "Tom", "non-dropping-particle" : "", "parse-names" : false, "suffix" : "" }, { "dropping-particle" : "", "family" : "Clark", "given" : "Martyn", "non-dropping-particle" : "", "parse-names" : false, "suffix" : "" }, { "dropping-particle" : "", "family" : "Brekke", "given" : "Levi", "non-dropping-particle" : "", "parse-names" : false, "suffix" : "" }, { "dropping-particle" : "", "family" : "Arnold", "given" : "Jeffrey", "non-dropping-particle" : "", "parse-names" : false, "suffix" : "" }, { "dropping-particle" : "", "family" : "Raff", "given" : "David", "non-dropping-particle" : "", "parse-names" : false, "suffix" : "" } ], "id" : "ITEM-1", "issued" : { "date-parts" : [ [ "2013" ] ] }, "title" : "Statistical Downscaling Inter Comparison", "type" : "report" }, "uris" : [ "http://www.mendeley.com/documents/?uuid=2590b093-2dea-4ed0-96c5-dab74d3aa399" ] } ], "mendeley" : { "previouslyFormattedCitation" : "(Gutmann et al. 2013)" }, "properties" : { "noteIndex" : 0 }, "schema" : "https://github.com/citation-style-language/schema/raw/master/csl-citation.json" }</w:instrText>
      </w:r>
      <w:r w:rsidR="00A06251" w:rsidRPr="00A06251">
        <w:rPr>
          <w:b w:val="0"/>
        </w:rPr>
        <w:fldChar w:fldCharType="separate"/>
      </w:r>
      <w:r w:rsidR="00A06251" w:rsidRPr="00A06251">
        <w:rPr>
          <w:b w:val="0"/>
          <w:noProof/>
        </w:rPr>
        <w:t>(Gutmann et al. 2013)</w:t>
      </w:r>
      <w:bookmarkEnd w:id="28"/>
      <w:r w:rsidR="00A06251" w:rsidRPr="00A06251">
        <w:rPr>
          <w:b w:val="0"/>
        </w:rPr>
        <w:fldChar w:fldCharType="end"/>
      </w:r>
    </w:p>
    <w:tbl>
      <w:tblPr>
        <w:tblStyle w:val="TableGrid"/>
        <w:tblW w:w="0" w:type="auto"/>
        <w:jc w:val="cente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2518"/>
        <w:gridCol w:w="1758"/>
        <w:gridCol w:w="4394"/>
      </w:tblGrid>
      <w:tr w:rsidR="00124B71" w:rsidTr="00A06251">
        <w:trPr>
          <w:trHeight w:val="510"/>
          <w:tblHeader/>
          <w:jc w:val="center"/>
        </w:trPr>
        <w:tc>
          <w:tcPr>
            <w:tcW w:w="2518" w:type="dxa"/>
            <w:shd w:val="clear" w:color="auto" w:fill="D9D9D9" w:themeFill="background1" w:themeFillShade="D9"/>
            <w:vAlign w:val="center"/>
          </w:tcPr>
          <w:p w:rsidR="00124B71" w:rsidRPr="00124B71" w:rsidRDefault="00A06251" w:rsidP="00124B71">
            <w:pPr>
              <w:pStyle w:val="NoSpacing"/>
              <w:jc w:val="center"/>
              <w:rPr>
                <w:b/>
              </w:rPr>
            </w:pPr>
            <w:r w:rsidRPr="00124B71">
              <w:rPr>
                <w:b/>
              </w:rPr>
              <w:t>INDICADOR</w:t>
            </w:r>
          </w:p>
        </w:tc>
        <w:tc>
          <w:tcPr>
            <w:tcW w:w="1758" w:type="dxa"/>
            <w:shd w:val="clear" w:color="auto" w:fill="D9D9D9" w:themeFill="background1" w:themeFillShade="D9"/>
            <w:vAlign w:val="center"/>
          </w:tcPr>
          <w:p w:rsidR="00124B71" w:rsidRPr="00124B71" w:rsidRDefault="00A06251" w:rsidP="00124B71">
            <w:pPr>
              <w:pStyle w:val="NoSpacing"/>
              <w:jc w:val="center"/>
              <w:rPr>
                <w:b/>
              </w:rPr>
            </w:pPr>
            <w:r w:rsidRPr="00124B71">
              <w:rPr>
                <w:b/>
              </w:rPr>
              <w:t>FORMULA</w:t>
            </w:r>
          </w:p>
        </w:tc>
        <w:tc>
          <w:tcPr>
            <w:tcW w:w="4394" w:type="dxa"/>
            <w:shd w:val="clear" w:color="auto" w:fill="D9D9D9" w:themeFill="background1" w:themeFillShade="D9"/>
            <w:vAlign w:val="center"/>
          </w:tcPr>
          <w:p w:rsidR="00124B71" w:rsidRPr="00124B71" w:rsidRDefault="00A06251" w:rsidP="00A06251">
            <w:pPr>
              <w:pStyle w:val="NoSpacing"/>
              <w:jc w:val="center"/>
              <w:rPr>
                <w:b/>
              </w:rPr>
            </w:pPr>
            <w:r>
              <w:rPr>
                <w:b/>
              </w:rPr>
              <w:t>DESCRIPCIÓN</w:t>
            </w:r>
          </w:p>
        </w:tc>
      </w:tr>
      <w:tr w:rsidR="00124B71" w:rsidTr="00A06251">
        <w:trPr>
          <w:trHeight w:val="510"/>
          <w:jc w:val="center"/>
        </w:trPr>
        <w:tc>
          <w:tcPr>
            <w:tcW w:w="2518" w:type="dxa"/>
            <w:vAlign w:val="center"/>
          </w:tcPr>
          <w:p w:rsidR="00124B71" w:rsidRDefault="00124B71" w:rsidP="00124B71">
            <w:pPr>
              <w:pStyle w:val="NoSpacing"/>
              <w:jc w:val="left"/>
            </w:pPr>
            <w:r w:rsidRPr="005712C2">
              <w:t>Sesgo (</w:t>
            </w:r>
            <w:proofErr w:type="spellStart"/>
            <w:r w:rsidRPr="005712C2">
              <w:t>Bias</w:t>
            </w:r>
            <w:proofErr w:type="spellEnd"/>
            <w:r w:rsidRPr="005712C2">
              <w:t>)</w:t>
            </w:r>
          </w:p>
        </w:tc>
        <w:tc>
          <w:tcPr>
            <w:tcW w:w="1758" w:type="dxa"/>
            <w:vAlign w:val="center"/>
          </w:tcPr>
          <w:p w:rsidR="00124B71" w:rsidRPr="00124B71" w:rsidRDefault="00EC336F" w:rsidP="00124B71">
            <w:pPr>
              <w:pStyle w:val="NoSpacing"/>
              <w:jc w:val="left"/>
            </w:pPr>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GC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bs</m:t>
                        </m:r>
                      </m:sub>
                    </m:sSub>
                  </m:den>
                </m:f>
                <m:r>
                  <w:rPr>
                    <w:rFonts w:ascii="Cambria Math" w:hAnsi="Cambria Math"/>
                  </w:rPr>
                  <m:t xml:space="preserve"> [%]</m:t>
                </m:r>
              </m:oMath>
            </m:oMathPara>
          </w:p>
        </w:tc>
        <w:tc>
          <w:tcPr>
            <w:tcW w:w="4394" w:type="dxa"/>
            <w:vAlign w:val="center"/>
          </w:tcPr>
          <w:p w:rsidR="00124B71" w:rsidRDefault="00EC336F" w:rsidP="00124B71">
            <w:pPr>
              <w:pStyle w:val="NoSpacing"/>
              <w:numPr>
                <w:ilvl w:val="0"/>
                <w:numId w:val="16"/>
              </w:numPr>
              <w:ind w:left="310" w:hanging="283"/>
              <w:jc w:val="lef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GCM</m:t>
                  </m:r>
                </m:sub>
              </m:sSub>
            </m:oMath>
            <w:r w:rsidR="00124B71">
              <w:t>: Media de la señal del GCM</w:t>
            </w:r>
          </w:p>
          <w:p w:rsidR="00124B71" w:rsidRDefault="00EC336F" w:rsidP="00124B71">
            <w:pPr>
              <w:pStyle w:val="NoSpacing"/>
              <w:numPr>
                <w:ilvl w:val="0"/>
                <w:numId w:val="16"/>
              </w:numPr>
              <w:ind w:left="310" w:hanging="283"/>
              <w:jc w:val="lef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bs</m:t>
                  </m:r>
                </m:sub>
              </m:sSub>
            </m:oMath>
            <w:r w:rsidR="00124B71">
              <w:t>: Media regional de la señal observada</w:t>
            </w:r>
          </w:p>
        </w:tc>
      </w:tr>
      <w:tr w:rsidR="00124B71" w:rsidTr="00A06251">
        <w:trPr>
          <w:trHeight w:val="510"/>
          <w:jc w:val="center"/>
        </w:trPr>
        <w:tc>
          <w:tcPr>
            <w:tcW w:w="2518" w:type="dxa"/>
            <w:vAlign w:val="center"/>
          </w:tcPr>
          <w:p w:rsidR="00124B71" w:rsidRDefault="00124B71" w:rsidP="00124B71">
            <w:pPr>
              <w:pStyle w:val="NoSpacing"/>
              <w:jc w:val="left"/>
            </w:pPr>
            <w:r w:rsidRPr="005712C2">
              <w:lastRenderedPageBreak/>
              <w:t>Longitud de rachas secas (</w:t>
            </w:r>
            <w:proofErr w:type="spellStart"/>
            <w:r w:rsidRPr="005712C2">
              <w:t>Dry_spell_lenght</w:t>
            </w:r>
            <w:proofErr w:type="spellEnd"/>
            <w:r w:rsidRPr="005712C2">
              <w:t>)</w:t>
            </w:r>
          </w:p>
        </w:tc>
        <w:tc>
          <w:tcPr>
            <w:tcW w:w="1758" w:type="dxa"/>
            <w:vAlign w:val="center"/>
          </w:tcPr>
          <w:p w:rsidR="00124B71" w:rsidRDefault="00EC336F" w:rsidP="00122864">
            <w:pPr>
              <w:pStyle w:val="NoSpacing"/>
              <w:jc w:val="left"/>
            </w:pPr>
            <m:oMathPara>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d</m:t>
                        </m:r>
                      </m:sub>
                    </m:sSub>
                  </m:num>
                  <m:den>
                    <m:sSub>
                      <m:sSubPr>
                        <m:ctrlPr>
                          <w:rPr>
                            <w:rFonts w:ascii="Cambria Math" w:hAnsi="Cambria Math"/>
                            <w:i/>
                          </w:rPr>
                        </m:ctrlPr>
                      </m:sSubPr>
                      <m:e>
                        <m:r>
                          <w:rPr>
                            <w:rFonts w:ascii="Cambria Math" w:hAnsi="Cambria Math"/>
                          </w:rPr>
                          <m:t>N</m:t>
                        </m:r>
                      </m:e>
                      <m:sub>
                        <m:r>
                          <w:rPr>
                            <w:rFonts w:ascii="Cambria Math" w:hAnsi="Cambria Math"/>
                          </w:rPr>
                          <m:t>d</m:t>
                        </m:r>
                      </m:sub>
                    </m:sSub>
                  </m:den>
                </m:f>
              </m:oMath>
            </m:oMathPara>
          </w:p>
        </w:tc>
        <w:tc>
          <w:tcPr>
            <w:tcW w:w="4394" w:type="dxa"/>
            <w:vAlign w:val="center"/>
          </w:tcPr>
          <w:p w:rsidR="00122864" w:rsidRDefault="00EC336F" w:rsidP="00122864">
            <w:pPr>
              <w:pStyle w:val="NoSpacing"/>
              <w:numPr>
                <w:ilvl w:val="0"/>
                <w:numId w:val="16"/>
              </w:numPr>
              <w:ind w:left="310" w:hanging="283"/>
              <w:jc w:val="left"/>
            </w:pPr>
            <m:oMath>
              <m:sSub>
                <m:sSubPr>
                  <m:ctrlPr>
                    <w:rPr>
                      <w:rFonts w:ascii="Cambria Math" w:hAnsi="Cambria Math"/>
                      <w:i/>
                    </w:rPr>
                  </m:ctrlPr>
                </m:sSubPr>
                <m:e>
                  <m:r>
                    <w:rPr>
                      <w:rFonts w:ascii="Cambria Math" w:hAnsi="Cambria Math"/>
                    </w:rPr>
                    <m:t>D</m:t>
                  </m:r>
                </m:e>
                <m:sub>
                  <m:r>
                    <w:rPr>
                      <w:rFonts w:ascii="Cambria Math" w:hAnsi="Cambria Math"/>
                    </w:rPr>
                    <m:t>d</m:t>
                  </m:r>
                </m:sub>
              </m:sSub>
            </m:oMath>
            <w:r w:rsidR="00122864">
              <w:t xml:space="preserve">: Total de días secos en el periodo analizado </w:t>
            </w:r>
            <m:oMath>
              <m:r>
                <m:rPr>
                  <m:sty m:val="p"/>
                </m:rPr>
                <w:rPr>
                  <w:rFonts w:ascii="Cambria Math" w:hAnsi="Cambria Math"/>
                </w:rPr>
                <m:t>(P≤ 0.1 mm)</m:t>
              </m:r>
            </m:oMath>
          </w:p>
          <w:p w:rsidR="00124B71" w:rsidRDefault="00EC336F" w:rsidP="00122864">
            <w:pPr>
              <w:pStyle w:val="NoSpacing"/>
              <w:numPr>
                <w:ilvl w:val="0"/>
                <w:numId w:val="16"/>
              </w:numPr>
              <w:ind w:left="310" w:hanging="283"/>
              <w:jc w:val="left"/>
            </w:pPr>
            <m:oMath>
              <m:sSub>
                <m:sSubPr>
                  <m:ctrlPr>
                    <w:rPr>
                      <w:rFonts w:ascii="Cambria Math" w:hAnsi="Cambria Math"/>
                      <w:i/>
                    </w:rPr>
                  </m:ctrlPr>
                </m:sSubPr>
                <m:e>
                  <m:r>
                    <w:rPr>
                      <w:rFonts w:ascii="Cambria Math" w:hAnsi="Cambria Math"/>
                    </w:rPr>
                    <m:t>N</m:t>
                  </m:r>
                </m:e>
                <m:sub>
                  <m:r>
                    <w:rPr>
                      <w:rFonts w:ascii="Cambria Math" w:hAnsi="Cambria Math"/>
                    </w:rPr>
                    <m:t>d</m:t>
                  </m:r>
                </m:sub>
              </m:sSub>
            </m:oMath>
            <w:r w:rsidR="00122864">
              <w:t>: Número de periodos sin lluvia en el periodo analizado</w:t>
            </w:r>
          </w:p>
        </w:tc>
      </w:tr>
      <w:tr w:rsidR="00124B71" w:rsidTr="00A06251">
        <w:trPr>
          <w:trHeight w:val="510"/>
          <w:jc w:val="center"/>
        </w:trPr>
        <w:tc>
          <w:tcPr>
            <w:tcW w:w="2518" w:type="dxa"/>
            <w:vAlign w:val="center"/>
          </w:tcPr>
          <w:p w:rsidR="00124B71" w:rsidRDefault="00124B71" w:rsidP="00124B71">
            <w:pPr>
              <w:pStyle w:val="NoSpacing"/>
              <w:jc w:val="left"/>
            </w:pPr>
            <w:r w:rsidRPr="005712C2">
              <w:t>Media diaria (</w:t>
            </w:r>
            <w:proofErr w:type="spellStart"/>
            <w:r w:rsidRPr="005712C2">
              <w:t>Daily</w:t>
            </w:r>
            <w:proofErr w:type="spellEnd"/>
            <w:r w:rsidRPr="005712C2">
              <w:t xml:space="preserve"> mean)</w:t>
            </w:r>
          </w:p>
        </w:tc>
        <w:tc>
          <w:tcPr>
            <w:tcW w:w="1758" w:type="dxa"/>
            <w:vAlign w:val="center"/>
          </w:tcPr>
          <w:p w:rsidR="00124B71" w:rsidRDefault="00EC336F" w:rsidP="00122864">
            <w:pPr>
              <w:pStyle w:val="NoSpacing"/>
              <w:jc w:val="left"/>
            </w:pPr>
            <m:oMathPara>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r>
                      <w:rPr>
                        <w:rFonts w:ascii="Cambria Math" w:hAnsi="Cambria Math"/>
                      </w:rPr>
                      <m:t>N</m:t>
                    </m:r>
                  </m:den>
                </m:f>
                <m:r>
                  <w:rPr>
                    <w:rFonts w:ascii="Cambria Math" w:hAnsi="Cambria Math"/>
                  </w:rPr>
                  <m:t xml:space="preserve"> [%]</m:t>
                </m:r>
              </m:oMath>
            </m:oMathPara>
          </w:p>
        </w:tc>
        <w:tc>
          <w:tcPr>
            <w:tcW w:w="4394" w:type="dxa"/>
            <w:vAlign w:val="center"/>
          </w:tcPr>
          <w:p w:rsidR="00124B71" w:rsidRDefault="00EC336F" w:rsidP="00122864">
            <w:pPr>
              <w:pStyle w:val="NoSpacing"/>
              <w:numPr>
                <w:ilvl w:val="0"/>
                <w:numId w:val="17"/>
              </w:numPr>
              <w:ind w:left="310" w:hanging="283"/>
              <w:jc w:val="left"/>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22864">
              <w:t>: Señal (GCM o Observada)</w:t>
            </w:r>
          </w:p>
          <w:p w:rsidR="00122864" w:rsidRDefault="00122864" w:rsidP="00122864">
            <w:pPr>
              <w:pStyle w:val="NoSpacing"/>
              <w:numPr>
                <w:ilvl w:val="0"/>
                <w:numId w:val="17"/>
              </w:numPr>
              <w:ind w:left="310" w:hanging="283"/>
              <w:jc w:val="left"/>
            </w:pPr>
            <w:r>
              <w:t>N: Número de días del periodo</w:t>
            </w:r>
          </w:p>
        </w:tc>
      </w:tr>
      <w:tr w:rsidR="00124B71" w:rsidTr="00A06251">
        <w:trPr>
          <w:trHeight w:val="510"/>
          <w:jc w:val="center"/>
        </w:trPr>
        <w:tc>
          <w:tcPr>
            <w:tcW w:w="2518" w:type="dxa"/>
            <w:vAlign w:val="center"/>
          </w:tcPr>
          <w:p w:rsidR="00124B71" w:rsidRDefault="00122864" w:rsidP="00124B71">
            <w:pPr>
              <w:pStyle w:val="NoSpacing"/>
              <w:jc w:val="left"/>
            </w:pPr>
            <w:r>
              <w:t>Magnitud de eventos extremos</w:t>
            </w:r>
          </w:p>
        </w:tc>
        <w:tc>
          <w:tcPr>
            <w:tcW w:w="1758" w:type="dxa"/>
            <w:vAlign w:val="center"/>
          </w:tcPr>
          <w:p w:rsidR="00124B71" w:rsidRDefault="00122864" w:rsidP="00124B71">
            <w:pPr>
              <w:pStyle w:val="NoSpacing"/>
              <w:jc w:val="left"/>
            </w:pPr>
            <m:oMathPara>
              <m:oMath>
                <m:r>
                  <w:rPr>
                    <w:rFonts w:ascii="Cambria Math" w:hAnsi="Cambria Math"/>
                  </w:rPr>
                  <m:t>P95</m:t>
                </m:r>
              </m:oMath>
            </m:oMathPara>
          </w:p>
        </w:tc>
        <w:tc>
          <w:tcPr>
            <w:tcW w:w="4394" w:type="dxa"/>
            <w:vAlign w:val="center"/>
          </w:tcPr>
          <w:p w:rsidR="00124B71" w:rsidRDefault="00122864" w:rsidP="00122864">
            <w:pPr>
              <w:pStyle w:val="NoSpacing"/>
              <w:jc w:val="left"/>
            </w:pPr>
            <m:oMath>
              <m:r>
                <m:rPr>
                  <m:sty m:val="p"/>
                </m:rPr>
                <w:rPr>
                  <w:rFonts w:ascii="Cambria Math" w:hAnsi="Cambria Math"/>
                </w:rPr>
                <m:t xml:space="preserve">P95: </m:t>
              </m:r>
            </m:oMath>
            <w:r w:rsidRPr="005712C2">
              <w:t xml:space="preserve">Percentil 95 (probabilidad de excedencia 0.05) </w:t>
            </w:r>
          </w:p>
        </w:tc>
      </w:tr>
      <w:tr w:rsidR="00122864" w:rsidTr="00A06251">
        <w:trPr>
          <w:trHeight w:val="510"/>
          <w:jc w:val="center"/>
        </w:trPr>
        <w:tc>
          <w:tcPr>
            <w:tcW w:w="2518" w:type="dxa"/>
            <w:vAlign w:val="center"/>
          </w:tcPr>
          <w:p w:rsidR="00122864" w:rsidRDefault="00122864" w:rsidP="00124B71">
            <w:pPr>
              <w:pStyle w:val="NoSpacing"/>
              <w:jc w:val="left"/>
            </w:pPr>
            <w:r w:rsidRPr="005712C2">
              <w:t xml:space="preserve">Fracción de días con lluvia (P &gt; 0.1 mm) </w:t>
            </w:r>
            <w:proofErr w:type="spellStart"/>
            <w:r w:rsidRPr="005712C2">
              <w:t>Wet</w:t>
            </w:r>
            <w:proofErr w:type="spellEnd"/>
            <w:r w:rsidRPr="005712C2">
              <w:t xml:space="preserve"> </w:t>
            </w:r>
            <w:proofErr w:type="spellStart"/>
            <w:r w:rsidRPr="005712C2">
              <w:t>fraction</w:t>
            </w:r>
            <w:proofErr w:type="spellEnd"/>
          </w:p>
        </w:tc>
        <w:tc>
          <w:tcPr>
            <w:tcW w:w="1758" w:type="dxa"/>
            <w:vAlign w:val="center"/>
          </w:tcPr>
          <w:p w:rsidR="00122864" w:rsidRDefault="00EC336F" w:rsidP="00122864">
            <w:pPr>
              <w:pStyle w:val="NoSpacing"/>
              <w:jc w:val="left"/>
            </w:pPr>
            <m:oMathPara>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w</m:t>
                        </m:r>
                      </m:sub>
                    </m:sSub>
                  </m:num>
                  <m:den>
                    <m:r>
                      <w:rPr>
                        <w:rFonts w:ascii="Cambria Math" w:hAnsi="Cambria Math"/>
                      </w:rPr>
                      <m:t>N</m:t>
                    </m:r>
                  </m:den>
                </m:f>
              </m:oMath>
            </m:oMathPara>
          </w:p>
        </w:tc>
        <w:tc>
          <w:tcPr>
            <w:tcW w:w="4394" w:type="dxa"/>
            <w:vAlign w:val="center"/>
          </w:tcPr>
          <w:p w:rsidR="00122864" w:rsidRDefault="00EC336F" w:rsidP="00C4403E">
            <w:pPr>
              <w:pStyle w:val="NoSpacing"/>
              <w:numPr>
                <w:ilvl w:val="0"/>
                <w:numId w:val="16"/>
              </w:numPr>
              <w:ind w:left="310" w:hanging="283"/>
              <w:jc w:val="left"/>
            </w:pPr>
            <m:oMath>
              <m:sSub>
                <m:sSubPr>
                  <m:ctrlPr>
                    <w:rPr>
                      <w:rFonts w:ascii="Cambria Math" w:hAnsi="Cambria Math"/>
                      <w:i/>
                    </w:rPr>
                  </m:ctrlPr>
                </m:sSubPr>
                <m:e>
                  <m:r>
                    <w:rPr>
                      <w:rFonts w:ascii="Cambria Math" w:hAnsi="Cambria Math"/>
                    </w:rPr>
                    <m:t>D</m:t>
                  </m:r>
                </m:e>
                <m:sub>
                  <m:r>
                    <w:rPr>
                      <w:rFonts w:ascii="Cambria Math" w:hAnsi="Cambria Math"/>
                    </w:rPr>
                    <m:t>w</m:t>
                  </m:r>
                </m:sub>
              </m:sSub>
            </m:oMath>
            <w:r w:rsidR="00122864">
              <w:t xml:space="preserve">: Total de días húmedos en el periodo analizado </w:t>
            </w:r>
            <m:oMath>
              <m:r>
                <m:rPr>
                  <m:sty m:val="p"/>
                </m:rPr>
                <w:rPr>
                  <w:rFonts w:ascii="Cambria Math" w:hAnsi="Cambria Math"/>
                </w:rPr>
                <m:t>(P&gt; 0.1 mm)</m:t>
              </m:r>
            </m:oMath>
          </w:p>
          <w:p w:rsidR="00122864" w:rsidRDefault="00122864" w:rsidP="00C4403E">
            <w:pPr>
              <w:pStyle w:val="NoSpacing"/>
              <w:numPr>
                <w:ilvl w:val="0"/>
                <w:numId w:val="16"/>
              </w:numPr>
              <w:ind w:left="310" w:hanging="283"/>
              <w:jc w:val="left"/>
            </w:pPr>
            <w:r>
              <w:t>N: Número de días del periodo</w:t>
            </w:r>
          </w:p>
        </w:tc>
      </w:tr>
      <w:tr w:rsidR="00122864" w:rsidTr="00A06251">
        <w:trPr>
          <w:trHeight w:val="510"/>
          <w:jc w:val="center"/>
        </w:trPr>
        <w:tc>
          <w:tcPr>
            <w:tcW w:w="2518" w:type="dxa"/>
            <w:vAlign w:val="center"/>
          </w:tcPr>
          <w:p w:rsidR="00122864" w:rsidRDefault="00122864" w:rsidP="00124B71">
            <w:pPr>
              <w:pStyle w:val="NoSpacing"/>
              <w:jc w:val="left"/>
            </w:pPr>
            <w:r w:rsidRPr="005712C2">
              <w:t xml:space="preserve">Longitud media de rachas </w:t>
            </w:r>
            <w:proofErr w:type="spellStart"/>
            <w:r w:rsidRPr="005712C2">
              <w:t>humedas</w:t>
            </w:r>
            <w:proofErr w:type="spellEnd"/>
            <w:r w:rsidRPr="005712C2">
              <w:t xml:space="preserve"> (</w:t>
            </w:r>
            <w:proofErr w:type="spellStart"/>
            <w:r w:rsidRPr="005712C2">
              <w:t>Wet</w:t>
            </w:r>
            <w:proofErr w:type="spellEnd"/>
            <w:r w:rsidRPr="005712C2">
              <w:t xml:space="preserve"> </w:t>
            </w:r>
            <w:proofErr w:type="spellStart"/>
            <w:r w:rsidRPr="005712C2">
              <w:t>spell</w:t>
            </w:r>
            <w:proofErr w:type="spellEnd"/>
            <w:r w:rsidRPr="005712C2">
              <w:t xml:space="preserve"> </w:t>
            </w:r>
            <w:proofErr w:type="spellStart"/>
            <w:r w:rsidRPr="005712C2">
              <w:t>length</w:t>
            </w:r>
            <w:proofErr w:type="spellEnd"/>
            <w:r w:rsidRPr="005712C2">
              <w:t>)</w:t>
            </w:r>
          </w:p>
        </w:tc>
        <w:tc>
          <w:tcPr>
            <w:tcW w:w="1758" w:type="dxa"/>
            <w:vAlign w:val="center"/>
          </w:tcPr>
          <w:p w:rsidR="00122864" w:rsidRDefault="00EC336F" w:rsidP="00C4403E">
            <w:pPr>
              <w:pStyle w:val="NoSpacing"/>
              <w:jc w:val="left"/>
            </w:pPr>
            <m:oMathPara>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w</m:t>
                        </m:r>
                      </m:sub>
                    </m:sSub>
                  </m:num>
                  <m:den>
                    <m:sSub>
                      <m:sSubPr>
                        <m:ctrlPr>
                          <w:rPr>
                            <w:rFonts w:ascii="Cambria Math" w:hAnsi="Cambria Math"/>
                            <w:i/>
                          </w:rPr>
                        </m:ctrlPr>
                      </m:sSubPr>
                      <m:e>
                        <m:r>
                          <w:rPr>
                            <w:rFonts w:ascii="Cambria Math" w:hAnsi="Cambria Math"/>
                          </w:rPr>
                          <m:t>N</m:t>
                        </m:r>
                      </m:e>
                      <m:sub>
                        <m:r>
                          <w:rPr>
                            <w:rFonts w:ascii="Cambria Math" w:hAnsi="Cambria Math"/>
                          </w:rPr>
                          <m:t>w</m:t>
                        </m:r>
                      </m:sub>
                    </m:sSub>
                  </m:den>
                </m:f>
              </m:oMath>
            </m:oMathPara>
          </w:p>
        </w:tc>
        <w:tc>
          <w:tcPr>
            <w:tcW w:w="4394" w:type="dxa"/>
            <w:vAlign w:val="center"/>
          </w:tcPr>
          <w:p w:rsidR="00122864" w:rsidRDefault="00EC336F" w:rsidP="00C4403E">
            <w:pPr>
              <w:pStyle w:val="NoSpacing"/>
              <w:numPr>
                <w:ilvl w:val="0"/>
                <w:numId w:val="16"/>
              </w:numPr>
              <w:ind w:left="310" w:hanging="283"/>
              <w:jc w:val="left"/>
            </w:pPr>
            <m:oMath>
              <m:sSub>
                <m:sSubPr>
                  <m:ctrlPr>
                    <w:rPr>
                      <w:rFonts w:ascii="Cambria Math" w:hAnsi="Cambria Math"/>
                      <w:i/>
                    </w:rPr>
                  </m:ctrlPr>
                </m:sSubPr>
                <m:e>
                  <m:r>
                    <w:rPr>
                      <w:rFonts w:ascii="Cambria Math" w:hAnsi="Cambria Math"/>
                    </w:rPr>
                    <m:t>D</m:t>
                  </m:r>
                </m:e>
                <m:sub>
                  <m:r>
                    <w:rPr>
                      <w:rFonts w:ascii="Cambria Math" w:hAnsi="Cambria Math"/>
                    </w:rPr>
                    <m:t>w</m:t>
                  </m:r>
                </m:sub>
              </m:sSub>
            </m:oMath>
            <w:r w:rsidR="00122864">
              <w:t xml:space="preserve">: Total de días secos en el periodo analizado </w:t>
            </w:r>
            <m:oMath>
              <m:r>
                <m:rPr>
                  <m:sty m:val="p"/>
                </m:rPr>
                <w:rPr>
                  <w:rFonts w:ascii="Cambria Math" w:hAnsi="Cambria Math"/>
                </w:rPr>
                <m:t>(P≤ 0.1 mm)</m:t>
              </m:r>
            </m:oMath>
          </w:p>
          <w:p w:rsidR="00122864" w:rsidRDefault="00EC336F" w:rsidP="00122864">
            <w:pPr>
              <w:pStyle w:val="NoSpacing"/>
              <w:numPr>
                <w:ilvl w:val="0"/>
                <w:numId w:val="16"/>
              </w:numPr>
              <w:ind w:left="310" w:hanging="283"/>
              <w:jc w:val="left"/>
            </w:pP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122864">
              <w:t>: Número de periodos con lluvia en el periodo analizado</w:t>
            </w:r>
          </w:p>
        </w:tc>
      </w:tr>
      <w:tr w:rsidR="00122864" w:rsidTr="00A06251">
        <w:trPr>
          <w:trHeight w:val="510"/>
          <w:jc w:val="center"/>
        </w:trPr>
        <w:tc>
          <w:tcPr>
            <w:tcW w:w="2518" w:type="dxa"/>
            <w:vAlign w:val="center"/>
          </w:tcPr>
          <w:p w:rsidR="00122864" w:rsidRDefault="00122864" w:rsidP="00124B71">
            <w:pPr>
              <w:pStyle w:val="NoSpacing"/>
              <w:jc w:val="left"/>
            </w:pPr>
            <w:r w:rsidRPr="005712C2">
              <w:t>Estacionalidad mensual</w:t>
            </w:r>
          </w:p>
        </w:tc>
        <w:tc>
          <w:tcPr>
            <w:tcW w:w="1758" w:type="dxa"/>
            <w:vAlign w:val="center"/>
          </w:tcPr>
          <w:p w:rsidR="00122864" w:rsidRDefault="00122864" w:rsidP="00124B71">
            <w:pPr>
              <w:pStyle w:val="NoSpacing"/>
              <w:jc w:val="left"/>
            </w:pPr>
          </w:p>
        </w:tc>
        <w:tc>
          <w:tcPr>
            <w:tcW w:w="4394" w:type="dxa"/>
            <w:vAlign w:val="center"/>
          </w:tcPr>
          <w:p w:rsidR="00122864" w:rsidRDefault="00122864" w:rsidP="00124B71">
            <w:pPr>
              <w:pStyle w:val="NoSpacing"/>
              <w:jc w:val="left"/>
            </w:pPr>
            <w:r>
              <w:t>Reproduce o no el patrón estacional (un máximo, dos máximos)</w:t>
            </w:r>
          </w:p>
        </w:tc>
      </w:tr>
      <w:tr w:rsidR="00122864" w:rsidTr="00A06251">
        <w:trPr>
          <w:trHeight w:val="1785"/>
          <w:jc w:val="center"/>
        </w:trPr>
        <w:tc>
          <w:tcPr>
            <w:tcW w:w="2518" w:type="dxa"/>
            <w:vAlign w:val="center"/>
          </w:tcPr>
          <w:p w:rsidR="00122864" w:rsidRDefault="00122864" w:rsidP="00124B71">
            <w:pPr>
              <w:pStyle w:val="NoSpacing"/>
              <w:jc w:val="left"/>
            </w:pPr>
            <w:r w:rsidRPr="005712C2">
              <w:t xml:space="preserve">Oscilaciones de baja frecuencia y </w:t>
            </w:r>
            <w:proofErr w:type="spellStart"/>
            <w:r w:rsidRPr="005712C2">
              <w:t>teleconexiónes</w:t>
            </w:r>
            <w:proofErr w:type="spellEnd"/>
            <w:r w:rsidRPr="005712C2">
              <w:t xml:space="preserve"> </w:t>
            </w:r>
            <w:proofErr w:type="spellStart"/>
            <w:r w:rsidRPr="005712C2">
              <w:t>macroclimáticas</w:t>
            </w:r>
            <w:proofErr w:type="spellEnd"/>
          </w:p>
        </w:tc>
        <w:tc>
          <w:tcPr>
            <w:tcW w:w="1758" w:type="dxa"/>
            <w:vAlign w:val="center"/>
          </w:tcPr>
          <w:p w:rsidR="00122864" w:rsidRDefault="00122864" w:rsidP="00122864">
            <w:pPr>
              <w:pStyle w:val="NoSpacing"/>
              <w:jc w:val="left"/>
            </w:pPr>
          </w:p>
          <w:p w:rsidR="00122864" w:rsidRPr="00122864" w:rsidRDefault="00122864" w:rsidP="00122864">
            <w:pPr>
              <w:pStyle w:val="NoSpacing"/>
              <w:jc w:val="left"/>
            </w:pPr>
            <m:oMathPara>
              <m:oMath>
                <m:r>
                  <w:rPr>
                    <w:rFonts w:ascii="Cambria Math" w:hAnsi="Cambria Math"/>
                  </w:rPr>
                  <m:t>F</m:t>
                </m:r>
                <m:d>
                  <m:dPr>
                    <m:ctrlPr>
                      <w:rPr>
                        <w:rFonts w:ascii="Cambria Math" w:hAnsi="Cambria Math"/>
                        <w:i/>
                      </w:rPr>
                    </m:ctrlPr>
                  </m:dPr>
                  <m:e>
                    <m:r>
                      <w:rPr>
                        <w:rFonts w:ascii="Cambria Math" w:hAnsi="Cambria Math"/>
                      </w:rPr>
                      <m:t>ONI</m:t>
                    </m:r>
                  </m:e>
                </m:d>
              </m:oMath>
            </m:oMathPara>
          </w:p>
          <w:p w:rsidR="00122864" w:rsidRDefault="00122864" w:rsidP="00122864">
            <w:pPr>
              <w:pStyle w:val="NoSpacing"/>
              <w:jc w:val="left"/>
            </w:pPr>
          </w:p>
          <w:p w:rsidR="00122864" w:rsidRPr="00122864" w:rsidRDefault="00122864" w:rsidP="00122864">
            <w:pPr>
              <w:pStyle w:val="NoSpacing"/>
              <w:jc w:val="left"/>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GC</m:t>
                        </m:r>
                        <m:sSub>
                          <m:sSubPr>
                            <m:ctrlPr>
                              <w:rPr>
                                <w:rFonts w:ascii="Cambria Math" w:hAnsi="Cambria Math"/>
                                <w:i/>
                              </w:rPr>
                            </m:ctrlPr>
                          </m:sSubPr>
                          <m:e>
                            <m:r>
                              <w:rPr>
                                <w:rFonts w:ascii="Cambria Math" w:hAnsi="Cambria Math"/>
                              </w:rPr>
                              <m:t>M</m:t>
                            </m:r>
                          </m:e>
                          <m:sub>
                            <m:r>
                              <w:rPr>
                                <w:rFonts w:ascii="Cambria Math" w:hAnsi="Cambria Math"/>
                              </w:rPr>
                              <m:t>a</m:t>
                            </m:r>
                          </m:sub>
                        </m:sSub>
                      </m:sub>
                    </m:sSub>
                  </m:e>
                </m:d>
              </m:oMath>
            </m:oMathPara>
          </w:p>
          <w:p w:rsidR="00122864" w:rsidRDefault="00122864" w:rsidP="00122864">
            <w:pPr>
              <w:pStyle w:val="NoSpacing"/>
              <w:jc w:val="left"/>
            </w:pPr>
          </w:p>
          <w:p w:rsidR="00122864" w:rsidRPr="00122864" w:rsidRDefault="00122864" w:rsidP="00122864">
            <w:pPr>
              <w:pStyle w:val="NoSpacing"/>
              <w:jc w:val="left"/>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b</m:t>
                        </m:r>
                        <m:sSub>
                          <m:sSubPr>
                            <m:ctrlPr>
                              <w:rPr>
                                <w:rFonts w:ascii="Cambria Math" w:hAnsi="Cambria Math"/>
                                <w:i/>
                              </w:rPr>
                            </m:ctrlPr>
                          </m:sSubPr>
                          <m:e>
                            <m:r>
                              <w:rPr>
                                <w:rFonts w:ascii="Cambria Math" w:hAnsi="Cambria Math"/>
                              </w:rPr>
                              <m:t>s</m:t>
                            </m:r>
                          </m:e>
                          <m:sub>
                            <m:r>
                              <w:rPr>
                                <w:rFonts w:ascii="Cambria Math" w:hAnsi="Cambria Math"/>
                              </w:rPr>
                              <m:t>a</m:t>
                            </m:r>
                          </m:sub>
                        </m:sSub>
                      </m:sub>
                    </m:sSub>
                  </m:e>
                </m:d>
              </m:oMath>
            </m:oMathPara>
          </w:p>
          <w:p w:rsidR="00122864" w:rsidRDefault="00122864" w:rsidP="00122864">
            <w:pPr>
              <w:pStyle w:val="NoSpacing"/>
              <w:jc w:val="left"/>
            </w:pPr>
          </w:p>
        </w:tc>
        <w:tc>
          <w:tcPr>
            <w:tcW w:w="4394" w:type="dxa"/>
            <w:vAlign w:val="center"/>
          </w:tcPr>
          <w:p w:rsidR="00122864" w:rsidRDefault="00122864" w:rsidP="00122864">
            <w:pPr>
              <w:pStyle w:val="NoSpacing"/>
              <w:numPr>
                <w:ilvl w:val="0"/>
                <w:numId w:val="18"/>
              </w:numPr>
              <w:ind w:left="310" w:hanging="283"/>
              <w:jc w:val="left"/>
            </w:pPr>
            <m:oMath>
              <m:r>
                <w:rPr>
                  <w:rFonts w:ascii="Cambria Math" w:hAnsi="Cambria Math"/>
                </w:rPr>
                <m:t>F:</m:t>
              </m:r>
            </m:oMath>
            <w:r>
              <w:t xml:space="preserve"> Periodograma (Véase </w:t>
            </w:r>
            <w:r>
              <w:fldChar w:fldCharType="begin"/>
            </w:r>
            <w:r>
              <w:instrText xml:space="preserve"> REF _Ref394427148 \h  \* MERGEFORMAT </w:instrText>
            </w:r>
            <w:r>
              <w:fldChar w:fldCharType="separate"/>
            </w:r>
            <w:r>
              <w:t xml:space="preserve">Figura </w:t>
            </w:r>
            <w:r>
              <w:rPr>
                <w:noProof/>
              </w:rPr>
              <w:t>9</w:t>
            </w:r>
            <w:r>
              <w:fldChar w:fldCharType="end"/>
            </w:r>
            <w:r>
              <w:t>)</w:t>
            </w:r>
          </w:p>
          <w:p w:rsidR="00122864" w:rsidRDefault="00122864" w:rsidP="00122864">
            <w:pPr>
              <w:pStyle w:val="NoSpacing"/>
              <w:numPr>
                <w:ilvl w:val="0"/>
                <w:numId w:val="18"/>
              </w:numPr>
              <w:ind w:left="310" w:hanging="283"/>
              <w:jc w:val="left"/>
            </w:pPr>
            <m:oMath>
              <m:r>
                <w:rPr>
                  <w:rFonts w:ascii="Cambria Math" w:hAnsi="Cambria Math"/>
                </w:rPr>
                <m:t>ONI:</m:t>
              </m:r>
            </m:oMath>
            <w:r>
              <w:t xml:space="preserve"> Señal niño oceánica (media anual). </w:t>
            </w:r>
            <w:r>
              <w:fldChar w:fldCharType="begin"/>
            </w:r>
            <w:r>
              <w:instrText xml:space="preserve"> REF _Ref394428223 \h </w:instrText>
            </w:r>
            <w:r>
              <w:fldChar w:fldCharType="separate"/>
            </w:r>
            <w:r>
              <w:t xml:space="preserve">Figura </w:t>
            </w:r>
            <w:r>
              <w:rPr>
                <w:noProof/>
              </w:rPr>
              <w:t>8</w:t>
            </w:r>
            <w:r>
              <w:fldChar w:fldCharType="end"/>
            </w:r>
          </w:p>
          <w:p w:rsidR="00122864" w:rsidRDefault="00EC336F" w:rsidP="00122864">
            <w:pPr>
              <w:pStyle w:val="NoSpacing"/>
              <w:numPr>
                <w:ilvl w:val="0"/>
                <w:numId w:val="18"/>
              </w:numPr>
              <w:ind w:left="310" w:hanging="283"/>
              <w:jc w:val="left"/>
            </w:pPr>
            <m:oMath>
              <m:sSub>
                <m:sSubPr>
                  <m:ctrlPr>
                    <w:rPr>
                      <w:rFonts w:ascii="Cambria Math" w:hAnsi="Cambria Math"/>
                    </w:rPr>
                  </m:ctrlPr>
                </m:sSubPr>
                <m:e>
                  <m:r>
                    <m:rPr>
                      <m:sty m:val="p"/>
                    </m:rPr>
                    <w:rPr>
                      <w:rFonts w:ascii="Cambria Math" w:hAnsi="Cambria Math"/>
                    </w:rPr>
                    <m:t>X</m:t>
                  </m:r>
                </m:e>
                <m:sub>
                  <m:r>
                    <w:rPr>
                      <w:rFonts w:ascii="Cambria Math" w:hAnsi="Cambria Math"/>
                    </w:rPr>
                    <m:t>GC</m:t>
                  </m:r>
                  <m:sSub>
                    <m:sSubPr>
                      <m:ctrlPr>
                        <w:rPr>
                          <w:rFonts w:ascii="Cambria Math" w:hAnsi="Cambria Math"/>
                          <w:i/>
                        </w:rPr>
                      </m:ctrlPr>
                    </m:sSubPr>
                    <m:e>
                      <m:r>
                        <w:rPr>
                          <w:rFonts w:ascii="Cambria Math" w:hAnsi="Cambria Math"/>
                        </w:rPr>
                        <m:t>M</m:t>
                      </m:r>
                    </m:e>
                    <m:sub>
                      <m:r>
                        <w:rPr>
                          <w:rFonts w:ascii="Cambria Math" w:hAnsi="Cambria Math"/>
                        </w:rPr>
                        <m:t>a</m:t>
                      </m:r>
                    </m:sub>
                  </m:sSub>
                </m:sub>
              </m:sSub>
            </m:oMath>
            <w:r w:rsidR="00122864">
              <w:t>:Señal media anual del GCM</w:t>
            </w:r>
          </w:p>
          <w:p w:rsidR="00122864" w:rsidRDefault="00EC336F" w:rsidP="00122864">
            <w:pPr>
              <w:pStyle w:val="NoSpacing"/>
              <w:numPr>
                <w:ilvl w:val="0"/>
                <w:numId w:val="18"/>
              </w:numPr>
              <w:ind w:left="310" w:hanging="283"/>
              <w:jc w:val="left"/>
            </w:pPr>
            <m:oMath>
              <m:sSub>
                <m:sSubPr>
                  <m:ctrlPr>
                    <w:rPr>
                      <w:rFonts w:ascii="Cambria Math" w:hAnsi="Cambria Math"/>
                    </w:rPr>
                  </m:ctrlPr>
                </m:sSubPr>
                <m:e>
                  <m:r>
                    <m:rPr>
                      <m:sty m:val="p"/>
                    </m:rPr>
                    <w:rPr>
                      <w:rFonts w:ascii="Cambria Math" w:hAnsi="Cambria Math"/>
                    </w:rPr>
                    <m:t>X</m:t>
                  </m:r>
                </m:e>
                <m:sub>
                  <m:sSub>
                    <m:sSubPr>
                      <m:ctrlPr>
                        <w:rPr>
                          <w:rFonts w:ascii="Cambria Math" w:hAnsi="Cambria Math"/>
                          <w:i/>
                        </w:rPr>
                      </m:ctrlPr>
                    </m:sSubPr>
                    <m:e>
                      <m:r>
                        <w:rPr>
                          <w:rFonts w:ascii="Cambria Math" w:hAnsi="Cambria Math"/>
                        </w:rPr>
                        <m:t>obs</m:t>
                      </m:r>
                    </m:e>
                    <m:sub>
                      <m:r>
                        <w:rPr>
                          <w:rFonts w:ascii="Cambria Math" w:hAnsi="Cambria Math"/>
                        </w:rPr>
                        <m:t>a</m:t>
                      </m:r>
                    </m:sub>
                  </m:sSub>
                </m:sub>
              </m:sSub>
            </m:oMath>
            <w:r w:rsidR="00122864">
              <w:t>:Señal media anual del observada</w:t>
            </w:r>
          </w:p>
        </w:tc>
      </w:tr>
    </w:tbl>
    <w:p w:rsidR="005712C2" w:rsidRDefault="005712C2" w:rsidP="006D1F60">
      <w:pPr>
        <w:spacing w:before="0" w:line="276" w:lineRule="auto"/>
        <w:jc w:val="left"/>
        <w:rPr>
          <w:rFonts w:cs="Arial"/>
          <w:sz w:val="20"/>
          <w:szCs w:val="20"/>
          <w:lang w:val="es-CR"/>
        </w:rPr>
      </w:pPr>
    </w:p>
    <w:p w:rsidR="00122864" w:rsidRDefault="00122864" w:rsidP="00122864">
      <w:pPr>
        <w:pStyle w:val="Caption"/>
        <w:keepNext/>
        <w:jc w:val="center"/>
      </w:pPr>
      <w:bookmarkStart w:id="29" w:name="_Ref394428223"/>
      <w:bookmarkStart w:id="30" w:name="_Toc394462496"/>
      <w:bookmarkStart w:id="31" w:name="_Ref394427148"/>
      <w:r>
        <w:t xml:space="preserve">Figura </w:t>
      </w:r>
      <w:r>
        <w:fldChar w:fldCharType="begin"/>
      </w:r>
      <w:r>
        <w:instrText xml:space="preserve"> SEQ Figura \* ARABIC </w:instrText>
      </w:r>
      <w:r>
        <w:fldChar w:fldCharType="separate"/>
      </w:r>
      <w:r w:rsidR="00754948">
        <w:rPr>
          <w:noProof/>
        </w:rPr>
        <w:t>9</w:t>
      </w:r>
      <w:r>
        <w:fldChar w:fldCharType="end"/>
      </w:r>
      <w:bookmarkEnd w:id="29"/>
      <w:r>
        <w:t xml:space="preserve"> </w:t>
      </w:r>
      <w:r w:rsidRPr="00F44E43">
        <w:rPr>
          <w:b w:val="0"/>
        </w:rPr>
        <w:t>Señal del Niño- Oceánica (</w:t>
      </w:r>
      <w:proofErr w:type="spellStart"/>
      <w:r w:rsidRPr="00F44E43">
        <w:rPr>
          <w:b w:val="0"/>
        </w:rPr>
        <w:t>Oceanic</w:t>
      </w:r>
      <w:proofErr w:type="spellEnd"/>
      <w:r w:rsidRPr="00F44E43">
        <w:rPr>
          <w:b w:val="0"/>
        </w:rPr>
        <w:t xml:space="preserve"> Niño </w:t>
      </w:r>
      <w:proofErr w:type="spellStart"/>
      <w:r w:rsidRPr="00F44E43">
        <w:rPr>
          <w:b w:val="0"/>
        </w:rPr>
        <w:t>Index</w:t>
      </w:r>
      <w:proofErr w:type="spellEnd"/>
      <w:r w:rsidRPr="00F44E43">
        <w:rPr>
          <w:b w:val="0"/>
        </w:rPr>
        <w:t xml:space="preserve"> – ONI)</w:t>
      </w:r>
      <w:bookmarkEnd w:id="30"/>
    </w:p>
    <w:p w:rsidR="00122864" w:rsidRDefault="00122864" w:rsidP="00A06251">
      <w:pPr>
        <w:jc w:val="center"/>
        <w:rPr>
          <w:rFonts w:cs="Arial"/>
          <w:sz w:val="20"/>
          <w:szCs w:val="20"/>
          <w:lang w:val="es-CR"/>
        </w:rPr>
      </w:pPr>
      <w:r>
        <w:rPr>
          <w:rFonts w:cs="Arial"/>
          <w:noProof/>
          <w:sz w:val="20"/>
          <w:szCs w:val="20"/>
          <w:lang w:eastAsia="es-CO"/>
        </w:rPr>
        <w:drawing>
          <wp:inline distT="0" distB="0" distL="0" distR="0" wp14:anchorId="529EBDDA" wp14:editId="2EE63B39">
            <wp:extent cx="5629793" cy="20002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713" t="10797" r="7253" b="1868"/>
                    <a:stretch/>
                  </pic:blipFill>
                  <pic:spPr bwMode="auto">
                    <a:xfrm>
                      <a:off x="0" y="0"/>
                      <a:ext cx="5636173" cy="2002517"/>
                    </a:xfrm>
                    <a:prstGeom prst="rect">
                      <a:avLst/>
                    </a:prstGeom>
                    <a:noFill/>
                    <a:ln>
                      <a:noFill/>
                    </a:ln>
                    <a:extLst>
                      <a:ext uri="{53640926-AAD7-44D8-BBD7-CCE9431645EC}">
                        <a14:shadowObscured xmlns:a14="http://schemas.microsoft.com/office/drawing/2010/main"/>
                      </a:ext>
                    </a:extLst>
                  </pic:spPr>
                </pic:pic>
              </a:graphicData>
            </a:graphic>
          </wp:inline>
        </w:drawing>
      </w:r>
    </w:p>
    <w:p w:rsidR="00122864" w:rsidRDefault="00122864" w:rsidP="00122864">
      <w:pPr>
        <w:rPr>
          <w:rFonts w:cs="Arial"/>
          <w:sz w:val="20"/>
          <w:szCs w:val="20"/>
          <w:lang w:val="es-CR"/>
        </w:rPr>
      </w:pPr>
    </w:p>
    <w:p w:rsidR="00124B71" w:rsidRDefault="00124B71" w:rsidP="00124B71">
      <w:pPr>
        <w:pStyle w:val="Caption"/>
        <w:keepNext/>
        <w:jc w:val="center"/>
      </w:pPr>
      <w:bookmarkStart w:id="32" w:name="_Toc394462497"/>
      <w:r>
        <w:lastRenderedPageBreak/>
        <w:t xml:space="preserve">Figura </w:t>
      </w:r>
      <w:r>
        <w:fldChar w:fldCharType="begin"/>
      </w:r>
      <w:r>
        <w:instrText xml:space="preserve"> SEQ Figura \* ARABIC </w:instrText>
      </w:r>
      <w:r>
        <w:fldChar w:fldCharType="separate"/>
      </w:r>
      <w:r w:rsidR="00754948">
        <w:rPr>
          <w:noProof/>
        </w:rPr>
        <w:t>10</w:t>
      </w:r>
      <w:r>
        <w:fldChar w:fldCharType="end"/>
      </w:r>
      <w:bookmarkEnd w:id="31"/>
      <w:r>
        <w:t xml:space="preserve"> Noción del espectro de potencia (</w:t>
      </w:r>
      <w:proofErr w:type="spellStart"/>
      <w:r>
        <w:t>periodigrama</w:t>
      </w:r>
      <w:proofErr w:type="spellEnd"/>
      <w:r>
        <w:t>),</w:t>
      </w:r>
      <w:bookmarkEnd w:id="32"/>
      <w:r>
        <w:t xml:space="preserve"> </w:t>
      </w:r>
    </w:p>
    <w:p w:rsidR="00124B71" w:rsidRDefault="00124B71" w:rsidP="00124B71">
      <w:pPr>
        <w:spacing w:before="0" w:line="276" w:lineRule="auto"/>
        <w:jc w:val="center"/>
        <w:rPr>
          <w:rFonts w:cs="Arial"/>
          <w:sz w:val="20"/>
          <w:szCs w:val="20"/>
          <w:lang w:val="es-CR"/>
        </w:rPr>
      </w:pPr>
      <w:r>
        <w:rPr>
          <w:rFonts w:cs="Arial"/>
          <w:noProof/>
          <w:sz w:val="20"/>
          <w:szCs w:val="20"/>
          <w:lang w:eastAsia="es-CO"/>
        </w:rPr>
        <w:drawing>
          <wp:inline distT="0" distB="0" distL="0" distR="0" wp14:anchorId="517ACA2E" wp14:editId="6EAB23B2">
            <wp:extent cx="4937718" cy="343241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36472" cy="3431546"/>
                    </a:xfrm>
                    <a:prstGeom prst="rect">
                      <a:avLst/>
                    </a:prstGeom>
                    <a:noFill/>
                  </pic:spPr>
                </pic:pic>
              </a:graphicData>
            </a:graphic>
          </wp:inline>
        </w:drawing>
      </w:r>
    </w:p>
    <w:p w:rsidR="009A3384" w:rsidRDefault="009A3384" w:rsidP="00124B71">
      <w:pPr>
        <w:spacing w:before="0" w:line="276" w:lineRule="auto"/>
        <w:jc w:val="center"/>
        <w:rPr>
          <w:rFonts w:cs="Arial"/>
          <w:sz w:val="20"/>
          <w:szCs w:val="20"/>
          <w:lang w:val="es-CR"/>
        </w:rPr>
      </w:pPr>
    </w:p>
    <w:p w:rsidR="003C775A" w:rsidRDefault="00A66C03" w:rsidP="00A66C03">
      <w:pPr>
        <w:pStyle w:val="Heading3"/>
        <w:numPr>
          <w:ilvl w:val="2"/>
          <w:numId w:val="14"/>
        </w:numPr>
      </w:pPr>
      <w:bookmarkStart w:id="33" w:name="_Toc394474155"/>
      <w:r>
        <w:t xml:space="preserve">Reducción de escala - </w:t>
      </w:r>
      <w:r w:rsidRPr="00A66C03">
        <w:rPr>
          <w:i/>
        </w:rPr>
        <w:t>d</w:t>
      </w:r>
      <w:r w:rsidR="00625434" w:rsidRPr="00A66C03">
        <w:rPr>
          <w:i/>
        </w:rPr>
        <w:t>ownscaling</w:t>
      </w:r>
      <w:bookmarkEnd w:id="33"/>
    </w:p>
    <w:p w:rsidR="00F90A0F" w:rsidRDefault="00963CBF" w:rsidP="00F90A0F">
      <w:r>
        <w:t>El problema de la reducción de escala c</w:t>
      </w:r>
      <w:r w:rsidR="002D018F">
        <w:t>ons</w:t>
      </w:r>
      <w:r>
        <w:t xml:space="preserve">iste en identificar como </w:t>
      </w:r>
      <w:r w:rsidR="006A76B2">
        <w:t xml:space="preserve">utilizar las señales de clima global </w:t>
      </w:r>
      <m:oMath>
        <m:sSub>
          <m:sSubPr>
            <m:ctrlPr>
              <w:rPr>
                <w:rFonts w:ascii="Cambria Math" w:hAnsi="Cambria Math"/>
                <w:i/>
              </w:rPr>
            </m:ctrlPr>
          </m:sSubPr>
          <m:e>
            <m:r>
              <w:rPr>
                <w:rFonts w:ascii="Cambria Math" w:hAnsi="Cambria Math"/>
              </w:rPr>
              <m:t>X</m:t>
            </m:r>
          </m:e>
          <m:sub>
            <m:r>
              <w:rPr>
                <w:rFonts w:ascii="Cambria Math" w:hAnsi="Cambria Math"/>
              </w:rPr>
              <m:t>g</m:t>
            </m:r>
          </m:sub>
        </m:sSub>
      </m:oMath>
      <w:r w:rsidR="006A76B2">
        <w:rPr>
          <w:rFonts w:eastAsiaTheme="minorEastAsia"/>
        </w:rPr>
        <w:t xml:space="preserve"> generadas por un modelo GCM, para inferir los cambios en los atributos de</w:t>
      </w:r>
      <w:r w:rsidR="006A76B2">
        <w:t xml:space="preserve"> </w:t>
      </w:r>
      <w:r>
        <w:t>las vari</w:t>
      </w:r>
      <w:r w:rsidR="002E7C8F">
        <w:t xml:space="preserve">ables de estado del clima local </w:t>
      </w:r>
      <m:oMath>
        <m:r>
          <w:rPr>
            <w:rFonts w:ascii="Cambria Math" w:hAnsi="Cambria Math"/>
          </w:rPr>
          <m:t>Y</m:t>
        </m:r>
      </m:oMath>
      <w:r w:rsidR="009A3384">
        <w:rPr>
          <w:rFonts w:eastAsiaTheme="minorEastAsia"/>
        </w:rPr>
        <w:t>, a diferentes escalas temporales</w:t>
      </w:r>
      <w:r w:rsidRPr="00AD005D">
        <w:t>.</w:t>
      </w:r>
      <w:r w:rsidR="008D5660">
        <w:t xml:space="preserve"> </w:t>
      </w:r>
      <w:r w:rsidR="00F90A0F">
        <w:t xml:space="preserve">En la </w:t>
      </w:r>
      <w:r w:rsidR="00F90A0F">
        <w:fldChar w:fldCharType="begin"/>
      </w:r>
      <w:r w:rsidR="00F90A0F">
        <w:instrText xml:space="preserve"> REF _Ref394129720 \h </w:instrText>
      </w:r>
      <w:r w:rsidR="00F90A0F">
        <w:fldChar w:fldCharType="separate"/>
      </w:r>
      <w:r w:rsidR="002E7C8F">
        <w:t xml:space="preserve">Figura </w:t>
      </w:r>
      <w:r w:rsidR="002E7C8F">
        <w:rPr>
          <w:noProof/>
        </w:rPr>
        <w:t>11</w:t>
      </w:r>
      <w:r w:rsidR="00F90A0F">
        <w:fldChar w:fldCharType="end"/>
      </w:r>
      <w:r w:rsidR="00C23A55">
        <w:t xml:space="preserve"> y la </w:t>
      </w:r>
      <w:r w:rsidR="00C23A55">
        <w:fldChar w:fldCharType="begin"/>
      </w:r>
      <w:r w:rsidR="00C23A55">
        <w:instrText xml:space="preserve"> REF _Ref389231282 \h </w:instrText>
      </w:r>
      <w:r w:rsidR="00C23A55">
        <w:fldChar w:fldCharType="separate"/>
      </w:r>
      <w:r w:rsidR="002E7C8F">
        <w:t xml:space="preserve">Tabla </w:t>
      </w:r>
      <w:r w:rsidR="002E7C8F">
        <w:rPr>
          <w:noProof/>
        </w:rPr>
        <w:t>4</w:t>
      </w:r>
      <w:r w:rsidR="00C23A55">
        <w:fldChar w:fldCharType="end"/>
      </w:r>
      <w:r w:rsidR="00F90A0F">
        <w:t xml:space="preserve">, se ilustran diferentes </w:t>
      </w:r>
      <w:r w:rsidR="00C23A55">
        <w:t xml:space="preserve">aproximaciones existentes para este fin, desde las más sencillas, como los </w:t>
      </w:r>
      <w:r w:rsidR="00FF1ADF">
        <w:t xml:space="preserve">análisis de sensibilidad </w:t>
      </w:r>
      <w:r w:rsidR="00DF67CE">
        <w:t>basados en incrementos constantes (</w:t>
      </w:r>
      <w:r w:rsidR="00DF67CE">
        <w:rPr>
          <w:rFonts w:cs="Arial"/>
        </w:rPr>
        <w:t>Δ-</w:t>
      </w:r>
      <w:r w:rsidR="00C23A55">
        <w:rPr>
          <w:rFonts w:cs="Arial"/>
        </w:rPr>
        <w:t>Delta</w:t>
      </w:r>
      <w:r w:rsidR="00DF67CE">
        <w:t>), hasta lo</w:t>
      </w:r>
      <w:r w:rsidR="00FF1ADF">
        <w:t>s</w:t>
      </w:r>
      <w:r w:rsidR="00C23A55">
        <w:t xml:space="preserve"> método</w:t>
      </w:r>
      <w:r w:rsidR="00DF67CE">
        <w:t>s</w:t>
      </w:r>
      <w:r w:rsidR="00C23A55">
        <w:t xml:space="preserve"> dinámicos. </w:t>
      </w:r>
      <w:r w:rsidR="00DF67CE">
        <w:t xml:space="preserve">Los métodos estadísticos por su parte, ocupan una posición intermedia y comprenden </w:t>
      </w:r>
      <w:r w:rsidR="00F90A0F">
        <w:t>métodos paramétricos</w:t>
      </w:r>
      <w:r w:rsidR="00DF67CE">
        <w:t xml:space="preserve"> y no paramétricos.</w:t>
      </w:r>
      <w:r w:rsidR="00F90A0F">
        <w:t xml:space="preserve"> </w:t>
      </w:r>
      <w:r w:rsidR="00DF67CE">
        <w:t xml:space="preserve">Los primeros </w:t>
      </w:r>
      <w:r w:rsidR="009A3384">
        <w:t xml:space="preserve">se basan en modelos, </w:t>
      </w:r>
      <w:r w:rsidR="00C23A55">
        <w:t>por ejemplo regresiones lineal</w:t>
      </w:r>
      <w:r w:rsidR="009A3384">
        <w:t xml:space="preserve">es de tipo </w:t>
      </w:r>
      <m:oMath>
        <m:r>
          <m:rPr>
            <m:sty m:val="p"/>
          </m:rPr>
          <w:rPr>
            <w:rFonts w:ascii="Cambria Math" w:hAnsi="Cambria Math"/>
          </w:rPr>
          <m:t>Y= mX + b</m:t>
        </m:r>
      </m:oMath>
      <w:r w:rsidR="009A3384">
        <w:t>,</w:t>
      </w:r>
      <w:r w:rsidR="00C23A55">
        <w:t xml:space="preserve"> que utilizan como </w:t>
      </w:r>
      <w:r w:rsidR="00F90A0F">
        <w:t xml:space="preserve">predictores atributos de las series de un GCM </w:t>
      </w:r>
      <w:r w:rsidR="00C23A55">
        <w:t xml:space="preserve">(X) </w:t>
      </w:r>
      <w:r w:rsidR="00F90A0F">
        <w:t>para predecir los atributos del clima local</w:t>
      </w:r>
      <w:r w:rsidR="00C23A55">
        <w:t xml:space="preserve"> (Y). </w:t>
      </w:r>
      <w:r w:rsidR="00DF67CE">
        <w:t>Por ejemplo, l</w:t>
      </w:r>
      <w:r w:rsidR="00F90A0F">
        <w:t xml:space="preserve">as técnicas de </w:t>
      </w:r>
      <w:proofErr w:type="spellStart"/>
      <w:r w:rsidR="00F90A0F">
        <w:t>Analogos</w:t>
      </w:r>
      <w:proofErr w:type="spellEnd"/>
      <w:r w:rsidR="00F90A0F">
        <w:t xml:space="preserve"> Construidos como BCCA y </w:t>
      </w:r>
      <w:r w:rsidR="00F90A0F" w:rsidRPr="007C6B1B">
        <w:t xml:space="preserve"> </w:t>
      </w:r>
      <w:r w:rsidR="00F90A0F">
        <w:t xml:space="preserve">MACA, utilizan combinaciones lineales de </w:t>
      </w:r>
      <w:r w:rsidR="009A3384">
        <w:t xml:space="preserve">variables de estado </w:t>
      </w:r>
      <w:r w:rsidR="00F90A0F">
        <w:t>presentes y pasados del GCM (</w:t>
      </w:r>
      <w:r w:rsidR="00F90A0F" w:rsidRPr="00191502">
        <w:t xml:space="preserve">Ver </w:t>
      </w:r>
      <w:r w:rsidR="00F90A0F" w:rsidRPr="00191502">
        <w:fldChar w:fldCharType="begin" w:fldLock="1"/>
      </w:r>
      <w:r w:rsidR="0076499B">
        <w:instrText>ADDIN CSL_CITATION { "citationItems" : [ { "id" : "ITEM-1", "itemData" : { "DOI" : "10.1175/MWR-D-12-00223.1", "ISSN" : "0027-0644", "author" : [ { "dropping-particle" : "", "family" : "Tippett", "given" : "Michael K.", "non-dropping-particle" : "", "parse-names" : false, "suffix" : "" }, { "dropping-particle" : "", "family" : "DelSole", "given" : "Timothy", "non-dropping-particle" : "", "parse-names" : false, "suffix" : "" } ], "container-title" : "Monthly Weather Review", "id" : "ITEM-1", "issue" : "7", "issued" : { "date-parts" : [ [ "2013", "7" ] ] }, "page" : "2519-2525", "title" : "Constructed Analogs and Linear Regression", "type" : "article-journal", "volume" : "141" }, "uris" : [ "http://www.mendeley.com/documents/?uuid=be77c417-c872-4871-bc2b-81103ef0f7d8" ] } ], "mendeley" : { "manualFormatting" : "Tippett &amp; DelSole 2013", "previouslyFormattedCitation" : "(Tippett &amp; DelSole 2013)" }, "properties" : { "noteIndex" : 0 }, "schema" : "https://github.com/citation-style-language/schema/raw/master/csl-citation.json" }</w:instrText>
      </w:r>
      <w:r w:rsidR="00F90A0F" w:rsidRPr="00191502">
        <w:fldChar w:fldCharType="separate"/>
      </w:r>
      <w:r w:rsidR="00F90A0F" w:rsidRPr="00191502">
        <w:rPr>
          <w:noProof/>
        </w:rPr>
        <w:t>Tippett &amp; DelSole 2013</w:t>
      </w:r>
      <w:r w:rsidR="00F90A0F" w:rsidRPr="00191502">
        <w:fldChar w:fldCharType="end"/>
      </w:r>
      <w:r w:rsidR="00F90A0F" w:rsidRPr="00191502">
        <w:t xml:space="preserve"> para una descripción detallada) que son estadísticamente óptimas para estimar las características del clima local. Por su parte, los métodos no paramétricos, como</w:t>
      </w:r>
      <w:r w:rsidR="009A3384">
        <w:t xml:space="preserve"> los métodos de reordenamiento o</w:t>
      </w:r>
      <w:r w:rsidR="00F90A0F" w:rsidRPr="00191502">
        <w:t xml:space="preserve"> </w:t>
      </w:r>
      <w:proofErr w:type="spellStart"/>
      <w:r w:rsidR="00F90A0F" w:rsidRPr="00191502">
        <w:rPr>
          <w:i/>
        </w:rPr>
        <w:t>bootstrapping</w:t>
      </w:r>
      <w:proofErr w:type="spellEnd"/>
      <w:r w:rsidR="00F90A0F" w:rsidRPr="00191502">
        <w:t xml:space="preserve"> </w:t>
      </w:r>
      <w:r w:rsidR="00F90A0F" w:rsidRPr="00191502">
        <w:fldChar w:fldCharType="begin" w:fldLock="1"/>
      </w:r>
      <w:r w:rsidR="0076499B">
        <w:instrText>ADDIN CSL_CITATION { "citationItems" : [ { "id" : "ITEM-1", "itemData" : { "DOI" : "10.1029/2004WR003444", "ISSN" : "00431397", "author" : [ { "dropping-particle" : "", "family" : "Gangopadhyay", "given" : "Subhrendu", "non-dropping-particle" : "", "parse-names" : false, "suffix" : "" }, { "dropping-particle" : "", "family" : "Clark", "given" : "Martyn", "non-dropping-particle" : "", "parse-names" : false, "suffix" : "" }, { "dropping-particle" : "", "family" : "Rajagopalan", "given" : "Balaji", "non-dropping-particle" : "", "parse-names" : false, "suffix" : "" } ], "container-title" : "Water Resources Research", "id" : "ITEM-1", "issue" : "2", "issued" : { "date-parts" : [ [ "2005", "2", "18" ] ] }, "page" : "n/a-n/a", "title" : "Statistical downscaling using K -nearest neighbors", "type" : "article-journal", "volume" : "41" }, "uris" : [ "http://www.mendeley.com/documents/?uuid=e0fcc932-b9ea-406c-9a1e-0ac6fa9210b3" ] }, { "id" : "ITEM-2", "itemData" : { "DOI" : "10.1029/2002WR001769", "ISSN" : "00431397", "author" : [ { "dropping-particle" : "", "family" : "Yates", "given" : "David", "non-dropping-particle" : "", "parse-names" : false, "suffix" : "" }, { "dropping-particle" : "", "family" : "Gangopadhyay", "given" : "Subhrendu", "non-dropping-particle" : "", "parse-names" : false, "suffix" : "" }, { "dropping-particle" : "", "family" : "Rajagopalan", "given" : "Balaji", "non-dropping-particle" : "", "parse-names" : false, "suffix" : "" }, { "dropping-particle" : "", "family" : "Strzepek", "given" : "Kenneth", "non-dropping-particle" : "", "parse-names" : false, "suffix" : "" } ], "container-title" : "Water Resources Research", "id" : "ITEM-2", "issue" : "7", "issued" : { "date-parts" : [ [ "2003", "7", "31" ] ] }, "page" : "n/a-n/a", "title" : "A technique for generating regional climate scenarios using a nearest-neighbor algorithm", "type" : "article-journal", "volume" : "39" }, "uris" : [ "http://www.mendeley.com/documents/?uuid=96392992-4dfe-4854-bfb1-fc215f7226a7" ] } ], "mendeley" : { "previouslyFormattedCitation" : "(Gangopadhyay et al. 2005; Yates et al. 2003)" }, "properties" : { "noteIndex" : 0 }, "schema" : "https://github.com/citation-style-language/schema/raw/master/csl-citation.json" }</w:instrText>
      </w:r>
      <w:r w:rsidR="00F90A0F" w:rsidRPr="00191502">
        <w:fldChar w:fldCharType="separate"/>
      </w:r>
      <w:r w:rsidR="00F90A0F" w:rsidRPr="00191502">
        <w:rPr>
          <w:noProof/>
        </w:rPr>
        <w:t>(Gangopadhyay et al. 2005; Yates et al. 2003)</w:t>
      </w:r>
      <w:r w:rsidR="00F90A0F" w:rsidRPr="00191502">
        <w:fldChar w:fldCharType="end"/>
      </w:r>
      <w:r w:rsidR="00F90A0F" w:rsidRPr="00191502">
        <w:t xml:space="preserve"> construyen series sintéticas como secuencias de observaciones</w:t>
      </w:r>
      <w:r w:rsidR="00C23A55" w:rsidRPr="00191502">
        <w:t xml:space="preserve"> históricas, utilizando </w:t>
      </w:r>
      <w:r w:rsidR="00F90A0F" w:rsidRPr="00191502">
        <w:t xml:space="preserve">reglas probabilísticas que </w:t>
      </w:r>
      <w:r w:rsidR="00C23A55" w:rsidRPr="00191502">
        <w:t xml:space="preserve">buscan </w:t>
      </w:r>
      <w:r w:rsidR="00F90A0F" w:rsidRPr="00191502">
        <w:t xml:space="preserve">preservan </w:t>
      </w:r>
      <w:r w:rsidR="00C23A55" w:rsidRPr="00191502">
        <w:t xml:space="preserve">algunos </w:t>
      </w:r>
      <w:r w:rsidR="00F90A0F" w:rsidRPr="00191502">
        <w:t xml:space="preserve">atributos presentes en las series históricas, </w:t>
      </w:r>
      <w:r w:rsidR="00C23A55" w:rsidRPr="00191502">
        <w:t xml:space="preserve">como la estacionalidad, </w:t>
      </w:r>
      <w:r w:rsidR="00FF1ADF" w:rsidRPr="00191502">
        <w:t xml:space="preserve">la variabilidad, </w:t>
      </w:r>
      <w:r w:rsidR="00C23A55" w:rsidRPr="00191502">
        <w:t xml:space="preserve">la correlación espacial, </w:t>
      </w:r>
      <w:proofErr w:type="spellStart"/>
      <w:r w:rsidR="00C23A55" w:rsidRPr="00191502">
        <w:t>etc</w:t>
      </w:r>
      <w:proofErr w:type="spellEnd"/>
      <w:r w:rsidR="00C23A55" w:rsidRPr="00191502">
        <w:t>, y que a su vez, se modifican en función de los cambios predichos por la señal del modelo climático</w:t>
      </w:r>
      <w:r w:rsidR="00DF67CE" w:rsidRPr="00191502">
        <w:t>.</w:t>
      </w:r>
    </w:p>
    <w:p w:rsidR="00C35E4E" w:rsidRPr="00695E36" w:rsidRDefault="00C35E4E" w:rsidP="00C35E4E">
      <w:pPr>
        <w:pStyle w:val="Caption"/>
        <w:keepNext/>
        <w:rPr>
          <w:b w:val="0"/>
          <w:lang w:val="es-CO"/>
        </w:rPr>
      </w:pPr>
      <w:bookmarkStart w:id="34" w:name="_Ref394129720"/>
      <w:bookmarkStart w:id="35" w:name="_Toc394462498"/>
      <w:r>
        <w:lastRenderedPageBreak/>
        <w:t xml:space="preserve">Figura </w:t>
      </w:r>
      <w:r>
        <w:fldChar w:fldCharType="begin"/>
      </w:r>
      <w:r>
        <w:instrText xml:space="preserve"> SEQ Figura \* ARABIC </w:instrText>
      </w:r>
      <w:r>
        <w:fldChar w:fldCharType="separate"/>
      </w:r>
      <w:r w:rsidR="00754948">
        <w:rPr>
          <w:noProof/>
        </w:rPr>
        <w:t>11</w:t>
      </w:r>
      <w:r>
        <w:fldChar w:fldCharType="end"/>
      </w:r>
      <w:bookmarkEnd w:id="34"/>
      <w:r>
        <w:t xml:space="preserve"> </w:t>
      </w:r>
      <w:r w:rsidRPr="00695E36">
        <w:rPr>
          <w:b w:val="0"/>
        </w:rPr>
        <w:t xml:space="preserve">Diferentes aproximaciones para la reducción de escala. Adaptado de </w:t>
      </w:r>
      <w:proofErr w:type="spellStart"/>
      <w:r w:rsidRPr="00695E36">
        <w:rPr>
          <w:b w:val="0"/>
          <w:i/>
          <w:iCs/>
          <w:lang w:val="es-CO"/>
        </w:rPr>
        <w:t>Maraun</w:t>
      </w:r>
      <w:proofErr w:type="spellEnd"/>
      <w:r w:rsidRPr="00695E36">
        <w:rPr>
          <w:b w:val="0"/>
          <w:i/>
          <w:iCs/>
          <w:lang w:val="es-CO"/>
        </w:rPr>
        <w:t xml:space="preserve"> et al.2010, </w:t>
      </w:r>
      <w:proofErr w:type="spellStart"/>
      <w:r w:rsidRPr="00695E36">
        <w:rPr>
          <w:b w:val="0"/>
          <w:i/>
          <w:iCs/>
          <w:lang w:val="es-CO"/>
        </w:rPr>
        <w:t>Rev</w:t>
      </w:r>
      <w:proofErr w:type="spellEnd"/>
      <w:r w:rsidRPr="00695E36">
        <w:rPr>
          <w:b w:val="0"/>
          <w:i/>
          <w:iCs/>
          <w:lang w:val="es-CO"/>
        </w:rPr>
        <w:t xml:space="preserve"> of Geo.</w:t>
      </w:r>
      <w:bookmarkEnd w:id="35"/>
    </w:p>
    <w:p w:rsidR="00C35E4E" w:rsidRDefault="00C35E4E" w:rsidP="00695E36">
      <w:pPr>
        <w:jc w:val="center"/>
      </w:pPr>
      <w:r>
        <w:rPr>
          <w:noProof/>
          <w:lang w:eastAsia="es-CO"/>
        </w:rPr>
        <w:drawing>
          <wp:inline distT="0" distB="0" distL="0" distR="0" wp14:anchorId="36854D77" wp14:editId="32F993FD">
            <wp:extent cx="5538158" cy="2836447"/>
            <wp:effectExtent l="0" t="0" r="5715"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1010" cy="2843029"/>
                    </a:xfrm>
                    <a:prstGeom prst="rect">
                      <a:avLst/>
                    </a:prstGeom>
                    <a:noFill/>
                  </pic:spPr>
                </pic:pic>
              </a:graphicData>
            </a:graphic>
          </wp:inline>
        </w:drawing>
      </w:r>
    </w:p>
    <w:p w:rsidR="00C35E4E" w:rsidRDefault="00C35E4E" w:rsidP="00CB1D31"/>
    <w:p w:rsidR="00963CBF" w:rsidRDefault="00963CBF" w:rsidP="002D018F">
      <w:pPr>
        <w:pStyle w:val="Caption"/>
        <w:keepNext/>
        <w:jc w:val="center"/>
      </w:pPr>
      <w:bookmarkStart w:id="36" w:name="_Ref389231282"/>
      <w:bookmarkStart w:id="37" w:name="_Toc394474188"/>
      <w:r>
        <w:t xml:space="preserve">Tabla </w:t>
      </w:r>
      <w:r>
        <w:fldChar w:fldCharType="begin"/>
      </w:r>
      <w:r>
        <w:instrText xml:space="preserve"> SEQ Tabla \* ARABIC </w:instrText>
      </w:r>
      <w:r>
        <w:fldChar w:fldCharType="separate"/>
      </w:r>
      <w:r w:rsidR="00504147">
        <w:rPr>
          <w:noProof/>
        </w:rPr>
        <w:t>5</w:t>
      </w:r>
      <w:r>
        <w:fldChar w:fldCharType="end"/>
      </w:r>
      <w:bookmarkEnd w:id="36"/>
      <w:r>
        <w:t xml:space="preserve"> </w:t>
      </w:r>
      <w:r w:rsidR="00C23A55" w:rsidRPr="00695E36">
        <w:rPr>
          <w:b w:val="0"/>
        </w:rPr>
        <w:t>Algunas t</w:t>
      </w:r>
      <w:r w:rsidRPr="00695E36">
        <w:rPr>
          <w:b w:val="0"/>
        </w:rPr>
        <w:t xml:space="preserve">écnicas estadísticas de reducción de escala </w:t>
      </w:r>
      <w:r w:rsidRPr="00695E36">
        <w:rPr>
          <w:b w:val="0"/>
          <w:i/>
        </w:rPr>
        <w:t>(</w:t>
      </w:r>
      <w:proofErr w:type="spellStart"/>
      <w:r w:rsidRPr="00695E36">
        <w:rPr>
          <w:b w:val="0"/>
          <w:i/>
        </w:rPr>
        <w:t>statistical</w:t>
      </w:r>
      <w:proofErr w:type="spellEnd"/>
      <w:r w:rsidRPr="00695E36">
        <w:rPr>
          <w:b w:val="0"/>
          <w:i/>
        </w:rPr>
        <w:t xml:space="preserve"> </w:t>
      </w:r>
      <w:proofErr w:type="spellStart"/>
      <w:r w:rsidRPr="00695E36">
        <w:rPr>
          <w:b w:val="0"/>
          <w:i/>
        </w:rPr>
        <w:t>downscaling</w:t>
      </w:r>
      <w:proofErr w:type="spellEnd"/>
      <w:r w:rsidRPr="00695E36">
        <w:rPr>
          <w:b w:val="0"/>
          <w:i/>
        </w:rPr>
        <w:t>)</w:t>
      </w:r>
      <w:bookmarkEnd w:id="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507"/>
        <w:gridCol w:w="3432"/>
        <w:gridCol w:w="3615"/>
      </w:tblGrid>
      <w:tr w:rsidR="00963CBF" w:rsidRPr="001D1057" w:rsidTr="00B90B55">
        <w:trPr>
          <w:tblHeader/>
        </w:trPr>
        <w:tc>
          <w:tcPr>
            <w:tcW w:w="0" w:type="auto"/>
            <w:shd w:val="clear" w:color="auto" w:fill="C3D9FF"/>
            <w:tcMar>
              <w:top w:w="75" w:type="dxa"/>
              <w:left w:w="75" w:type="dxa"/>
              <w:bottom w:w="75" w:type="dxa"/>
              <w:right w:w="75" w:type="dxa"/>
            </w:tcMar>
            <w:hideMark/>
          </w:tcPr>
          <w:p w:rsidR="00963CBF" w:rsidRPr="00664F93" w:rsidRDefault="00963CBF" w:rsidP="00664F93">
            <w:pPr>
              <w:pStyle w:val="NoSpacing"/>
              <w:jc w:val="center"/>
              <w:rPr>
                <w:b/>
                <w:sz w:val="16"/>
              </w:rPr>
            </w:pPr>
            <w:proofErr w:type="spellStart"/>
            <w:r w:rsidRPr="00664F93">
              <w:rPr>
                <w:b/>
                <w:sz w:val="16"/>
              </w:rPr>
              <w:t>Metodo</w:t>
            </w:r>
            <w:proofErr w:type="spellEnd"/>
          </w:p>
        </w:tc>
        <w:tc>
          <w:tcPr>
            <w:tcW w:w="3432" w:type="dxa"/>
            <w:shd w:val="clear" w:color="auto" w:fill="C3D9FF"/>
            <w:tcMar>
              <w:top w:w="75" w:type="dxa"/>
              <w:left w:w="75" w:type="dxa"/>
              <w:bottom w:w="75" w:type="dxa"/>
              <w:right w:w="75" w:type="dxa"/>
            </w:tcMar>
            <w:hideMark/>
          </w:tcPr>
          <w:p w:rsidR="00963CBF" w:rsidRPr="00664F93" w:rsidRDefault="00963CBF" w:rsidP="00664F93">
            <w:pPr>
              <w:pStyle w:val="NoSpacing"/>
              <w:jc w:val="center"/>
              <w:rPr>
                <w:b/>
                <w:sz w:val="16"/>
              </w:rPr>
            </w:pPr>
            <w:r w:rsidRPr="00664F93">
              <w:rPr>
                <w:b/>
                <w:sz w:val="16"/>
              </w:rPr>
              <w:t>Referencia</w:t>
            </w:r>
          </w:p>
        </w:tc>
        <w:tc>
          <w:tcPr>
            <w:tcW w:w="3615" w:type="dxa"/>
            <w:shd w:val="clear" w:color="auto" w:fill="C3D9FF"/>
            <w:tcMar>
              <w:top w:w="75" w:type="dxa"/>
              <w:left w:w="75" w:type="dxa"/>
              <w:bottom w:w="75" w:type="dxa"/>
              <w:right w:w="75" w:type="dxa"/>
            </w:tcMar>
            <w:hideMark/>
          </w:tcPr>
          <w:p w:rsidR="00963CBF" w:rsidRPr="00664F93" w:rsidRDefault="00963CBF" w:rsidP="00664F93">
            <w:pPr>
              <w:pStyle w:val="NoSpacing"/>
              <w:jc w:val="center"/>
              <w:rPr>
                <w:b/>
                <w:sz w:val="16"/>
              </w:rPr>
            </w:pPr>
            <w:r w:rsidRPr="00664F93">
              <w:rPr>
                <w:b/>
                <w:sz w:val="16"/>
              </w:rPr>
              <w:t>Descripción</w:t>
            </w:r>
          </w:p>
        </w:tc>
      </w:tr>
      <w:tr w:rsidR="00963CBF" w:rsidRPr="001D1057" w:rsidTr="00B90B55">
        <w:tc>
          <w:tcPr>
            <w:tcW w:w="0" w:type="auto"/>
            <w:shd w:val="clear" w:color="auto" w:fill="FFFFFF"/>
            <w:tcMar>
              <w:top w:w="75" w:type="dxa"/>
              <w:left w:w="75" w:type="dxa"/>
              <w:bottom w:w="75" w:type="dxa"/>
              <w:right w:w="75" w:type="dxa"/>
            </w:tcMar>
            <w:hideMark/>
          </w:tcPr>
          <w:p w:rsidR="00963CBF" w:rsidRPr="00664F93" w:rsidRDefault="00FF1ADF" w:rsidP="00664F93">
            <w:pPr>
              <w:pStyle w:val="NoSpacing"/>
              <w:rPr>
                <w:sz w:val="16"/>
              </w:rPr>
            </w:pPr>
            <w:r>
              <w:rPr>
                <w:rFonts w:cs="Arial"/>
              </w:rPr>
              <w:t>Δ</w:t>
            </w:r>
            <w:r w:rsidRPr="00664F93">
              <w:rPr>
                <w:sz w:val="16"/>
              </w:rPr>
              <w:t xml:space="preserve"> </w:t>
            </w:r>
            <w:r w:rsidR="00963CBF" w:rsidRPr="00664F93">
              <w:rPr>
                <w:sz w:val="16"/>
              </w:rPr>
              <w:t>Delta</w:t>
            </w:r>
          </w:p>
        </w:tc>
        <w:tc>
          <w:tcPr>
            <w:tcW w:w="3432"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w:t>
            </w:r>
          </w:p>
        </w:tc>
        <w:tc>
          <w:tcPr>
            <w:tcW w:w="3615" w:type="dxa"/>
            <w:shd w:val="clear" w:color="auto" w:fill="FFFFFF"/>
            <w:tcMar>
              <w:top w:w="75" w:type="dxa"/>
              <w:left w:w="75" w:type="dxa"/>
              <w:bottom w:w="75" w:type="dxa"/>
              <w:right w:w="75" w:type="dxa"/>
            </w:tcMar>
            <w:hideMark/>
          </w:tcPr>
          <w:p w:rsidR="00FF1ADF" w:rsidRDefault="00FF1ADF" w:rsidP="00FF1ADF">
            <w:pPr>
              <w:pStyle w:val="NoSpacing"/>
              <w:rPr>
                <w:sz w:val="16"/>
              </w:rPr>
            </w:pPr>
            <w:r>
              <w:rPr>
                <w:sz w:val="16"/>
              </w:rPr>
              <w:t xml:space="preserve">Incrementos constantes: </w:t>
            </w:r>
          </w:p>
          <w:p w:rsidR="00FF1ADF" w:rsidRDefault="00FF1ADF" w:rsidP="00FF1ADF">
            <w:pPr>
              <w:pStyle w:val="NoSpacing"/>
              <w:numPr>
                <w:ilvl w:val="0"/>
                <w:numId w:val="13"/>
              </w:numPr>
              <w:rPr>
                <w:sz w:val="16"/>
              </w:rPr>
            </w:pPr>
            <w:r>
              <w:rPr>
                <w:sz w:val="16"/>
              </w:rPr>
              <w:t xml:space="preserve">Temperatura: aditivos: </w:t>
            </w:r>
            <w:proofErr w:type="spellStart"/>
            <w:r>
              <w:rPr>
                <w:sz w:val="16"/>
              </w:rPr>
              <w:t>e.g</w:t>
            </w:r>
            <w:proofErr w:type="spellEnd"/>
            <w:r>
              <w:rPr>
                <w:sz w:val="16"/>
              </w:rPr>
              <w:t>. +1°C</w:t>
            </w:r>
          </w:p>
          <w:p w:rsidR="00963CBF" w:rsidRPr="00664F93" w:rsidRDefault="00FF1ADF" w:rsidP="00FF1ADF">
            <w:pPr>
              <w:pStyle w:val="NoSpacing"/>
              <w:numPr>
                <w:ilvl w:val="0"/>
                <w:numId w:val="13"/>
              </w:numPr>
              <w:rPr>
                <w:sz w:val="16"/>
              </w:rPr>
            </w:pPr>
            <w:r>
              <w:rPr>
                <w:sz w:val="16"/>
              </w:rPr>
              <w:t xml:space="preserve">Precipitación: multiplicativos: </w:t>
            </w:r>
            <w:proofErr w:type="spellStart"/>
            <w:r>
              <w:rPr>
                <w:sz w:val="16"/>
              </w:rPr>
              <w:t>e.g</w:t>
            </w:r>
            <w:proofErr w:type="spellEnd"/>
            <w:r>
              <w:rPr>
                <w:sz w:val="16"/>
              </w:rPr>
              <w:t xml:space="preserve">. 1.05% Pr </w:t>
            </w:r>
            <w:proofErr w:type="spellStart"/>
            <w:r>
              <w:rPr>
                <w:sz w:val="16"/>
              </w:rPr>
              <w:t>hístorica</w:t>
            </w:r>
            <w:proofErr w:type="spellEnd"/>
          </w:p>
        </w:tc>
      </w:tr>
      <w:tr w:rsidR="00963CBF" w:rsidRPr="00D517AB" w:rsidTr="00B90B55">
        <w:tc>
          <w:tcPr>
            <w:tcW w:w="0" w:type="auto"/>
            <w:shd w:val="clear" w:color="auto" w:fill="EEEEEE"/>
            <w:tcMar>
              <w:top w:w="75" w:type="dxa"/>
              <w:left w:w="75" w:type="dxa"/>
              <w:bottom w:w="75" w:type="dxa"/>
              <w:right w:w="75" w:type="dxa"/>
            </w:tcMar>
            <w:hideMark/>
          </w:tcPr>
          <w:p w:rsidR="00963CBF" w:rsidRPr="00E8099A" w:rsidRDefault="00963CBF" w:rsidP="00664F93">
            <w:pPr>
              <w:pStyle w:val="NoSpacing"/>
              <w:rPr>
                <w:sz w:val="16"/>
                <w:lang w:val="en-US"/>
              </w:rPr>
            </w:pPr>
            <w:r w:rsidRPr="00E8099A">
              <w:rPr>
                <w:sz w:val="16"/>
                <w:lang w:val="en-US"/>
              </w:rPr>
              <w:t>BCCA (Bias Corrected Constructed Analogs)</w:t>
            </w:r>
          </w:p>
        </w:tc>
        <w:tc>
          <w:tcPr>
            <w:tcW w:w="3432"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E8099A">
              <w:rPr>
                <w:sz w:val="16"/>
                <w:lang w:val="en-US"/>
              </w:rPr>
              <w:t xml:space="preserve">Maurer, E. P., Hidalgo, H. G., Das, T., </w:t>
            </w:r>
            <w:proofErr w:type="spellStart"/>
            <w:r w:rsidRPr="00E8099A">
              <w:rPr>
                <w:sz w:val="16"/>
                <w:lang w:val="en-US"/>
              </w:rPr>
              <w:t>Dettinger</w:t>
            </w:r>
            <w:proofErr w:type="spellEnd"/>
            <w:r w:rsidRPr="00E8099A">
              <w:rPr>
                <w:sz w:val="16"/>
                <w:lang w:val="en-US"/>
              </w:rPr>
              <w:t xml:space="preserve">, M. D., and </w:t>
            </w:r>
            <w:proofErr w:type="spellStart"/>
            <w:r w:rsidRPr="00E8099A">
              <w:rPr>
                <w:sz w:val="16"/>
                <w:lang w:val="en-US"/>
              </w:rPr>
              <w:t>Cayan</w:t>
            </w:r>
            <w:proofErr w:type="spellEnd"/>
            <w:r w:rsidRPr="00E8099A">
              <w:rPr>
                <w:sz w:val="16"/>
                <w:lang w:val="en-US"/>
              </w:rPr>
              <w:t>, D. R.: The uti</w:t>
            </w:r>
            <w:r w:rsidRPr="007F35E6">
              <w:rPr>
                <w:sz w:val="16"/>
                <w:lang w:val="en-US"/>
              </w:rPr>
              <w:t xml:space="preserve">lity of daily large-scale climate data in the assessment of climate change impacts on daily stream flow in California, </w:t>
            </w:r>
            <w:proofErr w:type="spellStart"/>
            <w:r w:rsidRPr="007F35E6">
              <w:rPr>
                <w:sz w:val="16"/>
                <w:lang w:val="en-US"/>
              </w:rPr>
              <w:t>Hydrol</w:t>
            </w:r>
            <w:proofErr w:type="spellEnd"/>
            <w:r w:rsidRPr="007F35E6">
              <w:rPr>
                <w:sz w:val="16"/>
                <w:lang w:val="en-US"/>
              </w:rPr>
              <w:t xml:space="preserve">. </w:t>
            </w:r>
            <w:proofErr w:type="spellStart"/>
            <w:r w:rsidRPr="00664F93">
              <w:rPr>
                <w:sz w:val="16"/>
              </w:rPr>
              <w:t>Earth</w:t>
            </w:r>
            <w:proofErr w:type="spellEnd"/>
            <w:r w:rsidRPr="00664F93">
              <w:rPr>
                <w:sz w:val="16"/>
              </w:rPr>
              <w:t xml:space="preserve"> </w:t>
            </w:r>
            <w:proofErr w:type="spellStart"/>
            <w:r w:rsidRPr="00664F93">
              <w:rPr>
                <w:sz w:val="16"/>
              </w:rPr>
              <w:t>Syst</w:t>
            </w:r>
            <w:proofErr w:type="spellEnd"/>
            <w:r w:rsidRPr="00664F93">
              <w:rPr>
                <w:sz w:val="16"/>
              </w:rPr>
              <w:t xml:space="preserve">. </w:t>
            </w:r>
            <w:proofErr w:type="spellStart"/>
            <w:r w:rsidRPr="00664F93">
              <w:rPr>
                <w:sz w:val="16"/>
              </w:rPr>
              <w:t>Sci</w:t>
            </w:r>
            <w:proofErr w:type="spellEnd"/>
            <w:r w:rsidRPr="00664F93">
              <w:rPr>
                <w:sz w:val="16"/>
              </w:rPr>
              <w:t>., 14, 1125–1138, doi:10.5194/</w:t>
            </w:r>
            <w:proofErr w:type="spellStart"/>
            <w:r w:rsidRPr="00664F93">
              <w:rPr>
                <w:sz w:val="16"/>
              </w:rPr>
              <w:t>hess</w:t>
            </w:r>
            <w:proofErr w:type="spellEnd"/>
            <w:r w:rsidRPr="00664F93">
              <w:rPr>
                <w:sz w:val="16"/>
              </w:rPr>
              <w:t>- 14-1125-2010, 2010.</w:t>
            </w:r>
          </w:p>
        </w:tc>
        <w:tc>
          <w:tcPr>
            <w:tcW w:w="3615"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proofErr w:type="spellStart"/>
            <w:r w:rsidRPr="00664F93">
              <w:rPr>
                <w:sz w:val="16"/>
              </w:rPr>
              <w:t>P</w:t>
            </w:r>
            <w:r w:rsidR="004B4A8A">
              <w:rPr>
                <w:sz w:val="16"/>
              </w:rPr>
              <w:t>reprocesamiento</w:t>
            </w:r>
            <w:proofErr w:type="spellEnd"/>
            <w:r w:rsidR="004B4A8A">
              <w:rPr>
                <w:sz w:val="16"/>
              </w:rPr>
              <w:t xml:space="preserve"> (</w:t>
            </w:r>
            <w:r w:rsidRPr="00664F93">
              <w:rPr>
                <w:sz w:val="16"/>
              </w:rPr>
              <w:t>P</w:t>
            </w:r>
            <w:r w:rsidR="004B4A8A">
              <w:rPr>
                <w:sz w:val="16"/>
              </w:rPr>
              <w:t>P)</w:t>
            </w:r>
            <w:r w:rsidRPr="00664F93">
              <w:rPr>
                <w:sz w:val="16"/>
              </w:rPr>
              <w:t xml:space="preserve">: Eliminación de tendencias y mapeo de </w:t>
            </w:r>
            <w:proofErr w:type="spellStart"/>
            <w:r w:rsidRPr="00664F93">
              <w:rPr>
                <w:sz w:val="16"/>
              </w:rPr>
              <w:t>cuantiles</w:t>
            </w:r>
            <w:proofErr w:type="spellEnd"/>
          </w:p>
          <w:p w:rsidR="00963CBF" w:rsidRPr="00664F93" w:rsidRDefault="004B4A8A" w:rsidP="00664F93">
            <w:pPr>
              <w:pStyle w:val="NoSpacing"/>
              <w:rPr>
                <w:sz w:val="16"/>
              </w:rPr>
            </w:pPr>
            <w:r>
              <w:rPr>
                <w:sz w:val="16"/>
              </w:rPr>
              <w:t>Downscaling (</w:t>
            </w:r>
            <w:r w:rsidR="00963CBF" w:rsidRPr="00664F93">
              <w:rPr>
                <w:sz w:val="16"/>
              </w:rPr>
              <w:t>DS</w:t>
            </w:r>
            <w:r>
              <w:rPr>
                <w:sz w:val="16"/>
              </w:rPr>
              <w:t>)</w:t>
            </w:r>
            <w:r w:rsidR="00963CBF" w:rsidRPr="00664F93">
              <w:rPr>
                <w:sz w:val="16"/>
              </w:rPr>
              <w:t>: Análogos construidos</w:t>
            </w:r>
          </w:p>
          <w:p w:rsidR="00963CBF" w:rsidRPr="00664F93" w:rsidRDefault="00963CBF" w:rsidP="00664F93">
            <w:pPr>
              <w:pStyle w:val="NoSpacing"/>
              <w:rPr>
                <w:sz w:val="16"/>
              </w:rPr>
            </w:pPr>
            <w:r w:rsidRPr="00664F93">
              <w:rPr>
                <w:sz w:val="16"/>
              </w:rPr>
              <w:t>Post</w:t>
            </w:r>
            <w:r w:rsidR="004B4A8A">
              <w:rPr>
                <w:sz w:val="16"/>
              </w:rPr>
              <w:t xml:space="preserve"> </w:t>
            </w:r>
            <w:r w:rsidRPr="00664F93">
              <w:rPr>
                <w:sz w:val="16"/>
              </w:rPr>
              <w:t>P</w:t>
            </w:r>
            <w:r w:rsidR="004B4A8A">
              <w:rPr>
                <w:sz w:val="16"/>
              </w:rPr>
              <w:t>rocesamiento (</w:t>
            </w:r>
            <w:proofErr w:type="spellStart"/>
            <w:r w:rsidR="004B4A8A">
              <w:rPr>
                <w:sz w:val="16"/>
              </w:rPr>
              <w:t>PostP</w:t>
            </w:r>
            <w:proofErr w:type="spellEnd"/>
            <w:r w:rsidR="004B4A8A">
              <w:rPr>
                <w:sz w:val="16"/>
              </w:rPr>
              <w:t>)</w:t>
            </w:r>
            <w:r w:rsidRPr="00664F93">
              <w:rPr>
                <w:sz w:val="16"/>
              </w:rPr>
              <w:t>: Ninguno</w:t>
            </w:r>
          </w:p>
          <w:p w:rsidR="00963CBF" w:rsidRPr="00664F93" w:rsidRDefault="00963CBF" w:rsidP="00664F93">
            <w:pPr>
              <w:pStyle w:val="NoSpacing"/>
              <w:rPr>
                <w:sz w:val="16"/>
              </w:rPr>
            </w:pPr>
          </w:p>
        </w:tc>
      </w:tr>
      <w:tr w:rsidR="00963CBF" w:rsidRPr="00D517AB" w:rsidTr="00B90B55">
        <w:tc>
          <w:tcPr>
            <w:tcW w:w="0" w:type="auto"/>
            <w:shd w:val="clear" w:color="auto" w:fill="FFFFFF"/>
            <w:tcMar>
              <w:top w:w="75" w:type="dxa"/>
              <w:left w:w="75" w:type="dxa"/>
              <w:bottom w:w="75" w:type="dxa"/>
              <w:right w:w="75" w:type="dxa"/>
            </w:tcMar>
            <w:hideMark/>
          </w:tcPr>
          <w:p w:rsidR="00963CBF" w:rsidRPr="00E8099A" w:rsidRDefault="00963CBF" w:rsidP="00664F93">
            <w:pPr>
              <w:pStyle w:val="NoSpacing"/>
              <w:rPr>
                <w:sz w:val="16"/>
                <w:lang w:val="en-US"/>
              </w:rPr>
            </w:pPr>
            <w:r w:rsidRPr="00E8099A">
              <w:rPr>
                <w:sz w:val="16"/>
                <w:lang w:val="en-US"/>
              </w:rPr>
              <w:t>BCSD (Bias Corrected Statistical Disaggregation)</w:t>
            </w:r>
          </w:p>
        </w:tc>
        <w:tc>
          <w:tcPr>
            <w:tcW w:w="3432" w:type="dxa"/>
            <w:shd w:val="clear" w:color="auto" w:fill="FFFFFF"/>
            <w:tcMar>
              <w:top w:w="75" w:type="dxa"/>
              <w:left w:w="75" w:type="dxa"/>
              <w:bottom w:w="75" w:type="dxa"/>
              <w:right w:w="75" w:type="dxa"/>
            </w:tcMar>
            <w:hideMark/>
          </w:tcPr>
          <w:p w:rsidR="00963CBF" w:rsidRPr="00B90B55" w:rsidRDefault="00963CBF" w:rsidP="00664F93">
            <w:pPr>
              <w:pStyle w:val="NoSpacing"/>
              <w:rPr>
                <w:sz w:val="16"/>
                <w:lang w:val="en-US"/>
              </w:rPr>
            </w:pPr>
            <w:r w:rsidRPr="007F35E6">
              <w:rPr>
                <w:sz w:val="16"/>
                <w:lang w:val="en-US"/>
              </w:rPr>
              <w:t xml:space="preserve">Wood, A. W., Maurer, E. P., Kumar, A., and </w:t>
            </w:r>
            <w:proofErr w:type="spellStart"/>
            <w:r w:rsidRPr="007F35E6">
              <w:rPr>
                <w:sz w:val="16"/>
                <w:lang w:val="en-US"/>
              </w:rPr>
              <w:t>Lettenmaier</w:t>
            </w:r>
            <w:proofErr w:type="spellEnd"/>
            <w:r w:rsidRPr="007F35E6">
              <w:rPr>
                <w:sz w:val="16"/>
                <w:lang w:val="en-US"/>
              </w:rPr>
              <w:t xml:space="preserve">, D. P.: Long-range experimental hydrologic forecasting for the eastern United States, J. </w:t>
            </w:r>
            <w:proofErr w:type="spellStart"/>
            <w:r w:rsidRPr="007F35E6">
              <w:rPr>
                <w:sz w:val="16"/>
                <w:lang w:val="en-US"/>
              </w:rPr>
              <w:t>Geophys</w:t>
            </w:r>
            <w:proofErr w:type="spellEnd"/>
            <w:r w:rsidRPr="007F35E6">
              <w:rPr>
                <w:sz w:val="16"/>
                <w:lang w:val="en-US"/>
              </w:rPr>
              <w:t xml:space="preserve"> Res., 107, 4429, doi:10.1029/2001JD000659, 2002. Wood, A. W., Leung, L. R., Sridhar, V ., and </w:t>
            </w:r>
            <w:proofErr w:type="spellStart"/>
            <w:r w:rsidRPr="007F35E6">
              <w:rPr>
                <w:sz w:val="16"/>
                <w:lang w:val="en-US"/>
              </w:rPr>
              <w:t>Lettenmaier</w:t>
            </w:r>
            <w:proofErr w:type="spellEnd"/>
            <w:r w:rsidRPr="007F35E6">
              <w:rPr>
                <w:sz w:val="16"/>
                <w:lang w:val="en-US"/>
              </w:rPr>
              <w:t>, D. P.: Hydrologic implications of dynamical and statistical approaches to downscaling climate mo</w:t>
            </w:r>
            <w:r w:rsidRPr="00B90B55">
              <w:rPr>
                <w:sz w:val="16"/>
                <w:lang w:val="en-US"/>
              </w:rPr>
              <w:t>del outputs, Climatic Change, 62, 189– 216, 2004.</w:t>
            </w:r>
          </w:p>
        </w:tc>
        <w:tc>
          <w:tcPr>
            <w:tcW w:w="3615"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xml:space="preserve">PP: Eliminación de tendencias y mapeo de </w:t>
            </w:r>
            <w:proofErr w:type="spellStart"/>
            <w:r w:rsidRPr="00664F93">
              <w:rPr>
                <w:sz w:val="16"/>
              </w:rPr>
              <w:t>cuantiles</w:t>
            </w:r>
            <w:proofErr w:type="spellEnd"/>
            <w:r w:rsidRPr="00664F93">
              <w:rPr>
                <w:sz w:val="16"/>
              </w:rPr>
              <w:t xml:space="preserve"> para el llenado de vacíos</w:t>
            </w:r>
          </w:p>
          <w:p w:rsidR="00963CBF" w:rsidRPr="00664F93" w:rsidRDefault="00963CBF" w:rsidP="00664F93">
            <w:pPr>
              <w:pStyle w:val="NoSpacing"/>
              <w:rPr>
                <w:sz w:val="16"/>
              </w:rPr>
            </w:pPr>
            <w:r w:rsidRPr="00664F93">
              <w:rPr>
                <w:sz w:val="16"/>
              </w:rPr>
              <w:t>DS: Interpolación</w:t>
            </w:r>
          </w:p>
          <w:p w:rsidR="00963CBF" w:rsidRPr="00664F93" w:rsidRDefault="00963CBF" w:rsidP="00664F93">
            <w:pPr>
              <w:pStyle w:val="NoSpacing"/>
              <w:rPr>
                <w:sz w:val="16"/>
              </w:rPr>
            </w:pPr>
            <w:proofErr w:type="spellStart"/>
            <w:r w:rsidRPr="00664F93">
              <w:rPr>
                <w:sz w:val="16"/>
              </w:rPr>
              <w:t>PostP</w:t>
            </w:r>
            <w:proofErr w:type="spellEnd"/>
            <w:r w:rsidRPr="00664F93">
              <w:rPr>
                <w:sz w:val="16"/>
              </w:rPr>
              <w:t>: Ninguno</w:t>
            </w:r>
          </w:p>
        </w:tc>
      </w:tr>
      <w:tr w:rsidR="00963CBF" w:rsidRPr="00604613" w:rsidTr="00B90B55">
        <w:tc>
          <w:tcPr>
            <w:tcW w:w="0" w:type="auto"/>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ARRM</w:t>
            </w:r>
          </w:p>
        </w:tc>
        <w:tc>
          <w:tcPr>
            <w:tcW w:w="3432"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B90B55">
              <w:rPr>
                <w:sz w:val="16"/>
                <w:lang w:val="en-US"/>
              </w:rPr>
              <w:t xml:space="preserve">Stoner, A. M. K., </w:t>
            </w:r>
            <w:proofErr w:type="spellStart"/>
            <w:r w:rsidRPr="00B90B55">
              <w:rPr>
                <w:sz w:val="16"/>
                <w:lang w:val="en-US"/>
              </w:rPr>
              <w:t>Hayhoe</w:t>
            </w:r>
            <w:proofErr w:type="spellEnd"/>
            <w:r w:rsidRPr="00B90B55">
              <w:rPr>
                <w:sz w:val="16"/>
                <w:lang w:val="en-US"/>
              </w:rPr>
              <w:t xml:space="preserve">, K., Yang, X. and </w:t>
            </w:r>
            <w:proofErr w:type="spellStart"/>
            <w:r w:rsidRPr="00B90B55">
              <w:rPr>
                <w:sz w:val="16"/>
                <w:lang w:val="en-US"/>
              </w:rPr>
              <w:t>Wuebbles</w:t>
            </w:r>
            <w:proofErr w:type="spellEnd"/>
            <w:r w:rsidRPr="00B90B55">
              <w:rPr>
                <w:sz w:val="16"/>
                <w:lang w:val="en-US"/>
              </w:rPr>
              <w:t xml:space="preserve">, D. J. (2012), An asynchronous regional regression model for statistical downscaling of daily climate variables. </w:t>
            </w:r>
            <w:proofErr w:type="spellStart"/>
            <w:r w:rsidRPr="00664F93">
              <w:rPr>
                <w:sz w:val="16"/>
              </w:rPr>
              <w:t>Int</w:t>
            </w:r>
            <w:proofErr w:type="spellEnd"/>
            <w:r w:rsidRPr="00664F93">
              <w:rPr>
                <w:sz w:val="16"/>
              </w:rPr>
              <w:t xml:space="preserve">. J. </w:t>
            </w:r>
            <w:proofErr w:type="spellStart"/>
            <w:r w:rsidRPr="00664F93">
              <w:rPr>
                <w:sz w:val="16"/>
              </w:rPr>
              <w:t>Climatol</w:t>
            </w:r>
            <w:proofErr w:type="spellEnd"/>
            <w:r w:rsidRPr="00664F93">
              <w:rPr>
                <w:sz w:val="16"/>
              </w:rPr>
              <w:t xml:space="preserve">.. </w:t>
            </w:r>
            <w:proofErr w:type="spellStart"/>
            <w:r w:rsidRPr="00664F93">
              <w:rPr>
                <w:sz w:val="16"/>
              </w:rPr>
              <w:t>doi</w:t>
            </w:r>
            <w:proofErr w:type="spellEnd"/>
            <w:r w:rsidRPr="00664F93">
              <w:rPr>
                <w:sz w:val="16"/>
              </w:rPr>
              <w:t>: 10.1002/joc.3603</w:t>
            </w:r>
          </w:p>
        </w:tc>
        <w:tc>
          <w:tcPr>
            <w:tcW w:w="3615"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PP: Ninguno</w:t>
            </w:r>
          </w:p>
          <w:p w:rsidR="00963CBF" w:rsidRPr="00664F93" w:rsidRDefault="00963CBF" w:rsidP="00664F93">
            <w:pPr>
              <w:pStyle w:val="NoSpacing"/>
              <w:rPr>
                <w:sz w:val="16"/>
              </w:rPr>
            </w:pPr>
            <w:r w:rsidRPr="00664F93">
              <w:rPr>
                <w:sz w:val="16"/>
              </w:rPr>
              <w:t>DS: Interpolación</w:t>
            </w:r>
          </w:p>
          <w:p w:rsidR="00963CBF" w:rsidRPr="00664F93" w:rsidRDefault="00963CBF" w:rsidP="00664F93">
            <w:pPr>
              <w:pStyle w:val="NoSpacing"/>
              <w:rPr>
                <w:sz w:val="16"/>
              </w:rPr>
            </w:pPr>
            <w:proofErr w:type="spellStart"/>
            <w:r w:rsidRPr="00664F93">
              <w:rPr>
                <w:sz w:val="16"/>
              </w:rPr>
              <w:t>POstP</w:t>
            </w:r>
            <w:proofErr w:type="spellEnd"/>
            <w:r w:rsidRPr="00664F93">
              <w:rPr>
                <w:sz w:val="16"/>
              </w:rPr>
              <w:t>: BC (</w:t>
            </w:r>
            <w:proofErr w:type="spellStart"/>
            <w:r w:rsidRPr="00664F93">
              <w:rPr>
                <w:sz w:val="16"/>
              </w:rPr>
              <w:t>Regression</w:t>
            </w:r>
            <w:proofErr w:type="spellEnd"/>
            <w:r w:rsidRPr="00664F93">
              <w:rPr>
                <w:sz w:val="16"/>
              </w:rPr>
              <w:t xml:space="preserve"> </w:t>
            </w:r>
            <w:proofErr w:type="spellStart"/>
            <w:r w:rsidRPr="00664F93">
              <w:rPr>
                <w:sz w:val="16"/>
              </w:rPr>
              <w:t>asincrona</w:t>
            </w:r>
            <w:proofErr w:type="spellEnd"/>
            <w:r w:rsidRPr="00664F93">
              <w:rPr>
                <w:sz w:val="16"/>
              </w:rPr>
              <w:t xml:space="preserve"> de </w:t>
            </w:r>
            <w:proofErr w:type="spellStart"/>
            <w:r w:rsidRPr="00664F93">
              <w:rPr>
                <w:sz w:val="16"/>
              </w:rPr>
              <w:t>cuantiles</w:t>
            </w:r>
            <w:proofErr w:type="spellEnd"/>
            <w:r w:rsidRPr="00664F93">
              <w:rPr>
                <w:sz w:val="16"/>
              </w:rPr>
              <w:t>)</w:t>
            </w:r>
          </w:p>
        </w:tc>
      </w:tr>
      <w:tr w:rsidR="00963CBF" w:rsidRPr="00604613" w:rsidTr="00B90B55">
        <w:tc>
          <w:tcPr>
            <w:tcW w:w="0" w:type="auto"/>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MACA (</w:t>
            </w:r>
            <w:proofErr w:type="spellStart"/>
            <w:r w:rsidRPr="00664F93">
              <w:rPr>
                <w:sz w:val="16"/>
              </w:rPr>
              <w:t>Multivariate</w:t>
            </w:r>
            <w:proofErr w:type="spellEnd"/>
            <w:r w:rsidRPr="00664F93">
              <w:rPr>
                <w:sz w:val="16"/>
              </w:rPr>
              <w:t xml:space="preserve"> </w:t>
            </w:r>
            <w:proofErr w:type="spellStart"/>
            <w:r w:rsidRPr="00664F93">
              <w:rPr>
                <w:sz w:val="16"/>
              </w:rPr>
              <w:t>Adaptive</w:t>
            </w:r>
            <w:proofErr w:type="spellEnd"/>
            <w:r w:rsidRPr="00664F93">
              <w:rPr>
                <w:sz w:val="16"/>
              </w:rPr>
              <w:t xml:space="preserve"> </w:t>
            </w:r>
            <w:proofErr w:type="spellStart"/>
            <w:r w:rsidRPr="00664F93">
              <w:rPr>
                <w:sz w:val="16"/>
              </w:rPr>
              <w:t>Constructed</w:t>
            </w:r>
            <w:proofErr w:type="spellEnd"/>
            <w:r w:rsidRPr="00664F93">
              <w:rPr>
                <w:sz w:val="16"/>
              </w:rPr>
              <w:t xml:space="preserve"> </w:t>
            </w:r>
            <w:proofErr w:type="spellStart"/>
            <w:r w:rsidRPr="00664F93">
              <w:rPr>
                <w:sz w:val="16"/>
              </w:rPr>
              <w:t>Analogs</w:t>
            </w:r>
            <w:proofErr w:type="spellEnd"/>
            <w:r w:rsidRPr="00664F93">
              <w:rPr>
                <w:sz w:val="16"/>
              </w:rPr>
              <w:t>)</w:t>
            </w:r>
          </w:p>
        </w:tc>
        <w:tc>
          <w:tcPr>
            <w:tcW w:w="3432" w:type="dxa"/>
            <w:shd w:val="clear" w:color="auto" w:fill="FFFFFF"/>
            <w:tcMar>
              <w:top w:w="75" w:type="dxa"/>
              <w:left w:w="75" w:type="dxa"/>
              <w:bottom w:w="75" w:type="dxa"/>
              <w:right w:w="75" w:type="dxa"/>
            </w:tcMar>
            <w:hideMark/>
          </w:tcPr>
          <w:p w:rsidR="00963CBF" w:rsidRPr="00B90B55" w:rsidRDefault="00963CBF" w:rsidP="00664F93">
            <w:pPr>
              <w:pStyle w:val="NoSpacing"/>
              <w:rPr>
                <w:sz w:val="16"/>
                <w:lang w:val="en-US"/>
              </w:rPr>
            </w:pPr>
            <w:proofErr w:type="spellStart"/>
            <w:r w:rsidRPr="00B90B55">
              <w:rPr>
                <w:sz w:val="16"/>
                <w:lang w:val="en-US"/>
              </w:rPr>
              <w:t>Abatzoglou</w:t>
            </w:r>
            <w:proofErr w:type="spellEnd"/>
            <w:r w:rsidRPr="00B90B55">
              <w:rPr>
                <w:sz w:val="16"/>
                <w:lang w:val="en-US"/>
              </w:rPr>
              <w:t xml:space="preserve"> J.T. and Brown T.J. "A comparison of statistical downscaling methods suited for wildfire applications " International Journal of Climatology (2011) </w:t>
            </w:r>
            <w:proofErr w:type="spellStart"/>
            <w:r w:rsidRPr="00B90B55">
              <w:rPr>
                <w:sz w:val="16"/>
                <w:lang w:val="en-US"/>
              </w:rPr>
              <w:t>doi</w:t>
            </w:r>
            <w:proofErr w:type="spellEnd"/>
            <w:r w:rsidRPr="00B90B55">
              <w:rPr>
                <w:sz w:val="16"/>
                <w:lang w:val="en-US"/>
              </w:rPr>
              <w:t>: 10.1002/joc.2313</w:t>
            </w:r>
          </w:p>
        </w:tc>
        <w:tc>
          <w:tcPr>
            <w:tcW w:w="3615"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xml:space="preserve">PP: Eliminación de tendencias y mapeo de </w:t>
            </w:r>
            <w:proofErr w:type="spellStart"/>
            <w:r w:rsidRPr="00664F93">
              <w:rPr>
                <w:sz w:val="16"/>
              </w:rPr>
              <w:t>cuantiles</w:t>
            </w:r>
            <w:proofErr w:type="spellEnd"/>
            <w:r w:rsidRPr="00664F93">
              <w:rPr>
                <w:sz w:val="16"/>
              </w:rPr>
              <w:t xml:space="preserve"> para el llenado de vacíos</w:t>
            </w:r>
          </w:p>
          <w:p w:rsidR="00963CBF" w:rsidRPr="00664F93" w:rsidRDefault="00963CBF" w:rsidP="00664F93">
            <w:pPr>
              <w:pStyle w:val="NoSpacing"/>
              <w:rPr>
                <w:sz w:val="16"/>
              </w:rPr>
            </w:pPr>
            <w:r w:rsidRPr="00664F93">
              <w:rPr>
                <w:sz w:val="16"/>
              </w:rPr>
              <w:t>DS: </w:t>
            </w:r>
            <w:proofErr w:type="spellStart"/>
            <w:r w:rsidRPr="00664F93">
              <w:rPr>
                <w:sz w:val="16"/>
              </w:rPr>
              <w:t>Analogos</w:t>
            </w:r>
            <w:proofErr w:type="spellEnd"/>
            <w:r w:rsidRPr="00664F93">
              <w:rPr>
                <w:sz w:val="16"/>
              </w:rPr>
              <w:t xml:space="preserve"> construidos</w:t>
            </w:r>
          </w:p>
          <w:p w:rsidR="00963CBF" w:rsidRPr="00664F93" w:rsidRDefault="00963CBF" w:rsidP="00664F93">
            <w:pPr>
              <w:pStyle w:val="NoSpacing"/>
              <w:rPr>
                <w:sz w:val="16"/>
              </w:rPr>
            </w:pPr>
            <w:proofErr w:type="spellStart"/>
            <w:r w:rsidRPr="00664F93">
              <w:rPr>
                <w:sz w:val="16"/>
              </w:rPr>
              <w:t>PostP</w:t>
            </w:r>
            <w:proofErr w:type="spellEnd"/>
            <w:r w:rsidRPr="00664F93">
              <w:rPr>
                <w:sz w:val="16"/>
              </w:rPr>
              <w:t>: BC y reemplazo de tendencia</w:t>
            </w:r>
          </w:p>
        </w:tc>
      </w:tr>
      <w:tr w:rsidR="00963CBF" w:rsidRPr="001D1057" w:rsidTr="00B90B55">
        <w:tc>
          <w:tcPr>
            <w:tcW w:w="0" w:type="auto"/>
            <w:shd w:val="clear" w:color="auto" w:fill="EEEEEE"/>
            <w:tcMar>
              <w:top w:w="75" w:type="dxa"/>
              <w:left w:w="75" w:type="dxa"/>
              <w:bottom w:w="75" w:type="dxa"/>
              <w:right w:w="75" w:type="dxa"/>
            </w:tcMar>
            <w:hideMark/>
          </w:tcPr>
          <w:p w:rsidR="00963CBF" w:rsidRPr="00664F93" w:rsidRDefault="00963CBF" w:rsidP="00664F93">
            <w:pPr>
              <w:pStyle w:val="NoSpacing"/>
              <w:rPr>
                <w:sz w:val="16"/>
              </w:rPr>
            </w:pPr>
            <w:proofErr w:type="spellStart"/>
            <w:r w:rsidRPr="00664F93">
              <w:rPr>
                <w:sz w:val="16"/>
              </w:rPr>
              <w:lastRenderedPageBreak/>
              <w:t>Bayesian</w:t>
            </w:r>
            <w:proofErr w:type="spellEnd"/>
            <w:r w:rsidRPr="00664F93">
              <w:rPr>
                <w:sz w:val="16"/>
              </w:rPr>
              <w:t xml:space="preserve"> Neural Net </w:t>
            </w:r>
            <w:proofErr w:type="spellStart"/>
            <w:r w:rsidRPr="00664F93">
              <w:rPr>
                <w:sz w:val="16"/>
              </w:rPr>
              <w:t>Regression</w:t>
            </w:r>
            <w:proofErr w:type="spellEnd"/>
          </w:p>
        </w:tc>
        <w:tc>
          <w:tcPr>
            <w:tcW w:w="3432"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w:t>
            </w:r>
          </w:p>
        </w:tc>
        <w:tc>
          <w:tcPr>
            <w:tcW w:w="3615"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w:t>
            </w:r>
          </w:p>
        </w:tc>
      </w:tr>
      <w:tr w:rsidR="00963CBF" w:rsidRPr="001905EA" w:rsidTr="00B90B55">
        <w:tc>
          <w:tcPr>
            <w:tcW w:w="0" w:type="auto"/>
            <w:shd w:val="clear" w:color="auto" w:fill="FFFFFF"/>
            <w:tcMar>
              <w:top w:w="75" w:type="dxa"/>
              <w:left w:w="75" w:type="dxa"/>
              <w:bottom w:w="75" w:type="dxa"/>
              <w:right w:w="75" w:type="dxa"/>
            </w:tcMar>
            <w:hideMark/>
          </w:tcPr>
          <w:p w:rsidR="00963CBF" w:rsidRPr="00B90B55" w:rsidRDefault="00963CBF" w:rsidP="00664F93">
            <w:pPr>
              <w:pStyle w:val="NoSpacing"/>
              <w:rPr>
                <w:sz w:val="16"/>
                <w:lang w:val="en-US"/>
              </w:rPr>
            </w:pPr>
            <w:r w:rsidRPr="00B90B55">
              <w:rPr>
                <w:sz w:val="16"/>
                <w:lang w:val="en-US"/>
              </w:rPr>
              <w:t>JVSD (Joint Variable Statistical Downscaling)</w:t>
            </w:r>
          </w:p>
        </w:tc>
        <w:tc>
          <w:tcPr>
            <w:tcW w:w="3432"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B90B55">
              <w:rPr>
                <w:sz w:val="16"/>
                <w:lang w:val="en-US"/>
              </w:rPr>
              <w:t xml:space="preserve">Zhang, F. &amp; </w:t>
            </w:r>
            <w:proofErr w:type="spellStart"/>
            <w:r w:rsidRPr="00B90B55">
              <w:rPr>
                <w:sz w:val="16"/>
                <w:lang w:val="en-US"/>
              </w:rPr>
              <w:t>Georgakakos</w:t>
            </w:r>
            <w:proofErr w:type="spellEnd"/>
            <w:r w:rsidRPr="00B90B55">
              <w:rPr>
                <w:sz w:val="16"/>
                <w:lang w:val="en-US"/>
              </w:rPr>
              <w:t xml:space="preserve">, A. P. Joint variable spatial downscaling. </w:t>
            </w:r>
            <w:proofErr w:type="spellStart"/>
            <w:r w:rsidRPr="00664F93">
              <w:rPr>
                <w:sz w:val="16"/>
              </w:rPr>
              <w:t>Climatic</w:t>
            </w:r>
            <w:proofErr w:type="spellEnd"/>
            <w:r w:rsidRPr="00664F93">
              <w:rPr>
                <w:sz w:val="16"/>
              </w:rPr>
              <w:t xml:space="preserve"> </w:t>
            </w:r>
            <w:proofErr w:type="spellStart"/>
            <w:r w:rsidRPr="00664F93">
              <w:rPr>
                <w:sz w:val="16"/>
              </w:rPr>
              <w:t>Change</w:t>
            </w:r>
            <w:proofErr w:type="spellEnd"/>
            <w:r w:rsidRPr="00664F93">
              <w:rPr>
                <w:sz w:val="16"/>
              </w:rPr>
              <w:t xml:space="preserve"> 111, (2011).</w:t>
            </w:r>
          </w:p>
        </w:tc>
        <w:tc>
          <w:tcPr>
            <w:tcW w:w="3615"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w:t>
            </w:r>
          </w:p>
        </w:tc>
      </w:tr>
      <w:tr w:rsidR="00963CBF" w:rsidRPr="001D1057" w:rsidTr="00B90B55">
        <w:tc>
          <w:tcPr>
            <w:tcW w:w="0" w:type="auto"/>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BCSA</w:t>
            </w:r>
          </w:p>
        </w:tc>
        <w:tc>
          <w:tcPr>
            <w:tcW w:w="3432"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B90B55">
              <w:rPr>
                <w:sz w:val="16"/>
                <w:lang w:val="en-US"/>
              </w:rPr>
              <w:t xml:space="preserve">Hwang, S. and Graham, W. D.: Development and comparative evaluation of a stochastic analog method to downscale daily GCM precipitation, </w:t>
            </w:r>
            <w:proofErr w:type="spellStart"/>
            <w:r w:rsidRPr="00B90B55">
              <w:rPr>
                <w:sz w:val="16"/>
                <w:lang w:val="en-US"/>
              </w:rPr>
              <w:t>Hydrol</w:t>
            </w:r>
            <w:proofErr w:type="spellEnd"/>
            <w:r w:rsidRPr="00B90B55">
              <w:rPr>
                <w:sz w:val="16"/>
                <w:lang w:val="en-US"/>
              </w:rPr>
              <w:t xml:space="preserve">. </w:t>
            </w:r>
            <w:proofErr w:type="spellStart"/>
            <w:r w:rsidRPr="00664F93">
              <w:rPr>
                <w:sz w:val="16"/>
              </w:rPr>
              <w:t>Earth</w:t>
            </w:r>
            <w:proofErr w:type="spellEnd"/>
            <w:r w:rsidRPr="00664F93">
              <w:rPr>
                <w:sz w:val="16"/>
              </w:rPr>
              <w:t xml:space="preserve"> </w:t>
            </w:r>
            <w:proofErr w:type="spellStart"/>
            <w:r w:rsidRPr="00664F93">
              <w:rPr>
                <w:sz w:val="16"/>
              </w:rPr>
              <w:t>Syst</w:t>
            </w:r>
            <w:proofErr w:type="spellEnd"/>
            <w:r w:rsidRPr="00664F93">
              <w:rPr>
                <w:sz w:val="16"/>
              </w:rPr>
              <w:t xml:space="preserve">. </w:t>
            </w:r>
            <w:proofErr w:type="spellStart"/>
            <w:r w:rsidRPr="00664F93">
              <w:rPr>
                <w:sz w:val="16"/>
              </w:rPr>
              <w:t>Sci</w:t>
            </w:r>
            <w:proofErr w:type="spellEnd"/>
            <w:r w:rsidRPr="00664F93">
              <w:rPr>
                <w:sz w:val="16"/>
              </w:rPr>
              <w:t xml:space="preserve">. </w:t>
            </w:r>
            <w:proofErr w:type="spellStart"/>
            <w:r w:rsidRPr="00664F93">
              <w:rPr>
                <w:sz w:val="16"/>
              </w:rPr>
              <w:t>Discuss</w:t>
            </w:r>
            <w:proofErr w:type="spellEnd"/>
            <w:r w:rsidRPr="00664F93">
              <w:rPr>
                <w:sz w:val="16"/>
              </w:rPr>
              <w:t>., 10, 2141-2181, doi:10.5194/hessd-10-2141-2013, 2013.</w:t>
            </w:r>
          </w:p>
        </w:tc>
        <w:tc>
          <w:tcPr>
            <w:tcW w:w="3615" w:type="dxa"/>
            <w:shd w:val="clear" w:color="auto" w:fill="FFFFFF"/>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w:t>
            </w:r>
          </w:p>
        </w:tc>
      </w:tr>
      <w:tr w:rsidR="00963CBF" w:rsidRPr="001D1057" w:rsidTr="00B90B55">
        <w:tc>
          <w:tcPr>
            <w:tcW w:w="0" w:type="auto"/>
            <w:shd w:val="clear" w:color="auto" w:fill="EEEEEE"/>
            <w:tcMar>
              <w:top w:w="75" w:type="dxa"/>
              <w:left w:w="75" w:type="dxa"/>
              <w:bottom w:w="75" w:type="dxa"/>
              <w:right w:w="75" w:type="dxa"/>
            </w:tcMar>
            <w:hideMark/>
          </w:tcPr>
          <w:p w:rsidR="00963CBF" w:rsidRPr="00B90B55" w:rsidRDefault="00963CBF" w:rsidP="00664F93">
            <w:pPr>
              <w:pStyle w:val="NoSpacing"/>
              <w:rPr>
                <w:sz w:val="16"/>
                <w:lang w:val="en-US"/>
              </w:rPr>
            </w:pPr>
            <w:r w:rsidRPr="00B90B55">
              <w:rPr>
                <w:sz w:val="16"/>
                <w:lang w:val="en-US"/>
              </w:rPr>
              <w:t>HMM/NHMM (</w:t>
            </w:r>
            <w:proofErr w:type="spellStart"/>
            <w:r w:rsidRPr="00B90B55">
              <w:rPr>
                <w:sz w:val="16"/>
                <w:lang w:val="en-US"/>
              </w:rPr>
              <w:t>Homegeneous</w:t>
            </w:r>
            <w:proofErr w:type="spellEnd"/>
            <w:r w:rsidRPr="00B90B55">
              <w:rPr>
                <w:sz w:val="16"/>
                <w:lang w:val="en-US"/>
              </w:rPr>
              <w:t xml:space="preserve"> and Non-</w:t>
            </w:r>
            <w:proofErr w:type="spellStart"/>
            <w:r w:rsidRPr="00B90B55">
              <w:rPr>
                <w:sz w:val="16"/>
                <w:lang w:val="en-US"/>
              </w:rPr>
              <w:t>Homegeous</w:t>
            </w:r>
            <w:proofErr w:type="spellEnd"/>
            <w:r w:rsidRPr="00B90B55">
              <w:rPr>
                <w:sz w:val="16"/>
                <w:lang w:val="en-US"/>
              </w:rPr>
              <w:t xml:space="preserve"> Hidden Markov Method)</w:t>
            </w:r>
          </w:p>
        </w:tc>
        <w:tc>
          <w:tcPr>
            <w:tcW w:w="3432"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B90B55">
              <w:rPr>
                <w:sz w:val="16"/>
                <w:lang w:val="en-US"/>
              </w:rPr>
              <w:t xml:space="preserve">Robertson, Andrew W., Sergey </w:t>
            </w:r>
            <w:proofErr w:type="spellStart"/>
            <w:r w:rsidRPr="00B90B55">
              <w:rPr>
                <w:sz w:val="16"/>
                <w:lang w:val="en-US"/>
              </w:rPr>
              <w:t>Kirshner</w:t>
            </w:r>
            <w:proofErr w:type="spellEnd"/>
            <w:r w:rsidRPr="00B90B55">
              <w:rPr>
                <w:sz w:val="16"/>
                <w:lang w:val="en-US"/>
              </w:rPr>
              <w:t xml:space="preserve">, </w:t>
            </w:r>
            <w:proofErr w:type="spellStart"/>
            <w:r w:rsidRPr="00B90B55">
              <w:rPr>
                <w:sz w:val="16"/>
                <w:lang w:val="en-US"/>
              </w:rPr>
              <w:t>Padhraic</w:t>
            </w:r>
            <w:proofErr w:type="spellEnd"/>
            <w:r w:rsidRPr="00B90B55">
              <w:rPr>
                <w:sz w:val="16"/>
                <w:lang w:val="en-US"/>
              </w:rPr>
              <w:t xml:space="preserve"> Smyth, 2004: Downscaling of Daily Rainfall Occurrence over Northeast Brazil Using a Hidden Markov Model. </w:t>
            </w:r>
            <w:r w:rsidRPr="00664F93">
              <w:rPr>
                <w:sz w:val="16"/>
              </w:rPr>
              <w:t xml:space="preserve">J. </w:t>
            </w:r>
            <w:proofErr w:type="spellStart"/>
            <w:r w:rsidRPr="00664F93">
              <w:rPr>
                <w:sz w:val="16"/>
              </w:rPr>
              <w:t>Climate</w:t>
            </w:r>
            <w:proofErr w:type="spellEnd"/>
            <w:r w:rsidRPr="00664F93">
              <w:rPr>
                <w:sz w:val="16"/>
              </w:rPr>
              <w:t>, 17, 4407–4424.doi: http://dx.doi.org/10.1175/JCLI-3216.1</w:t>
            </w:r>
          </w:p>
        </w:tc>
        <w:tc>
          <w:tcPr>
            <w:tcW w:w="3615" w:type="dxa"/>
            <w:shd w:val="clear" w:color="auto" w:fill="EEEEEE"/>
            <w:tcMar>
              <w:top w:w="75" w:type="dxa"/>
              <w:left w:w="75" w:type="dxa"/>
              <w:bottom w:w="75" w:type="dxa"/>
              <w:right w:w="75" w:type="dxa"/>
            </w:tcMar>
            <w:hideMark/>
          </w:tcPr>
          <w:p w:rsidR="00963CBF" w:rsidRPr="00664F93" w:rsidRDefault="00963CBF" w:rsidP="00664F93">
            <w:pPr>
              <w:pStyle w:val="NoSpacing"/>
              <w:rPr>
                <w:sz w:val="16"/>
              </w:rPr>
            </w:pPr>
            <w:r w:rsidRPr="00664F93">
              <w:rPr>
                <w:sz w:val="16"/>
              </w:rPr>
              <w:t> </w:t>
            </w:r>
          </w:p>
        </w:tc>
      </w:tr>
    </w:tbl>
    <w:p w:rsidR="00963CBF" w:rsidRDefault="00963CBF" w:rsidP="00963CBF">
      <w:pPr>
        <w:pStyle w:val="NoSpacing"/>
        <w:rPr>
          <w:sz w:val="16"/>
        </w:rPr>
      </w:pPr>
      <w:r>
        <w:rPr>
          <w:sz w:val="16"/>
        </w:rPr>
        <w:t>Tomado de</w:t>
      </w:r>
      <w:r w:rsidRPr="007C6B1B">
        <w:rPr>
          <w:sz w:val="16"/>
        </w:rPr>
        <w:t xml:space="preserve">: </w:t>
      </w:r>
      <w:hyperlink r:id="rId24" w:history="1">
        <w:r w:rsidRPr="007E2288">
          <w:rPr>
            <w:rStyle w:val="Hyperlink"/>
            <w:sz w:val="16"/>
          </w:rPr>
          <w:t>https://earthsystemcog.org/projects/downscalingmetadata/methods</w:t>
        </w:r>
      </w:hyperlink>
      <w:r>
        <w:rPr>
          <w:sz w:val="16"/>
        </w:rPr>
        <w:t>.</w:t>
      </w:r>
    </w:p>
    <w:p w:rsidR="007F2E3C" w:rsidRDefault="00DF67CE" w:rsidP="007F2E3C">
      <w:r>
        <w:t>Para aplicaciones de modelación de recursos hídricos, los métodos no paramétricos ofrecen algunas ventajas, entre otras:</w:t>
      </w:r>
    </w:p>
    <w:p w:rsidR="007F2E3C" w:rsidRDefault="007F2E3C" w:rsidP="007F2E3C">
      <w:pPr>
        <w:pStyle w:val="ListParagraph"/>
        <w:numPr>
          <w:ilvl w:val="0"/>
          <w:numId w:val="9"/>
        </w:numPr>
      </w:pPr>
      <w:r>
        <w:t>Captura</w:t>
      </w:r>
      <w:r w:rsidR="009A3384">
        <w:t>n</w:t>
      </w:r>
      <w:r>
        <w:t xml:space="preserve"> atributos climáticos de </w:t>
      </w:r>
      <w:r w:rsidR="005152A5">
        <w:t>diferentes escalas temporales, tales como:</w:t>
      </w:r>
      <w:r>
        <w:t xml:space="preserve"> la duración de las</w:t>
      </w:r>
      <w:r w:rsidR="00DF67CE">
        <w:t xml:space="preserve"> rachas de días secos y húmedos, que son de particular interés en la modelación de sistemas hidrológicos</w:t>
      </w:r>
      <w:r w:rsidR="005152A5">
        <w:t xml:space="preserve">, la estacionalidad, </w:t>
      </w:r>
      <w:r w:rsidR="009A3384">
        <w:t>y las oscilaciones de baja frecuencia</w:t>
      </w:r>
    </w:p>
    <w:p w:rsidR="007F2E3C" w:rsidRDefault="00DF67CE" w:rsidP="007F2E3C">
      <w:pPr>
        <w:pStyle w:val="ListParagraph"/>
        <w:numPr>
          <w:ilvl w:val="0"/>
          <w:numId w:val="9"/>
        </w:numPr>
      </w:pPr>
      <w:r>
        <w:t xml:space="preserve">Permiten conservar </w:t>
      </w:r>
      <w:r w:rsidR="007F2E3C">
        <w:t>la correlación espacial de las observaciones</w:t>
      </w:r>
    </w:p>
    <w:p w:rsidR="00DF67CE" w:rsidRDefault="00DF67CE" w:rsidP="007F2E3C">
      <w:pPr>
        <w:pStyle w:val="ListParagraph"/>
        <w:numPr>
          <w:ilvl w:val="0"/>
          <w:numId w:val="9"/>
        </w:numPr>
      </w:pPr>
      <w:r>
        <w:t>Pueden construirse conjuntos arbitrariamente grandes de series de clima posible, e identificar en dichos conjuntos secuencia</w:t>
      </w:r>
      <w:r w:rsidR="009A3384">
        <w:t>s</w:t>
      </w:r>
      <w:r>
        <w:t xml:space="preserve"> asociadas a narrativas específicas </w:t>
      </w:r>
      <w:r w:rsidR="009A3384">
        <w:t xml:space="preserve">en un contexto de </w:t>
      </w:r>
      <w:r>
        <w:t>planificación, por ejemplo, aquellas que contengan eventos, o rachas de eventos  “más secos” o “más húmedas”.</w:t>
      </w:r>
    </w:p>
    <w:p w:rsidR="00FF1ADF" w:rsidRDefault="00DF67CE" w:rsidP="00852B3C">
      <w:r>
        <w:t xml:space="preserve">En este estudio se implementa el método </w:t>
      </w:r>
      <w:r w:rsidR="007F2E3C" w:rsidRPr="00CB1D31">
        <w:t xml:space="preserve">k-NN </w:t>
      </w:r>
      <w:proofErr w:type="spellStart"/>
      <w:r w:rsidR="007F2E3C" w:rsidRPr="00CB1D31">
        <w:t>bootstraping</w:t>
      </w:r>
      <w:proofErr w:type="spellEnd"/>
      <w:r w:rsidR="007F2E3C" w:rsidRPr="00CB1D31">
        <w:t xml:space="preserve"> (por sus siglas en inglés:</w:t>
      </w:r>
      <w:r w:rsidR="007F2E3C" w:rsidRPr="00CB1D31">
        <w:rPr>
          <w:i/>
        </w:rPr>
        <w:t xml:space="preserve"> K Nearest Neighbor</w:t>
      </w:r>
      <w:r w:rsidR="007F2E3C" w:rsidRPr="00CB1D31">
        <w:t>)</w:t>
      </w:r>
      <w:r>
        <w:t xml:space="preserve">, para generar secuencias </w:t>
      </w:r>
      <w:r w:rsidR="007F2E3C">
        <w:t>diarias de estado del tiempo (precipitación y temperatura</w:t>
      </w:r>
      <w:r w:rsidR="00FF1ADF">
        <w:t>)</w:t>
      </w:r>
      <w:r w:rsidR="007F2E3C">
        <w:t xml:space="preserve"> </w:t>
      </w:r>
      <w:r w:rsidR="003C54F7">
        <w:t xml:space="preserve">informadas </w:t>
      </w:r>
      <w:r w:rsidR="007F2E3C">
        <w:t>a partir de la salida específica de un GCM</w:t>
      </w:r>
      <w:r w:rsidR="007F2E3C" w:rsidRPr="00E70442">
        <w:t xml:space="preserve">. Este proceso se </w:t>
      </w:r>
      <w:r w:rsidR="007F2E3C">
        <w:t>repite para diferentes GCM</w:t>
      </w:r>
      <w:r w:rsidR="005152A5">
        <w:t xml:space="preserve"> priorizados</w:t>
      </w:r>
      <w:r w:rsidR="007F2E3C">
        <w:t xml:space="preserve"> (</w:t>
      </w:r>
      <w:r w:rsidR="005152A5">
        <w:t xml:space="preserve">por ejemplo </w:t>
      </w:r>
      <w:r w:rsidR="007F2E3C">
        <w:t>CCSM</w:t>
      </w:r>
      <w:r w:rsidR="003C54F7">
        <w:t>4</w:t>
      </w:r>
      <w:r w:rsidR="007F2E3C">
        <w:t xml:space="preserve">, </w:t>
      </w:r>
      <w:r w:rsidR="005152A5">
        <w:t>MPI)</w:t>
      </w:r>
      <w:r w:rsidR="007F2E3C">
        <w:t xml:space="preserve">, para </w:t>
      </w:r>
      <w:r w:rsidR="007F2E3C" w:rsidRPr="00E70442">
        <w:t>crear un conjunto de proyecciones a escala local</w:t>
      </w:r>
      <w:r w:rsidR="007F2E3C">
        <w:t>, con las que es posible examinar el rango de los cambios potenciales en los atributos del clima.</w:t>
      </w:r>
      <w:r>
        <w:t xml:space="preserve"> </w:t>
      </w:r>
    </w:p>
    <w:p w:rsidR="00852B3C" w:rsidRDefault="00852B3C" w:rsidP="00852B3C">
      <w:r>
        <w:t>El</w:t>
      </w:r>
      <w:r w:rsidR="00DF67CE">
        <w:t xml:space="preserve"> m</w:t>
      </w:r>
      <w:r>
        <w:t xml:space="preserve">étodo KNN genera series aleatorias que preservan </w:t>
      </w:r>
      <w:r w:rsidR="00DF67CE">
        <w:t xml:space="preserve">la </w:t>
      </w:r>
      <w:r w:rsidR="007F2E3C" w:rsidRPr="003C775A">
        <w:t xml:space="preserve">probabilidad </w:t>
      </w:r>
      <w:r>
        <w:t xml:space="preserve">conjunta de los estados de humedad consecutivos – </w:t>
      </w:r>
      <m:oMath>
        <m:r>
          <w:rPr>
            <w:rFonts w:ascii="Cambria Math" w:hAnsi="Cambria Math"/>
          </w:rPr>
          <m:t>J</m:t>
        </m:r>
      </m:oMath>
      <w:r w:rsidR="003C54F7">
        <w:rPr>
          <w:rFonts w:eastAsiaTheme="minorEastAsia"/>
        </w:rPr>
        <w:t xml:space="preserve"> del clima regional</w:t>
      </w:r>
      <w:r w:rsidR="005152A5">
        <w:rPr>
          <w:rFonts w:eastAsiaTheme="minorEastAsia"/>
        </w:rPr>
        <w:t xml:space="preserve"> a paso de tiempo diario</w:t>
      </w:r>
      <w:r>
        <w:t xml:space="preserve">, definidos como: </w:t>
      </w:r>
    </w:p>
    <w:p w:rsidR="00852B3C" w:rsidRPr="005C6A51" w:rsidRDefault="00852B3C" w:rsidP="00852B3C">
      <w:pPr>
        <w:numPr>
          <w:ilvl w:val="0"/>
          <w:numId w:val="10"/>
        </w:numPr>
      </w:pPr>
      <w:r>
        <w:rPr>
          <w:b/>
          <w:bCs/>
        </w:rPr>
        <w:t xml:space="preserve">Seco </w:t>
      </w:r>
      <w:r w:rsidRPr="005C6A51">
        <w:rPr>
          <w:bCs/>
          <w:i/>
        </w:rPr>
        <w:t>(</w:t>
      </w:r>
      <w:proofErr w:type="spellStart"/>
      <w:r w:rsidRPr="005C6A51">
        <w:rPr>
          <w:bCs/>
          <w:i/>
        </w:rPr>
        <w:t>Dry</w:t>
      </w:r>
      <w:proofErr w:type="spellEnd"/>
      <w:r w:rsidRPr="005C6A51">
        <w:rPr>
          <w:bCs/>
          <w:i/>
        </w:rPr>
        <w:t>)</w:t>
      </w:r>
      <w:r>
        <w:rPr>
          <w:b/>
          <w:bCs/>
        </w:rPr>
        <w:t xml:space="preserve">, </w:t>
      </w:r>
      <w:r>
        <w:rPr>
          <w:bCs/>
        </w:rPr>
        <w:t>P</w:t>
      </w:r>
      <w:r w:rsidR="003C54F7">
        <w:rPr>
          <w:bCs/>
        </w:rPr>
        <w:t>recipitación media diaria regional</w:t>
      </w:r>
      <w:r w:rsidRPr="005C6A51">
        <w:rPr>
          <w:bCs/>
        </w:rPr>
        <w:t xml:space="preserve"> menor a</w:t>
      </w:r>
      <w:r w:rsidR="003C54F7">
        <w:rPr>
          <w:bCs/>
        </w:rPr>
        <w:t xml:space="preserve"> </w:t>
      </w:r>
      <m:oMath>
        <m:r>
          <m:rPr>
            <m:sty m:val="p"/>
          </m:rPr>
          <w:rPr>
            <w:rFonts w:ascii="Cambria Math" w:hAnsi="Cambria Math"/>
          </w:rPr>
          <m:t>min(0.3, P0.05)</m:t>
        </m:r>
      </m:oMath>
      <w:r w:rsidRPr="005C6A51">
        <w:t xml:space="preserve">, </w:t>
      </w:r>
    </w:p>
    <w:p w:rsidR="00BB7E8A" w:rsidRDefault="00852B3C" w:rsidP="00852B3C">
      <w:pPr>
        <w:numPr>
          <w:ilvl w:val="0"/>
          <w:numId w:val="10"/>
        </w:numPr>
      </w:pPr>
      <w:proofErr w:type="spellStart"/>
      <w:r w:rsidRPr="00BB7E8A">
        <w:rPr>
          <w:b/>
          <w:bCs/>
        </w:rPr>
        <w:t>Humedo</w:t>
      </w:r>
      <w:proofErr w:type="spellEnd"/>
      <w:r w:rsidRPr="00BB7E8A">
        <w:rPr>
          <w:b/>
          <w:bCs/>
        </w:rPr>
        <w:t xml:space="preserve"> </w:t>
      </w:r>
      <w:r w:rsidRPr="00BB7E8A">
        <w:rPr>
          <w:bCs/>
          <w:i/>
        </w:rPr>
        <w:t>(</w:t>
      </w:r>
      <w:proofErr w:type="spellStart"/>
      <w:r w:rsidRPr="00BB7E8A">
        <w:rPr>
          <w:bCs/>
          <w:i/>
        </w:rPr>
        <w:t>Wet</w:t>
      </w:r>
      <w:proofErr w:type="spellEnd"/>
      <w:r w:rsidRPr="00BB7E8A">
        <w:rPr>
          <w:bCs/>
          <w:i/>
        </w:rPr>
        <w:t>)</w:t>
      </w:r>
      <w:r w:rsidRPr="00BB7E8A">
        <w:rPr>
          <w:b/>
          <w:bCs/>
        </w:rPr>
        <w:t>:</w:t>
      </w:r>
      <w:r w:rsidRPr="003C54F7">
        <w:t xml:space="preserve"> </w:t>
      </w:r>
      <w:r w:rsidR="003C54F7" w:rsidRPr="00BB7E8A">
        <w:rPr>
          <w:bCs/>
        </w:rPr>
        <w:t>Precipitación media regional</w:t>
      </w:r>
      <w:r w:rsidRPr="003C54F7">
        <w:t xml:space="preserve"> </w:t>
      </w:r>
      <w:r w:rsidR="003C54F7" w:rsidRPr="003C54F7">
        <w:t xml:space="preserve">entre  </w:t>
      </w:r>
      <m:oMath>
        <m:r>
          <m:rPr>
            <m:sty m:val="p"/>
          </m:rPr>
          <w:rPr>
            <w:rFonts w:ascii="Cambria Math" w:hAnsi="Cambria Math"/>
          </w:rPr>
          <m:t>0.3 mm y P95</m:t>
        </m:r>
      </m:oMath>
    </w:p>
    <w:p w:rsidR="00852B3C" w:rsidRPr="00BB7E8A" w:rsidRDefault="00852B3C" w:rsidP="00852B3C">
      <w:pPr>
        <w:numPr>
          <w:ilvl w:val="0"/>
          <w:numId w:val="10"/>
        </w:numPr>
      </w:pPr>
      <w:proofErr w:type="spellStart"/>
      <w:r w:rsidRPr="00BB7E8A">
        <w:rPr>
          <w:b/>
          <w:bCs/>
        </w:rPr>
        <w:t>Estremadamente</w:t>
      </w:r>
      <w:proofErr w:type="spellEnd"/>
      <w:r w:rsidRPr="00BB7E8A">
        <w:rPr>
          <w:b/>
          <w:bCs/>
        </w:rPr>
        <w:t xml:space="preserve"> húmedo </w:t>
      </w:r>
      <w:r w:rsidRPr="00BB7E8A">
        <w:rPr>
          <w:bCs/>
          <w:i/>
        </w:rPr>
        <w:t>(</w:t>
      </w:r>
      <w:proofErr w:type="spellStart"/>
      <w:r w:rsidRPr="00BB7E8A">
        <w:rPr>
          <w:bCs/>
          <w:i/>
        </w:rPr>
        <w:t>Extremely</w:t>
      </w:r>
      <w:proofErr w:type="spellEnd"/>
      <w:r w:rsidRPr="00BB7E8A">
        <w:rPr>
          <w:bCs/>
          <w:i/>
        </w:rPr>
        <w:t xml:space="preserve"> </w:t>
      </w:r>
      <w:proofErr w:type="spellStart"/>
      <w:r w:rsidRPr="00BB7E8A">
        <w:rPr>
          <w:bCs/>
          <w:i/>
        </w:rPr>
        <w:t>wet</w:t>
      </w:r>
      <w:proofErr w:type="spellEnd"/>
      <w:r w:rsidRPr="00BB7E8A">
        <w:rPr>
          <w:bCs/>
          <w:i/>
        </w:rPr>
        <w:t>)</w:t>
      </w:r>
      <w:r w:rsidRPr="00BB7E8A">
        <w:rPr>
          <w:b/>
          <w:bCs/>
        </w:rPr>
        <w:t xml:space="preserve">: </w:t>
      </w:r>
      <w:r w:rsidR="00BB7E8A" w:rsidRPr="00BB7E8A">
        <w:rPr>
          <w:bCs/>
        </w:rPr>
        <w:t xml:space="preserve">Precipitación media regional &gt; </w:t>
      </w:r>
      <w:r w:rsidR="00BB7E8A" w:rsidRPr="00BB7E8A">
        <w:t>P95</w:t>
      </w:r>
    </w:p>
    <w:p w:rsidR="00852B3C" w:rsidRDefault="00852B3C" w:rsidP="00852B3C">
      <w:r>
        <w:t xml:space="preserve">La regla de probabilidad </w:t>
      </w:r>
      <m:oMath>
        <m:r>
          <w:rPr>
            <w:rFonts w:ascii="Cambria Math" w:hAnsi="Cambria Math"/>
          </w:rPr>
          <m:t>J</m:t>
        </m:r>
      </m:oMath>
      <w:r>
        <w:t xml:space="preserve"> es derivada</w:t>
      </w:r>
      <w:r w:rsidR="00963CBF">
        <w:t xml:space="preserve"> del análisis de la señal </w:t>
      </w:r>
      <w:r w:rsidR="00227147">
        <w:t xml:space="preserve">observada y del </w:t>
      </w:r>
      <w:r>
        <w:t xml:space="preserve">GCM, tal y como se </w:t>
      </w:r>
      <w:r w:rsidR="00695E36">
        <w:t>muestra en el siguiente ejemplo</w:t>
      </w:r>
      <w:r>
        <w:t xml:space="preserve">: </w:t>
      </w:r>
    </w:p>
    <w:p w:rsidR="00FE2A92" w:rsidRDefault="004F75FE" w:rsidP="00FF1ADF">
      <w:pPr>
        <w:jc w:val="center"/>
        <w:rPr>
          <w:lang w:val="en-US"/>
        </w:rPr>
      </w:pPr>
      <w:r w:rsidRPr="004F75FE">
        <w:rPr>
          <w:noProof/>
          <w:lang w:eastAsia="es-CO"/>
        </w:rPr>
        <w:lastRenderedPageBreak/>
        <w:drawing>
          <wp:inline distT="0" distB="0" distL="0" distR="0" wp14:anchorId="2BAF2EDF" wp14:editId="7AA5F24E">
            <wp:extent cx="5296981" cy="223837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10525" cy="2244098"/>
                    </a:xfrm>
                    <a:prstGeom prst="rect">
                      <a:avLst/>
                    </a:prstGeom>
                    <a:noFill/>
                    <a:ln>
                      <a:noFill/>
                    </a:ln>
                  </pic:spPr>
                </pic:pic>
              </a:graphicData>
            </a:graphic>
          </wp:inline>
        </w:drawing>
      </w:r>
    </w:p>
    <w:p w:rsidR="00852B3C" w:rsidRDefault="00852B3C" w:rsidP="00852B3C">
      <w:pPr>
        <w:jc w:val="center"/>
        <w:rPr>
          <w:lang w:val="en-US"/>
        </w:rPr>
      </w:pPr>
      <w:r w:rsidRPr="00FE2A92">
        <w:rPr>
          <w:noProof/>
          <w:lang w:eastAsia="es-CO"/>
        </w:rPr>
        <w:drawing>
          <wp:inline distT="0" distB="0" distL="0" distR="0" wp14:anchorId="4B4D9D9C" wp14:editId="7BA44C80">
            <wp:extent cx="3303887" cy="95250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9717" cy="954181"/>
                    </a:xfrm>
                    <a:prstGeom prst="rect">
                      <a:avLst/>
                    </a:prstGeom>
                    <a:noFill/>
                    <a:ln>
                      <a:noFill/>
                    </a:ln>
                  </pic:spPr>
                </pic:pic>
              </a:graphicData>
            </a:graphic>
          </wp:inline>
        </w:drawing>
      </w:r>
    </w:p>
    <w:p w:rsidR="002E7C8F" w:rsidRDefault="002E7C8F" w:rsidP="002E7C8F">
      <w:pPr>
        <w:rPr>
          <w:lang w:val="en-US"/>
        </w:rPr>
      </w:pPr>
      <w:proofErr w:type="spellStart"/>
      <w:r>
        <w:rPr>
          <w:lang w:val="en-US"/>
        </w:rPr>
        <w:t>Donde</w:t>
      </w:r>
      <w:proofErr w:type="spellEnd"/>
      <w:r>
        <w:rPr>
          <w:lang w:val="en-US"/>
        </w:rPr>
        <w:t xml:space="preserve">: </w:t>
      </w:r>
    </w:p>
    <w:p w:rsidR="00852B3C" w:rsidRPr="00852B3C" w:rsidRDefault="00EC336F" w:rsidP="00852B3C">
      <w:pPr>
        <w:numPr>
          <w:ilvl w:val="0"/>
          <w:numId w:val="11"/>
        </w:numPr>
      </w:pP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obs</m:t>
            </m:r>
          </m:sub>
        </m:sSub>
        <m:r>
          <w:rPr>
            <w:rFonts w:ascii="Cambria Math" w:hAnsi="Cambria Math"/>
          </w:rPr>
          <m:t>(</m:t>
        </m:r>
        <m:r>
          <w:rPr>
            <w:rFonts w:ascii="Cambria Math" w:hAnsi="Cambria Math"/>
            <w:lang w:val="en-US"/>
          </w:rPr>
          <m:t>T</m:t>
        </m:r>
        <m:r>
          <w:rPr>
            <w:rFonts w:ascii="Cambria Math" w:hAnsi="Cambria Math"/>
          </w:rPr>
          <m:t>)</m:t>
        </m:r>
      </m:oMath>
      <w:r w:rsidR="00852B3C" w:rsidRPr="00852B3C">
        <w:t>: Probabilidad observada para el period</w:t>
      </w:r>
      <w:r w:rsidR="00852B3C">
        <w:t>o</w:t>
      </w:r>
      <w:r w:rsidR="00852B3C" w:rsidRPr="00852B3C">
        <w:t xml:space="preserve"> </w:t>
      </w:r>
      <w:r w:rsidR="00852B3C">
        <w:t xml:space="preserve">climático presente T = </w:t>
      </w:r>
      <w:r w:rsidR="00852B3C" w:rsidRPr="00852B3C">
        <w:t>[1970-2010]</w:t>
      </w:r>
    </w:p>
    <w:p w:rsidR="00852B3C" w:rsidRPr="00852B3C" w:rsidRDefault="00EC336F" w:rsidP="00852B3C">
      <w:pPr>
        <w:numPr>
          <w:ilvl w:val="0"/>
          <w:numId w:val="11"/>
        </w:numPr>
      </w:pP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GCM</m:t>
            </m:r>
          </m:sub>
        </m:sSub>
        <m:r>
          <w:rPr>
            <w:rFonts w:ascii="Cambria Math" w:hAnsi="Cambria Math"/>
          </w:rPr>
          <m:t>(</m:t>
        </m:r>
        <m:r>
          <w:rPr>
            <w:rFonts w:ascii="Cambria Math" w:hAnsi="Cambria Math"/>
            <w:lang w:val="en-US"/>
          </w:rPr>
          <m:t>T</m:t>
        </m:r>
        <m:r>
          <w:rPr>
            <w:rFonts w:ascii="Cambria Math" w:hAnsi="Cambria Math"/>
          </w:rPr>
          <m:t>)</m:t>
        </m:r>
      </m:oMath>
      <w:r w:rsidR="00852B3C" w:rsidRPr="00852B3C">
        <w:t>: Probabilidad del GCM, para el period</w:t>
      </w:r>
      <w:r w:rsidR="00852B3C">
        <w:t>o</w:t>
      </w:r>
      <w:r w:rsidR="00852B3C" w:rsidRPr="00852B3C">
        <w:t xml:space="preserve"> climático presente T = [1970-2010]</w:t>
      </w:r>
    </w:p>
    <w:p w:rsidR="00852B3C" w:rsidRPr="00852B3C" w:rsidRDefault="00EC336F" w:rsidP="00852B3C">
      <w:pPr>
        <w:numPr>
          <w:ilvl w:val="0"/>
          <w:numId w:val="11"/>
        </w:numPr>
      </w:pP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GCM</m:t>
            </m:r>
          </m:sub>
        </m:sSub>
        <m:r>
          <w:rPr>
            <w:rFonts w:ascii="Cambria Math" w:hAnsi="Cambria Math"/>
          </w:rPr>
          <m:t>(</m:t>
        </m:r>
        <m:r>
          <w:rPr>
            <w:rFonts w:ascii="Cambria Math" w:hAnsi="Cambria Math"/>
            <w:lang w:val="en-US"/>
          </w:rPr>
          <m:t>Y</m:t>
        </m:r>
        <m:r>
          <w:rPr>
            <w:rFonts w:ascii="Cambria Math" w:hAnsi="Cambria Math"/>
          </w:rPr>
          <m:t>)</m:t>
        </m:r>
      </m:oMath>
      <w:r w:rsidR="00852B3C" w:rsidRPr="00852B3C">
        <w:t xml:space="preserve">: Probabilidad del GCM, para un </w:t>
      </w:r>
      <w:r w:rsidR="00852B3C">
        <w:t>periodo climático</w:t>
      </w:r>
      <w:r w:rsidR="00852B3C" w:rsidRPr="00852B3C">
        <w:t xml:space="preserve"> específico, por ejemplo, </w:t>
      </w:r>
      <w:r w:rsidR="00852B3C">
        <w:t>T = [2010-2040]</w:t>
      </w:r>
    </w:p>
    <w:p w:rsidR="00852B3C" w:rsidRDefault="00EC336F" w:rsidP="00852B3C">
      <w:pPr>
        <w:numPr>
          <w:ilvl w:val="0"/>
          <w:numId w:val="11"/>
        </w:numPr>
      </w:pP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m:t>
            </m:r>
            <m:r>
              <w:rPr>
                <w:rFonts w:ascii="Cambria Math" w:hAnsi="Cambria Math"/>
              </w:rPr>
              <m:t>h</m:t>
            </m:r>
            <m:r>
              <w:rPr>
                <w:rFonts w:ascii="Cambria Math" w:hAnsi="Cambria Math"/>
                <w:lang w:val="en-US"/>
              </w:rPr>
              <m:t>ifte</m:t>
            </m:r>
            <m:r>
              <w:rPr>
                <w:rFonts w:ascii="Cambria Math" w:hAnsi="Cambria Math"/>
                <w:lang w:val="en-US"/>
              </w:rPr>
              <m:t>d</m:t>
            </m:r>
          </m:sub>
        </m:sSub>
        <m:d>
          <m:dPr>
            <m:ctrlPr>
              <w:rPr>
                <w:rFonts w:ascii="Cambria Math" w:hAnsi="Cambria Math"/>
                <w:i/>
                <w:lang w:val="en-US"/>
              </w:rPr>
            </m:ctrlPr>
          </m:dPr>
          <m:e>
            <m:r>
              <w:rPr>
                <w:rFonts w:ascii="Cambria Math" w:hAnsi="Cambria Math"/>
                <w:lang w:val="en-US"/>
              </w:rPr>
              <m:t>T</m:t>
            </m:r>
          </m:e>
        </m:d>
        <m:r>
          <w:rPr>
            <w:rFonts w:ascii="Cambria Math" w:hAnsi="Cambria Math"/>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obs</m:t>
            </m:r>
          </m:sub>
        </m:sSub>
        <m:d>
          <m:dPr>
            <m:ctrlPr>
              <w:rPr>
                <w:rFonts w:ascii="Cambria Math" w:hAnsi="Cambria Math"/>
                <w:i/>
                <w:lang w:val="en-US"/>
              </w:rPr>
            </m:ctrlPr>
          </m:dPr>
          <m:e>
            <m:r>
              <w:rPr>
                <w:rFonts w:ascii="Cambria Math" w:hAnsi="Cambria Math"/>
                <w:lang w:val="en-US"/>
              </w:rPr>
              <m:t>T</m:t>
            </m:r>
          </m:e>
        </m:d>
        <m:r>
          <w:rPr>
            <w:rFonts w:ascii="Cambria Math" w:hAnsi="Cambria Math"/>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g</m:t>
            </m:r>
          </m:sub>
        </m:sSub>
        <m:d>
          <m:dPr>
            <m:ctrlPr>
              <w:rPr>
                <w:rFonts w:ascii="Cambria Math" w:hAnsi="Cambria Math"/>
                <w:i/>
                <w:lang w:val="en-US"/>
              </w:rPr>
            </m:ctrlPr>
          </m:dPr>
          <m:e>
            <m:r>
              <w:rPr>
                <w:rFonts w:ascii="Cambria Math" w:hAnsi="Cambria Math"/>
                <w:lang w:val="en-US"/>
              </w:rPr>
              <m:t>Y</m:t>
            </m:r>
          </m:e>
        </m:d>
        <m:r>
          <w:rPr>
            <w:rFonts w:ascii="Cambria Math" w:hAnsi="Cambria Math"/>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gcm</m:t>
            </m:r>
          </m:sub>
        </m:sSub>
        <m:r>
          <w:rPr>
            <w:rFonts w:ascii="Cambria Math" w:hAnsi="Cambria Math"/>
          </w:rPr>
          <m:t>(</m:t>
        </m:r>
        <m:r>
          <w:rPr>
            <w:rFonts w:ascii="Cambria Math" w:hAnsi="Cambria Math"/>
            <w:lang w:val="en-US"/>
          </w:rPr>
          <m:t>T</m:t>
        </m:r>
        <m:r>
          <w:rPr>
            <w:rFonts w:ascii="Cambria Math" w:hAnsi="Cambria Math"/>
          </w:rPr>
          <m:t>)]</m:t>
        </m:r>
      </m:oMath>
      <w:r w:rsidR="00852B3C" w:rsidRPr="00852B3C">
        <w:rPr>
          <w:rFonts w:eastAsiaTheme="minorEastAsia"/>
        </w:rPr>
        <w:t xml:space="preserve">: Probabilidad </w:t>
      </w:r>
      <w:r w:rsidR="00852B3C">
        <w:rPr>
          <w:rFonts w:eastAsiaTheme="minorEastAsia"/>
        </w:rPr>
        <w:t xml:space="preserve">para </w:t>
      </w:r>
      <w:r w:rsidR="00A8165B">
        <w:rPr>
          <w:rFonts w:eastAsiaTheme="minorEastAsia"/>
        </w:rPr>
        <w:t xml:space="preserve">periodo </w:t>
      </w:r>
      <w:r w:rsidR="00852B3C">
        <w:rPr>
          <w:rFonts w:eastAsiaTheme="minorEastAsia"/>
        </w:rPr>
        <w:t>proyectado</w:t>
      </w:r>
    </w:p>
    <w:p w:rsidR="00BB7E8A" w:rsidRPr="00BB7E8A" w:rsidRDefault="00BB7E8A" w:rsidP="00BB7E8A">
      <w:r>
        <w:t xml:space="preserve">En la </w:t>
      </w:r>
      <w:r>
        <w:fldChar w:fldCharType="begin"/>
      </w:r>
      <w:r>
        <w:instrText xml:space="preserve"> REF _Ref394399955 \h </w:instrText>
      </w:r>
      <w:r>
        <w:fldChar w:fldCharType="separate"/>
      </w:r>
      <w:r>
        <w:t xml:space="preserve">Figura </w:t>
      </w:r>
      <w:r>
        <w:rPr>
          <w:noProof/>
        </w:rPr>
        <w:t>13</w:t>
      </w:r>
      <w:r>
        <w:fldChar w:fldCharType="end"/>
      </w:r>
      <w:r>
        <w:t xml:space="preserve"> se presenta un ejemplo</w:t>
      </w:r>
      <w:r w:rsidR="002E7C8F">
        <w:t xml:space="preserve"> del algoritmo k-NN</w:t>
      </w:r>
      <w:r>
        <w:t xml:space="preserve">. </w:t>
      </w:r>
      <w:r w:rsidR="00775611" w:rsidRPr="00775611">
        <w:rPr>
          <w:rFonts w:ascii="Times New Roman" w:hAnsi="Times New Roman" w:cs="Times New Roman"/>
          <w:i/>
        </w:rPr>
        <w:t>i.</w:t>
      </w:r>
      <w:r w:rsidR="00775611">
        <w:t xml:space="preserve"> </w:t>
      </w:r>
      <w:r w:rsidR="00FF1ADF">
        <w:t>L</w:t>
      </w:r>
      <w:r w:rsidR="00852B3C" w:rsidRPr="00852B3C">
        <w:t xml:space="preserve">as </w:t>
      </w:r>
      <w:r w:rsidR="00FF1ADF">
        <w:t xml:space="preserve">secuencias de estado del tiempo son </w:t>
      </w:r>
      <w:r>
        <w:t xml:space="preserve">construidas mediante una caminata aleatoria </w:t>
      </w:r>
      <w:r w:rsidR="00FF1ADF">
        <w:t xml:space="preserve">de </w:t>
      </w:r>
      <w:r w:rsidR="00852B3C">
        <w:t>registros históricos</w:t>
      </w:r>
      <w:r w:rsidR="005152A5">
        <w:t xml:space="preserve">, seleccionados </w:t>
      </w:r>
      <w:r>
        <w:t>del clima regional</w:t>
      </w:r>
      <w:r w:rsidR="00852B3C">
        <w:t xml:space="preserve"> </w:t>
      </w:r>
      <w:r w:rsidR="00A8165B">
        <w:t xml:space="preserve">en </w:t>
      </w:r>
      <w:r w:rsidR="00FF1ADF">
        <w:t xml:space="preserve">una ventana </w:t>
      </w:r>
      <w:r w:rsidR="003C54F7">
        <w:t xml:space="preserve">de 2*W-días </w:t>
      </w:r>
      <w:r w:rsidR="00FF1ADF">
        <w:t xml:space="preserve">alrededor del día juliano </w:t>
      </w:r>
      <w:r w:rsidR="00A8165B">
        <w:t xml:space="preserve">– </w:t>
      </w:r>
      <w:r w:rsidR="00A8165B" w:rsidRPr="00BB7E8A">
        <w:rPr>
          <w:rFonts w:ascii="Times New Roman" w:hAnsi="Times New Roman" w:cs="Times New Roman"/>
          <w:i/>
        </w:rPr>
        <w:t>n</w:t>
      </w:r>
      <w:r w:rsidR="00A8165B">
        <w:t xml:space="preserve"> </w:t>
      </w:r>
      <w:r>
        <w:t>que se busca predecir</w:t>
      </w:r>
      <w:r w:rsidR="005152A5">
        <w:t xml:space="preserve">. </w:t>
      </w:r>
      <w:r w:rsidR="00775611" w:rsidRPr="00775611">
        <w:rPr>
          <w:rFonts w:ascii="Times New Roman" w:hAnsi="Times New Roman" w:cs="Times New Roman"/>
          <w:i/>
        </w:rPr>
        <w:t>i</w:t>
      </w:r>
      <w:r w:rsidR="00775611">
        <w:rPr>
          <w:rFonts w:ascii="Times New Roman" w:hAnsi="Times New Roman" w:cs="Times New Roman"/>
          <w:i/>
        </w:rPr>
        <w:t>i</w:t>
      </w:r>
      <w:r w:rsidR="00775611" w:rsidRPr="00775611">
        <w:rPr>
          <w:rFonts w:ascii="Times New Roman" w:hAnsi="Times New Roman" w:cs="Times New Roman"/>
          <w:i/>
        </w:rPr>
        <w:t>.</w:t>
      </w:r>
      <w:r w:rsidR="00775611">
        <w:t xml:space="preserve"> </w:t>
      </w:r>
      <w:r w:rsidR="00A8165B">
        <w:t xml:space="preserve">El método inicializa la simulación seleccionando aleatoriamente </w:t>
      </w:r>
      <w:r w:rsidR="003C54F7">
        <w:t>un</w:t>
      </w:r>
      <w:r>
        <w:t xml:space="preserve">a fecha </w:t>
      </w:r>
      <w:r w:rsidR="00A8165B">
        <w:t xml:space="preserve">en la ventana contenida entre </w:t>
      </w:r>
      <w:r w:rsidR="003C54F7">
        <w:t>[</w:t>
      </w:r>
      <w:proofErr w:type="spellStart"/>
      <w:r w:rsidR="003C54F7">
        <w:t>n-W,n+W</w:t>
      </w:r>
      <w:proofErr w:type="spellEnd"/>
      <w:r w:rsidR="003C54F7">
        <w:t xml:space="preserve">]. </w:t>
      </w:r>
      <w:r w:rsidR="00775611" w:rsidRPr="00775611">
        <w:rPr>
          <w:rFonts w:ascii="Times New Roman" w:hAnsi="Times New Roman" w:cs="Times New Roman"/>
          <w:i/>
        </w:rPr>
        <w:t>i</w:t>
      </w:r>
      <w:r w:rsidR="00775611">
        <w:rPr>
          <w:rFonts w:ascii="Times New Roman" w:hAnsi="Times New Roman" w:cs="Times New Roman"/>
          <w:i/>
        </w:rPr>
        <w:t>ii</w:t>
      </w:r>
      <w:r w:rsidR="00775611" w:rsidRPr="00775611">
        <w:rPr>
          <w:rFonts w:ascii="Times New Roman" w:hAnsi="Times New Roman" w:cs="Times New Roman"/>
          <w:i/>
        </w:rPr>
        <w:t>.</w:t>
      </w:r>
      <w:r w:rsidR="00775611">
        <w:t xml:space="preserve"> </w:t>
      </w:r>
      <w:r w:rsidR="003C54F7">
        <w:t>A partir de</w:t>
      </w:r>
      <w:r w:rsidR="00775611">
        <w:t>l estado de humedad registrado en la fecha seleccionada</w:t>
      </w:r>
      <w:r w:rsidR="003C54F7">
        <w:t xml:space="preserve">, </w:t>
      </w:r>
      <w:r>
        <w:t xml:space="preserve">utilizando la matriz de probabilidad conjunta, se </w:t>
      </w:r>
      <w:r w:rsidR="00775611">
        <w:t xml:space="preserve">establece </w:t>
      </w:r>
      <w:r>
        <w:t>el estado de</w:t>
      </w:r>
      <w:r w:rsidR="009A3384">
        <w:t xml:space="preserve"> humedad del periodo siguiente,</w:t>
      </w:r>
      <w:r>
        <w:t xml:space="preserve"> </w:t>
      </w:r>
      <w:r w:rsidR="00775611" w:rsidRPr="00775611">
        <w:rPr>
          <w:rFonts w:ascii="Times New Roman" w:hAnsi="Times New Roman" w:cs="Times New Roman"/>
          <w:i/>
        </w:rPr>
        <w:t>iv.</w:t>
      </w:r>
      <w:r w:rsidR="00775611">
        <w:t xml:space="preserve"> </w:t>
      </w:r>
      <w:r>
        <w:t>se identifica</w:t>
      </w:r>
      <w:r w:rsidR="005152A5">
        <w:t xml:space="preserve">n </w:t>
      </w:r>
      <w:r w:rsidR="003C54F7">
        <w:t xml:space="preserve">cuales valores observados en la ventana </w:t>
      </w:r>
      <w:r>
        <w:t xml:space="preserve">cumplen la condición de estados humedad consecutivos </w:t>
      </w:r>
      <w:r w:rsidR="00EC7B46">
        <w:t xml:space="preserve">establecida en el paso anterior </w:t>
      </w:r>
      <w:r>
        <w:t xml:space="preserve">(por ejemplo húmedo-seco). </w:t>
      </w:r>
      <w:r w:rsidR="00775611">
        <w:rPr>
          <w:rFonts w:ascii="Times New Roman" w:hAnsi="Times New Roman" w:cs="Times New Roman"/>
          <w:i/>
        </w:rPr>
        <w:t>v</w:t>
      </w:r>
      <w:r w:rsidR="00775611" w:rsidRPr="00775611">
        <w:rPr>
          <w:rFonts w:ascii="Times New Roman" w:hAnsi="Times New Roman" w:cs="Times New Roman"/>
          <w:i/>
        </w:rPr>
        <w:t>.</w:t>
      </w:r>
      <w:r w:rsidR="00775611">
        <w:t xml:space="preserve"> </w:t>
      </w:r>
      <w:r w:rsidR="005152A5">
        <w:t xml:space="preserve">El valor siguiente se la simulación se determina aleatoriamente entre estos puntos, o puntos candidatos. </w:t>
      </w:r>
      <w:r>
        <w:t>L</w:t>
      </w:r>
      <w:r w:rsidR="005152A5">
        <w:t xml:space="preserve">a probabilidad de ocurrencia de los </w:t>
      </w:r>
      <w:r>
        <w:t>estados consecutivos que cumplen la condición seleccionada</w:t>
      </w:r>
      <w:r w:rsidR="005152A5">
        <w:t xml:space="preserve">, </w:t>
      </w:r>
      <w:r>
        <w:t>s</w:t>
      </w:r>
      <w:r w:rsidR="005152A5">
        <w:t>e describe</w:t>
      </w:r>
      <w:r>
        <w:t xml:space="preserve"> mediante la siguiente función de distribución de probabilidad:</w:t>
      </w:r>
      <m:oMath>
        <m:r>
          <m:rPr>
            <m:sty m:val="bi"/>
          </m:rPr>
          <w:rPr>
            <w:rFonts w:ascii="Cambria Math" w:eastAsiaTheme="minorEastAsia" w:hAnsi="Cambria Math"/>
          </w:rPr>
          <m:t xml:space="preserve"> </m:t>
        </m:r>
      </m:oMath>
    </w:p>
    <w:p w:rsidR="00BB7E8A" w:rsidRPr="00BB7E8A" w:rsidRDefault="00EC7B46" w:rsidP="00852B3C">
      <w:pPr>
        <w:rPr>
          <w:rFonts w:eastAsiaTheme="minorEastAsia"/>
          <w:b/>
          <w:iCs/>
          <w:lang w:val="en-US"/>
        </w:rPr>
      </w:pPr>
      <m:oMathPara>
        <m:oMathParaPr>
          <m:jc m:val="center"/>
        </m:oMathParaPr>
        <m:oMath>
          <m:r>
            <m:rPr>
              <m:sty m:val="bi"/>
            </m:rPr>
            <w:rPr>
              <w:rFonts w:ascii="Cambria Math" w:eastAsiaTheme="minorEastAsia" w:hAnsi="Cambria Math"/>
              <w:lang w:val="en-US"/>
            </w:rPr>
            <m:t>f</m:t>
          </m:r>
          <m:d>
            <m:dPr>
              <m:ctrlPr>
                <w:rPr>
                  <w:rFonts w:ascii="Cambria Math" w:eastAsiaTheme="minorEastAsia" w:hAnsi="Cambria Math"/>
                  <w:b/>
                  <w:i/>
                  <w:iCs/>
                  <w:lang w:val="en-US"/>
                </w:rPr>
              </m:ctrlPr>
            </m:dPr>
            <m:e>
              <m:r>
                <m:rPr>
                  <m:sty m:val="bi"/>
                </m:rPr>
                <w:rPr>
                  <w:rFonts w:ascii="Cambria Math" w:eastAsiaTheme="minorEastAsia" w:hAnsi="Cambria Math"/>
                  <w:lang w:val="en-US"/>
                </w:rPr>
                <m:t>j</m:t>
              </m:r>
            </m:e>
          </m:d>
          <m:r>
            <m:rPr>
              <m:sty m:val="bi"/>
            </m:rPr>
            <w:rPr>
              <w:rFonts w:ascii="Cambria Math" w:eastAsiaTheme="minorEastAsia" w:hAnsi="Cambria Math"/>
              <w:lang w:val="en-US"/>
            </w:rPr>
            <m:t>=</m:t>
          </m:r>
          <m:f>
            <m:fPr>
              <m:ctrlPr>
                <w:rPr>
                  <w:rFonts w:ascii="Cambria Math" w:eastAsiaTheme="minorEastAsia" w:hAnsi="Cambria Math"/>
                  <w:b/>
                  <w:i/>
                  <w:iCs/>
                  <w:lang w:val="en-US"/>
                </w:rPr>
              </m:ctrlPr>
            </m:fPr>
            <m:num>
              <m:nary>
                <m:naryPr>
                  <m:chr m:val="∑"/>
                  <m:ctrlPr>
                    <w:rPr>
                      <w:rFonts w:ascii="Cambria Math" w:eastAsiaTheme="minorEastAsia" w:hAnsi="Cambria Math"/>
                      <w:b/>
                      <w:i/>
                      <w:iCs/>
                      <w:lang w:val="en-US"/>
                    </w:rPr>
                  </m:ctrlPr>
                </m:naryPr>
                <m:sub>
                  <m:r>
                    <m:rPr>
                      <m:sty m:val="bi"/>
                    </m:rPr>
                    <w:rPr>
                      <w:rFonts w:ascii="Cambria Math" w:eastAsiaTheme="minorEastAsia" w:hAnsi="Cambria Math"/>
                    </w:rPr>
                    <m:t>i</m:t>
                  </m:r>
                  <m:r>
                    <m:rPr>
                      <m:sty m:val="bi"/>
                    </m:rPr>
                    <w:rPr>
                      <w:rFonts w:ascii="Cambria Math" w:eastAsiaTheme="minorEastAsia" w:hAnsi="Cambria Math"/>
                      <w:lang w:val="en-US"/>
                    </w:rPr>
                    <m:t>=1</m:t>
                  </m:r>
                </m:sub>
                <m:sup>
                  <m:r>
                    <m:rPr>
                      <m:sty m:val="bi"/>
                    </m:rPr>
                    <w:rPr>
                      <w:rFonts w:ascii="Cambria Math" w:eastAsiaTheme="minorEastAsia" w:hAnsi="Cambria Math"/>
                      <w:lang w:val="en-US"/>
                    </w:rPr>
                    <m:t>j</m:t>
                  </m:r>
                </m:sup>
                <m:e>
                  <m:sSub>
                    <m:sSubPr>
                      <m:ctrlPr>
                        <w:rPr>
                          <w:rFonts w:ascii="Cambria Math" w:eastAsiaTheme="minorEastAsia" w:hAnsi="Cambria Math"/>
                          <w:b/>
                          <w:i/>
                          <w:iCs/>
                          <w:lang w:val="en-US"/>
                        </w:rPr>
                      </m:ctrlPr>
                    </m:sSubPr>
                    <m:e>
                      <m:r>
                        <m:rPr>
                          <m:sty m:val="bi"/>
                        </m:rPr>
                        <w:rPr>
                          <w:rFonts w:ascii="Cambria Math" w:eastAsiaTheme="minorEastAsia" w:hAnsi="Cambria Math"/>
                          <w:lang w:val="en-US"/>
                        </w:rPr>
                        <m:t>D</m:t>
                      </m:r>
                    </m:e>
                    <m:sub>
                      <m:r>
                        <m:rPr>
                          <m:sty m:val="bi"/>
                        </m:rPr>
                        <w:rPr>
                          <w:rFonts w:ascii="Cambria Math" w:eastAsiaTheme="minorEastAsia" w:hAnsi="Cambria Math"/>
                        </w:rPr>
                        <m:t>i</m:t>
                      </m:r>
                    </m:sub>
                  </m:sSub>
                </m:e>
              </m:nary>
            </m:num>
            <m:den>
              <m:nary>
                <m:naryPr>
                  <m:chr m:val="∑"/>
                  <m:ctrlPr>
                    <w:rPr>
                      <w:rFonts w:ascii="Cambria Math" w:eastAsiaTheme="minorEastAsia" w:hAnsi="Cambria Math"/>
                      <w:b/>
                      <w:i/>
                      <w:iCs/>
                      <w:lang w:val="en-US"/>
                    </w:rPr>
                  </m:ctrlPr>
                </m:naryPr>
                <m:sub>
                  <m:r>
                    <m:rPr>
                      <m:sty m:val="bi"/>
                    </m:rPr>
                    <w:rPr>
                      <w:rFonts w:ascii="Cambria Math" w:eastAsiaTheme="minorEastAsia" w:hAnsi="Cambria Math"/>
                    </w:rPr>
                    <m:t>i</m:t>
                  </m:r>
                  <m:r>
                    <m:rPr>
                      <m:sty m:val="bi"/>
                    </m:rPr>
                    <w:rPr>
                      <w:rFonts w:ascii="Cambria Math" w:eastAsiaTheme="minorEastAsia" w:hAnsi="Cambria Math"/>
                      <w:lang w:val="en-US"/>
                    </w:rPr>
                    <m:t>=1</m:t>
                  </m:r>
                </m:sub>
                <m:sup>
                  <m:r>
                    <m:rPr>
                      <m:sty m:val="bi"/>
                    </m:rPr>
                    <w:rPr>
                      <w:rFonts w:ascii="Cambria Math" w:eastAsiaTheme="minorEastAsia" w:hAnsi="Cambria Math"/>
                    </w:rPr>
                    <m:t>k</m:t>
                  </m:r>
                </m:sup>
                <m:e>
                  <m:sSub>
                    <m:sSubPr>
                      <m:ctrlPr>
                        <w:rPr>
                          <w:rFonts w:ascii="Cambria Math" w:eastAsiaTheme="minorEastAsia" w:hAnsi="Cambria Math"/>
                          <w:b/>
                          <w:i/>
                          <w:iCs/>
                          <w:lang w:val="en-US"/>
                        </w:rPr>
                      </m:ctrlPr>
                    </m:sSubPr>
                    <m:e>
                      <m:r>
                        <m:rPr>
                          <m:sty m:val="bi"/>
                        </m:rPr>
                        <w:rPr>
                          <w:rFonts w:ascii="Cambria Math" w:eastAsiaTheme="minorEastAsia" w:hAnsi="Cambria Math"/>
                          <w:lang w:val="en-US"/>
                        </w:rPr>
                        <m:t>D</m:t>
                      </m:r>
                    </m:e>
                    <m:sub>
                      <m:r>
                        <m:rPr>
                          <m:sty m:val="bi"/>
                        </m:rPr>
                        <w:rPr>
                          <w:rFonts w:ascii="Cambria Math" w:eastAsiaTheme="minorEastAsia" w:hAnsi="Cambria Math"/>
                        </w:rPr>
                        <m:t>i</m:t>
                      </m:r>
                    </m:sub>
                  </m:sSub>
                </m:e>
              </m:nary>
            </m:den>
          </m:f>
        </m:oMath>
      </m:oMathPara>
    </w:p>
    <w:p w:rsidR="00852B3C" w:rsidRPr="00BB7E8A" w:rsidRDefault="00BB7E8A" w:rsidP="00852B3C">
      <w:pPr>
        <w:rPr>
          <w:rFonts w:eastAsiaTheme="minorEastAsia"/>
        </w:rPr>
      </w:pPr>
      <w:r w:rsidRPr="00BB7E8A">
        <w:t xml:space="preserve">Donde Di es la distancia entre el estado de humedad presente, </w:t>
      </w:r>
      <w:r>
        <w:t xml:space="preserve">y el estado de humedad de los puntos candidatos: </w:t>
      </w:r>
    </w:p>
    <w:p w:rsidR="005152A5" w:rsidRPr="005152A5" w:rsidRDefault="00EC336F" w:rsidP="005152A5">
      <w:pPr>
        <w:pStyle w:val="ListParagraph"/>
        <w:ind w:left="720"/>
        <w:rPr>
          <w:rFonts w:eastAsiaTheme="minorEastAsia"/>
          <w:iCs/>
        </w:rPr>
      </w:pPr>
      <m:oMathPara>
        <m:oMath>
          <m:sSub>
            <m:sSubPr>
              <m:ctrlPr>
                <w:rPr>
                  <w:rFonts w:ascii="Cambria Math" w:hAnsi="Cambria Math"/>
                  <w:i/>
                  <w:iCs/>
                </w:rPr>
              </m:ctrlPr>
            </m:sSubPr>
            <m:e>
              <m:r>
                <m:rPr>
                  <m:sty m:val="bi"/>
                </m:rPr>
                <w:rPr>
                  <w:rFonts w:ascii="Cambria Math" w:hAnsi="Cambria Math"/>
                </w:rPr>
                <m:t>D</m:t>
              </m:r>
            </m:e>
            <m:sub>
              <m:r>
                <m:rPr>
                  <m:sty m:val="bi"/>
                </m:rPr>
                <w:rPr>
                  <w:rFonts w:ascii="Cambria Math" w:hAnsi="Cambria Math"/>
                </w:rPr>
                <m:t>j</m:t>
              </m:r>
            </m:sub>
          </m:sSub>
          <m:r>
            <w:rPr>
              <w:rFonts w:ascii="Cambria Math" w:hAnsi="Cambria Math"/>
            </w:rPr>
            <m:t>= </m:t>
          </m:r>
          <m:rad>
            <m:radPr>
              <m:degHide m:val="1"/>
              <m:ctrlPr>
                <w:rPr>
                  <w:rFonts w:ascii="Cambria Math" w:hAnsi="Cambria Math"/>
                  <w:i/>
                  <w:iCs/>
                </w:rPr>
              </m:ctrlPr>
            </m:radPr>
            <m:deg/>
            <m:e>
              <m:sSup>
                <m:sSupPr>
                  <m:ctrlPr>
                    <w:rPr>
                      <w:rFonts w:ascii="Cambria Math" w:hAnsi="Cambria Math"/>
                      <w:i/>
                      <w:iCs/>
                    </w:rPr>
                  </m:ctrlPr>
                </m:sSupPr>
                <m:e>
                  <m:d>
                    <m:dPr>
                      <m:ctrlPr>
                        <w:rPr>
                          <w:rFonts w:ascii="Cambria Math" w:hAnsi="Cambria Math"/>
                          <w:i/>
                          <w:iCs/>
                        </w:rPr>
                      </m:ctrlPr>
                    </m:dPr>
                    <m:e>
                      <m:r>
                        <m:rPr>
                          <m:sty m:val="bi"/>
                        </m:rPr>
                        <w:rPr>
                          <w:rFonts w:ascii="Cambria Math" w:hAnsi="Cambria Math"/>
                        </w:rPr>
                        <m:t>Pr</m:t>
                      </m:r>
                      <m:d>
                        <m:dPr>
                          <m:ctrlPr>
                            <w:rPr>
                              <w:rFonts w:ascii="Cambria Math" w:hAnsi="Cambria Math"/>
                              <w:i/>
                              <w:iCs/>
                            </w:rPr>
                          </m:ctrlPr>
                        </m:dPr>
                        <m:e>
                          <m:r>
                            <m:rPr>
                              <m:sty m:val="bi"/>
                            </m:rPr>
                            <w:rPr>
                              <w:rFonts w:ascii="Cambria Math" w:hAnsi="Cambria Math"/>
                            </w:rPr>
                            <m:t>i</m:t>
                          </m:r>
                        </m:e>
                      </m:d>
                      <m:r>
                        <w:rPr>
                          <w:rFonts w:ascii="Cambria Math" w:hAnsi="Cambria Math"/>
                        </w:rPr>
                        <m:t>-</m:t>
                      </m:r>
                      <m:func>
                        <m:funcPr>
                          <m:ctrlPr>
                            <w:rPr>
                              <w:rFonts w:ascii="Cambria Math" w:hAnsi="Cambria Math"/>
                              <w:i/>
                              <w:iCs/>
                            </w:rPr>
                          </m:ctrlPr>
                        </m:funcPr>
                        <m:fName>
                          <m:r>
                            <m:rPr>
                              <m:sty m:val="b"/>
                            </m:rPr>
                            <w:rPr>
                              <w:rFonts w:ascii="Cambria Math" w:hAnsi="Cambria Math"/>
                            </w:rPr>
                            <m:t>Pr</m:t>
                          </m:r>
                        </m:fName>
                        <m:e>
                          <m:d>
                            <m:dPr>
                              <m:ctrlPr>
                                <w:rPr>
                                  <w:rFonts w:ascii="Cambria Math" w:hAnsi="Cambria Math"/>
                                  <w:i/>
                                  <w:iCs/>
                                </w:rPr>
                              </m:ctrlPr>
                            </m:dPr>
                            <m:e>
                              <m:r>
                                <m:rPr>
                                  <m:sty m:val="bi"/>
                                </m:rPr>
                                <w:rPr>
                                  <w:rFonts w:ascii="Cambria Math" w:hAnsi="Cambria Math"/>
                                </w:rPr>
                                <m:t>j</m:t>
                              </m:r>
                            </m:e>
                          </m:d>
                        </m:e>
                      </m:func>
                    </m:e>
                  </m:d>
                </m:e>
                <m:sup>
                  <m:r>
                    <m:rPr>
                      <m:sty m:val="bi"/>
                    </m:rPr>
                    <w:rPr>
                      <w:rFonts w:ascii="Cambria Math" w:hAnsi="Cambria Math"/>
                    </w:rPr>
                    <m:t>2</m:t>
                  </m:r>
                </m:sup>
              </m:sSup>
            </m:e>
          </m:rad>
        </m:oMath>
      </m:oMathPara>
    </w:p>
    <w:p w:rsidR="00775611" w:rsidRDefault="005152A5" w:rsidP="009A3384">
      <w:pPr>
        <w:rPr>
          <w:lang w:val="es-CR"/>
        </w:rPr>
      </w:pPr>
      <w:r>
        <w:rPr>
          <w:rFonts w:eastAsiaTheme="minorEastAsia"/>
          <w:iCs/>
        </w:rPr>
        <w:t xml:space="preserve">Una vez seleccionado el valor del día siguiente, se repite la </w:t>
      </w:r>
      <w:r w:rsidR="00775611">
        <w:rPr>
          <w:rFonts w:eastAsiaTheme="minorEastAsia"/>
          <w:iCs/>
        </w:rPr>
        <w:t xml:space="preserve">secuencia desde el paso </w:t>
      </w:r>
      <w:r w:rsidR="00775611" w:rsidRPr="00775611">
        <w:rPr>
          <w:rFonts w:ascii="Times New Roman" w:eastAsiaTheme="minorEastAsia" w:hAnsi="Times New Roman" w:cs="Times New Roman"/>
          <w:i/>
          <w:iCs/>
        </w:rPr>
        <w:t>iii.</w:t>
      </w:r>
      <w:r w:rsidR="00775611">
        <w:rPr>
          <w:rFonts w:ascii="Times New Roman" w:eastAsiaTheme="minorEastAsia" w:hAnsi="Times New Roman" w:cs="Times New Roman"/>
          <w:i/>
          <w:iCs/>
        </w:rPr>
        <w:t xml:space="preserve"> </w:t>
      </w:r>
      <w:r w:rsidR="00775611">
        <w:rPr>
          <w:lang w:val="es-CR"/>
        </w:rPr>
        <w:t>El resultado del proceso es una secuencia de fechas (</w:t>
      </w:r>
      <w:r w:rsidR="009A3384">
        <w:rPr>
          <w:lang w:val="es-CR"/>
        </w:rPr>
        <w:t>Véase</w:t>
      </w:r>
      <w:r w:rsidR="00775611">
        <w:rPr>
          <w:lang w:val="es-CR"/>
        </w:rPr>
        <w:t xml:space="preserve"> </w:t>
      </w:r>
      <w:r w:rsidR="00775611">
        <w:rPr>
          <w:lang w:val="es-CR"/>
        </w:rPr>
        <w:fldChar w:fldCharType="begin"/>
      </w:r>
      <w:r w:rsidR="00775611">
        <w:rPr>
          <w:lang w:val="es-CR"/>
        </w:rPr>
        <w:instrText xml:space="preserve"> REF _Ref394402866 \h </w:instrText>
      </w:r>
      <w:r w:rsidR="00775611">
        <w:rPr>
          <w:lang w:val="es-CR"/>
        </w:rPr>
      </w:r>
      <w:r w:rsidR="00775611">
        <w:rPr>
          <w:lang w:val="es-CR"/>
        </w:rPr>
        <w:fldChar w:fldCharType="separate"/>
      </w:r>
      <w:r w:rsidR="00EC7B46">
        <w:t xml:space="preserve">Figura </w:t>
      </w:r>
      <w:r w:rsidR="00EC7B46">
        <w:rPr>
          <w:noProof/>
        </w:rPr>
        <w:t>13</w:t>
      </w:r>
      <w:r w:rsidR="00775611">
        <w:rPr>
          <w:lang w:val="es-CR"/>
        </w:rPr>
        <w:fldChar w:fldCharType="end"/>
      </w:r>
      <w:r w:rsidR="00775611">
        <w:rPr>
          <w:lang w:val="es-CR"/>
        </w:rPr>
        <w:t xml:space="preserve">), que puede ser utilizada para reconstruir series sintéticas de estado del tiempo </w:t>
      </w:r>
      <w:r w:rsidR="001F1152">
        <w:rPr>
          <w:lang w:val="es-CR"/>
        </w:rPr>
        <w:t xml:space="preserve">de las diferentes meteorológicas (TA, HR) </w:t>
      </w:r>
      <w:r w:rsidR="00775611">
        <w:rPr>
          <w:lang w:val="es-CR"/>
        </w:rPr>
        <w:t>en las estaciones locales en las que se cuenta con observaciones.</w:t>
      </w:r>
    </w:p>
    <w:p w:rsidR="00852B3C" w:rsidRDefault="00852B3C" w:rsidP="00852B3C">
      <w:pPr>
        <w:pStyle w:val="Caption"/>
        <w:keepNext/>
        <w:jc w:val="center"/>
      </w:pPr>
      <w:bookmarkStart w:id="38" w:name="_Ref394399955"/>
      <w:bookmarkStart w:id="39" w:name="_Toc394462499"/>
      <w:r>
        <w:t xml:space="preserve">Figura </w:t>
      </w:r>
      <w:r>
        <w:fldChar w:fldCharType="begin"/>
      </w:r>
      <w:r>
        <w:instrText xml:space="preserve"> SEQ Figura \* ARABIC </w:instrText>
      </w:r>
      <w:r>
        <w:fldChar w:fldCharType="separate"/>
      </w:r>
      <w:r w:rsidR="00754948">
        <w:rPr>
          <w:noProof/>
        </w:rPr>
        <w:t>12</w:t>
      </w:r>
      <w:r>
        <w:fldChar w:fldCharType="end"/>
      </w:r>
      <w:bookmarkEnd w:id="38"/>
      <w:r>
        <w:t xml:space="preserve"> </w:t>
      </w:r>
      <w:r>
        <w:rPr>
          <w:b w:val="0"/>
        </w:rPr>
        <w:t>Ilustración del a</w:t>
      </w:r>
      <w:r w:rsidRPr="008C53BC">
        <w:rPr>
          <w:b w:val="0"/>
        </w:rPr>
        <w:t xml:space="preserve">lgoritmo de </w:t>
      </w:r>
      <w:proofErr w:type="spellStart"/>
      <w:r w:rsidR="00775611">
        <w:rPr>
          <w:b w:val="0"/>
        </w:rPr>
        <w:t>kNN-</w:t>
      </w:r>
      <w:r w:rsidRPr="008C53BC">
        <w:rPr>
          <w:b w:val="0"/>
        </w:rPr>
        <w:t>bootstraping</w:t>
      </w:r>
      <w:bookmarkEnd w:id="39"/>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489"/>
      </w:tblGrid>
      <w:tr w:rsidR="00852B3C" w:rsidTr="00FE4244">
        <w:trPr>
          <w:jc w:val="center"/>
        </w:trPr>
        <w:tc>
          <w:tcPr>
            <w:tcW w:w="4489" w:type="dxa"/>
          </w:tcPr>
          <w:p w:rsidR="00852B3C" w:rsidRPr="008B178B" w:rsidRDefault="00852B3C" w:rsidP="00E8099A">
            <w:pPr>
              <w:spacing w:before="0" w:line="276" w:lineRule="auto"/>
              <w:jc w:val="left"/>
              <w:rPr>
                <w:rFonts w:cs="Arial"/>
                <w:sz w:val="20"/>
                <w:szCs w:val="20"/>
                <w:lang w:val="es-CR"/>
              </w:rPr>
            </w:pPr>
            <w:r>
              <w:rPr>
                <w:rFonts w:cs="Arial"/>
                <w:sz w:val="20"/>
                <w:szCs w:val="20"/>
                <w:lang w:val="es-CR"/>
              </w:rPr>
              <w:t>i.</w:t>
            </w:r>
          </w:p>
          <w:p w:rsidR="00852B3C" w:rsidRPr="008B178B" w:rsidRDefault="00852B3C" w:rsidP="00E8099A">
            <w:pPr>
              <w:spacing w:before="0" w:line="276" w:lineRule="auto"/>
              <w:jc w:val="left"/>
              <w:rPr>
                <w:rFonts w:cs="Arial"/>
                <w:sz w:val="20"/>
                <w:szCs w:val="20"/>
                <w:lang w:val="es-CR"/>
              </w:rPr>
            </w:pPr>
            <w:r>
              <w:rPr>
                <w:noProof/>
                <w:lang w:eastAsia="es-CO"/>
              </w:rPr>
              <w:drawing>
                <wp:inline distT="0" distB="0" distL="0" distR="0" wp14:anchorId="6917BABE" wp14:editId="4E63E8C2">
                  <wp:extent cx="2520000" cy="14724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520000" cy="1472400"/>
                          </a:xfrm>
                          <a:prstGeom prst="rect">
                            <a:avLst/>
                          </a:prstGeom>
                        </pic:spPr>
                      </pic:pic>
                    </a:graphicData>
                  </a:graphic>
                </wp:inline>
              </w:drawing>
            </w:r>
          </w:p>
        </w:tc>
        <w:tc>
          <w:tcPr>
            <w:tcW w:w="4489" w:type="dxa"/>
          </w:tcPr>
          <w:p w:rsidR="00852B3C" w:rsidRPr="008B178B" w:rsidRDefault="00852B3C" w:rsidP="00E8099A">
            <w:pPr>
              <w:spacing w:before="0" w:line="276" w:lineRule="auto"/>
              <w:jc w:val="left"/>
              <w:rPr>
                <w:rFonts w:cs="Arial"/>
                <w:sz w:val="20"/>
                <w:szCs w:val="20"/>
                <w:lang w:val="es-CR"/>
              </w:rPr>
            </w:pPr>
            <w:r>
              <w:rPr>
                <w:rFonts w:cs="Arial"/>
                <w:sz w:val="20"/>
                <w:szCs w:val="20"/>
                <w:lang w:val="es-CR"/>
              </w:rPr>
              <w:t>ii.</w:t>
            </w:r>
          </w:p>
          <w:p w:rsidR="00852B3C" w:rsidRDefault="00852B3C" w:rsidP="00E8099A">
            <w:pPr>
              <w:spacing w:before="0" w:line="276" w:lineRule="auto"/>
              <w:jc w:val="left"/>
              <w:rPr>
                <w:rFonts w:cs="Arial"/>
                <w:sz w:val="20"/>
                <w:szCs w:val="20"/>
                <w:lang w:val="es-CR"/>
              </w:rPr>
            </w:pPr>
            <w:r>
              <w:rPr>
                <w:noProof/>
                <w:lang w:eastAsia="es-CO"/>
              </w:rPr>
              <w:drawing>
                <wp:inline distT="0" distB="0" distL="0" distR="0" wp14:anchorId="69E53D3B" wp14:editId="1A6AE9B6">
                  <wp:extent cx="2520000" cy="1466720"/>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520000" cy="1466720"/>
                          </a:xfrm>
                          <a:prstGeom prst="rect">
                            <a:avLst/>
                          </a:prstGeom>
                        </pic:spPr>
                      </pic:pic>
                    </a:graphicData>
                  </a:graphic>
                </wp:inline>
              </w:drawing>
            </w:r>
          </w:p>
        </w:tc>
      </w:tr>
      <w:tr w:rsidR="00852B3C" w:rsidTr="00FE4244">
        <w:trPr>
          <w:jc w:val="center"/>
        </w:trPr>
        <w:tc>
          <w:tcPr>
            <w:tcW w:w="4489" w:type="dxa"/>
          </w:tcPr>
          <w:p w:rsidR="00852B3C" w:rsidRDefault="00852B3C" w:rsidP="00E8099A">
            <w:pPr>
              <w:spacing w:before="0" w:line="276" w:lineRule="auto"/>
              <w:jc w:val="left"/>
              <w:rPr>
                <w:rFonts w:cs="Arial"/>
                <w:sz w:val="20"/>
                <w:szCs w:val="20"/>
                <w:lang w:val="es-CR"/>
              </w:rPr>
            </w:pPr>
            <w:r>
              <w:rPr>
                <w:rFonts w:cs="Arial"/>
                <w:sz w:val="20"/>
                <w:szCs w:val="20"/>
                <w:lang w:val="es-CR"/>
              </w:rPr>
              <w:t>iii.</w:t>
            </w:r>
          </w:p>
          <w:p w:rsidR="00852B3C" w:rsidRDefault="00A8165B" w:rsidP="00E8099A">
            <w:pPr>
              <w:spacing w:before="0" w:line="276" w:lineRule="auto"/>
              <w:jc w:val="left"/>
              <w:rPr>
                <w:rFonts w:cs="Arial"/>
                <w:sz w:val="20"/>
                <w:szCs w:val="20"/>
                <w:lang w:val="es-CR"/>
              </w:rPr>
            </w:pPr>
            <w:r>
              <w:rPr>
                <w:noProof/>
                <w:lang w:eastAsia="es-CO"/>
              </w:rPr>
              <w:drawing>
                <wp:inline distT="0" distB="0" distL="0" distR="0" wp14:anchorId="1294A677" wp14:editId="6BC2D14F">
                  <wp:extent cx="2520000" cy="14760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520000" cy="1476000"/>
                          </a:xfrm>
                          <a:prstGeom prst="rect">
                            <a:avLst/>
                          </a:prstGeom>
                        </pic:spPr>
                      </pic:pic>
                    </a:graphicData>
                  </a:graphic>
                </wp:inline>
              </w:drawing>
            </w:r>
          </w:p>
        </w:tc>
        <w:tc>
          <w:tcPr>
            <w:tcW w:w="4489" w:type="dxa"/>
          </w:tcPr>
          <w:p w:rsidR="00852B3C" w:rsidRDefault="00852B3C" w:rsidP="00E8099A">
            <w:pPr>
              <w:spacing w:before="0" w:line="276" w:lineRule="auto"/>
              <w:jc w:val="left"/>
              <w:rPr>
                <w:rFonts w:cs="Arial"/>
                <w:sz w:val="20"/>
                <w:szCs w:val="20"/>
                <w:lang w:val="es-CR"/>
              </w:rPr>
            </w:pPr>
            <w:r>
              <w:rPr>
                <w:rFonts w:cs="Arial"/>
                <w:sz w:val="20"/>
                <w:szCs w:val="20"/>
                <w:lang w:val="es-CR"/>
              </w:rPr>
              <w:t>iv.</w:t>
            </w:r>
          </w:p>
          <w:p w:rsidR="00852B3C" w:rsidRDefault="00852B3C" w:rsidP="00E8099A">
            <w:pPr>
              <w:spacing w:before="0" w:line="276" w:lineRule="auto"/>
              <w:jc w:val="left"/>
              <w:rPr>
                <w:rFonts w:cs="Arial"/>
                <w:sz w:val="20"/>
                <w:szCs w:val="20"/>
                <w:lang w:val="es-CR"/>
              </w:rPr>
            </w:pPr>
            <w:r>
              <w:rPr>
                <w:noProof/>
                <w:lang w:eastAsia="es-CO"/>
              </w:rPr>
              <w:drawing>
                <wp:inline distT="0" distB="0" distL="0" distR="0" wp14:anchorId="2BE4B8BD" wp14:editId="008FFA03">
                  <wp:extent cx="2520000" cy="14760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520000" cy="1476000"/>
                          </a:xfrm>
                          <a:prstGeom prst="rect">
                            <a:avLst/>
                          </a:prstGeom>
                        </pic:spPr>
                      </pic:pic>
                    </a:graphicData>
                  </a:graphic>
                </wp:inline>
              </w:drawing>
            </w:r>
          </w:p>
        </w:tc>
      </w:tr>
      <w:tr w:rsidR="00852B3C" w:rsidTr="00FE4244">
        <w:trPr>
          <w:jc w:val="center"/>
        </w:trPr>
        <w:tc>
          <w:tcPr>
            <w:tcW w:w="4489" w:type="dxa"/>
          </w:tcPr>
          <w:p w:rsidR="00852B3C" w:rsidRDefault="00852B3C" w:rsidP="00E8099A">
            <w:pPr>
              <w:spacing w:before="0" w:line="276" w:lineRule="auto"/>
              <w:jc w:val="left"/>
              <w:rPr>
                <w:rFonts w:cs="Arial"/>
                <w:sz w:val="20"/>
                <w:szCs w:val="20"/>
                <w:lang w:val="es-CR"/>
              </w:rPr>
            </w:pPr>
            <w:r>
              <w:rPr>
                <w:rFonts w:cs="Arial"/>
                <w:sz w:val="20"/>
                <w:szCs w:val="20"/>
                <w:lang w:val="es-CR"/>
              </w:rPr>
              <w:t>v.</w:t>
            </w:r>
          </w:p>
          <w:p w:rsidR="00852B3C" w:rsidRDefault="00852B3C" w:rsidP="00E8099A">
            <w:pPr>
              <w:spacing w:before="0" w:line="276" w:lineRule="auto"/>
              <w:jc w:val="left"/>
              <w:rPr>
                <w:rFonts w:cs="Arial"/>
                <w:sz w:val="20"/>
                <w:szCs w:val="20"/>
                <w:lang w:val="es-CR"/>
              </w:rPr>
            </w:pPr>
            <w:r>
              <w:rPr>
                <w:noProof/>
                <w:lang w:eastAsia="es-CO"/>
              </w:rPr>
              <w:drawing>
                <wp:inline distT="0" distB="0" distL="0" distR="0" wp14:anchorId="2E770647" wp14:editId="2738ACAF">
                  <wp:extent cx="2520000" cy="14544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0000" cy="1454400"/>
                          </a:xfrm>
                          <a:prstGeom prst="rect">
                            <a:avLst/>
                          </a:prstGeom>
                        </pic:spPr>
                      </pic:pic>
                    </a:graphicData>
                  </a:graphic>
                </wp:inline>
              </w:drawing>
            </w:r>
          </w:p>
        </w:tc>
        <w:tc>
          <w:tcPr>
            <w:tcW w:w="4489" w:type="dxa"/>
          </w:tcPr>
          <w:p w:rsidR="00852B3C" w:rsidRDefault="00852B3C" w:rsidP="00E8099A">
            <w:pPr>
              <w:spacing w:before="0" w:line="276" w:lineRule="auto"/>
              <w:jc w:val="left"/>
              <w:rPr>
                <w:rFonts w:cs="Arial"/>
                <w:sz w:val="20"/>
                <w:szCs w:val="20"/>
                <w:lang w:val="es-CR"/>
              </w:rPr>
            </w:pPr>
            <w:r>
              <w:rPr>
                <w:rFonts w:cs="Arial"/>
                <w:sz w:val="20"/>
                <w:szCs w:val="20"/>
                <w:lang w:val="es-CR"/>
              </w:rPr>
              <w:t>vi.</w:t>
            </w:r>
          </w:p>
          <w:p w:rsidR="00852B3C" w:rsidRDefault="00852B3C" w:rsidP="00E8099A">
            <w:pPr>
              <w:spacing w:before="0" w:line="276" w:lineRule="auto"/>
              <w:jc w:val="left"/>
              <w:rPr>
                <w:rFonts w:cs="Arial"/>
                <w:sz w:val="20"/>
                <w:szCs w:val="20"/>
                <w:lang w:val="es-CR"/>
              </w:rPr>
            </w:pPr>
            <w:r>
              <w:rPr>
                <w:noProof/>
                <w:lang w:eastAsia="es-CO"/>
              </w:rPr>
              <w:drawing>
                <wp:inline distT="0" distB="0" distL="0" distR="0" wp14:anchorId="44458137" wp14:editId="397AEFB0">
                  <wp:extent cx="2520000" cy="145800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520000" cy="1458000"/>
                          </a:xfrm>
                          <a:prstGeom prst="rect">
                            <a:avLst/>
                          </a:prstGeom>
                        </pic:spPr>
                      </pic:pic>
                    </a:graphicData>
                  </a:graphic>
                </wp:inline>
              </w:drawing>
            </w:r>
          </w:p>
        </w:tc>
      </w:tr>
    </w:tbl>
    <w:p w:rsidR="001F1152" w:rsidRDefault="001F1152" w:rsidP="001F1152">
      <w:pPr>
        <w:rPr>
          <w:lang w:val="es-CR"/>
        </w:rPr>
      </w:pPr>
      <w:r>
        <w:rPr>
          <w:lang w:val="es-CR"/>
        </w:rPr>
        <w:t xml:space="preserve">Las series sintéticas generadas por el método </w:t>
      </w:r>
      <w:proofErr w:type="spellStart"/>
      <w:r>
        <w:rPr>
          <w:lang w:val="es-CR"/>
        </w:rPr>
        <w:t>kNN</w:t>
      </w:r>
      <w:proofErr w:type="spellEnd"/>
      <w:r>
        <w:rPr>
          <w:lang w:val="es-CR"/>
        </w:rPr>
        <w:t xml:space="preserve"> no incluyen señal de cambio de temperatura debido a que se basan en las magnitudes del periodo </w:t>
      </w:r>
      <w:proofErr w:type="spellStart"/>
      <w:r>
        <w:rPr>
          <w:lang w:val="es-CR"/>
        </w:rPr>
        <w:t>hístorico</w:t>
      </w:r>
      <w:proofErr w:type="spellEnd"/>
      <w:r>
        <w:rPr>
          <w:lang w:val="es-CR"/>
        </w:rPr>
        <w:t>. En el método la señal de incremento de temperatura se estima como:</w:t>
      </w:r>
    </w:p>
    <w:p w:rsidR="001F1152" w:rsidRPr="00E4569B" w:rsidRDefault="001F1152" w:rsidP="001F1152">
      <w:pPr>
        <w:rPr>
          <w:rFonts w:eastAsiaTheme="minorEastAsia"/>
          <w:lang w:val="es-CR"/>
        </w:rPr>
      </w:pPr>
      <m:oMathPara>
        <m:oMath>
          <m:r>
            <m:rPr>
              <m:sty m:val="p"/>
            </m:rPr>
            <w:rPr>
              <w:rFonts w:ascii="Cambria Math" w:hAnsi="Cambria Math"/>
              <w:lang w:val="es-CR"/>
            </w:rPr>
            <m:t>Δ</m:t>
          </m:r>
          <m:r>
            <w:rPr>
              <w:rFonts w:ascii="Cambria Math" w:hAnsi="Cambria Math"/>
              <w:lang w:val="es-CR"/>
            </w:rPr>
            <m:t>T</m:t>
          </m:r>
          <m:d>
            <m:dPr>
              <m:ctrlPr>
                <w:rPr>
                  <w:rFonts w:ascii="Cambria Math" w:hAnsi="Cambria Math"/>
                  <w:i/>
                  <w:lang w:val="es-CR"/>
                </w:rPr>
              </m:ctrlPr>
            </m:dPr>
            <m:e>
              <m:r>
                <w:rPr>
                  <w:rFonts w:ascii="Cambria Math" w:hAnsi="Cambria Math"/>
                  <w:lang w:val="es-CR"/>
                </w:rPr>
                <m:t>t</m:t>
              </m:r>
            </m:e>
          </m:d>
          <m:r>
            <w:rPr>
              <w:rFonts w:ascii="Cambria Math" w:hAnsi="Cambria Math"/>
              <w:lang w:val="es-CR"/>
            </w:rPr>
            <m:t>=</m:t>
          </m:r>
          <m:sSub>
            <m:sSubPr>
              <m:ctrlPr>
                <w:rPr>
                  <w:rFonts w:ascii="Cambria Math" w:hAnsi="Cambria Math"/>
                  <w:i/>
                  <w:lang w:val="es-CR"/>
                </w:rPr>
              </m:ctrlPr>
            </m:sSubPr>
            <m:e>
              <m:r>
                <w:rPr>
                  <w:rFonts w:ascii="Cambria Math" w:hAnsi="Cambria Math"/>
                  <w:lang w:val="es-CR"/>
                </w:rPr>
                <m:t>Ta</m:t>
              </m:r>
            </m:e>
            <m:sub>
              <m:r>
                <w:rPr>
                  <w:rFonts w:ascii="Cambria Math" w:hAnsi="Cambria Math"/>
                  <w:lang w:val="es-CR"/>
                </w:rPr>
                <m:t>gcm</m:t>
              </m:r>
            </m:sub>
          </m:sSub>
          <m:d>
            <m:dPr>
              <m:ctrlPr>
                <w:rPr>
                  <w:rFonts w:ascii="Cambria Math" w:hAnsi="Cambria Math"/>
                  <w:i/>
                  <w:lang w:val="es-CR"/>
                </w:rPr>
              </m:ctrlPr>
            </m:dPr>
            <m:e>
              <m:r>
                <w:rPr>
                  <w:rFonts w:ascii="Cambria Math" w:eastAsiaTheme="minorEastAsia" w:hAnsi="Cambria Math"/>
                  <w:lang w:val="es-CR"/>
                </w:rPr>
                <m:t>t</m:t>
              </m:r>
              <m:ctrlPr>
                <w:rPr>
                  <w:rFonts w:ascii="Cambria Math" w:eastAsiaTheme="minorEastAsia" w:hAnsi="Cambria Math"/>
                  <w:i/>
                  <w:lang w:val="es-CR"/>
                </w:rPr>
              </m:ctrlPr>
            </m:e>
          </m:d>
          <m:r>
            <w:rPr>
              <w:rFonts w:ascii="Cambria Math" w:eastAsiaTheme="minorEastAsia" w:hAnsi="Cambria Math"/>
              <w:lang w:val="es-CR"/>
            </w:rPr>
            <m:t>-</m:t>
          </m:r>
          <m:sSub>
            <m:sSubPr>
              <m:ctrlPr>
                <w:rPr>
                  <w:rFonts w:ascii="Cambria Math" w:eastAsiaTheme="minorEastAsia" w:hAnsi="Cambria Math"/>
                  <w:i/>
                  <w:lang w:val="es-CR"/>
                </w:rPr>
              </m:ctrlPr>
            </m:sSubPr>
            <m:e>
              <m:acc>
                <m:accPr>
                  <m:chr m:val="̃"/>
                  <m:ctrlPr>
                    <w:rPr>
                      <w:rFonts w:ascii="Cambria Math" w:eastAsiaTheme="minorEastAsia" w:hAnsi="Cambria Math"/>
                      <w:i/>
                      <w:lang w:val="es-CR"/>
                    </w:rPr>
                  </m:ctrlPr>
                </m:accPr>
                <m:e>
                  <m:r>
                    <w:rPr>
                      <w:rFonts w:ascii="Cambria Math" w:eastAsiaTheme="minorEastAsia" w:hAnsi="Cambria Math"/>
                      <w:lang w:val="es-CR"/>
                    </w:rPr>
                    <m:t>Ta</m:t>
                  </m:r>
                </m:e>
              </m:acc>
            </m:e>
            <m:sub>
              <m:r>
                <w:rPr>
                  <w:rFonts w:ascii="Cambria Math" w:eastAsiaTheme="minorEastAsia" w:hAnsi="Cambria Math"/>
                  <w:lang w:val="es-CR"/>
                </w:rPr>
                <m:t>gcm</m:t>
              </m:r>
            </m:sub>
          </m:sSub>
          <m:r>
            <w:rPr>
              <w:rFonts w:ascii="Cambria Math" w:eastAsiaTheme="minorEastAsia" w:hAnsi="Cambria Math"/>
              <w:lang w:val="es-CR"/>
            </w:rPr>
            <m:t>[</m:t>
          </m:r>
          <m:r>
            <m:rPr>
              <m:sty m:val="b"/>
            </m:rPr>
            <w:rPr>
              <w:rFonts w:ascii="Cambria Math" w:eastAsiaTheme="minorEastAsia" w:hAnsi="Cambria Math"/>
              <w:lang w:val="es-CR"/>
            </w:rPr>
            <m:t>T</m:t>
          </m:r>
          <m:r>
            <w:rPr>
              <w:rFonts w:ascii="Cambria Math" w:eastAsiaTheme="minorEastAsia" w:hAnsi="Cambria Math"/>
              <w:lang w:val="es-CR"/>
            </w:rPr>
            <m:t>]</m:t>
          </m:r>
        </m:oMath>
      </m:oMathPara>
    </w:p>
    <w:p w:rsidR="00E4569B" w:rsidRDefault="00E4569B" w:rsidP="001F1152">
      <w:pPr>
        <w:rPr>
          <w:rFonts w:eastAsiaTheme="minorEastAsia"/>
          <w:lang w:val="es-CR"/>
        </w:rPr>
      </w:pPr>
      <w:proofErr w:type="spellStart"/>
      <w:r>
        <w:rPr>
          <w:rFonts w:eastAsiaTheme="minorEastAsia"/>
          <w:lang w:val="es-CR"/>
        </w:rPr>
        <w:t>Donde</w:t>
      </w:r>
      <w:proofErr w:type="spellEnd"/>
      <w:r>
        <w:rPr>
          <w:rFonts w:eastAsiaTheme="minorEastAsia"/>
          <w:lang w:val="es-CR"/>
        </w:rPr>
        <w:t>:</w:t>
      </w:r>
    </w:p>
    <w:p w:rsidR="00E4569B" w:rsidRPr="00E4569B" w:rsidRDefault="00EC336F" w:rsidP="00E4569B">
      <w:pPr>
        <w:pStyle w:val="ListParagraph"/>
        <w:numPr>
          <w:ilvl w:val="0"/>
          <w:numId w:val="20"/>
        </w:numPr>
        <w:rPr>
          <w:lang w:val="es-CR"/>
        </w:rPr>
      </w:pPr>
      <m:oMath>
        <m:sSub>
          <m:sSubPr>
            <m:ctrlPr>
              <w:rPr>
                <w:rFonts w:ascii="Cambria Math" w:hAnsi="Cambria Math"/>
                <w:i/>
                <w:lang w:val="es-CR"/>
              </w:rPr>
            </m:ctrlPr>
          </m:sSubPr>
          <m:e>
            <m:r>
              <w:rPr>
                <w:rFonts w:ascii="Cambria Math" w:hAnsi="Cambria Math"/>
                <w:lang w:val="es-CR"/>
              </w:rPr>
              <m:t>Ta</m:t>
            </m:r>
          </m:e>
          <m:sub>
            <m:r>
              <w:rPr>
                <w:rFonts w:ascii="Cambria Math" w:hAnsi="Cambria Math"/>
                <w:lang w:val="es-CR"/>
              </w:rPr>
              <m:t>gcm</m:t>
            </m:r>
          </m:sub>
        </m:sSub>
        <m:d>
          <m:dPr>
            <m:ctrlPr>
              <w:rPr>
                <w:rFonts w:ascii="Cambria Math" w:hAnsi="Cambria Math"/>
                <w:i/>
                <w:lang w:val="es-CR"/>
              </w:rPr>
            </m:ctrlPr>
          </m:dPr>
          <m:e>
            <m:r>
              <w:rPr>
                <w:rFonts w:ascii="Cambria Math" w:eastAsiaTheme="minorEastAsia" w:hAnsi="Cambria Math"/>
                <w:lang w:val="es-CR"/>
              </w:rPr>
              <m:t>d</m:t>
            </m:r>
            <m:ctrlPr>
              <w:rPr>
                <w:rFonts w:ascii="Cambria Math" w:eastAsiaTheme="minorEastAsia" w:hAnsi="Cambria Math"/>
                <w:i/>
                <w:lang w:val="es-CR"/>
              </w:rPr>
            </m:ctrlPr>
          </m:e>
        </m:d>
      </m:oMath>
      <w:r w:rsidR="00E4569B">
        <w:rPr>
          <w:rFonts w:eastAsiaTheme="minorEastAsia"/>
          <w:lang w:val="es-CR"/>
        </w:rPr>
        <w:t xml:space="preserve">: Media móvil de W días de la señal de temperatura en el modelo para el </w:t>
      </w:r>
      <w:proofErr w:type="spellStart"/>
      <w:r w:rsidR="00E4569B">
        <w:rPr>
          <w:rFonts w:eastAsiaTheme="minorEastAsia"/>
          <w:lang w:val="es-CR"/>
        </w:rPr>
        <w:t>dia</w:t>
      </w:r>
      <w:proofErr w:type="spellEnd"/>
      <w:r w:rsidR="00E4569B">
        <w:rPr>
          <w:rFonts w:eastAsiaTheme="minorEastAsia"/>
          <w:lang w:val="es-CR"/>
        </w:rPr>
        <w:t xml:space="preserve"> t (Por ejemplo 01-Ene 2015)</w:t>
      </w:r>
    </w:p>
    <w:p w:rsidR="00E4569B" w:rsidRPr="00E4569B" w:rsidRDefault="00EC336F" w:rsidP="00E4569B">
      <w:pPr>
        <w:pStyle w:val="ListParagraph"/>
        <w:numPr>
          <w:ilvl w:val="0"/>
          <w:numId w:val="20"/>
        </w:numPr>
        <w:rPr>
          <w:lang w:val="es-CR"/>
        </w:rPr>
      </w:pPr>
      <m:oMath>
        <m:sSub>
          <m:sSubPr>
            <m:ctrlPr>
              <w:rPr>
                <w:rFonts w:ascii="Cambria Math" w:eastAsiaTheme="minorEastAsia" w:hAnsi="Cambria Math"/>
                <w:i/>
                <w:lang w:val="es-CR"/>
              </w:rPr>
            </m:ctrlPr>
          </m:sSubPr>
          <m:e>
            <m:acc>
              <m:accPr>
                <m:chr m:val="̃"/>
                <m:ctrlPr>
                  <w:rPr>
                    <w:rFonts w:ascii="Cambria Math" w:eastAsiaTheme="minorEastAsia" w:hAnsi="Cambria Math"/>
                    <w:i/>
                    <w:lang w:val="es-CR"/>
                  </w:rPr>
                </m:ctrlPr>
              </m:accPr>
              <m:e>
                <m:r>
                  <w:rPr>
                    <w:rFonts w:ascii="Cambria Math" w:eastAsiaTheme="minorEastAsia" w:hAnsi="Cambria Math"/>
                    <w:lang w:val="es-CR"/>
                  </w:rPr>
                  <m:t>Ta</m:t>
                </m:r>
              </m:e>
            </m:acc>
          </m:e>
          <m:sub>
            <m:r>
              <w:rPr>
                <w:rFonts w:ascii="Cambria Math" w:eastAsiaTheme="minorEastAsia" w:hAnsi="Cambria Math"/>
                <w:lang w:val="es-CR"/>
              </w:rPr>
              <m:t>gcm</m:t>
            </m:r>
          </m:sub>
        </m:sSub>
        <m:r>
          <w:rPr>
            <w:rFonts w:ascii="Cambria Math" w:eastAsiaTheme="minorEastAsia" w:hAnsi="Cambria Math"/>
            <w:lang w:val="es-CR"/>
          </w:rPr>
          <m:t>[</m:t>
        </m:r>
        <m:r>
          <m:rPr>
            <m:sty m:val="b"/>
          </m:rPr>
          <w:rPr>
            <w:rFonts w:ascii="Cambria Math" w:eastAsiaTheme="minorEastAsia" w:hAnsi="Cambria Math"/>
            <w:lang w:val="es-CR"/>
          </w:rPr>
          <m:t>T</m:t>
        </m:r>
        <m:r>
          <w:rPr>
            <w:rFonts w:ascii="Cambria Math" w:eastAsiaTheme="minorEastAsia" w:hAnsi="Cambria Math"/>
            <w:lang w:val="es-CR"/>
          </w:rPr>
          <m:t>]</m:t>
        </m:r>
      </m:oMath>
      <w:r w:rsidR="00E4569B">
        <w:rPr>
          <w:rFonts w:eastAsiaTheme="minorEastAsia"/>
          <w:lang w:val="es-CR"/>
        </w:rPr>
        <w:t xml:space="preserve">: Media móvil de W días de la señal media de temperatura en el modelo para el periodo de referencia </w:t>
      </w:r>
      <m:oMath>
        <m:r>
          <m:rPr>
            <m:sty m:val="b"/>
          </m:rPr>
          <w:rPr>
            <w:rFonts w:ascii="Cambria Math" w:eastAsiaTheme="minorEastAsia" w:hAnsi="Cambria Math"/>
            <w:lang w:val="es-CR"/>
          </w:rPr>
          <m:t>T</m:t>
        </m:r>
      </m:oMath>
      <w:r w:rsidR="00E4569B">
        <w:rPr>
          <w:rFonts w:eastAsiaTheme="minorEastAsia"/>
          <w:lang w:val="es-CR"/>
        </w:rPr>
        <w:t xml:space="preserve"> (Por ejemplo 1970-2010)</w:t>
      </w:r>
    </w:p>
    <w:p w:rsidR="005152A5" w:rsidRDefault="005152A5" w:rsidP="00FE4244">
      <w:pPr>
        <w:pStyle w:val="Caption"/>
        <w:keepNext/>
        <w:jc w:val="center"/>
      </w:pPr>
      <w:bookmarkStart w:id="40" w:name="_Ref394402866"/>
      <w:bookmarkStart w:id="41" w:name="_Toc394462500"/>
      <w:r>
        <w:t xml:space="preserve">Figura </w:t>
      </w:r>
      <w:r>
        <w:fldChar w:fldCharType="begin"/>
      </w:r>
      <w:r>
        <w:instrText xml:space="preserve"> SEQ Figura \* ARABIC </w:instrText>
      </w:r>
      <w:r>
        <w:fldChar w:fldCharType="separate"/>
      </w:r>
      <w:r w:rsidR="00754948">
        <w:rPr>
          <w:noProof/>
        </w:rPr>
        <w:t>13</w:t>
      </w:r>
      <w:r>
        <w:fldChar w:fldCharType="end"/>
      </w:r>
      <w:bookmarkEnd w:id="40"/>
      <w:r>
        <w:t xml:space="preserve"> </w:t>
      </w:r>
      <w:r w:rsidRPr="00FE4244">
        <w:rPr>
          <w:b w:val="0"/>
        </w:rPr>
        <w:t>Ejemplo de una secuencia de clima</w:t>
      </w:r>
      <w:r w:rsidR="00A06251">
        <w:rPr>
          <w:b w:val="0"/>
        </w:rPr>
        <w:t xml:space="preserve"> generada mediante el método k-NN.</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1"/>
        <w:gridCol w:w="5707"/>
      </w:tblGrid>
      <w:tr w:rsidR="005152A5" w:rsidTr="005152A5">
        <w:tc>
          <w:tcPr>
            <w:tcW w:w="3419" w:type="dxa"/>
          </w:tcPr>
          <w:p w:rsidR="005152A5" w:rsidRDefault="005152A5" w:rsidP="00852B3C">
            <w:pPr>
              <w:spacing w:before="0" w:line="276" w:lineRule="auto"/>
              <w:jc w:val="left"/>
              <w:rPr>
                <w:rFonts w:cs="Arial"/>
                <w:sz w:val="20"/>
                <w:szCs w:val="20"/>
                <w:lang w:val="es-CR"/>
              </w:rPr>
            </w:pPr>
            <w:r w:rsidRPr="00054BF3">
              <w:rPr>
                <w:noProof/>
                <w:lang w:eastAsia="es-CO"/>
              </w:rPr>
              <w:drawing>
                <wp:inline distT="0" distB="0" distL="0" distR="0" wp14:anchorId="3C4A06DC" wp14:editId="7EF5EA2E">
                  <wp:extent cx="2060812" cy="1774209"/>
                  <wp:effectExtent l="0" t="0" r="0" b="0"/>
                  <wp:docPr id="6" name="5 Imagen"/>
                  <wp:cNvGraphicFramePr/>
                  <a:graphic xmlns:a="http://schemas.openxmlformats.org/drawingml/2006/main">
                    <a:graphicData uri="http://schemas.openxmlformats.org/drawingml/2006/picture">
                      <pic:pic xmlns:pic="http://schemas.openxmlformats.org/drawingml/2006/picture">
                        <pic:nvPicPr>
                          <pic:cNvPr id="6" name="5 Imagen"/>
                          <pic:cNvPicPr/>
                        </pic:nvPicPr>
                        <pic:blipFill rotWithShape="1">
                          <a:blip r:embed="rId33"/>
                          <a:srcRect b="37090"/>
                          <a:stretch/>
                        </pic:blipFill>
                        <pic:spPr bwMode="auto">
                          <a:xfrm>
                            <a:off x="0" y="0"/>
                            <a:ext cx="2061437" cy="1774747"/>
                          </a:xfrm>
                          <a:prstGeom prst="rect">
                            <a:avLst/>
                          </a:prstGeom>
                          <a:ln>
                            <a:noFill/>
                          </a:ln>
                          <a:extLst>
                            <a:ext uri="{53640926-AAD7-44D8-BBD7-CCE9431645EC}">
                              <a14:shadowObscured xmlns:a14="http://schemas.microsoft.com/office/drawing/2010/main"/>
                            </a:ext>
                          </a:extLst>
                        </pic:spPr>
                      </pic:pic>
                    </a:graphicData>
                  </a:graphic>
                </wp:inline>
              </w:drawing>
            </w:r>
          </w:p>
        </w:tc>
        <w:tc>
          <w:tcPr>
            <w:tcW w:w="5635" w:type="dxa"/>
          </w:tcPr>
          <w:p w:rsidR="005152A5" w:rsidRDefault="005152A5" w:rsidP="00852B3C">
            <w:pPr>
              <w:spacing w:before="0" w:line="276" w:lineRule="auto"/>
              <w:jc w:val="left"/>
              <w:rPr>
                <w:rFonts w:cs="Arial"/>
                <w:sz w:val="20"/>
                <w:szCs w:val="20"/>
                <w:lang w:val="es-CR"/>
              </w:rPr>
            </w:pPr>
            <w:r w:rsidRPr="00955F39">
              <w:rPr>
                <w:noProof/>
                <w:lang w:eastAsia="es-CO"/>
              </w:rPr>
              <w:drawing>
                <wp:inline distT="0" distB="0" distL="0" distR="0" wp14:anchorId="3B25D2C2" wp14:editId="3513339F">
                  <wp:extent cx="3487003" cy="1862920"/>
                  <wp:effectExtent l="0" t="0" r="0" b="4445"/>
                  <wp:docPr id="12" name="6 Imagen"/>
                  <wp:cNvGraphicFramePr/>
                  <a:graphic xmlns:a="http://schemas.openxmlformats.org/drawingml/2006/main">
                    <a:graphicData uri="http://schemas.openxmlformats.org/drawingml/2006/picture">
                      <pic:pic xmlns:pic="http://schemas.openxmlformats.org/drawingml/2006/picture">
                        <pic:nvPicPr>
                          <pic:cNvPr id="7" name="6 Imagen"/>
                          <pic:cNvPicPr/>
                        </pic:nvPicPr>
                        <pic:blipFill>
                          <a:blip r:embed="rId34"/>
                          <a:stretch>
                            <a:fillRect/>
                          </a:stretch>
                        </pic:blipFill>
                        <pic:spPr>
                          <a:xfrm>
                            <a:off x="0" y="0"/>
                            <a:ext cx="3503211" cy="1871579"/>
                          </a:xfrm>
                          <a:prstGeom prst="rect">
                            <a:avLst/>
                          </a:prstGeom>
                        </pic:spPr>
                      </pic:pic>
                    </a:graphicData>
                  </a:graphic>
                </wp:inline>
              </w:drawing>
            </w:r>
          </w:p>
        </w:tc>
      </w:tr>
    </w:tbl>
    <w:p w:rsidR="00B12AD7" w:rsidRDefault="00B12AD7" w:rsidP="00ED5E23">
      <w:pPr>
        <w:rPr>
          <w:lang w:val="es-CR"/>
        </w:rPr>
      </w:pPr>
      <w:r>
        <w:rPr>
          <w:lang w:val="es-CR"/>
        </w:rPr>
        <w:t>Las secuencias de precipitación son posteriormente evaluadas en términos de tendencias en las</w:t>
      </w:r>
      <w:r w:rsidR="00CD0D7C">
        <w:rPr>
          <w:lang w:val="es-CR"/>
        </w:rPr>
        <w:t xml:space="preserve"> magnitudes de eventos extremos. Estas magnitudes son corregidas mediante un mapeo de </w:t>
      </w:r>
      <w:proofErr w:type="spellStart"/>
      <w:r w:rsidR="00CD0D7C">
        <w:rPr>
          <w:lang w:val="es-CR"/>
        </w:rPr>
        <w:t>cuantiles</w:t>
      </w:r>
      <w:proofErr w:type="spellEnd"/>
      <w:r w:rsidR="00CD0D7C">
        <w:rPr>
          <w:lang w:val="es-CR"/>
        </w:rPr>
        <w:t xml:space="preserve"> sobre la función de distribución de extremos corregida, como se muestra en la </w:t>
      </w:r>
      <w:r w:rsidR="00CD0D7C">
        <w:rPr>
          <w:lang w:val="es-CR"/>
        </w:rPr>
        <w:fldChar w:fldCharType="begin"/>
      </w:r>
      <w:r w:rsidR="00CD0D7C">
        <w:rPr>
          <w:lang w:val="es-CR"/>
        </w:rPr>
        <w:instrText xml:space="preserve"> REF _Ref394474110 \h </w:instrText>
      </w:r>
      <w:r w:rsidR="00CD0D7C">
        <w:rPr>
          <w:lang w:val="es-CR"/>
        </w:rPr>
      </w:r>
      <w:r w:rsidR="00CD0D7C">
        <w:rPr>
          <w:lang w:val="es-CR"/>
        </w:rPr>
        <w:fldChar w:fldCharType="separate"/>
      </w:r>
      <w:r w:rsidR="00CD0D7C">
        <w:t xml:space="preserve">Figura </w:t>
      </w:r>
      <w:r w:rsidR="00CD0D7C">
        <w:rPr>
          <w:noProof/>
        </w:rPr>
        <w:t>14</w:t>
      </w:r>
      <w:r w:rsidR="00CD0D7C">
        <w:rPr>
          <w:lang w:val="es-CR"/>
        </w:rPr>
        <w:fldChar w:fldCharType="end"/>
      </w:r>
      <w:r w:rsidR="00CD0D7C">
        <w:rPr>
          <w:lang w:val="es-CR"/>
        </w:rPr>
        <w:t>.</w:t>
      </w:r>
    </w:p>
    <w:p w:rsidR="00B12AD7" w:rsidRDefault="00B12AD7" w:rsidP="00B12AD7">
      <w:pPr>
        <w:pStyle w:val="Caption"/>
        <w:keepNext/>
        <w:jc w:val="center"/>
      </w:pPr>
      <w:bookmarkStart w:id="42" w:name="_Ref394474110"/>
      <w:r>
        <w:t xml:space="preserve">Figura </w:t>
      </w:r>
      <w:r>
        <w:fldChar w:fldCharType="begin"/>
      </w:r>
      <w:r>
        <w:instrText xml:space="preserve"> SEQ Figura \* ARABIC </w:instrText>
      </w:r>
      <w:r>
        <w:fldChar w:fldCharType="separate"/>
      </w:r>
      <w:r w:rsidR="00754948">
        <w:rPr>
          <w:noProof/>
        </w:rPr>
        <w:t>14</w:t>
      </w:r>
      <w:r>
        <w:fldChar w:fldCharType="end"/>
      </w:r>
      <w:bookmarkEnd w:id="42"/>
      <w:r>
        <w:t xml:space="preserve"> </w:t>
      </w:r>
      <w:r w:rsidR="00CD0D7C">
        <w:t xml:space="preserve">Procedimiento de corrección </w:t>
      </w:r>
      <w:r>
        <w:t>de eventos extremos</w:t>
      </w:r>
    </w:p>
    <w:p w:rsidR="002E7C8F" w:rsidRDefault="00CD0D7C" w:rsidP="00B12AD7">
      <w:pPr>
        <w:spacing w:before="0" w:line="276" w:lineRule="auto"/>
        <w:jc w:val="center"/>
        <w:rPr>
          <w:lang w:val="es-CR"/>
        </w:rPr>
      </w:pPr>
      <w:r>
        <w:rPr>
          <w:noProof/>
          <w:lang w:eastAsia="es-CO"/>
        </w:rPr>
        <w:drawing>
          <wp:inline distT="0" distB="0" distL="0" distR="0" wp14:anchorId="3CB017C1" wp14:editId="4A8C1B68">
            <wp:extent cx="5487758" cy="3780644"/>
            <wp:effectExtent l="0" t="0" r="0" b="0"/>
            <wp:docPr id="9238" name="Imagen 9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8067" cy="3780857"/>
                    </a:xfrm>
                    <a:prstGeom prst="rect">
                      <a:avLst/>
                    </a:prstGeom>
                    <a:noFill/>
                  </pic:spPr>
                </pic:pic>
              </a:graphicData>
            </a:graphic>
          </wp:inline>
        </w:drawing>
      </w:r>
      <w:r w:rsidR="002E7C8F">
        <w:rPr>
          <w:lang w:val="es-CR"/>
        </w:rPr>
        <w:br w:type="page"/>
      </w:r>
    </w:p>
    <w:p w:rsidR="006D1F60" w:rsidRDefault="006D1F60" w:rsidP="00EB2B20">
      <w:pPr>
        <w:rPr>
          <w:lang w:val="es-CR"/>
        </w:rPr>
      </w:pPr>
    </w:p>
    <w:p w:rsidR="002E7C8F" w:rsidRDefault="002E7C8F" w:rsidP="00EB2B20">
      <w:pPr>
        <w:rPr>
          <w:lang w:val="es-CR"/>
        </w:rPr>
      </w:pPr>
    </w:p>
    <w:p w:rsidR="002E7C8F" w:rsidRDefault="002E7C8F" w:rsidP="00EB2B20">
      <w:pPr>
        <w:rPr>
          <w:lang w:val="es-CR"/>
        </w:rPr>
      </w:pPr>
    </w:p>
    <w:p w:rsidR="002E7C8F" w:rsidRDefault="002E7C8F" w:rsidP="00EB2B20">
      <w:pPr>
        <w:rPr>
          <w:lang w:val="es-CR"/>
        </w:rPr>
      </w:pPr>
    </w:p>
    <w:p w:rsidR="002E7C8F" w:rsidRDefault="002E7C8F" w:rsidP="00EB2B20">
      <w:pPr>
        <w:rPr>
          <w:lang w:val="es-CR"/>
        </w:rPr>
      </w:pPr>
    </w:p>
    <w:p w:rsidR="002E7C8F" w:rsidRDefault="002E7C8F" w:rsidP="00EB2B20">
      <w:pPr>
        <w:rPr>
          <w:lang w:val="es-CR"/>
        </w:rPr>
      </w:pPr>
    </w:p>
    <w:p w:rsidR="00C65316" w:rsidRDefault="0049337A" w:rsidP="00A66C03">
      <w:pPr>
        <w:pStyle w:val="Heading1"/>
        <w:numPr>
          <w:ilvl w:val="0"/>
          <w:numId w:val="14"/>
        </w:numPr>
        <w:rPr>
          <w:lang w:val="es-CR"/>
        </w:rPr>
      </w:pPr>
      <w:bookmarkStart w:id="43" w:name="_Toc394474156"/>
      <w:r>
        <w:rPr>
          <w:lang w:val="es-CR"/>
        </w:rPr>
        <w:t>R</w:t>
      </w:r>
      <w:r w:rsidRPr="00385FDB">
        <w:rPr>
          <w:lang w:val="es-CR"/>
        </w:rPr>
        <w:t>esultados de las simulaciones</w:t>
      </w:r>
      <w:r>
        <w:rPr>
          <w:lang w:val="es-CR"/>
        </w:rPr>
        <w:t xml:space="preserve"> y discusión</w:t>
      </w:r>
      <w:bookmarkEnd w:id="43"/>
      <w:r>
        <w:rPr>
          <w:lang w:val="es-CR"/>
        </w:rPr>
        <w:t xml:space="preserve"> </w:t>
      </w:r>
    </w:p>
    <w:p w:rsidR="005E0AF4" w:rsidRDefault="002E7C8F" w:rsidP="005E0AF4">
      <w:pPr>
        <w:rPr>
          <w:lang w:val="es-CR"/>
        </w:rPr>
      </w:pPr>
      <w:r>
        <w:rPr>
          <w:lang w:val="es-CR"/>
        </w:rPr>
        <w:t xml:space="preserve">Para cada uno de los modelos </w:t>
      </w:r>
      <w:r w:rsidR="007335CC">
        <w:rPr>
          <w:lang w:val="es-CR"/>
        </w:rPr>
        <w:t xml:space="preserve">presentados en la </w:t>
      </w:r>
      <w:r w:rsidR="007335CC">
        <w:rPr>
          <w:lang w:val="es-CR"/>
        </w:rPr>
        <w:fldChar w:fldCharType="begin"/>
      </w:r>
      <w:r w:rsidR="007335CC">
        <w:rPr>
          <w:lang w:val="es-CR"/>
        </w:rPr>
        <w:instrText xml:space="preserve"> REF _Ref390677966 \h </w:instrText>
      </w:r>
      <w:r w:rsidR="007335CC">
        <w:rPr>
          <w:lang w:val="es-CR"/>
        </w:rPr>
      </w:r>
      <w:r w:rsidR="007335CC">
        <w:rPr>
          <w:lang w:val="es-CR"/>
        </w:rPr>
        <w:fldChar w:fldCharType="separate"/>
      </w:r>
      <w:r w:rsidR="007335CC">
        <w:t xml:space="preserve">Tabla </w:t>
      </w:r>
      <w:r w:rsidR="007335CC">
        <w:rPr>
          <w:noProof/>
        </w:rPr>
        <w:t>1</w:t>
      </w:r>
      <w:r w:rsidR="007335CC">
        <w:rPr>
          <w:lang w:val="es-CR"/>
        </w:rPr>
        <w:fldChar w:fldCharType="end"/>
      </w:r>
      <w:r w:rsidR="007335CC">
        <w:rPr>
          <w:lang w:val="es-CR"/>
        </w:rPr>
        <w:t xml:space="preserve">, se evaluaron diferentes métricas de desempeño con el fin de verificar la habilidad del modelo para representar atributos </w:t>
      </w:r>
      <w:r w:rsidR="000129A4">
        <w:rPr>
          <w:lang w:val="es-CR"/>
        </w:rPr>
        <w:t xml:space="preserve">del clima local </w:t>
      </w:r>
      <w:r w:rsidR="007335CC">
        <w:rPr>
          <w:lang w:val="es-CR"/>
        </w:rPr>
        <w:t>a difer</w:t>
      </w:r>
      <w:r w:rsidR="007F7D55">
        <w:rPr>
          <w:lang w:val="es-CR"/>
        </w:rPr>
        <w:t xml:space="preserve">entes escalas temporales. En la </w:t>
      </w:r>
      <w:r w:rsidR="007F7D55">
        <w:rPr>
          <w:lang w:val="es-CR"/>
        </w:rPr>
        <w:fldChar w:fldCharType="begin"/>
      </w:r>
      <w:r w:rsidR="007F7D55">
        <w:rPr>
          <w:lang w:val="es-CR"/>
        </w:rPr>
        <w:instrText xml:space="preserve"> REF _Ref394469647 \h </w:instrText>
      </w:r>
      <w:r w:rsidR="007F7D55">
        <w:rPr>
          <w:lang w:val="es-CR"/>
        </w:rPr>
      </w:r>
      <w:r w:rsidR="007F7D55">
        <w:rPr>
          <w:lang w:val="es-CR"/>
        </w:rPr>
        <w:fldChar w:fldCharType="separate"/>
      </w:r>
      <w:r w:rsidR="007F7D55">
        <w:t xml:space="preserve">Tabla </w:t>
      </w:r>
      <w:r w:rsidR="007F7D55">
        <w:rPr>
          <w:noProof/>
        </w:rPr>
        <w:t>6</w:t>
      </w:r>
      <w:r w:rsidR="007F7D55">
        <w:rPr>
          <w:lang w:val="es-CR"/>
        </w:rPr>
        <w:fldChar w:fldCharType="end"/>
      </w:r>
      <w:r w:rsidR="007F7D55">
        <w:rPr>
          <w:lang w:val="es-CR"/>
        </w:rPr>
        <w:t xml:space="preserve"> y las</w:t>
      </w:r>
      <w:r w:rsidR="007335CC">
        <w:rPr>
          <w:lang w:val="es-CR"/>
        </w:rPr>
        <w:t xml:space="preserve"> </w:t>
      </w:r>
      <w:r w:rsidR="005E0AF4">
        <w:rPr>
          <w:lang w:val="es-CR"/>
        </w:rPr>
        <w:t>Figuras 16</w:t>
      </w:r>
      <w:r w:rsidR="007335CC">
        <w:rPr>
          <w:lang w:val="es-CR"/>
        </w:rPr>
        <w:t xml:space="preserve"> a </w:t>
      </w:r>
      <w:r w:rsidR="005E0AF4">
        <w:rPr>
          <w:lang w:val="es-CR"/>
        </w:rPr>
        <w:t>22</w:t>
      </w:r>
      <w:r w:rsidR="00BD6E45">
        <w:rPr>
          <w:lang w:val="es-CR"/>
        </w:rPr>
        <w:t xml:space="preserve">, se resumen los resultados de dicha evaluación. </w:t>
      </w:r>
      <w:r w:rsidR="005E0AF4">
        <w:rPr>
          <w:lang w:val="es-CR"/>
        </w:rPr>
        <w:t xml:space="preserve">Las series de tiempo detalladas de cada modelo y área analizada, </w:t>
      </w:r>
      <w:r w:rsidR="008F79A5">
        <w:rPr>
          <w:lang w:val="es-CR"/>
        </w:rPr>
        <w:t xml:space="preserve">para la totalidad de modelos, variables y experimentos analizados </w:t>
      </w:r>
      <w:r w:rsidR="005E0AF4">
        <w:rPr>
          <w:lang w:val="es-CR"/>
        </w:rPr>
        <w:t>p</w:t>
      </w:r>
      <w:r w:rsidR="008F79A5">
        <w:rPr>
          <w:lang w:val="es-CR"/>
        </w:rPr>
        <w:t>ueden consultarse en el Anexo 1  (</w:t>
      </w:r>
      <w:proofErr w:type="spellStart"/>
      <w:r w:rsidR="008F79A5">
        <w:rPr>
          <w:lang w:val="es-CR"/>
        </w:rPr>
        <w:t>Vease</w:t>
      </w:r>
      <w:proofErr w:type="spellEnd"/>
      <w:r w:rsidR="008F79A5">
        <w:rPr>
          <w:lang w:val="es-CR"/>
        </w:rPr>
        <w:t xml:space="preserve"> la </w:t>
      </w:r>
      <w:r w:rsidR="008F79A5">
        <w:rPr>
          <w:lang w:val="es-CR"/>
        </w:rPr>
        <w:fldChar w:fldCharType="begin"/>
      </w:r>
      <w:r w:rsidR="008F79A5">
        <w:rPr>
          <w:lang w:val="es-CR"/>
        </w:rPr>
        <w:instrText xml:space="preserve"> REF _Ref394471347 \h </w:instrText>
      </w:r>
      <w:r w:rsidR="008F79A5">
        <w:rPr>
          <w:lang w:val="es-CR"/>
        </w:rPr>
      </w:r>
      <w:r w:rsidR="008F79A5">
        <w:rPr>
          <w:lang w:val="es-CR"/>
        </w:rPr>
        <w:fldChar w:fldCharType="separate"/>
      </w:r>
      <w:r w:rsidR="008F79A5">
        <w:t xml:space="preserve">Figura </w:t>
      </w:r>
      <w:r w:rsidR="008F79A5">
        <w:rPr>
          <w:noProof/>
        </w:rPr>
        <w:t>15</w:t>
      </w:r>
      <w:r w:rsidR="008F79A5">
        <w:rPr>
          <w:lang w:val="es-CR"/>
        </w:rPr>
        <w:fldChar w:fldCharType="end"/>
      </w:r>
      <w:r w:rsidR="008F79A5">
        <w:rPr>
          <w:lang w:val="es-CR"/>
        </w:rPr>
        <w:t xml:space="preserve"> como referencia)</w:t>
      </w:r>
    </w:p>
    <w:p w:rsidR="005E0AF4" w:rsidRDefault="00BD6E45" w:rsidP="002E7C8F">
      <w:pPr>
        <w:rPr>
          <w:lang w:val="es-CR"/>
        </w:rPr>
      </w:pPr>
      <w:r>
        <w:rPr>
          <w:lang w:val="es-CR"/>
        </w:rPr>
        <w:t xml:space="preserve">Como puede verse, existe una notable heterogeneidad en los niveles de representación alcanzados por los modelos. </w:t>
      </w:r>
      <w:r w:rsidR="00502422">
        <w:rPr>
          <w:lang w:val="es-CR"/>
        </w:rPr>
        <w:t xml:space="preserve">Por ejemplo, </w:t>
      </w:r>
      <w:r>
        <w:rPr>
          <w:lang w:val="es-CR"/>
        </w:rPr>
        <w:t>el sesgo en la estimación de la precipitación</w:t>
      </w:r>
      <w:r w:rsidR="000129A4">
        <w:rPr>
          <w:lang w:val="es-CR"/>
        </w:rPr>
        <w:t xml:space="preserve"> (</w:t>
      </w:r>
      <w:r w:rsidR="000129A4">
        <w:rPr>
          <w:lang w:val="es-CR"/>
        </w:rPr>
        <w:fldChar w:fldCharType="begin"/>
      </w:r>
      <w:r w:rsidR="000129A4">
        <w:rPr>
          <w:lang w:val="es-CR"/>
        </w:rPr>
        <w:instrText xml:space="preserve"> REF _Ref394466229 \h </w:instrText>
      </w:r>
      <w:r w:rsidR="000129A4">
        <w:rPr>
          <w:lang w:val="es-CR"/>
        </w:rPr>
      </w:r>
      <w:r w:rsidR="000129A4">
        <w:rPr>
          <w:lang w:val="es-CR"/>
        </w:rPr>
        <w:fldChar w:fldCharType="separate"/>
      </w:r>
      <w:r w:rsidR="000129A4">
        <w:t xml:space="preserve">Figura </w:t>
      </w:r>
      <w:r w:rsidR="000129A4">
        <w:rPr>
          <w:noProof/>
        </w:rPr>
        <w:t>14</w:t>
      </w:r>
      <w:r w:rsidR="000129A4">
        <w:rPr>
          <w:lang w:val="es-CR"/>
        </w:rPr>
        <w:fldChar w:fldCharType="end"/>
      </w:r>
      <w:r w:rsidR="000129A4">
        <w:rPr>
          <w:lang w:val="es-CR"/>
        </w:rPr>
        <w:t>)</w:t>
      </w:r>
      <w:r>
        <w:rPr>
          <w:lang w:val="es-CR"/>
        </w:rPr>
        <w:t xml:space="preserve">, </w:t>
      </w:r>
      <w:r w:rsidR="00502422">
        <w:rPr>
          <w:lang w:val="es-CR"/>
        </w:rPr>
        <w:t xml:space="preserve">varía </w:t>
      </w:r>
      <w:r>
        <w:rPr>
          <w:lang w:val="es-CR"/>
        </w:rPr>
        <w:t>entre -70% (Bajo Magdalena-CanESM2) hasta + 200</w:t>
      </w:r>
      <w:r w:rsidR="000129A4">
        <w:rPr>
          <w:lang w:val="es-CR"/>
        </w:rPr>
        <w:t>% (Medio Magdalena Bogotá-Sumapaz</w:t>
      </w:r>
      <w:r w:rsidR="00502422">
        <w:rPr>
          <w:lang w:val="es-CR"/>
        </w:rPr>
        <w:t>, CSIRO-MK3</w:t>
      </w:r>
      <w:r w:rsidR="000129A4">
        <w:rPr>
          <w:lang w:val="es-CR"/>
        </w:rPr>
        <w:t xml:space="preserve">). </w:t>
      </w:r>
      <w:r w:rsidR="001F1152">
        <w:rPr>
          <w:lang w:val="es-CR"/>
        </w:rPr>
        <w:t xml:space="preserve">Otros indicadores muestran un comportamiento similar, con sobreestimaciones o subestimaciones significativas. </w:t>
      </w:r>
    </w:p>
    <w:p w:rsidR="008F79A5" w:rsidRDefault="005E0AF4" w:rsidP="002E7C8F">
      <w:pPr>
        <w:rPr>
          <w:lang w:val="es-CR"/>
        </w:rPr>
      </w:pPr>
      <w:r>
        <w:rPr>
          <w:lang w:val="es-CR"/>
        </w:rPr>
        <w:t>De manera general, e</w:t>
      </w:r>
      <w:r w:rsidR="000129A4">
        <w:rPr>
          <w:lang w:val="es-CR"/>
        </w:rPr>
        <w:t xml:space="preserve">l mejor desempeño obtenido corresponde al modelo MPI-ESM-MR (Max </w:t>
      </w:r>
      <w:proofErr w:type="spellStart"/>
      <w:r w:rsidR="000129A4">
        <w:rPr>
          <w:lang w:val="es-CR"/>
        </w:rPr>
        <w:t>Plank</w:t>
      </w:r>
      <w:proofErr w:type="spellEnd"/>
      <w:r w:rsidR="000129A4">
        <w:rPr>
          <w:lang w:val="es-CR"/>
        </w:rPr>
        <w:t xml:space="preserve"> </w:t>
      </w:r>
      <w:proofErr w:type="spellStart"/>
      <w:r w:rsidR="000129A4">
        <w:rPr>
          <w:lang w:val="es-CR"/>
        </w:rPr>
        <w:t>institute</w:t>
      </w:r>
      <w:proofErr w:type="spellEnd"/>
      <w:r w:rsidR="000129A4">
        <w:rPr>
          <w:lang w:val="es-CR"/>
        </w:rPr>
        <w:t>), cuyo sesgo varía entre –</w:t>
      </w:r>
      <w:r w:rsidR="007F7D55">
        <w:rPr>
          <w:lang w:val="es-CR"/>
        </w:rPr>
        <w:t xml:space="preserve"> 20</w:t>
      </w:r>
      <w:r w:rsidR="000129A4">
        <w:rPr>
          <w:lang w:val="es-CR"/>
        </w:rPr>
        <w:t>% (A</w:t>
      </w:r>
      <w:r w:rsidR="007F7D55">
        <w:rPr>
          <w:lang w:val="es-CR"/>
        </w:rPr>
        <w:t>ntioquia-Bajo Cauca-Nechi) y +12</w:t>
      </w:r>
      <w:r w:rsidR="000129A4">
        <w:rPr>
          <w:lang w:val="es-CR"/>
        </w:rPr>
        <w:t>% (Medio Magdalena Bogotá-Sumapaz)</w:t>
      </w:r>
      <w:r>
        <w:rPr>
          <w:lang w:val="es-CR"/>
        </w:rPr>
        <w:t>. A su vez, este modelo presenta el mejor desempeño en términos de la representación de los patrones estacionales (</w:t>
      </w:r>
      <w:r w:rsidR="00502422">
        <w:rPr>
          <w:lang w:val="es-CR"/>
        </w:rPr>
        <w:t>Véase</w:t>
      </w:r>
      <w:r>
        <w:rPr>
          <w:lang w:val="es-CR"/>
        </w:rPr>
        <w:t xml:space="preserve"> la </w:t>
      </w:r>
      <w:r>
        <w:rPr>
          <w:lang w:val="es-CR"/>
        </w:rPr>
        <w:fldChar w:fldCharType="begin"/>
      </w:r>
      <w:r>
        <w:rPr>
          <w:lang w:val="es-CR"/>
        </w:rPr>
        <w:instrText xml:space="preserve"> REF _Ref394468131 \h </w:instrText>
      </w:r>
      <w:r>
        <w:rPr>
          <w:lang w:val="es-CR"/>
        </w:rPr>
      </w:r>
      <w:r>
        <w:rPr>
          <w:lang w:val="es-CR"/>
        </w:rPr>
        <w:fldChar w:fldCharType="separate"/>
      </w:r>
      <w:r>
        <w:t xml:space="preserve">Figura </w:t>
      </w:r>
      <w:r>
        <w:rPr>
          <w:noProof/>
        </w:rPr>
        <w:t>20</w:t>
      </w:r>
      <w:r>
        <w:rPr>
          <w:lang w:val="es-CR"/>
        </w:rPr>
        <w:fldChar w:fldCharType="end"/>
      </w:r>
      <w:r>
        <w:rPr>
          <w:lang w:val="es-CR"/>
        </w:rPr>
        <w:t>) y espectrales de la señal (</w:t>
      </w:r>
      <w:r>
        <w:rPr>
          <w:lang w:val="es-CR"/>
        </w:rPr>
        <w:fldChar w:fldCharType="begin"/>
      </w:r>
      <w:r>
        <w:rPr>
          <w:lang w:val="es-CR"/>
        </w:rPr>
        <w:instrText xml:space="preserve"> REF _Ref394468149 \h </w:instrText>
      </w:r>
      <w:r>
        <w:rPr>
          <w:lang w:val="es-CR"/>
        </w:rPr>
      </w:r>
      <w:r>
        <w:rPr>
          <w:lang w:val="es-CR"/>
        </w:rPr>
        <w:fldChar w:fldCharType="separate"/>
      </w:r>
      <w:r>
        <w:t xml:space="preserve">Figura </w:t>
      </w:r>
      <w:r>
        <w:rPr>
          <w:noProof/>
        </w:rPr>
        <w:t>21</w:t>
      </w:r>
      <w:r>
        <w:rPr>
          <w:lang w:val="es-CR"/>
        </w:rPr>
        <w:fldChar w:fldCharType="end"/>
      </w:r>
      <w:r>
        <w:rPr>
          <w:lang w:val="es-CR"/>
        </w:rPr>
        <w:t>)</w:t>
      </w:r>
      <w:r w:rsidR="00502422">
        <w:rPr>
          <w:lang w:val="es-CR"/>
        </w:rPr>
        <w:t>, y otros atributos de resolución diaria, como la Duración de Rachas Secas, y el P95. El segundo modelo con mejor desempeño corresponde al CCSM (</w:t>
      </w:r>
      <w:proofErr w:type="spellStart"/>
      <w:r w:rsidR="00502422">
        <w:rPr>
          <w:lang w:val="es-CR"/>
        </w:rPr>
        <w:t>National</w:t>
      </w:r>
      <w:proofErr w:type="spellEnd"/>
      <w:r w:rsidR="00502422">
        <w:rPr>
          <w:lang w:val="es-CR"/>
        </w:rPr>
        <w:t xml:space="preserve"> Center of </w:t>
      </w:r>
      <w:proofErr w:type="spellStart"/>
      <w:r w:rsidR="00502422">
        <w:rPr>
          <w:lang w:val="es-CR"/>
        </w:rPr>
        <w:t>Atmospheric</w:t>
      </w:r>
      <w:proofErr w:type="spellEnd"/>
      <w:r w:rsidR="00502422">
        <w:rPr>
          <w:lang w:val="es-CR"/>
        </w:rPr>
        <w:t xml:space="preserve"> </w:t>
      </w:r>
      <w:proofErr w:type="spellStart"/>
      <w:r w:rsidR="00502422">
        <w:rPr>
          <w:lang w:val="es-CR"/>
        </w:rPr>
        <w:t>Research</w:t>
      </w:r>
      <w:proofErr w:type="spellEnd"/>
      <w:r w:rsidR="00502422">
        <w:rPr>
          <w:lang w:val="es-CR"/>
        </w:rPr>
        <w:t>).</w:t>
      </w:r>
      <w:r w:rsidR="008F79A5">
        <w:rPr>
          <w:lang w:val="es-CR"/>
        </w:rPr>
        <w:t xml:space="preserve"> </w:t>
      </w:r>
    </w:p>
    <w:p w:rsidR="00A91CAF" w:rsidRPr="00A91CAF" w:rsidRDefault="00A91CAF" w:rsidP="002E7C8F">
      <w:r>
        <w:t xml:space="preserve">En la </w:t>
      </w:r>
      <w:r>
        <w:fldChar w:fldCharType="begin"/>
      </w:r>
      <w:r>
        <w:instrText xml:space="preserve"> REF _Ref394473461 \h </w:instrText>
      </w:r>
      <w:r>
        <w:fldChar w:fldCharType="separate"/>
      </w:r>
      <w:r>
        <w:t xml:space="preserve">Figura </w:t>
      </w:r>
      <w:r>
        <w:rPr>
          <w:noProof/>
        </w:rPr>
        <w:t>23</w:t>
      </w:r>
      <w:r>
        <w:fldChar w:fldCharType="end"/>
      </w:r>
      <w:r>
        <w:t xml:space="preserve"> se presentan las magnitudes de la precipitación media diaria de los </w:t>
      </w:r>
      <w:r w:rsidR="00636306">
        <w:t xml:space="preserve">dos mejores modelos por periodos climáticos de 30 años entre 1850 y 2090, comparados con la magnitud observada. Como puede observarse, </w:t>
      </w:r>
      <w:r w:rsidR="00CD0D7C">
        <w:t xml:space="preserve">existen tendencias divergentes entre las diferentes áreas y modelos. Dichas tendencias se hacen marcadas, con posterioridad al horizonte 2050. </w:t>
      </w:r>
    </w:p>
    <w:p w:rsidR="00A91CAF" w:rsidRDefault="008F79A5" w:rsidP="002E7C8F">
      <w:r>
        <w:rPr>
          <w:lang w:val="es-CR"/>
        </w:rPr>
        <w:t xml:space="preserve">Para fines de la generación de las series sintéticas, se optó por utilizar como referencia el modelo MPI-ESM-MR. </w:t>
      </w:r>
      <w:r>
        <w:t xml:space="preserve">La </w:t>
      </w:r>
      <w:r>
        <w:fldChar w:fldCharType="begin"/>
      </w:r>
      <w:r>
        <w:instrText xml:space="preserve"> REF _Ref394471172 \h </w:instrText>
      </w:r>
      <w:r>
        <w:fldChar w:fldCharType="separate"/>
      </w:r>
      <w:r>
        <w:t xml:space="preserve">Figura </w:t>
      </w:r>
      <w:r>
        <w:rPr>
          <w:noProof/>
        </w:rPr>
        <w:t>24</w:t>
      </w:r>
      <w:r>
        <w:fldChar w:fldCharType="end"/>
      </w:r>
      <w:r>
        <w:t xml:space="preserve"> resumen el resultado de 100 realizaciones del método, y las dos realizaciones seleccionadas como referencia para eventos extremos secos y húmedos. En el anexo 2, se encuentran las series de tiempo generadas para representar estos escenarios en el modelo WEAP.</w:t>
      </w:r>
    </w:p>
    <w:p w:rsidR="008F79A5" w:rsidRDefault="00C15227" w:rsidP="008F79A5">
      <w:r>
        <w:rPr>
          <w:lang w:val="es-CR"/>
        </w:rPr>
        <w:t xml:space="preserve">Con relación a la temperatura, </w:t>
      </w:r>
      <w:r w:rsidR="00703561">
        <w:rPr>
          <w:lang w:val="es-CR"/>
        </w:rPr>
        <w:t xml:space="preserve">en la </w:t>
      </w:r>
      <w:r w:rsidR="00703561">
        <w:rPr>
          <w:lang w:val="es-CR"/>
        </w:rPr>
        <w:fldChar w:fldCharType="begin"/>
      </w:r>
      <w:r w:rsidR="00703561">
        <w:rPr>
          <w:lang w:val="es-CR"/>
        </w:rPr>
        <w:instrText xml:space="preserve"> REF _Ref394470674 \h </w:instrText>
      </w:r>
      <w:r w:rsidR="00703561">
        <w:rPr>
          <w:lang w:val="es-CR"/>
        </w:rPr>
      </w:r>
      <w:r w:rsidR="00703561">
        <w:rPr>
          <w:lang w:val="es-CR"/>
        </w:rPr>
        <w:fldChar w:fldCharType="separate"/>
      </w:r>
      <w:r w:rsidR="00703561">
        <w:t xml:space="preserve">Figura </w:t>
      </w:r>
      <w:r w:rsidR="00703561">
        <w:rPr>
          <w:noProof/>
        </w:rPr>
        <w:t>23</w:t>
      </w:r>
      <w:r w:rsidR="00703561">
        <w:rPr>
          <w:lang w:val="es-CR"/>
        </w:rPr>
        <w:fldChar w:fldCharType="end"/>
      </w:r>
      <w:r w:rsidR="00703561">
        <w:rPr>
          <w:lang w:val="es-CR"/>
        </w:rPr>
        <w:t xml:space="preserve"> se resumen las señales medias de incremento proyectadas en cada una de las áreas por los diferentes modelos. Como puede verse, también existe una notable heterogeneidad en las proyecciones, especialmente en los horizontes de largo plazo (posteriores a 2050)</w:t>
      </w:r>
      <w:r w:rsidR="008F79A5">
        <w:rPr>
          <w:lang w:val="es-CR"/>
        </w:rPr>
        <w:t xml:space="preserve">, si bien con una tendencia consistente general al incremento de temperatura. </w:t>
      </w:r>
      <w:r w:rsidR="008F79A5" w:rsidRPr="00C4403E">
        <w:t xml:space="preserve">Los resultados </w:t>
      </w:r>
      <w:r w:rsidR="008F79A5">
        <w:t xml:space="preserve">incluyen </w:t>
      </w:r>
      <w:r w:rsidR="008F79A5" w:rsidRPr="00C4403E">
        <w:t xml:space="preserve">aumentos en la temperatura media en el orden de </w:t>
      </w:r>
      <w:r w:rsidR="008F79A5">
        <w:t>+</w:t>
      </w:r>
      <w:r w:rsidR="008F79A5" w:rsidRPr="00C4403E">
        <w:t>0,9</w:t>
      </w:r>
      <w:r w:rsidR="008F79A5">
        <w:t xml:space="preserve"> a +2</w:t>
      </w:r>
      <w:r w:rsidR="008F79A5" w:rsidRPr="00C4403E">
        <w:t xml:space="preserve">°C para </w:t>
      </w:r>
      <w:r w:rsidR="008F79A5">
        <w:t>las cinco áreas analizadas al 2050 (</w:t>
      </w:r>
      <w:r w:rsidR="008F79A5" w:rsidRPr="00C4403E">
        <w:t>RCP8,5</w:t>
      </w:r>
      <w:r w:rsidR="008F79A5">
        <w:t>)</w:t>
      </w:r>
      <w:r w:rsidR="008F79A5" w:rsidRPr="00C4403E">
        <w:t xml:space="preserve">. </w:t>
      </w:r>
    </w:p>
    <w:p w:rsidR="005E0AF4" w:rsidRDefault="005E0AF4" w:rsidP="005E0AF4">
      <w:pPr>
        <w:pStyle w:val="Caption"/>
        <w:keepNext/>
        <w:jc w:val="center"/>
      </w:pPr>
      <w:bookmarkStart w:id="44" w:name="_Ref394471347"/>
      <w:bookmarkStart w:id="45" w:name="_Ref394466229"/>
      <w:r>
        <w:lastRenderedPageBreak/>
        <w:t xml:space="preserve">Figura </w:t>
      </w:r>
      <w:r>
        <w:fldChar w:fldCharType="begin"/>
      </w:r>
      <w:r>
        <w:instrText xml:space="preserve"> SEQ Figura \* ARABIC </w:instrText>
      </w:r>
      <w:r>
        <w:fldChar w:fldCharType="separate"/>
      </w:r>
      <w:r w:rsidR="00754948">
        <w:rPr>
          <w:noProof/>
        </w:rPr>
        <w:t>15</w:t>
      </w:r>
      <w:r>
        <w:fldChar w:fldCharType="end"/>
      </w:r>
      <w:bookmarkEnd w:id="44"/>
      <w:r>
        <w:t xml:space="preserve"> </w:t>
      </w:r>
      <w:r w:rsidRPr="005E0AF4">
        <w:rPr>
          <w:b w:val="0"/>
        </w:rPr>
        <w:t xml:space="preserve">Ejemplo de información contenida en el anexo 1: Localización de estaciones </w:t>
      </w:r>
      <w:proofErr w:type="spellStart"/>
      <w:r w:rsidRPr="005E0AF4">
        <w:rPr>
          <w:b w:val="0"/>
        </w:rPr>
        <w:t>meteorológicias</w:t>
      </w:r>
      <w:proofErr w:type="spellEnd"/>
      <w:r w:rsidRPr="005E0AF4">
        <w:rPr>
          <w:b w:val="0"/>
        </w:rPr>
        <w:t xml:space="preserve"> o climáticas en el área analizada, Media regional de la variable observada (azul) y estimada por el modelo (verde)</w:t>
      </w:r>
      <w:r>
        <w:rPr>
          <w:b w:val="0"/>
        </w:rPr>
        <w:t xml:space="preserve">  a escala anual y diaria</w:t>
      </w:r>
      <w:r w:rsidRPr="005E0AF4">
        <w:rPr>
          <w:b w:val="0"/>
        </w:rPr>
        <w:t>, patrón estacional observado y proyectado en el modelo</w:t>
      </w:r>
      <w:r>
        <w:rPr>
          <w:b w:val="0"/>
        </w:rPr>
        <w:t xml:space="preserve"> y patrón espectral (</w:t>
      </w:r>
      <w:proofErr w:type="spellStart"/>
      <w:r>
        <w:rPr>
          <w:b w:val="0"/>
        </w:rPr>
        <w:t>periodograma</w:t>
      </w:r>
      <w:proofErr w:type="spellEnd"/>
      <w:r>
        <w:rPr>
          <w:b w:val="0"/>
        </w:rPr>
        <w:t xml:space="preserve">) de las señales observadas, del GCM y del indicador </w:t>
      </w:r>
      <w:proofErr w:type="spellStart"/>
      <w:r>
        <w:rPr>
          <w:b w:val="0"/>
        </w:rPr>
        <w:t>Macroclimático</w:t>
      </w:r>
      <w:proofErr w:type="spellEnd"/>
      <w:r>
        <w:rPr>
          <w:b w:val="0"/>
        </w:rPr>
        <w:t xml:space="preserve"> ENSO-ONI. </w:t>
      </w:r>
    </w:p>
    <w:p w:rsidR="005E0AF4" w:rsidRDefault="005E0AF4" w:rsidP="002E7C8F">
      <w:pPr>
        <w:pStyle w:val="Caption"/>
        <w:keepNext/>
        <w:jc w:val="center"/>
      </w:pPr>
      <w:r>
        <w:rPr>
          <w:noProof/>
          <w:lang w:val="es-CO" w:eastAsia="es-CO"/>
        </w:rPr>
        <w:drawing>
          <wp:inline distT="0" distB="0" distL="0" distR="0" wp14:anchorId="7C044BE1" wp14:editId="4BDFF48B">
            <wp:extent cx="4959706" cy="337212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960918" cy="3372952"/>
                    </a:xfrm>
                    <a:prstGeom prst="rect">
                      <a:avLst/>
                    </a:prstGeom>
                  </pic:spPr>
                </pic:pic>
              </a:graphicData>
            </a:graphic>
          </wp:inline>
        </w:drawing>
      </w:r>
    </w:p>
    <w:p w:rsidR="005E0AF4" w:rsidRDefault="005E0AF4" w:rsidP="005E0AF4">
      <w:pPr>
        <w:jc w:val="center"/>
        <w:rPr>
          <w:lang w:val="es-ES" w:eastAsia="es-MX"/>
        </w:rPr>
      </w:pPr>
      <w:r>
        <w:rPr>
          <w:noProof/>
          <w:lang w:eastAsia="es-CO"/>
        </w:rPr>
        <w:drawing>
          <wp:inline distT="0" distB="0" distL="0" distR="0" wp14:anchorId="69B5516F" wp14:editId="6C020077">
            <wp:extent cx="4908499" cy="1502873"/>
            <wp:effectExtent l="0" t="0" r="6985"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927152" cy="1508584"/>
                    </a:xfrm>
                    <a:prstGeom prst="rect">
                      <a:avLst/>
                    </a:prstGeom>
                  </pic:spPr>
                </pic:pic>
              </a:graphicData>
            </a:graphic>
          </wp:inline>
        </w:drawing>
      </w:r>
    </w:p>
    <w:p w:rsidR="005E0AF4" w:rsidRPr="005E0AF4" w:rsidRDefault="005E0AF4" w:rsidP="005E0AF4">
      <w:pPr>
        <w:jc w:val="center"/>
        <w:rPr>
          <w:lang w:val="es-ES" w:eastAsia="es-MX"/>
        </w:rPr>
      </w:pPr>
      <w:r>
        <w:rPr>
          <w:noProof/>
          <w:lang w:eastAsia="es-CO"/>
        </w:rPr>
        <w:drawing>
          <wp:inline distT="0" distB="0" distL="0" distR="0" wp14:anchorId="23D8B9B6" wp14:editId="4C5944EC">
            <wp:extent cx="4831216" cy="2267712"/>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b="32458"/>
                    <a:stretch/>
                  </pic:blipFill>
                  <pic:spPr bwMode="auto">
                    <a:xfrm>
                      <a:off x="0" y="0"/>
                      <a:ext cx="4840324" cy="2271987"/>
                    </a:xfrm>
                    <a:prstGeom prst="rect">
                      <a:avLst/>
                    </a:prstGeom>
                    <a:ln>
                      <a:noFill/>
                    </a:ln>
                    <a:extLst>
                      <a:ext uri="{53640926-AAD7-44D8-BBD7-CCE9431645EC}">
                        <a14:shadowObscured xmlns:a14="http://schemas.microsoft.com/office/drawing/2010/main"/>
                      </a:ext>
                    </a:extLst>
                  </pic:spPr>
                </pic:pic>
              </a:graphicData>
            </a:graphic>
          </wp:inline>
        </w:drawing>
      </w:r>
    </w:p>
    <w:p w:rsidR="002E7C8F" w:rsidRPr="002E7C8F" w:rsidRDefault="002E7C8F" w:rsidP="002E7C8F">
      <w:pPr>
        <w:pStyle w:val="Caption"/>
        <w:keepNext/>
        <w:jc w:val="center"/>
        <w:rPr>
          <w:b w:val="0"/>
        </w:rPr>
      </w:pPr>
      <w:r>
        <w:lastRenderedPageBreak/>
        <w:t xml:space="preserve">Figura </w:t>
      </w:r>
      <w:r>
        <w:fldChar w:fldCharType="begin"/>
      </w:r>
      <w:r>
        <w:instrText xml:space="preserve"> SEQ Figura \* ARABIC </w:instrText>
      </w:r>
      <w:r>
        <w:fldChar w:fldCharType="separate"/>
      </w:r>
      <w:r w:rsidR="00754948">
        <w:rPr>
          <w:noProof/>
        </w:rPr>
        <w:t>16</w:t>
      </w:r>
      <w:r>
        <w:fldChar w:fldCharType="end"/>
      </w:r>
      <w:bookmarkEnd w:id="45"/>
      <w:r>
        <w:t xml:space="preserve"> </w:t>
      </w:r>
      <w:r w:rsidRPr="002E7C8F">
        <w:rPr>
          <w:b w:val="0"/>
        </w:rPr>
        <w:t>Sesgo relativo (PR) de los diferentes GCM en las cinco diferentes zonas evaluadas en la cuenca Magdalena Cauca</w:t>
      </w:r>
    </w:p>
    <w:p w:rsidR="005B765D" w:rsidRDefault="005B765D" w:rsidP="005B765D">
      <w:pPr>
        <w:spacing w:before="0" w:line="276" w:lineRule="auto"/>
        <w:jc w:val="center"/>
        <w:rPr>
          <w:lang w:val="es-CR"/>
        </w:rPr>
      </w:pPr>
      <w:r>
        <w:rPr>
          <w:noProof/>
          <w:lang w:eastAsia="es-CO"/>
        </w:rPr>
        <w:drawing>
          <wp:inline distT="0" distB="0" distL="0" distR="0" wp14:anchorId="17B5E85B" wp14:editId="389F9DA3">
            <wp:extent cx="4241800" cy="2841939"/>
            <wp:effectExtent l="0" t="0" r="635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3013" cy="2842752"/>
                    </a:xfrm>
                    <a:prstGeom prst="rect">
                      <a:avLst/>
                    </a:prstGeom>
                    <a:noFill/>
                  </pic:spPr>
                </pic:pic>
              </a:graphicData>
            </a:graphic>
          </wp:inline>
        </w:drawing>
      </w:r>
    </w:p>
    <w:p w:rsidR="007335CC" w:rsidRDefault="007335CC" w:rsidP="007335CC">
      <w:pPr>
        <w:pStyle w:val="Caption"/>
        <w:keepNext/>
        <w:jc w:val="left"/>
      </w:pPr>
      <w:r>
        <w:t xml:space="preserve">Figura </w:t>
      </w:r>
      <w:r>
        <w:fldChar w:fldCharType="begin"/>
      </w:r>
      <w:r>
        <w:instrText xml:space="preserve"> SEQ Figura \* ARABIC </w:instrText>
      </w:r>
      <w:r>
        <w:fldChar w:fldCharType="separate"/>
      </w:r>
      <w:r w:rsidR="00754948">
        <w:rPr>
          <w:noProof/>
        </w:rPr>
        <w:t>17</w:t>
      </w:r>
      <w:r>
        <w:fldChar w:fldCharType="end"/>
      </w:r>
      <w:r>
        <w:t xml:space="preserve"> </w:t>
      </w:r>
      <w:r>
        <w:rPr>
          <w:b w:val="0"/>
        </w:rPr>
        <w:t xml:space="preserve">Duración media de rachas secas </w:t>
      </w:r>
      <w:r w:rsidRPr="002E7C8F">
        <w:rPr>
          <w:b w:val="0"/>
        </w:rPr>
        <w:t xml:space="preserve">de los diferentes GCM </w:t>
      </w:r>
      <w:r>
        <w:rPr>
          <w:b w:val="0"/>
        </w:rPr>
        <w:t xml:space="preserve">y observadas </w:t>
      </w:r>
      <w:r w:rsidRPr="002E7C8F">
        <w:rPr>
          <w:b w:val="0"/>
        </w:rPr>
        <w:t>en las cinco diferentes zonas evaluadas en la cuenca Magdalena Cauca</w:t>
      </w:r>
    </w:p>
    <w:p w:rsidR="005B765D" w:rsidRDefault="005B765D" w:rsidP="00502422">
      <w:pPr>
        <w:spacing w:before="0" w:line="276" w:lineRule="auto"/>
        <w:jc w:val="center"/>
        <w:rPr>
          <w:lang w:val="es-CR"/>
        </w:rPr>
      </w:pPr>
      <w:r>
        <w:rPr>
          <w:noProof/>
          <w:lang w:eastAsia="es-CO"/>
        </w:rPr>
        <w:drawing>
          <wp:inline distT="0" distB="0" distL="0" distR="0" wp14:anchorId="5E6F40FE" wp14:editId="6D1D34C0">
            <wp:extent cx="5040000" cy="3376800"/>
            <wp:effectExtent l="0" t="0" r="825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3376800"/>
                    </a:xfrm>
                    <a:prstGeom prst="rect">
                      <a:avLst/>
                    </a:prstGeom>
                    <a:noFill/>
                  </pic:spPr>
                </pic:pic>
              </a:graphicData>
            </a:graphic>
          </wp:inline>
        </w:drawing>
      </w:r>
    </w:p>
    <w:p w:rsidR="00A502AF" w:rsidRDefault="00A502AF" w:rsidP="002405E6">
      <w:pPr>
        <w:spacing w:before="0" w:line="276" w:lineRule="auto"/>
        <w:jc w:val="left"/>
        <w:rPr>
          <w:lang w:val="es-CR"/>
        </w:rPr>
      </w:pPr>
    </w:p>
    <w:p w:rsidR="007335CC" w:rsidRDefault="007335CC" w:rsidP="007335CC">
      <w:pPr>
        <w:pStyle w:val="Caption"/>
        <w:keepNext/>
        <w:jc w:val="left"/>
      </w:pPr>
      <w:r>
        <w:lastRenderedPageBreak/>
        <w:t xml:space="preserve">Figura </w:t>
      </w:r>
      <w:r>
        <w:fldChar w:fldCharType="begin"/>
      </w:r>
      <w:r>
        <w:instrText xml:space="preserve"> SEQ Figura \* ARABIC </w:instrText>
      </w:r>
      <w:r>
        <w:fldChar w:fldCharType="separate"/>
      </w:r>
      <w:r w:rsidR="00754948">
        <w:rPr>
          <w:noProof/>
        </w:rPr>
        <w:t>18</w:t>
      </w:r>
      <w:r>
        <w:fldChar w:fldCharType="end"/>
      </w:r>
      <w:r>
        <w:t xml:space="preserve"> </w:t>
      </w:r>
      <w:r>
        <w:rPr>
          <w:b w:val="0"/>
        </w:rPr>
        <w:t xml:space="preserve">Percentil 95 (PR) </w:t>
      </w:r>
      <w:r w:rsidRPr="002E7C8F">
        <w:rPr>
          <w:b w:val="0"/>
        </w:rPr>
        <w:t xml:space="preserve">de los diferentes GCM </w:t>
      </w:r>
      <w:r>
        <w:rPr>
          <w:b w:val="0"/>
        </w:rPr>
        <w:t xml:space="preserve">y observadas </w:t>
      </w:r>
      <w:r w:rsidRPr="002E7C8F">
        <w:rPr>
          <w:b w:val="0"/>
        </w:rPr>
        <w:t>en las cinco diferentes zonas evaluadas en la cuenca Magdalena Cauca</w:t>
      </w:r>
    </w:p>
    <w:p w:rsidR="00A502AF" w:rsidRDefault="00A502AF" w:rsidP="00502422">
      <w:pPr>
        <w:spacing w:before="0" w:line="276" w:lineRule="auto"/>
        <w:jc w:val="center"/>
        <w:rPr>
          <w:lang w:val="es-CR"/>
        </w:rPr>
      </w:pPr>
      <w:r>
        <w:rPr>
          <w:noProof/>
          <w:lang w:eastAsia="es-CO"/>
        </w:rPr>
        <w:drawing>
          <wp:inline distT="0" distB="0" distL="0" distR="0" wp14:anchorId="147D99D9" wp14:editId="3183C31E">
            <wp:extent cx="5040000" cy="3376720"/>
            <wp:effectExtent l="0" t="0" r="825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3376720"/>
                    </a:xfrm>
                    <a:prstGeom prst="rect">
                      <a:avLst/>
                    </a:prstGeom>
                    <a:noFill/>
                  </pic:spPr>
                </pic:pic>
              </a:graphicData>
            </a:graphic>
          </wp:inline>
        </w:drawing>
      </w:r>
    </w:p>
    <w:p w:rsidR="007335CC" w:rsidRDefault="007335CC" w:rsidP="007335CC">
      <w:pPr>
        <w:pStyle w:val="Caption"/>
        <w:keepNext/>
      </w:pPr>
      <w:r>
        <w:t xml:space="preserve">Figura </w:t>
      </w:r>
      <w:r>
        <w:fldChar w:fldCharType="begin"/>
      </w:r>
      <w:r>
        <w:instrText xml:space="preserve"> SEQ Figura \* ARABIC </w:instrText>
      </w:r>
      <w:r>
        <w:fldChar w:fldCharType="separate"/>
      </w:r>
      <w:r w:rsidR="00754948">
        <w:rPr>
          <w:noProof/>
        </w:rPr>
        <w:t>19</w:t>
      </w:r>
      <w:r>
        <w:fldChar w:fldCharType="end"/>
      </w:r>
      <w:r>
        <w:t xml:space="preserve"> </w:t>
      </w:r>
      <w:r>
        <w:rPr>
          <w:b w:val="0"/>
        </w:rPr>
        <w:t xml:space="preserve">Fracción de días húmedos </w:t>
      </w:r>
      <w:r w:rsidRPr="002E7C8F">
        <w:rPr>
          <w:b w:val="0"/>
        </w:rPr>
        <w:t xml:space="preserve">de los diferentes GCM </w:t>
      </w:r>
      <w:r>
        <w:rPr>
          <w:b w:val="0"/>
        </w:rPr>
        <w:t xml:space="preserve">y observada </w:t>
      </w:r>
      <w:r w:rsidRPr="002E7C8F">
        <w:rPr>
          <w:b w:val="0"/>
        </w:rPr>
        <w:t>en las cinco diferentes zonas evaluadas en la cuenca Magdalena Cauca</w:t>
      </w:r>
    </w:p>
    <w:p w:rsidR="002405E6" w:rsidRDefault="00A502AF" w:rsidP="00502422">
      <w:pPr>
        <w:jc w:val="center"/>
        <w:rPr>
          <w:lang w:val="es-CR"/>
        </w:rPr>
      </w:pPr>
      <w:r>
        <w:rPr>
          <w:noProof/>
          <w:lang w:eastAsia="es-CO"/>
        </w:rPr>
        <w:drawing>
          <wp:inline distT="0" distB="0" distL="0" distR="0" wp14:anchorId="26E132F6" wp14:editId="286CD1C6">
            <wp:extent cx="5040000" cy="3376800"/>
            <wp:effectExtent l="0" t="0" r="825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3376800"/>
                    </a:xfrm>
                    <a:prstGeom prst="rect">
                      <a:avLst/>
                    </a:prstGeom>
                    <a:noFill/>
                  </pic:spPr>
                </pic:pic>
              </a:graphicData>
            </a:graphic>
          </wp:inline>
        </w:drawing>
      </w:r>
    </w:p>
    <w:p w:rsidR="00A502AF" w:rsidRDefault="00A502AF" w:rsidP="002405E6">
      <w:pPr>
        <w:rPr>
          <w:lang w:val="es-CR"/>
        </w:rPr>
      </w:pPr>
    </w:p>
    <w:p w:rsidR="007335CC" w:rsidRDefault="007335CC" w:rsidP="007335CC">
      <w:pPr>
        <w:pStyle w:val="Caption"/>
        <w:keepNext/>
      </w:pPr>
      <w:r>
        <w:lastRenderedPageBreak/>
        <w:t xml:space="preserve">Figura </w:t>
      </w:r>
      <w:r>
        <w:fldChar w:fldCharType="begin"/>
      </w:r>
      <w:r>
        <w:instrText xml:space="preserve"> SEQ Figura \* ARABIC </w:instrText>
      </w:r>
      <w:r>
        <w:fldChar w:fldCharType="separate"/>
      </w:r>
      <w:r w:rsidR="00754948">
        <w:rPr>
          <w:noProof/>
        </w:rPr>
        <w:t>20</w:t>
      </w:r>
      <w:r>
        <w:fldChar w:fldCharType="end"/>
      </w:r>
      <w:r>
        <w:t xml:space="preserve"> </w:t>
      </w:r>
      <w:r>
        <w:rPr>
          <w:b w:val="0"/>
        </w:rPr>
        <w:t xml:space="preserve">Duración media de rachas húmedas </w:t>
      </w:r>
      <w:r w:rsidRPr="002E7C8F">
        <w:rPr>
          <w:b w:val="0"/>
        </w:rPr>
        <w:t xml:space="preserve">de los diferentes GCM </w:t>
      </w:r>
      <w:r>
        <w:rPr>
          <w:b w:val="0"/>
        </w:rPr>
        <w:t xml:space="preserve">y observadas </w:t>
      </w:r>
      <w:r w:rsidRPr="002E7C8F">
        <w:rPr>
          <w:b w:val="0"/>
        </w:rPr>
        <w:t>en las cinco diferentes zonas evaluadas en la cuenca Magdalena Cauca</w:t>
      </w:r>
    </w:p>
    <w:p w:rsidR="00A502AF" w:rsidRPr="002405E6" w:rsidRDefault="00A502AF" w:rsidP="00502422">
      <w:pPr>
        <w:jc w:val="center"/>
        <w:rPr>
          <w:lang w:val="es-CR"/>
        </w:rPr>
      </w:pPr>
      <w:r>
        <w:rPr>
          <w:noProof/>
          <w:lang w:eastAsia="es-CO"/>
        </w:rPr>
        <w:drawing>
          <wp:inline distT="0" distB="0" distL="0" distR="0" wp14:anchorId="71B85A90" wp14:editId="48774B03">
            <wp:extent cx="4813402" cy="3224979"/>
            <wp:effectExtent l="0" t="0" r="635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3237" cy="3224868"/>
                    </a:xfrm>
                    <a:prstGeom prst="rect">
                      <a:avLst/>
                    </a:prstGeom>
                    <a:noFill/>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4"/>
      </w:tblGrid>
      <w:tr w:rsidR="007060B6" w:rsidTr="004E5A24">
        <w:tc>
          <w:tcPr>
            <w:tcW w:w="9544" w:type="dxa"/>
          </w:tcPr>
          <w:p w:rsidR="007060B6" w:rsidRDefault="007060B6" w:rsidP="007335CC">
            <w:pPr>
              <w:pStyle w:val="Caption"/>
            </w:pPr>
            <w:bookmarkStart w:id="46" w:name="_Ref394468131"/>
            <w:bookmarkStart w:id="47" w:name="_Toc394462501"/>
            <w:r>
              <w:t xml:space="preserve">Figura </w:t>
            </w:r>
            <w:r>
              <w:fldChar w:fldCharType="begin"/>
            </w:r>
            <w:r>
              <w:instrText xml:space="preserve"> SEQ Figura \* ARABIC </w:instrText>
            </w:r>
            <w:r>
              <w:fldChar w:fldCharType="separate"/>
            </w:r>
            <w:r w:rsidR="00754948">
              <w:rPr>
                <w:noProof/>
              </w:rPr>
              <w:t>21</w:t>
            </w:r>
            <w:r>
              <w:fldChar w:fldCharType="end"/>
            </w:r>
            <w:bookmarkEnd w:id="46"/>
            <w:r>
              <w:t xml:space="preserve"> </w:t>
            </w:r>
            <w:r w:rsidR="007335CC" w:rsidRPr="007335CC">
              <w:rPr>
                <w:b w:val="0"/>
              </w:rPr>
              <w:t xml:space="preserve">Comparación del patrón estacional (mensual) observado y simulado por los diferentes GCM. Ejemplo para el </w:t>
            </w:r>
            <w:r w:rsidRPr="007335CC">
              <w:rPr>
                <w:b w:val="0"/>
              </w:rPr>
              <w:t>Alto Magdalena</w:t>
            </w:r>
            <w:bookmarkEnd w:id="47"/>
            <w:r w:rsidR="007335CC">
              <w:rPr>
                <w:b w:val="0"/>
              </w:rPr>
              <w:t>. Véase Anexo 1 para los resultados completos</w:t>
            </w:r>
          </w:p>
        </w:tc>
      </w:tr>
      <w:tr w:rsidR="007060B6" w:rsidTr="004E5A24">
        <w:tc>
          <w:tcPr>
            <w:tcW w:w="9544" w:type="dxa"/>
          </w:tcPr>
          <w:p w:rsidR="007060B6" w:rsidRDefault="007060B6" w:rsidP="004E5A24">
            <w:pPr>
              <w:jc w:val="center"/>
              <w:rPr>
                <w:lang w:eastAsia="es-MX"/>
              </w:rPr>
            </w:pPr>
            <w:r>
              <w:rPr>
                <w:noProof/>
                <w:lang w:eastAsia="es-CO"/>
              </w:rPr>
              <w:drawing>
                <wp:inline distT="0" distB="0" distL="0" distR="0" wp14:anchorId="23857FF1" wp14:editId="538A0FD3">
                  <wp:extent cx="5616054" cy="1132764"/>
                  <wp:effectExtent l="0" t="0" r="381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b="12401"/>
                          <a:stretch/>
                        </pic:blipFill>
                        <pic:spPr bwMode="auto">
                          <a:xfrm>
                            <a:off x="0" y="0"/>
                            <a:ext cx="5612130" cy="1131973"/>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lang w:eastAsia="es-MX"/>
              </w:rPr>
            </w:pPr>
            <w:r>
              <w:rPr>
                <w:noProof/>
                <w:lang w:eastAsia="es-CO"/>
              </w:rPr>
              <w:drawing>
                <wp:inline distT="0" distB="0" distL="0" distR="0" wp14:anchorId="728DF23B" wp14:editId="4A92C6CE">
                  <wp:extent cx="5616000" cy="1061183"/>
                  <wp:effectExtent l="0" t="0" r="3810" b="571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r="959" b="12994"/>
                          <a:stretch/>
                        </pic:blipFill>
                        <pic:spPr bwMode="auto">
                          <a:xfrm>
                            <a:off x="0" y="0"/>
                            <a:ext cx="5616000" cy="1061183"/>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lang w:eastAsia="es-MX"/>
              </w:rPr>
            </w:pPr>
            <w:r>
              <w:rPr>
                <w:noProof/>
                <w:lang w:eastAsia="es-CO"/>
              </w:rPr>
              <w:drawing>
                <wp:inline distT="0" distB="0" distL="0" distR="0" wp14:anchorId="7BE1B2F6" wp14:editId="1C9B7750">
                  <wp:extent cx="5616000" cy="1075785"/>
                  <wp:effectExtent l="0" t="0" r="381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b="12778"/>
                          <a:stretch/>
                        </pic:blipFill>
                        <pic:spPr bwMode="auto">
                          <a:xfrm>
                            <a:off x="0" y="0"/>
                            <a:ext cx="5616000" cy="1075785"/>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lang w:eastAsia="es-MX"/>
              </w:rPr>
            </w:pPr>
            <w:r>
              <w:rPr>
                <w:noProof/>
                <w:lang w:eastAsia="es-CO"/>
              </w:rPr>
              <w:lastRenderedPageBreak/>
              <w:drawing>
                <wp:inline distT="0" distB="0" distL="0" distR="0" wp14:anchorId="133CF9ED" wp14:editId="254CC5FA">
                  <wp:extent cx="5616054" cy="1044054"/>
                  <wp:effectExtent l="0" t="0" r="3810" b="381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b="10850"/>
                          <a:stretch/>
                        </pic:blipFill>
                        <pic:spPr bwMode="auto">
                          <a:xfrm>
                            <a:off x="0" y="0"/>
                            <a:ext cx="5612130" cy="1043325"/>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lang w:eastAsia="es-MX"/>
              </w:rPr>
            </w:pPr>
            <w:r>
              <w:rPr>
                <w:noProof/>
                <w:lang w:eastAsia="es-CO"/>
              </w:rPr>
              <w:drawing>
                <wp:inline distT="0" distB="0" distL="0" distR="0" wp14:anchorId="0D53C93C" wp14:editId="625BCC3A">
                  <wp:extent cx="5616000" cy="1052830"/>
                  <wp:effectExtent l="0" t="0" r="381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b="9412"/>
                          <a:stretch/>
                        </pic:blipFill>
                        <pic:spPr bwMode="auto">
                          <a:xfrm>
                            <a:off x="0" y="0"/>
                            <a:ext cx="5616000" cy="1052830"/>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lang w:eastAsia="es-MX"/>
              </w:rPr>
            </w:pPr>
            <w:r>
              <w:rPr>
                <w:noProof/>
                <w:lang w:eastAsia="es-CO"/>
              </w:rPr>
              <w:drawing>
                <wp:inline distT="0" distB="0" distL="0" distR="0" wp14:anchorId="76B6A735" wp14:editId="583989CC">
                  <wp:extent cx="5613919" cy="1187356"/>
                  <wp:effectExtent l="0" t="0" r="635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t="-1" b="572"/>
                          <a:stretch/>
                        </pic:blipFill>
                        <pic:spPr bwMode="auto">
                          <a:xfrm>
                            <a:off x="0" y="0"/>
                            <a:ext cx="5616000" cy="1187796"/>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lang w:eastAsia="es-MX"/>
              </w:rPr>
            </w:pPr>
            <w:r>
              <w:rPr>
                <w:noProof/>
                <w:lang w:eastAsia="es-CO"/>
              </w:rPr>
              <w:drawing>
                <wp:inline distT="0" distB="0" distL="0" distR="0" wp14:anchorId="32684687" wp14:editId="656686B4">
                  <wp:extent cx="5604180" cy="111300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b="10033"/>
                          <a:stretch/>
                        </pic:blipFill>
                        <pic:spPr bwMode="auto">
                          <a:xfrm>
                            <a:off x="0" y="0"/>
                            <a:ext cx="5612130" cy="1114582"/>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noProof/>
                <w:lang w:eastAsia="es-CO"/>
              </w:rPr>
            </w:pPr>
            <w:r>
              <w:rPr>
                <w:noProof/>
                <w:lang w:eastAsia="es-CO"/>
              </w:rPr>
              <w:drawing>
                <wp:inline distT="0" distB="0" distL="0" distR="0" wp14:anchorId="294A832E" wp14:editId="2A9742BF">
                  <wp:extent cx="5601528" cy="1059215"/>
                  <wp:effectExtent l="0" t="0" r="0" b="762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b="9859"/>
                          <a:stretch/>
                        </pic:blipFill>
                        <pic:spPr bwMode="auto">
                          <a:xfrm>
                            <a:off x="0" y="0"/>
                            <a:ext cx="5612130" cy="1061220"/>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noProof/>
                <w:lang w:eastAsia="es-CO"/>
              </w:rPr>
            </w:pPr>
            <w:r>
              <w:rPr>
                <w:noProof/>
                <w:lang w:eastAsia="es-CO"/>
              </w:rPr>
              <w:drawing>
                <wp:inline distT="0" distB="0" distL="0" distR="0" wp14:anchorId="07E8545C" wp14:editId="76F8FF05">
                  <wp:extent cx="5610527" cy="1059214"/>
                  <wp:effectExtent l="0" t="0" r="9525"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b="8674"/>
                          <a:stretch/>
                        </pic:blipFill>
                        <pic:spPr bwMode="auto">
                          <a:xfrm>
                            <a:off x="0" y="0"/>
                            <a:ext cx="5612130" cy="1059517"/>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c>
          <w:tcPr>
            <w:tcW w:w="9544" w:type="dxa"/>
          </w:tcPr>
          <w:p w:rsidR="007060B6" w:rsidRDefault="007060B6" w:rsidP="004E5A24">
            <w:pPr>
              <w:jc w:val="center"/>
              <w:rPr>
                <w:noProof/>
                <w:lang w:eastAsia="es-CO"/>
              </w:rPr>
            </w:pPr>
            <w:r>
              <w:rPr>
                <w:noProof/>
                <w:lang w:eastAsia="es-CO"/>
              </w:rPr>
              <w:lastRenderedPageBreak/>
              <w:drawing>
                <wp:inline distT="0" distB="0" distL="0" distR="0" wp14:anchorId="495C6C76" wp14:editId="79B9B844">
                  <wp:extent cx="5610527" cy="1241267"/>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b="-2051"/>
                          <a:stretch/>
                        </pic:blipFill>
                        <pic:spPr bwMode="auto">
                          <a:xfrm>
                            <a:off x="0" y="0"/>
                            <a:ext cx="5612130" cy="1241622"/>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7060B6" w:rsidRDefault="007060B6" w:rsidP="004E5A24">
            <w:pPr>
              <w:pStyle w:val="Caption"/>
            </w:pPr>
            <w:bookmarkStart w:id="48" w:name="_Ref394468149"/>
            <w:bookmarkStart w:id="49" w:name="_Toc394462502"/>
            <w:r>
              <w:t xml:space="preserve">Figura </w:t>
            </w:r>
            <w:r>
              <w:fldChar w:fldCharType="begin"/>
            </w:r>
            <w:r>
              <w:instrText xml:space="preserve"> SEQ Figura \* ARABIC </w:instrText>
            </w:r>
            <w:r>
              <w:fldChar w:fldCharType="separate"/>
            </w:r>
            <w:r w:rsidR="00754948">
              <w:rPr>
                <w:noProof/>
              </w:rPr>
              <w:t>22</w:t>
            </w:r>
            <w:r>
              <w:fldChar w:fldCharType="end"/>
            </w:r>
            <w:bookmarkEnd w:id="48"/>
            <w:r>
              <w:t xml:space="preserve"> </w:t>
            </w:r>
            <w:r w:rsidR="007335CC" w:rsidRPr="007335CC">
              <w:rPr>
                <w:b w:val="0"/>
              </w:rPr>
              <w:t>Comparación del patrón espectral observado y simulado por los diferentes GCM, en conjunto a la señal del ONI-Niño (</w:t>
            </w:r>
            <w:r w:rsidR="007335CC" w:rsidRPr="007335CC">
              <w:rPr>
                <w:b w:val="0"/>
              </w:rPr>
              <w:fldChar w:fldCharType="begin"/>
            </w:r>
            <w:r w:rsidR="007335CC" w:rsidRPr="007335CC">
              <w:rPr>
                <w:b w:val="0"/>
              </w:rPr>
              <w:instrText xml:space="preserve"> REF _Ref394428223 \h </w:instrText>
            </w:r>
            <w:r w:rsidR="007335CC">
              <w:rPr>
                <w:b w:val="0"/>
              </w:rPr>
              <w:instrText xml:space="preserve"> \* MERGEFORMAT </w:instrText>
            </w:r>
            <w:r w:rsidR="007335CC" w:rsidRPr="007335CC">
              <w:rPr>
                <w:b w:val="0"/>
              </w:rPr>
            </w:r>
            <w:r w:rsidR="007335CC" w:rsidRPr="007335CC">
              <w:rPr>
                <w:b w:val="0"/>
              </w:rPr>
              <w:fldChar w:fldCharType="separate"/>
            </w:r>
            <w:r w:rsidR="007335CC" w:rsidRPr="007335CC">
              <w:rPr>
                <w:b w:val="0"/>
              </w:rPr>
              <w:t xml:space="preserve">Figura </w:t>
            </w:r>
            <w:r w:rsidR="007335CC" w:rsidRPr="007335CC">
              <w:rPr>
                <w:b w:val="0"/>
                <w:noProof/>
              </w:rPr>
              <w:t>9</w:t>
            </w:r>
            <w:r w:rsidR="007335CC" w:rsidRPr="007335CC">
              <w:rPr>
                <w:b w:val="0"/>
              </w:rPr>
              <w:fldChar w:fldCharType="end"/>
            </w:r>
            <w:r w:rsidR="007335CC" w:rsidRPr="007335CC">
              <w:rPr>
                <w:b w:val="0"/>
              </w:rPr>
              <w:t>). Ejemplo para el punto Medio Magdalena-Bogotá-Sumapaz. Véase Anexo 1 para los resultados completos</w:t>
            </w:r>
            <w:bookmarkEnd w:id="49"/>
            <w:r w:rsidR="007335CC" w:rsidRPr="007335CC">
              <w:rPr>
                <w:b w:val="0"/>
              </w:rPr>
              <w:t>.</w:t>
            </w:r>
          </w:p>
          <w:p w:rsidR="007335CC" w:rsidRPr="007335CC" w:rsidRDefault="007335CC" w:rsidP="007335CC">
            <w:pPr>
              <w:rPr>
                <w:lang w:eastAsia="es-MX"/>
              </w:rPr>
            </w:pPr>
          </w:p>
        </w:tc>
      </w:tr>
      <w:tr w:rsidR="007060B6" w:rsidTr="004E5A24">
        <w:tblPrEx>
          <w:jc w:val="center"/>
        </w:tblPrEx>
        <w:trPr>
          <w:jc w:val="center"/>
        </w:trPr>
        <w:tc>
          <w:tcPr>
            <w:tcW w:w="9544" w:type="dxa"/>
          </w:tcPr>
          <w:p w:rsidR="007060B6" w:rsidRPr="004E5A24" w:rsidRDefault="007060B6" w:rsidP="004E5A24">
            <w:pPr>
              <w:pStyle w:val="NoSpacing"/>
              <w:jc w:val="center"/>
              <w:rPr>
                <w:b/>
                <w:sz w:val="12"/>
              </w:rPr>
            </w:pPr>
            <w:r w:rsidRPr="004E5A24">
              <w:rPr>
                <w:b/>
                <w:sz w:val="12"/>
              </w:rPr>
              <w:t>Can ESM2</w:t>
            </w:r>
          </w:p>
          <w:p w:rsidR="007060B6" w:rsidRPr="004E5A24" w:rsidRDefault="007060B6" w:rsidP="004E5A24">
            <w:pPr>
              <w:pStyle w:val="NoSpacing"/>
              <w:jc w:val="center"/>
              <w:rPr>
                <w:b/>
                <w:sz w:val="12"/>
              </w:rPr>
            </w:pPr>
            <w:r w:rsidRPr="004E5A24">
              <w:rPr>
                <w:b/>
                <w:noProof/>
                <w:sz w:val="12"/>
                <w:lang w:val="es-CO" w:eastAsia="es-CO"/>
              </w:rPr>
              <w:drawing>
                <wp:inline distT="0" distB="0" distL="0" distR="0" wp14:anchorId="64DEFAE4" wp14:editId="594BF623">
                  <wp:extent cx="5599474" cy="927100"/>
                  <wp:effectExtent l="0" t="0" r="1270" b="6350"/>
                  <wp:docPr id="9225" name="Imagen 9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t="8475" b="9040"/>
                          <a:stretch/>
                        </pic:blipFill>
                        <pic:spPr bwMode="auto">
                          <a:xfrm>
                            <a:off x="0" y="0"/>
                            <a:ext cx="5612130" cy="929195"/>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600F49" w:rsidRPr="004E5A24" w:rsidRDefault="00600F49" w:rsidP="004E5A24">
            <w:pPr>
              <w:pStyle w:val="NoSpacing"/>
              <w:jc w:val="center"/>
              <w:rPr>
                <w:b/>
                <w:sz w:val="12"/>
              </w:rPr>
            </w:pPr>
            <w:r w:rsidRPr="004E5A24">
              <w:rPr>
                <w:b/>
                <w:sz w:val="12"/>
              </w:rPr>
              <w:t>CCSM4</w:t>
            </w:r>
          </w:p>
          <w:p w:rsidR="007060B6" w:rsidRPr="004E5A24" w:rsidRDefault="00600F49" w:rsidP="004E5A24">
            <w:pPr>
              <w:pStyle w:val="NoSpacing"/>
              <w:jc w:val="center"/>
              <w:rPr>
                <w:b/>
                <w:sz w:val="12"/>
              </w:rPr>
            </w:pPr>
            <w:r w:rsidRPr="004E5A24">
              <w:rPr>
                <w:b/>
                <w:noProof/>
                <w:sz w:val="12"/>
                <w:lang w:val="es-CO" w:eastAsia="es-CO"/>
              </w:rPr>
              <w:drawing>
                <wp:inline distT="0" distB="0" distL="0" distR="0" wp14:anchorId="522E797A" wp14:editId="5BF71236">
                  <wp:extent cx="5613400" cy="1003300"/>
                  <wp:effectExtent l="0" t="0" r="6350" b="6350"/>
                  <wp:docPr id="9226" name="Imagen 9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b="9580"/>
                          <a:stretch/>
                        </pic:blipFill>
                        <pic:spPr bwMode="auto">
                          <a:xfrm>
                            <a:off x="0" y="0"/>
                            <a:ext cx="5612130" cy="1003073"/>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600F49" w:rsidRPr="004E5A24" w:rsidRDefault="00600F49" w:rsidP="004E5A24">
            <w:pPr>
              <w:pStyle w:val="NoSpacing"/>
              <w:jc w:val="center"/>
              <w:rPr>
                <w:b/>
                <w:sz w:val="12"/>
              </w:rPr>
            </w:pPr>
            <w:r w:rsidRPr="004E5A24">
              <w:rPr>
                <w:b/>
                <w:sz w:val="12"/>
              </w:rPr>
              <w:t>CESM-CAM5</w:t>
            </w:r>
          </w:p>
          <w:p w:rsidR="007060B6" w:rsidRPr="004E5A24" w:rsidRDefault="00600F49" w:rsidP="004E5A24">
            <w:pPr>
              <w:pStyle w:val="NoSpacing"/>
              <w:jc w:val="center"/>
              <w:rPr>
                <w:b/>
                <w:sz w:val="12"/>
              </w:rPr>
            </w:pPr>
            <w:r w:rsidRPr="004E5A24">
              <w:rPr>
                <w:b/>
                <w:noProof/>
                <w:sz w:val="12"/>
                <w:lang w:val="es-CO" w:eastAsia="es-CO"/>
              </w:rPr>
              <w:drawing>
                <wp:inline distT="0" distB="0" distL="0" distR="0" wp14:anchorId="30829A1A" wp14:editId="1D5EB449">
                  <wp:extent cx="5613400" cy="984250"/>
                  <wp:effectExtent l="0" t="0" r="6350" b="6350"/>
                  <wp:docPr id="9227" name="Imagen 9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b="9271"/>
                          <a:stretch/>
                        </pic:blipFill>
                        <pic:spPr bwMode="auto">
                          <a:xfrm>
                            <a:off x="0" y="0"/>
                            <a:ext cx="5612130" cy="984027"/>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7060B6" w:rsidRPr="004E5A24" w:rsidRDefault="00600F49" w:rsidP="004E5A24">
            <w:pPr>
              <w:pStyle w:val="NoSpacing"/>
              <w:jc w:val="center"/>
              <w:rPr>
                <w:b/>
                <w:sz w:val="12"/>
              </w:rPr>
            </w:pPr>
            <w:r w:rsidRPr="004E5A24">
              <w:rPr>
                <w:b/>
                <w:sz w:val="12"/>
              </w:rPr>
              <w:t>CNRM-CM5</w:t>
            </w:r>
          </w:p>
          <w:p w:rsidR="00600F49" w:rsidRPr="004E5A24" w:rsidRDefault="00600F49" w:rsidP="004E5A24">
            <w:pPr>
              <w:pStyle w:val="NoSpacing"/>
              <w:jc w:val="center"/>
              <w:rPr>
                <w:b/>
                <w:sz w:val="12"/>
              </w:rPr>
            </w:pPr>
            <w:r w:rsidRPr="004E5A24">
              <w:rPr>
                <w:b/>
                <w:noProof/>
                <w:sz w:val="12"/>
                <w:lang w:val="es-CO" w:eastAsia="es-CO"/>
              </w:rPr>
              <w:drawing>
                <wp:inline distT="0" distB="0" distL="0" distR="0" wp14:anchorId="55370A04" wp14:editId="3B882FD1">
                  <wp:extent cx="5605535" cy="984250"/>
                  <wp:effectExtent l="0" t="0" r="0" b="6350"/>
                  <wp:docPr id="9228" name="Imagen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b="8824"/>
                          <a:stretch/>
                        </pic:blipFill>
                        <pic:spPr bwMode="auto">
                          <a:xfrm>
                            <a:off x="0" y="0"/>
                            <a:ext cx="5612130" cy="985408"/>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600F49" w:rsidRPr="004E5A24" w:rsidRDefault="00600F49" w:rsidP="004E5A24">
            <w:pPr>
              <w:pStyle w:val="NoSpacing"/>
              <w:jc w:val="center"/>
              <w:rPr>
                <w:b/>
                <w:sz w:val="12"/>
              </w:rPr>
            </w:pPr>
            <w:r w:rsidRPr="004E5A24">
              <w:rPr>
                <w:b/>
                <w:sz w:val="12"/>
              </w:rPr>
              <w:t>CSIRO-MK3</w:t>
            </w:r>
          </w:p>
          <w:p w:rsidR="007060B6" w:rsidRPr="004E5A24" w:rsidRDefault="00600F49" w:rsidP="004E5A24">
            <w:pPr>
              <w:pStyle w:val="NoSpacing"/>
              <w:jc w:val="center"/>
              <w:rPr>
                <w:b/>
                <w:sz w:val="12"/>
              </w:rPr>
            </w:pPr>
            <w:r w:rsidRPr="004E5A24">
              <w:rPr>
                <w:b/>
                <w:noProof/>
                <w:sz w:val="12"/>
                <w:lang w:val="es-CO" w:eastAsia="es-CO"/>
              </w:rPr>
              <w:drawing>
                <wp:inline distT="0" distB="0" distL="0" distR="0" wp14:anchorId="729F4222" wp14:editId="62B9110E">
                  <wp:extent cx="5613400" cy="1003300"/>
                  <wp:effectExtent l="0" t="0" r="6350" b="6350"/>
                  <wp:docPr id="9229" name="Imagen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b="11653"/>
                          <a:stretch/>
                        </pic:blipFill>
                        <pic:spPr bwMode="auto">
                          <a:xfrm>
                            <a:off x="0" y="0"/>
                            <a:ext cx="5612130" cy="1003073"/>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4E5A24" w:rsidRPr="004E5A24" w:rsidRDefault="004E5A24" w:rsidP="004E5A24">
            <w:pPr>
              <w:pStyle w:val="NoSpacing"/>
              <w:jc w:val="center"/>
              <w:rPr>
                <w:b/>
                <w:sz w:val="12"/>
              </w:rPr>
            </w:pPr>
            <w:r w:rsidRPr="004E5A24">
              <w:rPr>
                <w:b/>
                <w:sz w:val="12"/>
              </w:rPr>
              <w:t>HAD-GEM-CC</w:t>
            </w:r>
          </w:p>
          <w:p w:rsidR="007060B6" w:rsidRPr="004E5A24" w:rsidRDefault="004E5A24" w:rsidP="004E5A24">
            <w:pPr>
              <w:pStyle w:val="NoSpacing"/>
              <w:jc w:val="center"/>
              <w:rPr>
                <w:b/>
                <w:sz w:val="12"/>
              </w:rPr>
            </w:pPr>
            <w:r w:rsidRPr="004E5A24">
              <w:rPr>
                <w:b/>
                <w:noProof/>
                <w:sz w:val="12"/>
                <w:lang w:val="es-CO" w:eastAsia="es-CO"/>
              </w:rPr>
              <w:lastRenderedPageBreak/>
              <w:drawing>
                <wp:inline distT="0" distB="0" distL="0" distR="0" wp14:anchorId="70D025EB" wp14:editId="7C4B8E6C">
                  <wp:extent cx="5595672" cy="971550"/>
                  <wp:effectExtent l="0" t="0" r="5080" b="0"/>
                  <wp:docPr id="9230" name="Imagen 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b="10000"/>
                          <a:stretch/>
                        </pic:blipFill>
                        <pic:spPr bwMode="auto">
                          <a:xfrm>
                            <a:off x="0" y="0"/>
                            <a:ext cx="5612130" cy="974408"/>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4E5A24" w:rsidRPr="004E5A24" w:rsidRDefault="004E5A24" w:rsidP="004E5A24">
            <w:pPr>
              <w:pStyle w:val="NoSpacing"/>
              <w:jc w:val="center"/>
              <w:rPr>
                <w:b/>
                <w:sz w:val="12"/>
              </w:rPr>
            </w:pPr>
            <w:r w:rsidRPr="004E5A24">
              <w:rPr>
                <w:b/>
                <w:sz w:val="12"/>
              </w:rPr>
              <w:lastRenderedPageBreak/>
              <w:t>MPI-ESM-MR</w:t>
            </w:r>
          </w:p>
          <w:p w:rsidR="007060B6" w:rsidRPr="004E5A24" w:rsidRDefault="004E5A24" w:rsidP="004E5A24">
            <w:pPr>
              <w:pStyle w:val="NoSpacing"/>
              <w:jc w:val="center"/>
              <w:rPr>
                <w:b/>
                <w:sz w:val="12"/>
              </w:rPr>
            </w:pPr>
            <w:r w:rsidRPr="004E5A24">
              <w:rPr>
                <w:b/>
                <w:noProof/>
                <w:sz w:val="12"/>
                <w:lang w:val="es-CO" w:eastAsia="es-CO"/>
              </w:rPr>
              <w:drawing>
                <wp:inline distT="0" distB="0" distL="0" distR="0" wp14:anchorId="79A3AE5B" wp14:editId="1764D345">
                  <wp:extent cx="5612130" cy="1082040"/>
                  <wp:effectExtent l="0" t="0" r="7620" b="3810"/>
                  <wp:docPr id="9231" name="Imagen 9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612130" cy="1082040"/>
                          </a:xfrm>
                          <a:prstGeom prst="rect">
                            <a:avLst/>
                          </a:prstGeom>
                        </pic:spPr>
                      </pic:pic>
                    </a:graphicData>
                  </a:graphic>
                </wp:inline>
              </w:drawing>
            </w:r>
          </w:p>
        </w:tc>
      </w:tr>
      <w:tr w:rsidR="007060B6" w:rsidTr="004E5A24">
        <w:tblPrEx>
          <w:jc w:val="center"/>
        </w:tblPrEx>
        <w:trPr>
          <w:jc w:val="center"/>
        </w:trPr>
        <w:tc>
          <w:tcPr>
            <w:tcW w:w="9544" w:type="dxa"/>
          </w:tcPr>
          <w:p w:rsidR="007060B6" w:rsidRPr="004E5A24" w:rsidRDefault="004E5A24" w:rsidP="004E5A24">
            <w:pPr>
              <w:pStyle w:val="NoSpacing"/>
              <w:jc w:val="center"/>
              <w:rPr>
                <w:b/>
                <w:noProof/>
                <w:sz w:val="12"/>
                <w:lang w:eastAsia="es-CO"/>
              </w:rPr>
            </w:pPr>
            <w:r w:rsidRPr="004E5A24">
              <w:rPr>
                <w:b/>
                <w:noProof/>
                <w:sz w:val="12"/>
                <w:lang w:eastAsia="es-CO"/>
              </w:rPr>
              <w:t>MRI-CGCM3</w:t>
            </w:r>
          </w:p>
          <w:p w:rsidR="004E5A24" w:rsidRPr="004E5A24" w:rsidRDefault="004E5A24" w:rsidP="004E5A24">
            <w:pPr>
              <w:pStyle w:val="NoSpacing"/>
              <w:jc w:val="center"/>
              <w:rPr>
                <w:b/>
                <w:noProof/>
                <w:sz w:val="12"/>
                <w:lang w:eastAsia="es-CO"/>
              </w:rPr>
            </w:pPr>
            <w:r w:rsidRPr="004E5A24">
              <w:rPr>
                <w:b/>
                <w:noProof/>
                <w:sz w:val="12"/>
                <w:lang w:val="es-CO" w:eastAsia="es-CO"/>
              </w:rPr>
              <w:drawing>
                <wp:inline distT="0" distB="0" distL="0" distR="0" wp14:anchorId="1209BB70" wp14:editId="1A686219">
                  <wp:extent cx="5613400" cy="1028700"/>
                  <wp:effectExtent l="0" t="0" r="6350" b="0"/>
                  <wp:docPr id="9234" name="Imagen 9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b="8907"/>
                          <a:stretch/>
                        </pic:blipFill>
                        <pic:spPr bwMode="auto">
                          <a:xfrm>
                            <a:off x="0" y="0"/>
                            <a:ext cx="5612130" cy="1028467"/>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7060B6" w:rsidRPr="004E5A24" w:rsidRDefault="004E5A24" w:rsidP="004E5A24">
            <w:pPr>
              <w:pStyle w:val="NoSpacing"/>
              <w:jc w:val="center"/>
              <w:rPr>
                <w:b/>
                <w:noProof/>
                <w:sz w:val="12"/>
                <w:lang w:eastAsia="es-CO"/>
              </w:rPr>
            </w:pPr>
            <w:r w:rsidRPr="004E5A24">
              <w:rPr>
                <w:b/>
                <w:noProof/>
                <w:sz w:val="12"/>
                <w:lang w:eastAsia="es-CO"/>
              </w:rPr>
              <w:t>MRI-ESM-1</w:t>
            </w:r>
            <w:r w:rsidRPr="004E5A24">
              <w:rPr>
                <w:b/>
                <w:noProof/>
                <w:sz w:val="12"/>
                <w:lang w:val="es-CO" w:eastAsia="es-CO"/>
              </w:rPr>
              <w:drawing>
                <wp:inline distT="0" distB="0" distL="0" distR="0" wp14:anchorId="31882B94" wp14:editId="4FFCA614">
                  <wp:extent cx="5612130" cy="984250"/>
                  <wp:effectExtent l="0" t="0" r="7620" b="6350"/>
                  <wp:docPr id="9232" name="Imagen 9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b="12921"/>
                          <a:stretch/>
                        </pic:blipFill>
                        <pic:spPr bwMode="auto">
                          <a:xfrm>
                            <a:off x="0" y="0"/>
                            <a:ext cx="5612130" cy="984250"/>
                          </a:xfrm>
                          <a:prstGeom prst="rect">
                            <a:avLst/>
                          </a:prstGeom>
                          <a:ln>
                            <a:noFill/>
                          </a:ln>
                          <a:extLst>
                            <a:ext uri="{53640926-AAD7-44D8-BBD7-CCE9431645EC}">
                              <a14:shadowObscured xmlns:a14="http://schemas.microsoft.com/office/drawing/2010/main"/>
                            </a:ext>
                          </a:extLst>
                        </pic:spPr>
                      </pic:pic>
                    </a:graphicData>
                  </a:graphic>
                </wp:inline>
              </w:drawing>
            </w:r>
          </w:p>
        </w:tc>
      </w:tr>
      <w:tr w:rsidR="007060B6" w:rsidTr="004E5A24">
        <w:tblPrEx>
          <w:jc w:val="center"/>
        </w:tblPrEx>
        <w:trPr>
          <w:jc w:val="center"/>
        </w:trPr>
        <w:tc>
          <w:tcPr>
            <w:tcW w:w="9544" w:type="dxa"/>
          </w:tcPr>
          <w:p w:rsidR="004E5A24" w:rsidRPr="004E5A24" w:rsidRDefault="004E5A24" w:rsidP="004E5A24">
            <w:pPr>
              <w:pStyle w:val="NoSpacing"/>
              <w:jc w:val="center"/>
              <w:rPr>
                <w:b/>
                <w:noProof/>
                <w:sz w:val="12"/>
                <w:lang w:eastAsia="es-CO"/>
              </w:rPr>
            </w:pPr>
            <w:r w:rsidRPr="004E5A24">
              <w:rPr>
                <w:b/>
                <w:noProof/>
                <w:sz w:val="12"/>
                <w:lang w:eastAsia="es-CO"/>
              </w:rPr>
              <w:t>NOR-ESM1-M</w:t>
            </w:r>
          </w:p>
          <w:p w:rsidR="007060B6" w:rsidRPr="004E5A24" w:rsidRDefault="004E5A24" w:rsidP="004E5A24">
            <w:pPr>
              <w:pStyle w:val="NoSpacing"/>
              <w:jc w:val="center"/>
              <w:rPr>
                <w:b/>
                <w:noProof/>
                <w:sz w:val="12"/>
                <w:lang w:eastAsia="es-CO"/>
              </w:rPr>
            </w:pPr>
            <w:r w:rsidRPr="004E5A24">
              <w:rPr>
                <w:b/>
                <w:noProof/>
                <w:sz w:val="12"/>
                <w:lang w:val="es-CO" w:eastAsia="es-CO"/>
              </w:rPr>
              <w:drawing>
                <wp:inline distT="0" distB="0" distL="0" distR="0" wp14:anchorId="2A7C3AE3" wp14:editId="7AEBE656">
                  <wp:extent cx="5612130" cy="1100455"/>
                  <wp:effectExtent l="0" t="0" r="7620" b="4445"/>
                  <wp:docPr id="9233" name="Imagen 9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612130" cy="1100455"/>
                          </a:xfrm>
                          <a:prstGeom prst="rect">
                            <a:avLst/>
                          </a:prstGeom>
                        </pic:spPr>
                      </pic:pic>
                    </a:graphicData>
                  </a:graphic>
                </wp:inline>
              </w:drawing>
            </w:r>
          </w:p>
        </w:tc>
      </w:tr>
    </w:tbl>
    <w:p w:rsidR="007F7D55" w:rsidRDefault="007F7D55" w:rsidP="007F7D55">
      <w:pPr>
        <w:pStyle w:val="Caption"/>
        <w:keepNext/>
        <w:jc w:val="center"/>
      </w:pPr>
      <w:bookmarkStart w:id="50" w:name="_Ref394469647"/>
      <w:bookmarkStart w:id="51" w:name="_Toc394474189"/>
      <w:r>
        <w:t xml:space="preserve">Tabla </w:t>
      </w:r>
      <w:r>
        <w:fldChar w:fldCharType="begin"/>
      </w:r>
      <w:r>
        <w:instrText xml:space="preserve"> SEQ Tabla \* ARABIC </w:instrText>
      </w:r>
      <w:r>
        <w:fldChar w:fldCharType="separate"/>
      </w:r>
      <w:r w:rsidR="00504147">
        <w:rPr>
          <w:noProof/>
        </w:rPr>
        <w:t>6</w:t>
      </w:r>
      <w:r>
        <w:fldChar w:fldCharType="end"/>
      </w:r>
      <w:bookmarkEnd w:id="50"/>
      <w:r>
        <w:t xml:space="preserve"> </w:t>
      </w:r>
      <w:r w:rsidRPr="007F7D55">
        <w:rPr>
          <w:b w:val="0"/>
        </w:rPr>
        <w:t xml:space="preserve">Atributos observados y estimados por los diferentes GCM en </w:t>
      </w:r>
      <w:r>
        <w:rPr>
          <w:b w:val="0"/>
        </w:rPr>
        <w:t xml:space="preserve">las </w:t>
      </w:r>
      <w:r w:rsidRPr="007F7D55">
        <w:rPr>
          <w:b w:val="0"/>
        </w:rPr>
        <w:t xml:space="preserve">cinco </w:t>
      </w:r>
      <w:r>
        <w:rPr>
          <w:b w:val="0"/>
        </w:rPr>
        <w:t>áreas analizada</w:t>
      </w:r>
      <w:r w:rsidRPr="007F7D55">
        <w:rPr>
          <w:b w:val="0"/>
        </w:rPr>
        <w:t>s</w:t>
      </w:r>
      <w:bookmarkEnd w:id="51"/>
    </w:p>
    <w:tbl>
      <w:tblPr>
        <w:tblW w:w="8852" w:type="dxa"/>
        <w:tblInd w:w="5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left w:w="70" w:type="dxa"/>
          <w:right w:w="70" w:type="dxa"/>
        </w:tblCellMar>
        <w:tblLook w:val="04A0" w:firstRow="1" w:lastRow="0" w:firstColumn="1" w:lastColumn="0" w:noHBand="0" w:noVBand="1"/>
      </w:tblPr>
      <w:tblGrid>
        <w:gridCol w:w="2000"/>
        <w:gridCol w:w="1559"/>
        <w:gridCol w:w="1276"/>
        <w:gridCol w:w="1417"/>
        <w:gridCol w:w="1260"/>
        <w:gridCol w:w="1340"/>
      </w:tblGrid>
      <w:tr w:rsidR="00502422" w:rsidRPr="00502422" w:rsidTr="007F7D55">
        <w:trPr>
          <w:trHeight w:val="300"/>
          <w:tblHeader/>
        </w:trPr>
        <w:tc>
          <w:tcPr>
            <w:tcW w:w="2000" w:type="dxa"/>
            <w:shd w:val="clear" w:color="auto" w:fill="D9D9D9" w:themeFill="background1" w:themeFillShade="D9"/>
            <w:noWrap/>
            <w:vAlign w:val="center"/>
            <w:hideMark/>
          </w:tcPr>
          <w:p w:rsidR="00502422" w:rsidRPr="00CD0D7C" w:rsidRDefault="00502422" w:rsidP="00502422">
            <w:pPr>
              <w:spacing w:before="0" w:after="0"/>
              <w:jc w:val="center"/>
              <w:rPr>
                <w:rFonts w:eastAsia="Times New Roman" w:cs="Arial"/>
                <w:b/>
                <w:bCs/>
                <w:color w:val="000000"/>
                <w:sz w:val="16"/>
                <w:lang w:eastAsia="es-CO"/>
              </w:rPr>
            </w:pPr>
          </w:p>
        </w:tc>
        <w:tc>
          <w:tcPr>
            <w:tcW w:w="1559" w:type="dxa"/>
            <w:shd w:val="clear" w:color="auto" w:fill="D9D9D9" w:themeFill="background1" w:themeFillShade="D9"/>
            <w:noWrap/>
            <w:vAlign w:val="center"/>
            <w:hideMark/>
          </w:tcPr>
          <w:p w:rsidR="00502422" w:rsidRPr="00CD0D7C" w:rsidRDefault="00502422" w:rsidP="00502422">
            <w:pPr>
              <w:spacing w:before="0" w:after="0"/>
              <w:jc w:val="center"/>
              <w:rPr>
                <w:rFonts w:eastAsia="Times New Roman" w:cs="Arial"/>
                <w:b/>
                <w:bCs/>
                <w:color w:val="000000"/>
                <w:sz w:val="16"/>
                <w:lang w:eastAsia="es-CO"/>
              </w:rPr>
            </w:pPr>
            <w:r w:rsidRPr="00CD0D7C">
              <w:rPr>
                <w:rFonts w:eastAsia="Times New Roman" w:cs="Arial"/>
                <w:b/>
                <w:bCs/>
                <w:color w:val="000000"/>
                <w:sz w:val="16"/>
                <w:lang w:eastAsia="es-CO"/>
              </w:rPr>
              <w:t>Alto Magdalena</w:t>
            </w:r>
          </w:p>
        </w:tc>
        <w:tc>
          <w:tcPr>
            <w:tcW w:w="1276" w:type="dxa"/>
            <w:shd w:val="clear" w:color="auto" w:fill="D9D9D9" w:themeFill="background1" w:themeFillShade="D9"/>
            <w:noWrap/>
            <w:vAlign w:val="center"/>
            <w:hideMark/>
          </w:tcPr>
          <w:p w:rsidR="00502422" w:rsidRPr="00CD0D7C" w:rsidRDefault="00502422" w:rsidP="00502422">
            <w:pPr>
              <w:spacing w:before="0" w:after="0"/>
              <w:jc w:val="center"/>
              <w:rPr>
                <w:rFonts w:eastAsia="Times New Roman" w:cs="Arial"/>
                <w:b/>
                <w:bCs/>
                <w:color w:val="000000"/>
                <w:sz w:val="16"/>
                <w:lang w:eastAsia="es-CO"/>
              </w:rPr>
            </w:pPr>
            <w:r w:rsidRPr="00CD0D7C">
              <w:rPr>
                <w:rFonts w:eastAsia="Times New Roman" w:cs="Arial"/>
                <w:b/>
                <w:bCs/>
                <w:color w:val="000000"/>
                <w:sz w:val="16"/>
                <w:lang w:eastAsia="es-CO"/>
              </w:rPr>
              <w:t>Antioquia</w:t>
            </w:r>
          </w:p>
          <w:p w:rsidR="00502422" w:rsidRPr="00CD0D7C" w:rsidRDefault="00502422" w:rsidP="00502422">
            <w:pPr>
              <w:spacing w:before="0" w:after="0"/>
              <w:jc w:val="center"/>
              <w:rPr>
                <w:rFonts w:eastAsia="Times New Roman" w:cs="Arial"/>
                <w:b/>
                <w:bCs/>
                <w:color w:val="000000"/>
                <w:sz w:val="16"/>
                <w:lang w:eastAsia="es-CO"/>
              </w:rPr>
            </w:pPr>
            <w:r w:rsidRPr="00CD0D7C">
              <w:rPr>
                <w:rFonts w:eastAsia="Times New Roman" w:cs="Arial"/>
                <w:b/>
                <w:bCs/>
                <w:color w:val="000000"/>
                <w:sz w:val="16"/>
                <w:lang w:eastAsia="es-CO"/>
              </w:rPr>
              <w:t>Bajo Cauca - Nechi</w:t>
            </w:r>
          </w:p>
        </w:tc>
        <w:tc>
          <w:tcPr>
            <w:tcW w:w="1417" w:type="dxa"/>
            <w:shd w:val="clear" w:color="auto" w:fill="D9D9D9" w:themeFill="background1" w:themeFillShade="D9"/>
            <w:noWrap/>
            <w:vAlign w:val="center"/>
            <w:hideMark/>
          </w:tcPr>
          <w:p w:rsidR="00502422" w:rsidRPr="00CD0D7C" w:rsidRDefault="00502422" w:rsidP="00502422">
            <w:pPr>
              <w:spacing w:before="0" w:after="0"/>
              <w:jc w:val="center"/>
              <w:rPr>
                <w:rFonts w:eastAsia="Times New Roman" w:cs="Arial"/>
                <w:b/>
                <w:bCs/>
                <w:color w:val="000000"/>
                <w:sz w:val="16"/>
                <w:lang w:eastAsia="es-CO"/>
              </w:rPr>
            </w:pPr>
            <w:r w:rsidRPr="00CD0D7C">
              <w:rPr>
                <w:rFonts w:eastAsia="Times New Roman" w:cs="Arial"/>
                <w:b/>
                <w:bCs/>
                <w:color w:val="000000"/>
                <w:sz w:val="16"/>
                <w:lang w:eastAsia="es-CO"/>
              </w:rPr>
              <w:t>Bajo Magdalena</w:t>
            </w:r>
          </w:p>
        </w:tc>
        <w:tc>
          <w:tcPr>
            <w:tcW w:w="1260" w:type="dxa"/>
            <w:shd w:val="clear" w:color="auto" w:fill="D9D9D9" w:themeFill="background1" w:themeFillShade="D9"/>
            <w:noWrap/>
            <w:vAlign w:val="center"/>
            <w:hideMark/>
          </w:tcPr>
          <w:p w:rsidR="00502422" w:rsidRPr="00CD0D7C" w:rsidRDefault="00502422" w:rsidP="00502422">
            <w:pPr>
              <w:spacing w:before="0" w:after="0"/>
              <w:jc w:val="center"/>
              <w:rPr>
                <w:rFonts w:eastAsia="Times New Roman" w:cs="Arial"/>
                <w:b/>
                <w:bCs/>
                <w:color w:val="000000"/>
                <w:sz w:val="16"/>
                <w:lang w:eastAsia="es-CO"/>
              </w:rPr>
            </w:pPr>
            <w:r w:rsidRPr="00CD0D7C">
              <w:rPr>
                <w:rFonts w:eastAsia="Times New Roman" w:cs="Arial"/>
                <w:b/>
                <w:bCs/>
                <w:color w:val="000000"/>
                <w:sz w:val="16"/>
                <w:lang w:eastAsia="es-CO"/>
              </w:rPr>
              <w:t>Medio Magdalena Bogotá Sumapaz</w:t>
            </w:r>
          </w:p>
        </w:tc>
        <w:tc>
          <w:tcPr>
            <w:tcW w:w="1340" w:type="dxa"/>
            <w:shd w:val="clear" w:color="auto" w:fill="D9D9D9" w:themeFill="background1" w:themeFillShade="D9"/>
            <w:noWrap/>
            <w:vAlign w:val="center"/>
            <w:hideMark/>
          </w:tcPr>
          <w:p w:rsidR="00502422" w:rsidRPr="00CD0D7C" w:rsidRDefault="00502422" w:rsidP="00502422">
            <w:pPr>
              <w:spacing w:before="0" w:after="0"/>
              <w:jc w:val="center"/>
              <w:rPr>
                <w:rFonts w:eastAsia="Times New Roman" w:cs="Arial"/>
                <w:b/>
                <w:bCs/>
                <w:color w:val="000000"/>
                <w:sz w:val="16"/>
                <w:lang w:eastAsia="es-CO"/>
              </w:rPr>
            </w:pPr>
            <w:r w:rsidRPr="00CD0D7C">
              <w:rPr>
                <w:rFonts w:eastAsia="Times New Roman" w:cs="Arial"/>
                <w:b/>
                <w:bCs/>
                <w:color w:val="000000"/>
                <w:sz w:val="16"/>
                <w:lang w:eastAsia="es-CO"/>
              </w:rPr>
              <w:t>Sogamoso</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CanESM2</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9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9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8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8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17</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1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21</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1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7.7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0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65</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3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3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55</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0</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4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9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8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0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lastRenderedPageBreak/>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8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3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7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9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03</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3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00</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5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5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6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1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5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8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9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1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12</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CCSM4</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1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7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3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8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3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4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6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2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19</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8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7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4.8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2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9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5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59</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9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6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7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3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8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9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7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1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49</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7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4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9.9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3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7.1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2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2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0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88</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CESM1-CAM5</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21</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5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1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7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4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7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2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8</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2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73</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2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1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89</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1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6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0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8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7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8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9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7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1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49</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7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4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9.9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3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7.1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2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2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0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88</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CNRM-CM5</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lef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lef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5%</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2</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6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69</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6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57</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3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1.29</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0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2.1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lastRenderedPageBreak/>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9</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5</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7</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8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1.46</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0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75</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b/>
                <w:bCs/>
                <w:color w:val="000000"/>
                <w:sz w:val="16"/>
                <w:lang w:eastAsia="es-CO"/>
              </w:rPr>
            </w:pPr>
            <w:r w:rsidRPr="00CD0D7C">
              <w:rPr>
                <w:rFonts w:eastAsia="Times New Roman" w:cs="Arial"/>
                <w:b/>
                <w:bCs/>
                <w:color w:val="000000"/>
                <w:sz w:val="16"/>
                <w:lang w:eastAsia="es-CO"/>
              </w:rPr>
              <w:t>32.2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b/>
                <w:bCs/>
                <w:color w:val="000000"/>
                <w:sz w:val="16"/>
                <w:lang w:eastAsia="es-CO"/>
              </w:rPr>
            </w:pPr>
            <w:r w:rsidRPr="00CD0D7C">
              <w:rPr>
                <w:rFonts w:eastAsia="Times New Roman" w:cs="Arial"/>
                <w:b/>
                <w:bCs/>
                <w:color w:val="000000"/>
                <w:sz w:val="16"/>
                <w:lang w:eastAsia="es-CO"/>
              </w:rPr>
              <w:t>40.81</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b/>
                <w:bCs/>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b/>
                <w:bCs/>
                <w:color w:val="000000"/>
                <w:sz w:val="16"/>
                <w:lang w:eastAsia="es-CO"/>
              </w:rPr>
            </w:pPr>
            <w:r w:rsidRPr="00CD0D7C">
              <w:rPr>
                <w:rFonts w:eastAsia="Times New Roman" w:cs="Arial"/>
                <w:b/>
                <w:bCs/>
                <w:color w:val="000000"/>
                <w:sz w:val="16"/>
                <w:lang w:eastAsia="es-CO"/>
              </w:rPr>
              <w:t>29.5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b/>
                <w:bCs/>
                <w:color w:val="000000"/>
                <w:sz w:val="16"/>
                <w:lang w:eastAsia="es-CO"/>
              </w:rPr>
            </w:pPr>
            <w:r w:rsidRPr="00CD0D7C">
              <w:rPr>
                <w:rFonts w:eastAsia="Times New Roman" w:cs="Arial"/>
                <w:b/>
                <w:bCs/>
                <w:color w:val="000000"/>
                <w:sz w:val="16"/>
                <w:lang w:eastAsia="es-CO"/>
              </w:rPr>
              <w:t>31.7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4</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3</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5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37</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32</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2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46</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7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80</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4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62</w:t>
            </w:r>
          </w:p>
        </w:tc>
        <w:tc>
          <w:tcPr>
            <w:tcW w:w="1417" w:type="dxa"/>
            <w:shd w:val="clear" w:color="auto" w:fill="auto"/>
            <w:noWrap/>
            <w:vAlign w:val="bottom"/>
            <w:hideMark/>
          </w:tcPr>
          <w:p w:rsidR="00502422" w:rsidRPr="00CD0D7C" w:rsidRDefault="00502422" w:rsidP="00502422">
            <w:pPr>
              <w:spacing w:before="0" w:after="0"/>
              <w:jc w:val="left"/>
              <w:rPr>
                <w:rFonts w:eastAsia="Times New Roman" w:cs="Arial"/>
                <w:color w:val="000000"/>
                <w:sz w:val="16"/>
                <w:lang w:eastAsia="es-CO"/>
              </w:rPr>
            </w:pP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0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28</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CSIRO-Mk3-6-0</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3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0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6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4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5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5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7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3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55</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6.7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7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1.2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3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4.9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5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3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5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7.5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8.3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9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6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3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3</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5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7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2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9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8</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6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5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3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3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6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1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11</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1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64</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HadGEM2-CC</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7%</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0%</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8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7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8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0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98</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3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3.1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1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0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0.3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9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0.3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7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6.2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6.4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2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6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8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2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2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4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1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57</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7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3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9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7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35</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9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7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3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8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25</w:t>
            </w:r>
          </w:p>
        </w:tc>
      </w:tr>
      <w:tr w:rsidR="00502422" w:rsidRPr="00502422" w:rsidTr="00502422">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MPI-ESM-MR</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lastRenderedPageBreak/>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7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3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8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7</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3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55</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11</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1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7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1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7.7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6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5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7</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5</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5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0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7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2</w:t>
            </w: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6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3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3</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5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7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2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97</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8</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6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5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3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3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6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4</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1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11</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5.1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64</w:t>
            </w:r>
          </w:p>
        </w:tc>
      </w:tr>
      <w:tr w:rsidR="00502422" w:rsidRPr="00502422" w:rsidTr="007F7D55">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MRI-CGCM3</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5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5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7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4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29</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8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7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5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84</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9.6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1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7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7.0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7.3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3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8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7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5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95</w:t>
            </w: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6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3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3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25</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6.9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9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9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3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7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1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5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8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9</w:t>
            </w:r>
          </w:p>
        </w:tc>
      </w:tr>
      <w:tr w:rsidR="00502422" w:rsidRPr="00502422" w:rsidTr="007F7D55">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t>MRI-ESM1</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0%</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6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2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66</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8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3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9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81</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7</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0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36</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7.8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9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1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8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4.7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1</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3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8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9.03</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2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30</w:t>
            </w: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1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4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33</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6</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6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3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32</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5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25</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6.96</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96</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98</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34</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7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1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5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8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69</w:t>
            </w:r>
          </w:p>
        </w:tc>
      </w:tr>
      <w:tr w:rsidR="00502422" w:rsidRPr="00502422" w:rsidTr="007F7D55">
        <w:trPr>
          <w:trHeight w:val="300"/>
        </w:trPr>
        <w:tc>
          <w:tcPr>
            <w:tcW w:w="2000" w:type="dxa"/>
            <w:shd w:val="clear" w:color="auto" w:fill="DBE5F1" w:themeFill="accent1" w:themeFillTint="33"/>
            <w:noWrap/>
            <w:vAlign w:val="bottom"/>
            <w:hideMark/>
          </w:tcPr>
          <w:p w:rsidR="00502422" w:rsidRPr="00CD0D7C" w:rsidRDefault="00502422" w:rsidP="00502422">
            <w:pPr>
              <w:spacing w:before="0" w:after="0"/>
              <w:jc w:val="left"/>
              <w:rPr>
                <w:rFonts w:eastAsia="Times New Roman" w:cs="Arial"/>
                <w:b/>
                <w:bCs/>
                <w:color w:val="000000"/>
                <w:sz w:val="16"/>
                <w:lang w:eastAsia="es-CO"/>
              </w:rPr>
            </w:pPr>
            <w:r w:rsidRPr="00CD0D7C">
              <w:rPr>
                <w:rFonts w:eastAsia="Times New Roman" w:cs="Arial"/>
                <w:b/>
                <w:bCs/>
                <w:color w:val="000000"/>
                <w:sz w:val="16"/>
                <w:lang w:eastAsia="es-CO"/>
              </w:rPr>
              <w:lastRenderedPageBreak/>
              <w:t>NorESM1-M</w:t>
            </w:r>
          </w:p>
        </w:tc>
        <w:tc>
          <w:tcPr>
            <w:tcW w:w="1559"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DBE5F1" w:themeFill="accent1" w:themeFillTint="33"/>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r w:rsidRPr="00CD0D7C">
              <w:rPr>
                <w:rFonts w:eastAsia="Times New Roman" w:cs="Arial"/>
                <w:b/>
                <w:bCs/>
                <w:color w:val="000000"/>
                <w:sz w:val="16"/>
                <w:lang w:eastAsia="es-CO"/>
              </w:rPr>
              <w:t>GCM</w:t>
            </w:r>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bias</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4%</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0</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64</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0.3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9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90</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0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5.87</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3.01</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16</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56</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03</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7.95</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3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8.4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62</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2</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43</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9</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61</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9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7.43</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8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9.5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91</w:t>
            </w:r>
          </w:p>
        </w:tc>
      </w:tr>
      <w:tr w:rsidR="00502422" w:rsidRPr="00502422" w:rsidTr="007F7D55">
        <w:trPr>
          <w:trHeight w:val="300"/>
        </w:trPr>
        <w:tc>
          <w:tcPr>
            <w:tcW w:w="2000" w:type="dxa"/>
            <w:shd w:val="clear" w:color="auto" w:fill="auto"/>
            <w:noWrap/>
            <w:vAlign w:val="bottom"/>
            <w:hideMark/>
          </w:tcPr>
          <w:p w:rsidR="00502422" w:rsidRPr="00CD0D7C" w:rsidRDefault="00502422" w:rsidP="00CD0D7C">
            <w:pPr>
              <w:spacing w:before="0" w:after="0"/>
              <w:ind w:firstLineChars="100" w:firstLine="161"/>
              <w:jc w:val="left"/>
              <w:rPr>
                <w:rFonts w:eastAsia="Times New Roman" w:cs="Arial"/>
                <w:b/>
                <w:bCs/>
                <w:color w:val="000000"/>
                <w:sz w:val="16"/>
                <w:lang w:eastAsia="es-CO"/>
              </w:rPr>
            </w:pPr>
            <w:proofErr w:type="spellStart"/>
            <w:r w:rsidRPr="00CD0D7C">
              <w:rPr>
                <w:rFonts w:eastAsia="Times New Roman" w:cs="Arial"/>
                <w:b/>
                <w:bCs/>
                <w:color w:val="000000"/>
                <w:sz w:val="16"/>
                <w:lang w:eastAsia="es-CO"/>
              </w:rPr>
              <w:t>Obs</w:t>
            </w:r>
            <w:proofErr w:type="spellEnd"/>
          </w:p>
        </w:tc>
        <w:tc>
          <w:tcPr>
            <w:tcW w:w="1559"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76"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417"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26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c>
          <w:tcPr>
            <w:tcW w:w="1340" w:type="dxa"/>
            <w:shd w:val="clear" w:color="auto" w:fill="auto"/>
            <w:noWrap/>
            <w:vAlign w:val="bottom"/>
          </w:tcPr>
          <w:p w:rsidR="00502422" w:rsidRPr="00CD0D7C" w:rsidRDefault="00502422" w:rsidP="00502422">
            <w:pPr>
              <w:spacing w:before="0" w:after="0"/>
              <w:jc w:val="right"/>
              <w:rPr>
                <w:rFonts w:eastAsia="Times New Roman" w:cs="Arial"/>
                <w:b/>
                <w:bCs/>
                <w:color w:val="000000"/>
                <w:sz w:val="16"/>
                <w:lang w:eastAsia="es-CO"/>
              </w:rPr>
            </w:pP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dry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44</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2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4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8</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58</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mean</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55</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7.80</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6.5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70</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4.62</w:t>
            </w:r>
          </w:p>
        </w:tc>
      </w:tr>
      <w:tr w:rsidR="00502422" w:rsidRPr="00502422" w:rsidTr="00502422">
        <w:trPr>
          <w:trHeight w:val="300"/>
        </w:trPr>
        <w:tc>
          <w:tcPr>
            <w:tcW w:w="2000" w:type="dxa"/>
            <w:shd w:val="clear" w:color="auto" w:fill="auto"/>
            <w:noWrap/>
            <w:vAlign w:val="bottom"/>
            <w:hideMark/>
          </w:tcPr>
          <w:p w:rsidR="00502422" w:rsidRPr="00CD0D7C" w:rsidRDefault="00A91CAF" w:rsidP="00CD0D7C">
            <w:pPr>
              <w:spacing w:before="0" w:after="0"/>
              <w:ind w:firstLineChars="200" w:firstLine="320"/>
              <w:jc w:val="left"/>
              <w:rPr>
                <w:rFonts w:eastAsia="Times New Roman" w:cs="Arial"/>
                <w:color w:val="000000"/>
                <w:sz w:val="16"/>
                <w:lang w:eastAsia="es-CO"/>
              </w:rPr>
            </w:pPr>
            <w:r w:rsidRPr="00CD0D7C">
              <w:rPr>
                <w:rFonts w:eastAsia="Times New Roman" w:cs="Arial"/>
                <w:color w:val="000000"/>
                <w:sz w:val="16"/>
                <w:lang w:eastAsia="es-CO"/>
              </w:rPr>
              <w:t>P95</w:t>
            </w:r>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88</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3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39</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3.32</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69</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fraction</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7</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9</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75</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1</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0.83</w:t>
            </w:r>
          </w:p>
        </w:tc>
      </w:tr>
      <w:tr w:rsidR="00502422" w:rsidRPr="00502422" w:rsidTr="00502422">
        <w:trPr>
          <w:trHeight w:val="300"/>
        </w:trPr>
        <w:tc>
          <w:tcPr>
            <w:tcW w:w="2000" w:type="dxa"/>
            <w:shd w:val="clear" w:color="auto" w:fill="auto"/>
            <w:noWrap/>
            <w:vAlign w:val="bottom"/>
            <w:hideMark/>
          </w:tcPr>
          <w:p w:rsidR="00502422" w:rsidRPr="00CD0D7C" w:rsidRDefault="00502422" w:rsidP="00CD0D7C">
            <w:pPr>
              <w:spacing w:before="0" w:after="0"/>
              <w:ind w:firstLineChars="200" w:firstLine="320"/>
              <w:jc w:val="left"/>
              <w:rPr>
                <w:rFonts w:eastAsia="Times New Roman" w:cs="Arial"/>
                <w:color w:val="000000"/>
                <w:sz w:val="16"/>
                <w:lang w:eastAsia="es-CO"/>
              </w:rPr>
            </w:pPr>
            <w:proofErr w:type="spellStart"/>
            <w:r w:rsidRPr="00CD0D7C">
              <w:rPr>
                <w:rFonts w:eastAsia="Times New Roman" w:cs="Arial"/>
                <w:color w:val="000000"/>
                <w:sz w:val="16"/>
                <w:lang w:eastAsia="es-CO"/>
              </w:rPr>
              <w:t>wet_spell_lenght</w:t>
            </w:r>
            <w:proofErr w:type="spellEnd"/>
          </w:p>
        </w:tc>
        <w:tc>
          <w:tcPr>
            <w:tcW w:w="1559"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8.72</w:t>
            </w:r>
          </w:p>
        </w:tc>
        <w:tc>
          <w:tcPr>
            <w:tcW w:w="1276"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20.58</w:t>
            </w:r>
          </w:p>
        </w:tc>
        <w:tc>
          <w:tcPr>
            <w:tcW w:w="1417"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4.00</w:t>
            </w:r>
          </w:p>
        </w:tc>
        <w:tc>
          <w:tcPr>
            <w:tcW w:w="126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1.55</w:t>
            </w:r>
          </w:p>
        </w:tc>
        <w:tc>
          <w:tcPr>
            <w:tcW w:w="1340" w:type="dxa"/>
            <w:shd w:val="clear" w:color="auto" w:fill="auto"/>
            <w:noWrap/>
            <w:vAlign w:val="bottom"/>
            <w:hideMark/>
          </w:tcPr>
          <w:p w:rsidR="00502422" w:rsidRPr="00CD0D7C" w:rsidRDefault="00502422" w:rsidP="00502422">
            <w:pPr>
              <w:spacing w:before="0" w:after="0"/>
              <w:jc w:val="right"/>
              <w:rPr>
                <w:rFonts w:eastAsia="Times New Roman" w:cs="Arial"/>
                <w:color w:val="000000"/>
                <w:sz w:val="16"/>
                <w:lang w:eastAsia="es-CO"/>
              </w:rPr>
            </w:pPr>
            <w:r w:rsidRPr="00CD0D7C">
              <w:rPr>
                <w:rFonts w:eastAsia="Times New Roman" w:cs="Arial"/>
                <w:color w:val="000000"/>
                <w:sz w:val="16"/>
                <w:lang w:eastAsia="es-CO"/>
              </w:rPr>
              <w:t>12.85</w:t>
            </w:r>
          </w:p>
        </w:tc>
      </w:tr>
    </w:tbl>
    <w:p w:rsidR="00502422" w:rsidRDefault="00502422" w:rsidP="0026084D">
      <w:pPr>
        <w:spacing w:before="0" w:line="276" w:lineRule="auto"/>
        <w:jc w:val="left"/>
      </w:pPr>
    </w:p>
    <w:p w:rsidR="00E040A6" w:rsidRDefault="00E040A6" w:rsidP="00703561">
      <w:pPr>
        <w:pStyle w:val="Caption"/>
        <w:keepNext/>
        <w:jc w:val="center"/>
      </w:pPr>
      <w:bookmarkStart w:id="52" w:name="_Ref394470674"/>
    </w:p>
    <w:p w:rsidR="00A91CAF" w:rsidRDefault="00A91CAF">
      <w:pPr>
        <w:spacing w:before="0" w:line="276" w:lineRule="auto"/>
        <w:jc w:val="left"/>
        <w:rPr>
          <w:noProof/>
          <w:sz w:val="16"/>
          <w:lang w:eastAsia="es-CO"/>
        </w:rPr>
      </w:pPr>
      <w:r>
        <w:rPr>
          <w:noProof/>
          <w:sz w:val="16"/>
          <w:lang w:eastAsia="es-CO"/>
        </w:rPr>
        <w:br w:type="page"/>
      </w:r>
    </w:p>
    <w:p w:rsidR="00703561" w:rsidRPr="00703561" w:rsidRDefault="00703561" w:rsidP="00703561">
      <w:pPr>
        <w:pStyle w:val="Caption"/>
        <w:keepNext/>
        <w:jc w:val="center"/>
        <w:rPr>
          <w:b w:val="0"/>
        </w:rPr>
      </w:pPr>
      <w:r>
        <w:lastRenderedPageBreak/>
        <w:t xml:space="preserve">Figura </w:t>
      </w:r>
      <w:r>
        <w:fldChar w:fldCharType="begin"/>
      </w:r>
      <w:r>
        <w:instrText xml:space="preserve"> SEQ Figura \* ARABIC </w:instrText>
      </w:r>
      <w:r>
        <w:fldChar w:fldCharType="separate"/>
      </w:r>
      <w:r w:rsidR="00754948">
        <w:rPr>
          <w:noProof/>
        </w:rPr>
        <w:t>23</w:t>
      </w:r>
      <w:r>
        <w:fldChar w:fldCharType="end"/>
      </w:r>
      <w:bookmarkEnd w:id="52"/>
      <w:r>
        <w:t xml:space="preserve"> </w:t>
      </w:r>
      <w:r w:rsidRPr="00703561">
        <w:rPr>
          <w:b w:val="0"/>
        </w:rPr>
        <w:t>Señal media anual de incremento de la temperatura derivada de los diferentes modelos en las cinco áreas analizadas</w:t>
      </w:r>
    </w:p>
    <w:p w:rsidR="00703561" w:rsidRDefault="00703561" w:rsidP="00703561">
      <w:pPr>
        <w:spacing w:before="0" w:line="276" w:lineRule="auto"/>
        <w:jc w:val="left"/>
      </w:pPr>
      <w:r>
        <w:rPr>
          <w:noProof/>
          <w:lang w:eastAsia="es-CO"/>
        </w:rPr>
        <w:drawing>
          <wp:inline distT="0" distB="0" distL="0" distR="0" wp14:anchorId="204DED7A" wp14:editId="689C27D3">
            <wp:extent cx="5925683" cy="2187244"/>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4">
                      <a:extLst>
                        <a:ext uri="{28A0092B-C50C-407E-A947-70E740481C1C}">
                          <a14:useLocalDpi xmlns:a14="http://schemas.microsoft.com/office/drawing/2010/main" val="0"/>
                        </a:ext>
                      </a:extLst>
                    </a:blip>
                    <a:srcRect b="18750"/>
                    <a:stretch/>
                  </pic:blipFill>
                  <pic:spPr bwMode="auto">
                    <a:xfrm>
                      <a:off x="0" y="0"/>
                      <a:ext cx="5932170" cy="2189638"/>
                    </a:xfrm>
                    <a:prstGeom prst="rect">
                      <a:avLst/>
                    </a:prstGeom>
                    <a:noFill/>
                    <a:ln>
                      <a:noFill/>
                    </a:ln>
                    <a:extLst>
                      <a:ext uri="{53640926-AAD7-44D8-BBD7-CCE9431645EC}">
                        <a14:shadowObscured xmlns:a14="http://schemas.microsoft.com/office/drawing/2010/main"/>
                      </a:ext>
                    </a:extLst>
                  </pic:spPr>
                </pic:pic>
              </a:graphicData>
            </a:graphic>
          </wp:inline>
        </w:drawing>
      </w:r>
    </w:p>
    <w:p w:rsidR="00703561" w:rsidRDefault="00703561" w:rsidP="00703561">
      <w:pPr>
        <w:spacing w:before="0" w:line="276" w:lineRule="auto"/>
        <w:jc w:val="left"/>
      </w:pPr>
      <w:r>
        <w:rPr>
          <w:noProof/>
          <w:lang w:eastAsia="es-CO"/>
        </w:rPr>
        <w:drawing>
          <wp:inline distT="0" distB="0" distL="0" distR="0" wp14:anchorId="49B0C6EF" wp14:editId="1DCC8D47">
            <wp:extent cx="5925683" cy="2172614"/>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b="19294"/>
                    <a:stretch/>
                  </pic:blipFill>
                  <pic:spPr bwMode="auto">
                    <a:xfrm>
                      <a:off x="0" y="0"/>
                      <a:ext cx="5932170" cy="2174992"/>
                    </a:xfrm>
                    <a:prstGeom prst="rect">
                      <a:avLst/>
                    </a:prstGeom>
                    <a:noFill/>
                    <a:ln>
                      <a:noFill/>
                    </a:ln>
                    <a:extLst>
                      <a:ext uri="{53640926-AAD7-44D8-BBD7-CCE9431645EC}">
                        <a14:shadowObscured xmlns:a14="http://schemas.microsoft.com/office/drawing/2010/main"/>
                      </a:ext>
                    </a:extLst>
                  </pic:spPr>
                </pic:pic>
              </a:graphicData>
            </a:graphic>
          </wp:inline>
        </w:drawing>
      </w:r>
    </w:p>
    <w:p w:rsidR="00703561" w:rsidRDefault="00703561" w:rsidP="00703561">
      <w:pPr>
        <w:spacing w:before="0" w:line="276" w:lineRule="auto"/>
        <w:jc w:val="left"/>
      </w:pPr>
      <w:r>
        <w:rPr>
          <w:noProof/>
          <w:lang w:eastAsia="es-CO"/>
        </w:rPr>
        <w:drawing>
          <wp:inline distT="0" distB="0" distL="0" distR="0" wp14:anchorId="4B549716" wp14:editId="07350CF9">
            <wp:extent cx="5925312" cy="2092147"/>
            <wp:effectExtent l="0" t="0" r="0" b="3810"/>
            <wp:docPr id="9216" name="Imagen 9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22277"/>
                    <a:stretch/>
                  </pic:blipFill>
                  <pic:spPr bwMode="auto">
                    <a:xfrm>
                      <a:off x="0" y="0"/>
                      <a:ext cx="5932170" cy="2094568"/>
                    </a:xfrm>
                    <a:prstGeom prst="rect">
                      <a:avLst/>
                    </a:prstGeom>
                    <a:noFill/>
                    <a:ln>
                      <a:noFill/>
                    </a:ln>
                    <a:extLst>
                      <a:ext uri="{53640926-AAD7-44D8-BBD7-CCE9431645EC}">
                        <a14:shadowObscured xmlns:a14="http://schemas.microsoft.com/office/drawing/2010/main"/>
                      </a:ext>
                    </a:extLst>
                  </pic:spPr>
                </pic:pic>
              </a:graphicData>
            </a:graphic>
          </wp:inline>
        </w:drawing>
      </w:r>
    </w:p>
    <w:p w:rsidR="00703561" w:rsidRDefault="00703561" w:rsidP="00703561">
      <w:pPr>
        <w:spacing w:before="0" w:line="276" w:lineRule="auto"/>
        <w:jc w:val="left"/>
      </w:pPr>
      <w:r>
        <w:rPr>
          <w:noProof/>
          <w:lang w:eastAsia="es-CO"/>
        </w:rPr>
        <w:lastRenderedPageBreak/>
        <w:drawing>
          <wp:inline distT="0" distB="0" distL="0" distR="0" wp14:anchorId="193F681A" wp14:editId="30897767">
            <wp:extent cx="5925683" cy="2157984"/>
            <wp:effectExtent l="0" t="0" r="0" b="0"/>
            <wp:docPr id="9217" name="Imagen 9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7">
                      <a:extLst>
                        <a:ext uri="{28A0092B-C50C-407E-A947-70E740481C1C}">
                          <a14:useLocalDpi xmlns:a14="http://schemas.microsoft.com/office/drawing/2010/main" val="0"/>
                        </a:ext>
                      </a:extLst>
                    </a:blip>
                    <a:srcRect b="19837"/>
                    <a:stretch/>
                  </pic:blipFill>
                  <pic:spPr bwMode="auto">
                    <a:xfrm>
                      <a:off x="0" y="0"/>
                      <a:ext cx="5932170" cy="2160346"/>
                    </a:xfrm>
                    <a:prstGeom prst="rect">
                      <a:avLst/>
                    </a:prstGeom>
                    <a:noFill/>
                    <a:ln>
                      <a:noFill/>
                    </a:ln>
                    <a:extLst>
                      <a:ext uri="{53640926-AAD7-44D8-BBD7-CCE9431645EC}">
                        <a14:shadowObscured xmlns:a14="http://schemas.microsoft.com/office/drawing/2010/main"/>
                      </a:ext>
                    </a:extLst>
                  </pic:spPr>
                </pic:pic>
              </a:graphicData>
            </a:graphic>
          </wp:inline>
        </w:drawing>
      </w:r>
    </w:p>
    <w:p w:rsidR="00703561" w:rsidRDefault="00703561" w:rsidP="00703561">
      <w:pPr>
        <w:spacing w:before="0" w:line="276" w:lineRule="auto"/>
        <w:jc w:val="left"/>
      </w:pPr>
      <w:r>
        <w:rPr>
          <w:noProof/>
          <w:lang w:eastAsia="es-CO"/>
        </w:rPr>
        <w:drawing>
          <wp:inline distT="0" distB="0" distL="0" distR="0" wp14:anchorId="24B6689C" wp14:editId="04D7F960">
            <wp:extent cx="5925312" cy="2626157"/>
            <wp:effectExtent l="0" t="0" r="0" b="317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8">
                      <a:extLst>
                        <a:ext uri="{28A0092B-C50C-407E-A947-70E740481C1C}">
                          <a14:useLocalDpi xmlns:a14="http://schemas.microsoft.com/office/drawing/2010/main" val="0"/>
                        </a:ext>
                      </a:extLst>
                    </a:blip>
                    <a:srcRect b="2439"/>
                    <a:stretch/>
                  </pic:blipFill>
                  <pic:spPr bwMode="auto">
                    <a:xfrm>
                      <a:off x="0" y="0"/>
                      <a:ext cx="5932170" cy="2629197"/>
                    </a:xfrm>
                    <a:prstGeom prst="rect">
                      <a:avLst/>
                    </a:prstGeom>
                    <a:noFill/>
                    <a:ln>
                      <a:noFill/>
                    </a:ln>
                    <a:extLst>
                      <a:ext uri="{53640926-AAD7-44D8-BBD7-CCE9431645EC}">
                        <a14:shadowObscured xmlns:a14="http://schemas.microsoft.com/office/drawing/2010/main"/>
                      </a:ext>
                    </a:extLst>
                  </pic:spPr>
                </pic:pic>
              </a:graphicData>
            </a:graphic>
          </wp:inline>
        </w:drawing>
      </w:r>
    </w:p>
    <w:p w:rsidR="008F79A5" w:rsidRDefault="008F79A5" w:rsidP="004B7C03">
      <w:pPr>
        <w:pStyle w:val="Caption"/>
        <w:keepNext/>
        <w:jc w:val="left"/>
      </w:pPr>
      <w:bookmarkStart w:id="53" w:name="_Toc394462503"/>
    </w:p>
    <w:p w:rsidR="00504147" w:rsidRDefault="00504147">
      <w:pPr>
        <w:spacing w:before="0" w:line="276" w:lineRule="auto"/>
        <w:jc w:val="left"/>
        <w:rPr>
          <w:lang w:val="es-ES" w:eastAsia="es-MX"/>
        </w:rPr>
      </w:pPr>
      <w:r>
        <w:rPr>
          <w:lang w:val="es-ES" w:eastAsia="es-MX"/>
        </w:rPr>
        <w:br w:type="page"/>
      </w:r>
    </w:p>
    <w:p w:rsidR="00504147" w:rsidRDefault="00504147" w:rsidP="00504147">
      <w:pPr>
        <w:pStyle w:val="Caption"/>
        <w:rPr>
          <w:b w:val="0"/>
        </w:rPr>
      </w:pPr>
      <w:bookmarkStart w:id="54" w:name="_Ref394473461"/>
      <w:r>
        <w:lastRenderedPageBreak/>
        <w:t xml:space="preserve">Figura </w:t>
      </w:r>
      <w:r>
        <w:fldChar w:fldCharType="begin"/>
      </w:r>
      <w:r>
        <w:instrText xml:space="preserve"> SEQ Figura \* ARABIC </w:instrText>
      </w:r>
      <w:r>
        <w:fldChar w:fldCharType="separate"/>
      </w:r>
      <w:r w:rsidR="00754948">
        <w:rPr>
          <w:noProof/>
        </w:rPr>
        <w:t>24</w:t>
      </w:r>
      <w:r>
        <w:fldChar w:fldCharType="end"/>
      </w:r>
      <w:bookmarkEnd w:id="54"/>
      <w:r>
        <w:t xml:space="preserve"> </w:t>
      </w:r>
      <w:r>
        <w:rPr>
          <w:b w:val="0"/>
        </w:rPr>
        <w:t>P</w:t>
      </w:r>
      <w:r w:rsidRPr="00A91CAF">
        <w:rPr>
          <w:b w:val="0"/>
        </w:rPr>
        <w:t>recipitación media en periodos climáticos desde 1850 a 2090 para los dos modelos de mejor desempeño (MPI-ESM-MR y CCSM4)</w:t>
      </w:r>
    </w:p>
    <w:p w:rsidR="00504147" w:rsidRPr="00A91CAF" w:rsidRDefault="00504147" w:rsidP="00504147">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4"/>
        <w:gridCol w:w="4766"/>
      </w:tblGrid>
      <w:tr w:rsidR="00504147" w:rsidRPr="00A91CAF" w:rsidTr="00A13AD6">
        <w:tc>
          <w:tcPr>
            <w:tcW w:w="4854" w:type="dxa"/>
            <w:shd w:val="clear" w:color="auto" w:fill="auto"/>
          </w:tcPr>
          <w:p w:rsidR="00504147" w:rsidRPr="00A91CAF" w:rsidRDefault="00504147" w:rsidP="00A13AD6">
            <w:pPr>
              <w:pStyle w:val="NoSpacing"/>
              <w:jc w:val="center"/>
              <w:rPr>
                <w:b/>
              </w:rPr>
            </w:pPr>
            <w:r w:rsidRPr="00A91CAF">
              <w:rPr>
                <w:b/>
              </w:rPr>
              <w:t>Alto Magdalena</w:t>
            </w:r>
          </w:p>
          <w:p w:rsidR="00504147" w:rsidRPr="00A91CAF" w:rsidRDefault="00504147" w:rsidP="00A13AD6">
            <w:pPr>
              <w:pStyle w:val="NoSpacing"/>
              <w:jc w:val="center"/>
              <w:rPr>
                <w:b/>
              </w:rPr>
            </w:pPr>
            <w:r w:rsidRPr="00A91CAF">
              <w:rPr>
                <w:b/>
                <w:noProof/>
                <w:lang w:val="es-CO" w:eastAsia="es-CO"/>
              </w:rPr>
              <w:drawing>
                <wp:inline distT="0" distB="0" distL="0" distR="0" wp14:anchorId="76EDE387" wp14:editId="1F3E9D91">
                  <wp:extent cx="2808000" cy="2407860"/>
                  <wp:effectExtent l="0" t="0" r="0" b="0"/>
                  <wp:docPr id="9221" name="Imagen 9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08000" cy="2407860"/>
                          </a:xfrm>
                          <a:prstGeom prst="rect">
                            <a:avLst/>
                          </a:prstGeom>
                          <a:noFill/>
                        </pic:spPr>
                      </pic:pic>
                    </a:graphicData>
                  </a:graphic>
                </wp:inline>
              </w:drawing>
            </w:r>
          </w:p>
        </w:tc>
        <w:tc>
          <w:tcPr>
            <w:tcW w:w="4766" w:type="dxa"/>
            <w:shd w:val="clear" w:color="auto" w:fill="auto"/>
          </w:tcPr>
          <w:p w:rsidR="00504147" w:rsidRPr="00A91CAF" w:rsidRDefault="00504147" w:rsidP="00A13AD6">
            <w:pPr>
              <w:pStyle w:val="NoSpacing"/>
              <w:jc w:val="center"/>
              <w:rPr>
                <w:b/>
              </w:rPr>
            </w:pPr>
            <w:r w:rsidRPr="00A91CAF">
              <w:rPr>
                <w:b/>
              </w:rPr>
              <w:t xml:space="preserve">Bajo Cauca - </w:t>
            </w:r>
            <w:proofErr w:type="spellStart"/>
            <w:r w:rsidRPr="00A91CAF">
              <w:rPr>
                <w:b/>
              </w:rPr>
              <w:t>Nechi</w:t>
            </w:r>
            <w:proofErr w:type="spellEnd"/>
          </w:p>
          <w:p w:rsidR="00504147" w:rsidRPr="00A91CAF" w:rsidRDefault="00504147" w:rsidP="00A13AD6">
            <w:pPr>
              <w:pStyle w:val="NoSpacing"/>
              <w:jc w:val="center"/>
              <w:rPr>
                <w:b/>
              </w:rPr>
            </w:pPr>
            <w:r w:rsidRPr="00A91CAF">
              <w:rPr>
                <w:b/>
                <w:noProof/>
                <w:lang w:val="es-CO" w:eastAsia="es-CO"/>
              </w:rPr>
              <w:drawing>
                <wp:inline distT="0" distB="0" distL="0" distR="0" wp14:anchorId="402F9054" wp14:editId="7BC0B962">
                  <wp:extent cx="2808000" cy="2405984"/>
                  <wp:effectExtent l="0" t="0" r="0" b="0"/>
                  <wp:docPr id="9223" name="Imagen 9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08000" cy="2405984"/>
                          </a:xfrm>
                          <a:prstGeom prst="rect">
                            <a:avLst/>
                          </a:prstGeom>
                          <a:noFill/>
                        </pic:spPr>
                      </pic:pic>
                    </a:graphicData>
                  </a:graphic>
                </wp:inline>
              </w:drawing>
            </w:r>
          </w:p>
        </w:tc>
      </w:tr>
      <w:tr w:rsidR="00504147" w:rsidRPr="00A91CAF" w:rsidTr="00A13AD6">
        <w:tc>
          <w:tcPr>
            <w:tcW w:w="4854" w:type="dxa"/>
            <w:shd w:val="clear" w:color="auto" w:fill="auto"/>
          </w:tcPr>
          <w:p w:rsidR="00504147" w:rsidRPr="00A91CAF" w:rsidRDefault="00504147" w:rsidP="00A13AD6">
            <w:pPr>
              <w:pStyle w:val="NoSpacing"/>
              <w:jc w:val="center"/>
              <w:rPr>
                <w:b/>
              </w:rPr>
            </w:pPr>
            <w:r w:rsidRPr="00A91CAF">
              <w:rPr>
                <w:b/>
              </w:rPr>
              <w:t>Bajo Magdalena</w:t>
            </w:r>
          </w:p>
          <w:p w:rsidR="00504147" w:rsidRPr="00A91CAF" w:rsidRDefault="00504147" w:rsidP="00A13AD6">
            <w:pPr>
              <w:pStyle w:val="NoSpacing"/>
              <w:jc w:val="center"/>
              <w:rPr>
                <w:b/>
              </w:rPr>
            </w:pPr>
            <w:r w:rsidRPr="00A91CAF">
              <w:rPr>
                <w:b/>
                <w:noProof/>
                <w:lang w:val="es-CO" w:eastAsia="es-CO"/>
              </w:rPr>
              <w:drawing>
                <wp:inline distT="0" distB="0" distL="0" distR="0" wp14:anchorId="2B94E0C2" wp14:editId="097F4B92">
                  <wp:extent cx="2808000" cy="24043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08000" cy="2404350"/>
                          </a:xfrm>
                          <a:prstGeom prst="rect">
                            <a:avLst/>
                          </a:prstGeom>
                          <a:noFill/>
                        </pic:spPr>
                      </pic:pic>
                    </a:graphicData>
                  </a:graphic>
                </wp:inline>
              </w:drawing>
            </w:r>
          </w:p>
        </w:tc>
        <w:tc>
          <w:tcPr>
            <w:tcW w:w="4766" w:type="dxa"/>
            <w:shd w:val="clear" w:color="auto" w:fill="auto"/>
          </w:tcPr>
          <w:p w:rsidR="00504147" w:rsidRPr="00A91CAF" w:rsidRDefault="00504147" w:rsidP="00A13AD6">
            <w:pPr>
              <w:pStyle w:val="NoSpacing"/>
              <w:jc w:val="center"/>
              <w:rPr>
                <w:b/>
              </w:rPr>
            </w:pPr>
            <w:r w:rsidRPr="00A91CAF">
              <w:rPr>
                <w:b/>
              </w:rPr>
              <w:t>Medio Magdalena – Bogotá – Sumapaz</w:t>
            </w:r>
          </w:p>
          <w:p w:rsidR="00504147" w:rsidRPr="00A91CAF" w:rsidRDefault="00504147" w:rsidP="00A13AD6">
            <w:pPr>
              <w:pStyle w:val="NoSpacing"/>
              <w:jc w:val="center"/>
              <w:rPr>
                <w:b/>
              </w:rPr>
            </w:pPr>
            <w:r w:rsidRPr="00A91CAF">
              <w:rPr>
                <w:b/>
                <w:noProof/>
                <w:lang w:val="es-CO" w:eastAsia="es-CO"/>
              </w:rPr>
              <w:drawing>
                <wp:inline distT="0" distB="0" distL="0" distR="0" wp14:anchorId="7382D263" wp14:editId="7CCE2290">
                  <wp:extent cx="2808000" cy="24043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08000" cy="2404350"/>
                          </a:xfrm>
                          <a:prstGeom prst="rect">
                            <a:avLst/>
                          </a:prstGeom>
                          <a:noFill/>
                        </pic:spPr>
                      </pic:pic>
                    </a:graphicData>
                  </a:graphic>
                </wp:inline>
              </w:drawing>
            </w:r>
          </w:p>
        </w:tc>
      </w:tr>
      <w:tr w:rsidR="00504147" w:rsidRPr="00A91CAF" w:rsidTr="00A13AD6">
        <w:tc>
          <w:tcPr>
            <w:tcW w:w="9620" w:type="dxa"/>
            <w:gridSpan w:val="2"/>
            <w:shd w:val="clear" w:color="auto" w:fill="auto"/>
          </w:tcPr>
          <w:p w:rsidR="00504147" w:rsidRPr="00A91CAF" w:rsidRDefault="00504147" w:rsidP="00A13AD6">
            <w:pPr>
              <w:pStyle w:val="NoSpacing"/>
              <w:jc w:val="center"/>
              <w:rPr>
                <w:b/>
              </w:rPr>
            </w:pPr>
            <w:r w:rsidRPr="00A91CAF">
              <w:rPr>
                <w:b/>
              </w:rPr>
              <w:t>Sogamoso</w:t>
            </w:r>
          </w:p>
          <w:p w:rsidR="00504147" w:rsidRPr="00A91CAF" w:rsidRDefault="00504147" w:rsidP="00A13AD6">
            <w:pPr>
              <w:pStyle w:val="NoSpacing"/>
              <w:jc w:val="center"/>
              <w:rPr>
                <w:b/>
              </w:rPr>
            </w:pPr>
            <w:r w:rsidRPr="00A91CAF">
              <w:rPr>
                <w:b/>
                <w:noProof/>
                <w:lang w:val="es-CO" w:eastAsia="es-CO"/>
              </w:rPr>
              <w:drawing>
                <wp:inline distT="0" distB="0" distL="0" distR="0" wp14:anchorId="0B10DF3C" wp14:editId="2150AA16">
                  <wp:extent cx="2808000" cy="240786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08000" cy="2407860"/>
                          </a:xfrm>
                          <a:prstGeom prst="rect">
                            <a:avLst/>
                          </a:prstGeom>
                          <a:noFill/>
                        </pic:spPr>
                      </pic:pic>
                    </a:graphicData>
                  </a:graphic>
                </wp:inline>
              </w:drawing>
            </w:r>
          </w:p>
        </w:tc>
      </w:tr>
    </w:tbl>
    <w:p w:rsidR="00754948" w:rsidRDefault="00754948" w:rsidP="00754948">
      <w:pPr>
        <w:pStyle w:val="Caption"/>
      </w:pPr>
      <w:r>
        <w:lastRenderedPageBreak/>
        <w:t xml:space="preserve">Figura </w:t>
      </w:r>
      <w:r>
        <w:fldChar w:fldCharType="begin"/>
      </w:r>
      <w:r>
        <w:instrText xml:space="preserve"> SEQ Figura \* ARABIC </w:instrText>
      </w:r>
      <w:r>
        <w:fldChar w:fldCharType="separate"/>
      </w:r>
      <w:r>
        <w:rPr>
          <w:noProof/>
        </w:rPr>
        <w:t>25</w:t>
      </w:r>
      <w:r>
        <w:fldChar w:fldCharType="end"/>
      </w:r>
      <w:r>
        <w:t xml:space="preserve"> Proyecciones de </w:t>
      </w:r>
      <w:r>
        <w:rPr>
          <w:rFonts w:cs="Arial"/>
        </w:rPr>
        <w:t>∆</w:t>
      </w:r>
      <w:r>
        <w:t xml:space="preserve"> de temperatura </w:t>
      </w:r>
      <w:r w:rsidRPr="00504147">
        <w:t xml:space="preserve">media </w:t>
      </w:r>
      <w:r>
        <w:t>anual entre 2015 y</w:t>
      </w:r>
      <w:r w:rsidRPr="00504147">
        <w:t xml:space="preserve"> 2090 para los dos modelos de mejor desempeño (MPI-ESM-MR y CCSM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4589"/>
      </w:tblGrid>
      <w:tr w:rsidR="00504147" w:rsidRPr="00504147" w:rsidTr="0036552C">
        <w:tc>
          <w:tcPr>
            <w:tcW w:w="5031" w:type="dxa"/>
          </w:tcPr>
          <w:p w:rsidR="00504147" w:rsidRPr="00504147" w:rsidRDefault="00504147" w:rsidP="0036552C">
            <w:pPr>
              <w:pStyle w:val="NoSpacing"/>
              <w:jc w:val="center"/>
              <w:rPr>
                <w:b/>
              </w:rPr>
            </w:pPr>
            <w:r w:rsidRPr="00504147">
              <w:rPr>
                <w:b/>
              </w:rPr>
              <w:t>Alto Magdalena</w:t>
            </w:r>
          </w:p>
          <w:p w:rsidR="00504147" w:rsidRPr="00504147" w:rsidRDefault="00504147" w:rsidP="0036552C">
            <w:pPr>
              <w:pStyle w:val="NoSpacing"/>
              <w:jc w:val="center"/>
              <w:rPr>
                <w:b/>
                <w:noProof/>
                <w:lang w:eastAsia="es-CO"/>
              </w:rPr>
            </w:pPr>
            <w:r w:rsidRPr="00504147">
              <w:rPr>
                <w:b/>
                <w:noProof/>
                <w:lang w:val="es-CO" w:eastAsia="es-CO"/>
              </w:rPr>
              <w:drawing>
                <wp:inline distT="0" distB="0" distL="0" distR="0" wp14:anchorId="469DBADB" wp14:editId="2C163681">
                  <wp:extent cx="2793600" cy="2365200"/>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93600" cy="2365200"/>
                          </a:xfrm>
                          <a:prstGeom prst="rect">
                            <a:avLst/>
                          </a:prstGeom>
                          <a:noFill/>
                        </pic:spPr>
                      </pic:pic>
                    </a:graphicData>
                  </a:graphic>
                </wp:inline>
              </w:drawing>
            </w:r>
          </w:p>
        </w:tc>
        <w:tc>
          <w:tcPr>
            <w:tcW w:w="4589" w:type="dxa"/>
          </w:tcPr>
          <w:p w:rsidR="00504147" w:rsidRPr="00504147" w:rsidRDefault="0036552C" w:rsidP="0036552C">
            <w:pPr>
              <w:pStyle w:val="NoSpacing"/>
              <w:jc w:val="center"/>
              <w:rPr>
                <w:b/>
              </w:rPr>
            </w:pPr>
            <w:r>
              <w:rPr>
                <w:b/>
              </w:rPr>
              <w:t xml:space="preserve">Bajo cauca y </w:t>
            </w:r>
            <w:proofErr w:type="spellStart"/>
            <w:r>
              <w:rPr>
                <w:b/>
              </w:rPr>
              <w:t>Nechi</w:t>
            </w:r>
            <w:proofErr w:type="spellEnd"/>
          </w:p>
          <w:p w:rsidR="00504147" w:rsidRPr="00504147" w:rsidRDefault="00504147" w:rsidP="0036552C">
            <w:pPr>
              <w:pStyle w:val="NoSpacing"/>
              <w:jc w:val="center"/>
              <w:rPr>
                <w:b/>
              </w:rPr>
            </w:pPr>
            <w:r w:rsidRPr="00504147">
              <w:rPr>
                <w:b/>
                <w:noProof/>
                <w:lang w:val="es-CO" w:eastAsia="es-CO"/>
              </w:rPr>
              <w:drawing>
                <wp:inline distT="0" distB="0" distL="0" distR="0" wp14:anchorId="6B35CF9F" wp14:editId="0A6B0206">
                  <wp:extent cx="2746800" cy="2340000"/>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833"/>
                          <a:stretch/>
                        </pic:blipFill>
                        <pic:spPr bwMode="auto">
                          <a:xfrm>
                            <a:off x="0" y="0"/>
                            <a:ext cx="2746800" cy="2340000"/>
                          </a:xfrm>
                          <a:prstGeom prst="rect">
                            <a:avLst/>
                          </a:prstGeom>
                          <a:noFill/>
                          <a:ln>
                            <a:noFill/>
                          </a:ln>
                          <a:extLst>
                            <a:ext uri="{53640926-AAD7-44D8-BBD7-CCE9431645EC}">
                              <a14:shadowObscured xmlns:a14="http://schemas.microsoft.com/office/drawing/2010/main"/>
                            </a:ext>
                          </a:extLst>
                        </pic:spPr>
                      </pic:pic>
                    </a:graphicData>
                  </a:graphic>
                </wp:inline>
              </w:drawing>
            </w:r>
          </w:p>
          <w:p w:rsidR="00504147" w:rsidRPr="00504147" w:rsidRDefault="00504147" w:rsidP="0036552C">
            <w:pPr>
              <w:pStyle w:val="NoSpacing"/>
              <w:jc w:val="center"/>
              <w:rPr>
                <w:b/>
                <w:noProof/>
                <w:lang w:eastAsia="es-CO"/>
              </w:rPr>
            </w:pPr>
          </w:p>
        </w:tc>
      </w:tr>
      <w:tr w:rsidR="00504147" w:rsidRPr="00504147" w:rsidTr="0036552C">
        <w:tc>
          <w:tcPr>
            <w:tcW w:w="5031" w:type="dxa"/>
          </w:tcPr>
          <w:p w:rsidR="00504147" w:rsidRPr="00504147" w:rsidRDefault="00504147" w:rsidP="0036552C">
            <w:pPr>
              <w:pStyle w:val="NoSpacing"/>
              <w:jc w:val="center"/>
              <w:rPr>
                <w:b/>
              </w:rPr>
            </w:pPr>
            <w:r w:rsidRPr="00504147">
              <w:rPr>
                <w:b/>
              </w:rPr>
              <w:t>Bajo Magdalena</w:t>
            </w:r>
          </w:p>
          <w:p w:rsidR="00504147" w:rsidRPr="00504147" w:rsidRDefault="00504147" w:rsidP="0036552C">
            <w:pPr>
              <w:pStyle w:val="NoSpacing"/>
              <w:jc w:val="center"/>
              <w:rPr>
                <w:b/>
              </w:rPr>
            </w:pPr>
            <w:r w:rsidRPr="00504147">
              <w:rPr>
                <w:b/>
                <w:noProof/>
                <w:lang w:val="es-CO" w:eastAsia="es-CO"/>
              </w:rPr>
              <w:drawing>
                <wp:inline distT="0" distB="0" distL="0" distR="0" wp14:anchorId="24A87454" wp14:editId="6D838E22">
                  <wp:extent cx="2764800" cy="2340000"/>
                  <wp:effectExtent l="0" t="0" r="0" b="317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64800" cy="2340000"/>
                          </a:xfrm>
                          <a:prstGeom prst="rect">
                            <a:avLst/>
                          </a:prstGeom>
                          <a:noFill/>
                        </pic:spPr>
                      </pic:pic>
                    </a:graphicData>
                  </a:graphic>
                </wp:inline>
              </w:drawing>
            </w:r>
          </w:p>
          <w:p w:rsidR="00504147" w:rsidRPr="00504147" w:rsidRDefault="00504147" w:rsidP="0036552C">
            <w:pPr>
              <w:pStyle w:val="NoSpacing"/>
              <w:jc w:val="center"/>
              <w:rPr>
                <w:b/>
                <w:noProof/>
                <w:lang w:eastAsia="es-CO"/>
              </w:rPr>
            </w:pPr>
          </w:p>
        </w:tc>
        <w:tc>
          <w:tcPr>
            <w:tcW w:w="4589" w:type="dxa"/>
          </w:tcPr>
          <w:p w:rsidR="00504147" w:rsidRPr="00504147" w:rsidRDefault="00504147" w:rsidP="0036552C">
            <w:pPr>
              <w:pStyle w:val="NoSpacing"/>
              <w:jc w:val="center"/>
              <w:rPr>
                <w:b/>
              </w:rPr>
            </w:pPr>
            <w:r w:rsidRPr="00504147">
              <w:rPr>
                <w:b/>
              </w:rPr>
              <w:t xml:space="preserve">Medio Magdalena </w:t>
            </w:r>
            <w:r w:rsidR="0036552C">
              <w:rPr>
                <w:b/>
              </w:rPr>
              <w:t>–</w:t>
            </w:r>
            <w:r w:rsidRPr="00504147">
              <w:rPr>
                <w:b/>
              </w:rPr>
              <w:t xml:space="preserve"> Bogotá</w:t>
            </w:r>
            <w:r w:rsidR="0036552C">
              <w:rPr>
                <w:b/>
              </w:rPr>
              <w:t xml:space="preserve"> - Sumapaz </w:t>
            </w:r>
          </w:p>
          <w:p w:rsidR="00504147" w:rsidRPr="00504147" w:rsidRDefault="00504147" w:rsidP="0036552C">
            <w:pPr>
              <w:pStyle w:val="NoSpacing"/>
              <w:jc w:val="center"/>
              <w:rPr>
                <w:b/>
              </w:rPr>
            </w:pPr>
            <w:r w:rsidRPr="00504147">
              <w:rPr>
                <w:b/>
                <w:noProof/>
                <w:lang w:val="es-CO" w:eastAsia="es-CO"/>
              </w:rPr>
              <w:drawing>
                <wp:inline distT="0" distB="0" distL="0" distR="0" wp14:anchorId="6AF0A376" wp14:editId="2CBBE279">
                  <wp:extent cx="2754000" cy="2332800"/>
                  <wp:effectExtent l="0" t="0" r="825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06"/>
                          <a:stretch/>
                        </pic:blipFill>
                        <pic:spPr bwMode="auto">
                          <a:xfrm>
                            <a:off x="0" y="0"/>
                            <a:ext cx="2754000" cy="2332800"/>
                          </a:xfrm>
                          <a:prstGeom prst="rect">
                            <a:avLst/>
                          </a:prstGeom>
                          <a:noFill/>
                          <a:ln>
                            <a:noFill/>
                          </a:ln>
                          <a:extLst>
                            <a:ext uri="{53640926-AAD7-44D8-BBD7-CCE9431645EC}">
                              <a14:shadowObscured xmlns:a14="http://schemas.microsoft.com/office/drawing/2010/main"/>
                            </a:ext>
                          </a:extLst>
                        </pic:spPr>
                      </pic:pic>
                    </a:graphicData>
                  </a:graphic>
                </wp:inline>
              </w:drawing>
            </w:r>
          </w:p>
          <w:p w:rsidR="00504147" w:rsidRPr="00504147" w:rsidRDefault="00504147" w:rsidP="0036552C">
            <w:pPr>
              <w:pStyle w:val="NoSpacing"/>
              <w:jc w:val="center"/>
              <w:rPr>
                <w:b/>
                <w:noProof/>
                <w:lang w:eastAsia="es-CO"/>
              </w:rPr>
            </w:pPr>
          </w:p>
        </w:tc>
      </w:tr>
      <w:tr w:rsidR="00504147" w:rsidRPr="00504147" w:rsidTr="0036552C">
        <w:tc>
          <w:tcPr>
            <w:tcW w:w="9620" w:type="dxa"/>
            <w:gridSpan w:val="2"/>
          </w:tcPr>
          <w:p w:rsidR="00504147" w:rsidRPr="00504147" w:rsidRDefault="00504147" w:rsidP="0036552C">
            <w:pPr>
              <w:pStyle w:val="NoSpacing"/>
              <w:jc w:val="center"/>
              <w:rPr>
                <w:b/>
              </w:rPr>
            </w:pPr>
            <w:r w:rsidRPr="00504147">
              <w:rPr>
                <w:b/>
              </w:rPr>
              <w:t>Sogamoso</w:t>
            </w:r>
          </w:p>
          <w:p w:rsidR="00504147" w:rsidRPr="00504147" w:rsidRDefault="00504147" w:rsidP="0036552C">
            <w:pPr>
              <w:pStyle w:val="NoSpacing"/>
              <w:jc w:val="center"/>
              <w:rPr>
                <w:b/>
              </w:rPr>
            </w:pPr>
            <w:r w:rsidRPr="00504147">
              <w:rPr>
                <w:b/>
                <w:noProof/>
                <w:lang w:val="es-CO" w:eastAsia="es-CO"/>
              </w:rPr>
              <w:drawing>
                <wp:inline distT="0" distB="0" distL="0" distR="0" wp14:anchorId="29F58E89" wp14:editId="4C69D3F1">
                  <wp:extent cx="2764800" cy="2340000"/>
                  <wp:effectExtent l="0" t="0" r="0" b="317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764800" cy="2340000"/>
                          </a:xfrm>
                          <a:prstGeom prst="rect">
                            <a:avLst/>
                          </a:prstGeom>
                          <a:noFill/>
                        </pic:spPr>
                      </pic:pic>
                    </a:graphicData>
                  </a:graphic>
                </wp:inline>
              </w:drawing>
            </w:r>
          </w:p>
          <w:p w:rsidR="00504147" w:rsidRPr="00504147" w:rsidRDefault="00504147" w:rsidP="00754948">
            <w:pPr>
              <w:pStyle w:val="NoSpacing"/>
              <w:keepNext/>
              <w:jc w:val="center"/>
              <w:rPr>
                <w:b/>
                <w:noProof/>
                <w:lang w:eastAsia="es-CO"/>
              </w:rPr>
            </w:pPr>
          </w:p>
        </w:tc>
      </w:tr>
    </w:tbl>
    <w:p w:rsidR="004B7C03" w:rsidRDefault="004B7C03" w:rsidP="004B7C03">
      <w:pPr>
        <w:pStyle w:val="Caption"/>
        <w:keepNext/>
        <w:jc w:val="left"/>
      </w:pPr>
      <w:bookmarkStart w:id="55" w:name="_Ref394471172"/>
      <w:r>
        <w:lastRenderedPageBreak/>
        <w:t xml:space="preserve">Figura </w:t>
      </w:r>
      <w:r>
        <w:fldChar w:fldCharType="begin"/>
      </w:r>
      <w:r>
        <w:instrText xml:space="preserve"> SEQ Figura \* ARABIC </w:instrText>
      </w:r>
      <w:r>
        <w:fldChar w:fldCharType="separate"/>
      </w:r>
      <w:r w:rsidR="00754948">
        <w:rPr>
          <w:noProof/>
        </w:rPr>
        <w:t>26</w:t>
      </w:r>
      <w:r>
        <w:fldChar w:fldCharType="end"/>
      </w:r>
      <w:bookmarkEnd w:id="55"/>
      <w:r>
        <w:t xml:space="preserve"> </w:t>
      </w:r>
      <w:r w:rsidRPr="004868E4">
        <w:rPr>
          <w:b w:val="0"/>
        </w:rPr>
        <w:t xml:space="preserve">Anomalías </w:t>
      </w:r>
      <w:r w:rsidR="004868E4" w:rsidRPr="004868E4">
        <w:rPr>
          <w:b w:val="0"/>
        </w:rPr>
        <w:t xml:space="preserve">regionales </w:t>
      </w:r>
      <w:r w:rsidRPr="004868E4">
        <w:rPr>
          <w:b w:val="0"/>
        </w:rPr>
        <w:t>de precipitación en cien realizaciones obtenidas mediante el método k</w:t>
      </w:r>
      <w:r w:rsidR="00B720F6" w:rsidRPr="004868E4">
        <w:rPr>
          <w:b w:val="0"/>
        </w:rPr>
        <w:t>-</w:t>
      </w:r>
      <w:r w:rsidRPr="004868E4">
        <w:rPr>
          <w:b w:val="0"/>
        </w:rPr>
        <w:t>NN</w:t>
      </w:r>
      <w:r w:rsidR="00B15951">
        <w:rPr>
          <w:b w:val="0"/>
        </w:rPr>
        <w:t xml:space="preserve"> (2015-2089)</w:t>
      </w:r>
      <w:r w:rsidRPr="004868E4">
        <w:rPr>
          <w:b w:val="0"/>
        </w:rPr>
        <w:t>. Se resaltan las dos realizaciones seleccionadas (Rojo: Extrema seca y Verde: Extrema húmeda).</w:t>
      </w:r>
      <w:r w:rsidR="00B720F6" w:rsidRPr="004868E4">
        <w:rPr>
          <w:b w:val="0"/>
        </w:rPr>
        <w:t xml:space="preserve"> A. Series de tiempo totales anuales y b. Curvas de duración de los escenarios seleccionados</w:t>
      </w:r>
      <w:bookmarkEnd w:id="53"/>
      <w:r w:rsidR="008F79A5">
        <w:t xml:space="preserve">. </w:t>
      </w:r>
      <w:proofErr w:type="spellStart"/>
      <w:r w:rsidR="008F79A5">
        <w:t>Vease</w:t>
      </w:r>
      <w:proofErr w:type="spellEnd"/>
      <w:r w:rsidR="008F79A5">
        <w:t xml:space="preserve"> anexo 2 con las series de tiempo </w:t>
      </w:r>
      <w:r w:rsidR="00B15951">
        <w:t>correspondientes</w:t>
      </w:r>
      <w:r w:rsidR="008F79A5">
        <w:t>.</w:t>
      </w:r>
    </w:p>
    <w:p w:rsidR="004B7C03" w:rsidRDefault="004B7C03" w:rsidP="0026084D">
      <w:pPr>
        <w:spacing w:before="0" w:line="276" w:lineRule="auto"/>
        <w:jc w:val="left"/>
      </w:pPr>
      <w:r>
        <w:rPr>
          <w:noProof/>
          <w:lang w:eastAsia="es-CO"/>
        </w:rPr>
        <w:drawing>
          <wp:inline distT="0" distB="0" distL="0" distR="0" wp14:anchorId="0AB9088D" wp14:editId="7789BA86">
            <wp:extent cx="5612130" cy="2967355"/>
            <wp:effectExtent l="0" t="0" r="26670" b="444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4B7C03" w:rsidRDefault="004B7C03" w:rsidP="0026084D">
      <w:pPr>
        <w:spacing w:before="0" w:line="276" w:lineRule="auto"/>
        <w:jc w:val="left"/>
      </w:pPr>
      <w:r>
        <w:rPr>
          <w:noProof/>
          <w:lang w:eastAsia="es-CO"/>
        </w:rPr>
        <w:drawing>
          <wp:inline distT="0" distB="0" distL="0" distR="0" wp14:anchorId="79C59472" wp14:editId="2BDCDDAA">
            <wp:extent cx="5500048" cy="2388359"/>
            <wp:effectExtent l="0" t="0" r="5715"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4B7C03" w:rsidRDefault="004B7C03" w:rsidP="0026084D">
      <w:pPr>
        <w:spacing w:before="0" w:line="276" w:lineRule="auto"/>
        <w:jc w:val="left"/>
      </w:pPr>
    </w:p>
    <w:p w:rsidR="00D9273B" w:rsidRDefault="00D9273B" w:rsidP="0026084D">
      <w:pPr>
        <w:spacing w:before="0" w:line="276" w:lineRule="auto"/>
        <w:jc w:val="left"/>
      </w:pPr>
      <w:r>
        <w:br w:type="page"/>
      </w:r>
    </w:p>
    <w:p w:rsidR="00E36273" w:rsidRDefault="00E36273"/>
    <w:p w:rsidR="00D9273B" w:rsidRDefault="00D9273B"/>
    <w:p w:rsidR="00D9273B" w:rsidRDefault="00D9273B"/>
    <w:p w:rsidR="0049337A" w:rsidRDefault="0049337A" w:rsidP="00E36273">
      <w:pPr>
        <w:pStyle w:val="Heading1"/>
      </w:pPr>
    </w:p>
    <w:p w:rsidR="0049337A" w:rsidRDefault="0049337A" w:rsidP="0049337A"/>
    <w:p w:rsidR="0049337A" w:rsidRDefault="0049337A" w:rsidP="00A66C03">
      <w:pPr>
        <w:pStyle w:val="Heading1"/>
        <w:numPr>
          <w:ilvl w:val="0"/>
          <w:numId w:val="14"/>
        </w:numPr>
      </w:pPr>
      <w:bookmarkStart w:id="56" w:name="_Toc394474157"/>
      <w:r>
        <w:t>Conclusiones</w:t>
      </w:r>
      <w:bookmarkEnd w:id="56"/>
    </w:p>
    <w:p w:rsidR="00C4403E" w:rsidRDefault="00C4403E" w:rsidP="00C4403E">
      <w:r>
        <w:t>Este informe presenta</w:t>
      </w:r>
      <w:r w:rsidRPr="00C4403E">
        <w:t xml:space="preserve"> </w:t>
      </w:r>
      <w:r>
        <w:t xml:space="preserve">series meteorológicas de estado de tiempo (diarias) informadas por cambio climático en la cuenca Magdalena Cauca, para </w:t>
      </w:r>
      <w:r w:rsidRPr="00C4403E">
        <w:t xml:space="preserve">escenarios de cambio climático de temperatura media y precipitación, usando los </w:t>
      </w:r>
      <w:r>
        <w:t xml:space="preserve">resultados </w:t>
      </w:r>
      <w:proofErr w:type="spellStart"/>
      <w:r>
        <w:t>ma</w:t>
      </w:r>
      <w:r w:rsidR="00E7370F">
        <w:t>s</w:t>
      </w:r>
      <w:proofErr w:type="spellEnd"/>
      <w:r w:rsidR="00E7370F">
        <w:t xml:space="preserve"> recientes del proyecto CMIP5 - </w:t>
      </w:r>
      <w:r w:rsidR="007335CC">
        <w:t xml:space="preserve">Escenario </w:t>
      </w:r>
      <w:r w:rsidRPr="00C4403E">
        <w:t xml:space="preserve">RCP8.5. </w:t>
      </w:r>
    </w:p>
    <w:p w:rsidR="00C4403E" w:rsidRDefault="00C4403E" w:rsidP="00C4403E">
      <w:r>
        <w:t>Los escenarios se generaron</w:t>
      </w:r>
      <w:r w:rsidRPr="00C4403E">
        <w:t xml:space="preserve"> usando </w:t>
      </w:r>
      <w:r>
        <w:t>el método K-NN para secuencias d</w:t>
      </w:r>
      <w:r w:rsidR="00B15951">
        <w:t>e resolución diaria desde 2015 hasta</w:t>
      </w:r>
      <w:r>
        <w:t xml:space="preserve"> 2089</w:t>
      </w:r>
      <w:r w:rsidRPr="00C4403E">
        <w:t>, tomando como referencia</w:t>
      </w:r>
      <w:r w:rsidR="002E7C8F">
        <w:t xml:space="preserve"> las observaciones entre</w:t>
      </w:r>
      <w:r w:rsidRPr="00C4403E">
        <w:t xml:space="preserve"> </w:t>
      </w:r>
      <w:r>
        <w:t>1970</w:t>
      </w:r>
      <w:r w:rsidRPr="00C4403E">
        <w:t>-</w:t>
      </w:r>
      <w:r>
        <w:t>2010</w:t>
      </w:r>
      <w:r w:rsidR="007335CC">
        <w:t xml:space="preserve"> y el modelo MPI</w:t>
      </w:r>
      <w:r w:rsidR="00E040A6">
        <w:t>-ESM</w:t>
      </w:r>
      <w:r w:rsidR="007335CC">
        <w:t xml:space="preserve">-MR (Max </w:t>
      </w:r>
      <w:proofErr w:type="spellStart"/>
      <w:r w:rsidR="007335CC">
        <w:t>Plank</w:t>
      </w:r>
      <w:proofErr w:type="spellEnd"/>
      <w:r w:rsidR="007335CC">
        <w:t xml:space="preserve"> </w:t>
      </w:r>
      <w:proofErr w:type="spellStart"/>
      <w:r w:rsidR="007335CC">
        <w:t>Institute</w:t>
      </w:r>
      <w:proofErr w:type="spellEnd"/>
      <w:r w:rsidR="007335CC">
        <w:t xml:space="preserve">), cuyas </w:t>
      </w:r>
      <w:r w:rsidRPr="00C4403E">
        <w:t xml:space="preserve">proyecciones climáticas </w:t>
      </w:r>
      <w:r w:rsidR="0076499B">
        <w:t xml:space="preserve">se encontró </w:t>
      </w:r>
      <w:r w:rsidRPr="00C4403E">
        <w:t xml:space="preserve">reflejan </w:t>
      </w:r>
      <w:r w:rsidR="007335CC">
        <w:t xml:space="preserve">la mayoría de los </w:t>
      </w:r>
      <w:r w:rsidRPr="00C4403E">
        <w:t xml:space="preserve">patrones </w:t>
      </w:r>
      <w:r>
        <w:t xml:space="preserve">de estado del tiempo </w:t>
      </w:r>
      <w:r w:rsidR="0076499B">
        <w:t>locales</w:t>
      </w:r>
      <w:r w:rsidRPr="00C4403E">
        <w:t xml:space="preserve">. </w:t>
      </w:r>
      <w:r w:rsidR="002E7C8F">
        <w:t>Si bien se evaluó una cantidad importante se modelos</w:t>
      </w:r>
      <w:r w:rsidR="007335CC">
        <w:t>,</w:t>
      </w:r>
      <w:r w:rsidR="002E7C8F">
        <w:t xml:space="preserve"> el escenario seleccionado se basó en un enfoque de secuencias informadas por </w:t>
      </w:r>
      <w:r w:rsidR="007335CC">
        <w:t xml:space="preserve">el </w:t>
      </w:r>
      <w:r w:rsidR="0076499B">
        <w:t>modelo</w:t>
      </w:r>
      <w:r w:rsidR="002E7C8F">
        <w:t xml:space="preserve"> de mejor desempeño</w:t>
      </w:r>
      <w:r w:rsidR="007335CC">
        <w:t>,</w:t>
      </w:r>
      <w:r w:rsidR="002E7C8F">
        <w:t xml:space="preserve"> debido a que se encontró que hay modelos que presentan </w:t>
      </w:r>
      <w:r w:rsidR="007335CC">
        <w:t>sesgos considerables en la estimación de los diferentes atributos del clima</w:t>
      </w:r>
      <w:r w:rsidR="002E7C8F">
        <w:t>, y que en consecuencia</w:t>
      </w:r>
      <w:r w:rsidR="007335CC">
        <w:t>,</w:t>
      </w:r>
      <w:r w:rsidR="002E7C8F">
        <w:t xml:space="preserve"> </w:t>
      </w:r>
      <w:r w:rsidR="0076499B">
        <w:t xml:space="preserve">se consideran </w:t>
      </w:r>
      <w:r w:rsidR="007335CC">
        <w:t>no representativos de los factores generadores del clima local</w:t>
      </w:r>
      <w:r w:rsidR="002E7C8F">
        <w:t>.</w:t>
      </w:r>
    </w:p>
    <w:p w:rsidR="00E040A6" w:rsidRDefault="00B15951" w:rsidP="00E7370F">
      <w:r>
        <w:t xml:space="preserve">Las series sintéticas fueron generadas para las estaciones locales (1259 estaciones de precipitación y 184 estaciones de temperatura). </w:t>
      </w:r>
      <w:r w:rsidR="00E7370F">
        <w:t xml:space="preserve">Los resultados de este análisis aportan y complementan a los estudios existentes sobre cambio climático en la cuenca, específicamente en la representación a escala reducida de atributos de la variabilidad climática a pasos de tiempo diarios y semanales, que hasta el momento no se encuentran disponibles </w:t>
      </w:r>
      <w:r w:rsidR="00E040A6">
        <w:t xml:space="preserve">en los </w:t>
      </w:r>
      <w:r w:rsidR="00E7370F">
        <w:t>estudios previos implementados por el IDEAM y otras instituciones (</w:t>
      </w:r>
      <w:proofErr w:type="spellStart"/>
      <w:r w:rsidR="00E7370F">
        <w:t>WorldClim</w:t>
      </w:r>
      <w:proofErr w:type="spellEnd"/>
      <w:r w:rsidR="00E7370F">
        <w:t xml:space="preserve"> y </w:t>
      </w:r>
      <w:proofErr w:type="spellStart"/>
      <w:r w:rsidR="00E7370F">
        <w:t>ClimateWizard</w:t>
      </w:r>
      <w:proofErr w:type="spellEnd"/>
      <w:r w:rsidR="00E7370F">
        <w:t>). Si bien estos resultados aportan mayor detalle en relación con las escalas temporales a los estudios previos, a niveles  de agregación mayores (anuales y mensuales)  los resultados obtenidos corroboran la información obtenida por otros estudios, por ejemplo</w:t>
      </w:r>
      <w:r w:rsidR="00E040A6">
        <w:t xml:space="preserve">, los incrementos esperados en la temperatura a mitad a 2050 para el escenario RCP 8.5 (+0.9 </w:t>
      </w:r>
      <w:r w:rsidR="00E040A6">
        <w:rPr>
          <w:rFonts w:cs="Arial"/>
        </w:rPr>
        <w:t xml:space="preserve">± </w:t>
      </w:r>
      <w:r w:rsidR="00E040A6">
        <w:t xml:space="preserve">0.4°C). </w:t>
      </w:r>
    </w:p>
    <w:p w:rsidR="0049337A" w:rsidRDefault="0049337A" w:rsidP="00E7370F">
      <w:pPr>
        <w:rPr>
          <w:rFonts w:eastAsiaTheme="majorEastAsia" w:cstheme="majorBidi"/>
          <w:bCs/>
          <w:color w:val="365F91" w:themeColor="accent1" w:themeShade="BF"/>
          <w:sz w:val="32"/>
          <w:szCs w:val="28"/>
        </w:rPr>
      </w:pPr>
      <w:r>
        <w:br w:type="page"/>
      </w:r>
    </w:p>
    <w:p w:rsidR="0049337A" w:rsidRDefault="0049337A" w:rsidP="00E36273">
      <w:pPr>
        <w:pStyle w:val="Heading1"/>
      </w:pPr>
    </w:p>
    <w:p w:rsidR="0049337A" w:rsidRDefault="0049337A" w:rsidP="00E36273">
      <w:pPr>
        <w:pStyle w:val="Heading1"/>
      </w:pPr>
    </w:p>
    <w:p w:rsidR="0049337A" w:rsidRDefault="0049337A" w:rsidP="00E36273">
      <w:pPr>
        <w:pStyle w:val="Heading1"/>
      </w:pPr>
    </w:p>
    <w:p w:rsidR="0049337A" w:rsidRDefault="0049337A" w:rsidP="00E36273">
      <w:pPr>
        <w:pStyle w:val="Heading1"/>
      </w:pPr>
    </w:p>
    <w:p w:rsidR="00E36273" w:rsidRDefault="00E36273" w:rsidP="00E36273">
      <w:pPr>
        <w:pStyle w:val="Heading1"/>
      </w:pPr>
      <w:bookmarkStart w:id="57" w:name="_Toc394474158"/>
      <w:r>
        <w:t>Referencias bibliográficas</w:t>
      </w:r>
      <w:bookmarkEnd w:id="57"/>
    </w:p>
    <w:p w:rsidR="00E36273" w:rsidRDefault="00E36273"/>
    <w:p w:rsidR="0076499B" w:rsidRPr="0076499B" w:rsidRDefault="00E36273">
      <w:pPr>
        <w:pStyle w:val="NormalWeb"/>
        <w:ind w:left="480" w:hanging="480"/>
        <w:divId w:val="1699088384"/>
        <w:rPr>
          <w:rFonts w:ascii="Arial" w:hAnsi="Arial" w:cs="Arial"/>
          <w:noProof/>
          <w:sz w:val="22"/>
        </w:rPr>
      </w:pPr>
      <w:r>
        <w:fldChar w:fldCharType="begin" w:fldLock="1"/>
      </w:r>
      <w:r w:rsidRPr="00186F7F">
        <w:instrText xml:space="preserve">ADDIN Mendeley Bibliography CSL_BIBLIOGRAPHY </w:instrText>
      </w:r>
      <w:r>
        <w:fldChar w:fldCharType="separate"/>
      </w:r>
      <w:r w:rsidR="0076499B" w:rsidRPr="0076499B">
        <w:rPr>
          <w:rFonts w:ascii="Arial" w:hAnsi="Arial" w:cs="Arial"/>
          <w:noProof/>
          <w:sz w:val="22"/>
        </w:rPr>
        <w:t xml:space="preserve">Domínguez, E., 2005. Pronóstico probabilístico de afluencias para la evaluación de riesgos en embalses. </w:t>
      </w:r>
      <w:r w:rsidR="0076499B" w:rsidRPr="0076499B">
        <w:rPr>
          <w:rFonts w:ascii="Arial" w:hAnsi="Arial" w:cs="Arial"/>
          <w:i/>
          <w:iCs/>
          <w:noProof/>
          <w:sz w:val="22"/>
        </w:rPr>
        <w:t>Avances en Recursos Hidráulicos</w:t>
      </w:r>
      <w:r w:rsidR="0076499B" w:rsidRPr="0076499B">
        <w:rPr>
          <w:rFonts w:ascii="Arial" w:hAnsi="Arial" w:cs="Arial"/>
          <w:noProof/>
          <w:sz w:val="22"/>
        </w:rPr>
        <w:t>, 12, p.25.</w:t>
      </w:r>
    </w:p>
    <w:p w:rsidR="0076499B" w:rsidRPr="00ED5E23" w:rsidRDefault="0076499B">
      <w:pPr>
        <w:pStyle w:val="NormalWeb"/>
        <w:ind w:left="480" w:hanging="480"/>
        <w:divId w:val="1699088384"/>
        <w:rPr>
          <w:rFonts w:ascii="Arial" w:hAnsi="Arial" w:cs="Arial"/>
          <w:noProof/>
          <w:sz w:val="22"/>
          <w:lang w:val="en-US"/>
        </w:rPr>
      </w:pPr>
      <w:r w:rsidRPr="0076499B">
        <w:rPr>
          <w:rFonts w:ascii="Arial" w:hAnsi="Arial" w:cs="Arial"/>
          <w:noProof/>
          <w:sz w:val="22"/>
        </w:rPr>
        <w:t xml:space="preserve">Gangopadhyay, S., Clark, M. &amp; Rajagopalan, B., 2005. </w:t>
      </w:r>
      <w:r w:rsidRPr="00ED5E23">
        <w:rPr>
          <w:rFonts w:ascii="Arial" w:hAnsi="Arial" w:cs="Arial"/>
          <w:noProof/>
          <w:sz w:val="22"/>
          <w:lang w:val="en-US"/>
        </w:rPr>
        <w:t xml:space="preserve">Statistical downscaling using K -nearest neighbors. </w:t>
      </w:r>
      <w:r w:rsidRPr="00ED5E23">
        <w:rPr>
          <w:rFonts w:ascii="Arial" w:hAnsi="Arial" w:cs="Arial"/>
          <w:i/>
          <w:iCs/>
          <w:noProof/>
          <w:sz w:val="22"/>
          <w:lang w:val="en-US"/>
        </w:rPr>
        <w:t>Water Resources Research</w:t>
      </w:r>
      <w:r w:rsidRPr="00ED5E23">
        <w:rPr>
          <w:rFonts w:ascii="Arial" w:hAnsi="Arial" w:cs="Arial"/>
          <w:noProof/>
          <w:sz w:val="22"/>
          <w:lang w:val="en-US"/>
        </w:rPr>
        <w:t>, 41(2), p.n/a–n/a. Available at: http://doi.wiley.com/10.1029/2004WR003444 [Accessed June 20, 2014].</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t xml:space="preserve">Gutmann, E. et al., 2013. </w:t>
      </w:r>
      <w:r w:rsidRPr="00ED5E23">
        <w:rPr>
          <w:rFonts w:ascii="Arial" w:hAnsi="Arial" w:cs="Arial"/>
          <w:i/>
          <w:iCs/>
          <w:noProof/>
          <w:sz w:val="22"/>
          <w:lang w:val="en-US"/>
        </w:rPr>
        <w:t>Statistical Downscaling Inter Comparison</w:t>
      </w:r>
      <w:r w:rsidRPr="00ED5E23">
        <w:rPr>
          <w:rFonts w:ascii="Arial" w:hAnsi="Arial" w:cs="Arial"/>
          <w:noProof/>
          <w:sz w:val="22"/>
          <w:lang w:val="en-US"/>
        </w:rPr>
        <w:t>, Available at: http://www.cesm.ucar.edu/events/ws.2013/presentations/SDWG/gutmann.pdf.</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t xml:space="preserve">Hijmans, R.J. et al., 2005. Very high resolution interpolated climate surfaces for global land areas. </w:t>
      </w:r>
      <w:r w:rsidRPr="00ED5E23">
        <w:rPr>
          <w:rFonts w:ascii="Arial" w:hAnsi="Arial" w:cs="Arial"/>
          <w:i/>
          <w:iCs/>
          <w:noProof/>
          <w:sz w:val="22"/>
          <w:lang w:val="en-US"/>
        </w:rPr>
        <w:t>International Journal of Climatology</w:t>
      </w:r>
      <w:r w:rsidRPr="00ED5E23">
        <w:rPr>
          <w:rFonts w:ascii="Arial" w:hAnsi="Arial" w:cs="Arial"/>
          <w:noProof/>
          <w:sz w:val="22"/>
          <w:lang w:val="en-US"/>
        </w:rPr>
        <w:t>, 25(15), pp.1965–1978. Available at: http://doi.wiley.com/10.1002/joc.1276 [Accessed May 25, 2014].</w:t>
      </w:r>
    </w:p>
    <w:p w:rsidR="0076499B" w:rsidRPr="00ED5E23" w:rsidRDefault="0076499B">
      <w:pPr>
        <w:pStyle w:val="NormalWeb"/>
        <w:ind w:left="480" w:hanging="480"/>
        <w:divId w:val="1699088384"/>
        <w:rPr>
          <w:rFonts w:ascii="Arial" w:hAnsi="Arial" w:cs="Arial"/>
          <w:noProof/>
          <w:sz w:val="22"/>
          <w:lang w:val="en-US"/>
        </w:rPr>
      </w:pPr>
      <w:r w:rsidRPr="0076499B">
        <w:rPr>
          <w:rFonts w:ascii="Arial" w:hAnsi="Arial" w:cs="Arial"/>
          <w:noProof/>
          <w:sz w:val="22"/>
        </w:rPr>
        <w:t xml:space="preserve">Hijmans, R.J., Cameron, S. &amp; Parra, J., 2013. </w:t>
      </w:r>
      <w:r w:rsidRPr="00ED5E23">
        <w:rPr>
          <w:rFonts w:ascii="Arial" w:hAnsi="Arial" w:cs="Arial"/>
          <w:noProof/>
          <w:sz w:val="22"/>
          <w:lang w:val="en-US"/>
        </w:rPr>
        <w:t>WorldClim - Global Climate Data. Available at: http://www.worldclim.org/about.</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t xml:space="preserve">Koutsoyiannis, D., 2010. </w:t>
      </w:r>
      <w:r w:rsidRPr="00ED5E23">
        <w:rPr>
          <w:rFonts w:ascii="Arial" w:hAnsi="Arial" w:cs="Arial"/>
          <w:i/>
          <w:iCs/>
          <w:noProof/>
          <w:sz w:val="22"/>
          <w:lang w:val="en-US"/>
        </w:rPr>
        <w:t>HESS Opinions</w:t>
      </w:r>
      <w:r w:rsidRPr="00ED5E23">
        <w:rPr>
          <w:rFonts w:ascii="Arial" w:hAnsi="Arial" w:cs="Arial"/>
          <w:noProof/>
          <w:sz w:val="22"/>
          <w:lang w:val="en-US"/>
        </w:rPr>
        <w:t xml:space="preserve"> “A random walk on water.” </w:t>
      </w:r>
      <w:r w:rsidRPr="00ED5E23">
        <w:rPr>
          <w:rFonts w:ascii="Arial" w:hAnsi="Arial" w:cs="Arial"/>
          <w:i/>
          <w:iCs/>
          <w:noProof/>
          <w:sz w:val="22"/>
          <w:lang w:val="en-US"/>
        </w:rPr>
        <w:t>Hydrology and Earth System Sciences</w:t>
      </w:r>
      <w:r w:rsidRPr="00ED5E23">
        <w:rPr>
          <w:rFonts w:ascii="Arial" w:hAnsi="Arial" w:cs="Arial"/>
          <w:noProof/>
          <w:sz w:val="22"/>
          <w:lang w:val="en-US"/>
        </w:rPr>
        <w:t>, 14(3), pp.585–601. Available at: http://www.hydrol-earth-syst-sci.net/14/585/2010/.</w:t>
      </w:r>
    </w:p>
    <w:p w:rsidR="0076499B" w:rsidRPr="0076499B" w:rsidRDefault="0076499B">
      <w:pPr>
        <w:pStyle w:val="NormalWeb"/>
        <w:ind w:left="480" w:hanging="480"/>
        <w:divId w:val="1699088384"/>
        <w:rPr>
          <w:rFonts w:ascii="Arial" w:hAnsi="Arial" w:cs="Arial"/>
          <w:noProof/>
          <w:sz w:val="22"/>
        </w:rPr>
      </w:pPr>
      <w:r w:rsidRPr="00ED5E23">
        <w:rPr>
          <w:rFonts w:ascii="Arial" w:hAnsi="Arial" w:cs="Arial"/>
          <w:noProof/>
          <w:sz w:val="22"/>
          <w:lang w:val="en-US"/>
        </w:rPr>
        <w:t xml:space="preserve">Moss, R.H. et al., 2010. The next generation of scenarios for climate change research and assessment. </w:t>
      </w:r>
      <w:r w:rsidRPr="0076499B">
        <w:rPr>
          <w:rFonts w:ascii="Arial" w:hAnsi="Arial" w:cs="Arial"/>
          <w:i/>
          <w:iCs/>
          <w:noProof/>
          <w:sz w:val="22"/>
        </w:rPr>
        <w:t>Nature</w:t>
      </w:r>
      <w:r w:rsidRPr="0076499B">
        <w:rPr>
          <w:rFonts w:ascii="Arial" w:hAnsi="Arial" w:cs="Arial"/>
          <w:noProof/>
          <w:sz w:val="22"/>
        </w:rPr>
        <w:t>, 463.</w:t>
      </w:r>
    </w:p>
    <w:p w:rsidR="0076499B" w:rsidRPr="0076499B" w:rsidRDefault="0076499B">
      <w:pPr>
        <w:pStyle w:val="NormalWeb"/>
        <w:ind w:left="480" w:hanging="480"/>
        <w:divId w:val="1699088384"/>
        <w:rPr>
          <w:rFonts w:ascii="Arial" w:hAnsi="Arial" w:cs="Arial"/>
          <w:noProof/>
          <w:sz w:val="22"/>
        </w:rPr>
      </w:pPr>
      <w:r w:rsidRPr="0076499B">
        <w:rPr>
          <w:rFonts w:ascii="Arial" w:hAnsi="Arial" w:cs="Arial"/>
          <w:noProof/>
          <w:sz w:val="22"/>
        </w:rPr>
        <w:t xml:space="preserve">Ruiz, F. et al., 2013. </w:t>
      </w:r>
      <w:r w:rsidRPr="0076499B">
        <w:rPr>
          <w:rFonts w:ascii="Arial" w:hAnsi="Arial" w:cs="Arial"/>
          <w:i/>
          <w:iCs/>
          <w:noProof/>
          <w:sz w:val="22"/>
        </w:rPr>
        <w:t>Informe de Escenarios de Cambio Climático para Temperatura y Precipitación en Colombia</w:t>
      </w:r>
      <w:r w:rsidRPr="0076499B">
        <w:rPr>
          <w:rFonts w:ascii="Arial" w:hAnsi="Arial" w:cs="Arial"/>
          <w:noProof/>
          <w:sz w:val="22"/>
        </w:rPr>
        <w:t>, Bogotá.</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t xml:space="preserve">Tippett, M.K. &amp; DelSole, T., 2013. Constructed Analogs and Linear Regression. </w:t>
      </w:r>
      <w:r w:rsidRPr="00ED5E23">
        <w:rPr>
          <w:rFonts w:ascii="Arial" w:hAnsi="Arial" w:cs="Arial"/>
          <w:i/>
          <w:iCs/>
          <w:noProof/>
          <w:sz w:val="22"/>
          <w:lang w:val="en-US"/>
        </w:rPr>
        <w:t>Monthly Weather Review</w:t>
      </w:r>
      <w:r w:rsidRPr="00ED5E23">
        <w:rPr>
          <w:rFonts w:ascii="Arial" w:hAnsi="Arial" w:cs="Arial"/>
          <w:noProof/>
          <w:sz w:val="22"/>
          <w:lang w:val="en-US"/>
        </w:rPr>
        <w:t>, 141(7), pp.2519–2525. Available at: http://journals.ametsoc.org/doi/abs/10.1175/MWR-D-12-00223.1 [Accessed June 26, 2014].</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lastRenderedPageBreak/>
        <w:t xml:space="preserve">Yates, D. et al., 2003. A technique for generating regional climate scenarios using a nearest-neighbor algorithm. </w:t>
      </w:r>
      <w:r w:rsidRPr="00ED5E23">
        <w:rPr>
          <w:rFonts w:ascii="Arial" w:hAnsi="Arial" w:cs="Arial"/>
          <w:i/>
          <w:iCs/>
          <w:noProof/>
          <w:sz w:val="22"/>
          <w:lang w:val="en-US"/>
        </w:rPr>
        <w:t>Water Resources Research</w:t>
      </w:r>
      <w:r w:rsidRPr="00ED5E23">
        <w:rPr>
          <w:rFonts w:ascii="Arial" w:hAnsi="Arial" w:cs="Arial"/>
          <w:noProof/>
          <w:sz w:val="22"/>
          <w:lang w:val="en-US"/>
        </w:rPr>
        <w:t>, 39(7), p.n/a–n/a. Available at: http://doi.wiley.com/10.1029/2002WR001769 [Accessed June 5, 2014].</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t xml:space="preserve">Yates, D. et al., 2005. WEAP 21. A demand, priority and preference driven water planning model. Part 2 : Aiding Freshwater Ecosystem Service Evaluation. </w:t>
      </w:r>
      <w:r w:rsidRPr="00ED5E23">
        <w:rPr>
          <w:rFonts w:ascii="Arial" w:hAnsi="Arial" w:cs="Arial"/>
          <w:i/>
          <w:iCs/>
          <w:noProof/>
          <w:sz w:val="22"/>
          <w:lang w:val="en-US"/>
        </w:rPr>
        <w:t>Water International</w:t>
      </w:r>
      <w:r w:rsidRPr="00ED5E23">
        <w:rPr>
          <w:rFonts w:ascii="Arial" w:hAnsi="Arial" w:cs="Arial"/>
          <w:noProof/>
          <w:sz w:val="22"/>
          <w:lang w:val="en-US"/>
        </w:rPr>
        <w:t>, 30(4), pp.501–512.</w:t>
      </w:r>
    </w:p>
    <w:p w:rsidR="0076499B" w:rsidRPr="00ED5E23" w:rsidRDefault="0076499B">
      <w:pPr>
        <w:pStyle w:val="NormalWeb"/>
        <w:ind w:left="480" w:hanging="480"/>
        <w:divId w:val="1699088384"/>
        <w:rPr>
          <w:rFonts w:ascii="Arial" w:hAnsi="Arial" w:cs="Arial"/>
          <w:noProof/>
          <w:sz w:val="22"/>
          <w:lang w:val="en-US"/>
        </w:rPr>
      </w:pPr>
      <w:r w:rsidRPr="00ED5E23">
        <w:rPr>
          <w:rFonts w:ascii="Arial" w:hAnsi="Arial" w:cs="Arial"/>
          <w:noProof/>
          <w:sz w:val="22"/>
          <w:lang w:val="en-US"/>
        </w:rPr>
        <w:t>Young, C.A. et al., MODELING THE HYDROLOGY OF CLIMATE CHANGE IN CALIFORNIA ’ S SIERRA NEVADA FOR SUBWATERSHED SCALE ADAPTATION 1. , pp.1–15.</w:t>
      </w:r>
    </w:p>
    <w:p w:rsidR="00E36273" w:rsidRDefault="00E36273" w:rsidP="0076499B">
      <w:pPr>
        <w:pStyle w:val="NormalWeb"/>
        <w:ind w:left="480" w:hanging="480"/>
        <w:divId w:val="369300746"/>
      </w:pPr>
      <w:r>
        <w:fldChar w:fldCharType="end"/>
      </w:r>
    </w:p>
    <w:sectPr w:rsidR="00E36273" w:rsidSect="000F32F6">
      <w:footerReference w:type="default" r:id="rId81"/>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336F" w:rsidRDefault="00EC336F" w:rsidP="00376F46">
      <w:pPr>
        <w:spacing w:after="0"/>
      </w:pPr>
      <w:r>
        <w:separator/>
      </w:r>
    </w:p>
  </w:endnote>
  <w:endnote w:type="continuationSeparator" w:id="0">
    <w:p w:rsidR="00EC336F" w:rsidRDefault="00EC336F" w:rsidP="00376F4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ill Sans MT Condensed">
    <w:altName w:val="Arial Narrow"/>
    <w:panose1 w:val="020B0506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6252354"/>
      <w:docPartObj>
        <w:docPartGallery w:val="Page Numbers (Bottom of Page)"/>
        <w:docPartUnique/>
      </w:docPartObj>
    </w:sdtPr>
    <w:sdtEndPr/>
    <w:sdtContent>
      <w:p w:rsidR="0032354D" w:rsidRDefault="0032354D">
        <w:pPr>
          <w:pStyle w:val="Footer"/>
          <w:jc w:val="right"/>
        </w:pPr>
        <w:r>
          <w:fldChar w:fldCharType="begin"/>
        </w:r>
        <w:r>
          <w:instrText>PAGE   \* MERGEFORMAT</w:instrText>
        </w:r>
        <w:r>
          <w:fldChar w:fldCharType="separate"/>
        </w:r>
        <w:r w:rsidR="005C2738" w:rsidRPr="005C2738">
          <w:rPr>
            <w:noProof/>
            <w:lang w:val="es-ES"/>
          </w:rPr>
          <w:t>42</w:t>
        </w:r>
        <w:r>
          <w:fldChar w:fldCharType="end"/>
        </w:r>
      </w:p>
    </w:sdtContent>
  </w:sdt>
  <w:p w:rsidR="0032354D" w:rsidRDefault="003235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336F" w:rsidRDefault="00EC336F" w:rsidP="00376F46">
      <w:pPr>
        <w:spacing w:after="0"/>
      </w:pPr>
      <w:r>
        <w:separator/>
      </w:r>
    </w:p>
  </w:footnote>
  <w:footnote w:type="continuationSeparator" w:id="0">
    <w:p w:rsidR="00EC336F" w:rsidRDefault="00EC336F" w:rsidP="00376F46">
      <w:pPr>
        <w:spacing w:after="0"/>
      </w:pPr>
      <w:r>
        <w:continuationSeparator/>
      </w:r>
    </w:p>
  </w:footnote>
  <w:footnote w:id="1">
    <w:p w:rsidR="0032354D" w:rsidRPr="00B86F83" w:rsidRDefault="0032354D">
      <w:pPr>
        <w:pStyle w:val="FootnoteText"/>
        <w:rPr>
          <w:lang w:val="es-CO"/>
        </w:rPr>
      </w:pPr>
      <w:r>
        <w:rPr>
          <w:rStyle w:val="FootnoteReference"/>
        </w:rPr>
        <w:footnoteRef/>
      </w:r>
      <w:r w:rsidRPr="00B86F83">
        <w:rPr>
          <w:lang w:val="es-CO"/>
        </w:rPr>
        <w:t xml:space="preserve"> </w:t>
      </w:r>
      <w:r>
        <w:rPr>
          <w:lang w:val="es-CO"/>
        </w:rPr>
        <w:t>Desde 1850, los n</w:t>
      </w:r>
      <w:r w:rsidRPr="00B86F83">
        <w:rPr>
          <w:lang w:val="es-CO"/>
        </w:rPr>
        <w:t>iveles de CO2 han aumentado más de un 40 por ciento, por encima del nivel pr</w:t>
      </w:r>
      <w:r>
        <w:rPr>
          <w:lang w:val="es-CO"/>
        </w:rPr>
        <w:t>eindustrial de 278 ppm en torno</w:t>
      </w:r>
      <w:r w:rsidRPr="00B86F83">
        <w:rPr>
          <w:lang w:val="es-CO"/>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5425"/>
    <w:multiLevelType w:val="hybridMultilevel"/>
    <w:tmpl w:val="C186BE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4BC580A"/>
    <w:multiLevelType w:val="hybridMultilevel"/>
    <w:tmpl w:val="2A3ED2E6"/>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09577364"/>
    <w:multiLevelType w:val="hybridMultilevel"/>
    <w:tmpl w:val="48A0A7B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22392395"/>
    <w:multiLevelType w:val="multilevel"/>
    <w:tmpl w:val="CEB8E26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35232DD"/>
    <w:multiLevelType w:val="hybridMultilevel"/>
    <w:tmpl w:val="302C88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3B50392B"/>
    <w:multiLevelType w:val="hybridMultilevel"/>
    <w:tmpl w:val="A75AB5E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
    <w:nsid w:val="3C542420"/>
    <w:multiLevelType w:val="hybridMultilevel"/>
    <w:tmpl w:val="27D216F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40094DD5"/>
    <w:multiLevelType w:val="hybridMultilevel"/>
    <w:tmpl w:val="391A10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471E1177"/>
    <w:multiLevelType w:val="hybridMultilevel"/>
    <w:tmpl w:val="6556270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504E082C"/>
    <w:multiLevelType w:val="hybridMultilevel"/>
    <w:tmpl w:val="5638F3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558211FE"/>
    <w:multiLevelType w:val="hybridMultilevel"/>
    <w:tmpl w:val="DCB817DE"/>
    <w:lvl w:ilvl="0" w:tplc="F63051FA">
      <w:start w:val="1"/>
      <w:numFmt w:val="bullet"/>
      <w:lvlText w:val="–"/>
      <w:lvlJc w:val="left"/>
      <w:pPr>
        <w:tabs>
          <w:tab w:val="num" w:pos="720"/>
        </w:tabs>
        <w:ind w:left="720" w:hanging="360"/>
      </w:pPr>
      <w:rPr>
        <w:rFonts w:ascii="Arial" w:hAnsi="Arial" w:hint="default"/>
      </w:rPr>
    </w:lvl>
    <w:lvl w:ilvl="1" w:tplc="6FEC2520">
      <w:start w:val="1"/>
      <w:numFmt w:val="bullet"/>
      <w:lvlText w:val="–"/>
      <w:lvlJc w:val="left"/>
      <w:pPr>
        <w:tabs>
          <w:tab w:val="num" w:pos="1440"/>
        </w:tabs>
        <w:ind w:left="1440" w:hanging="360"/>
      </w:pPr>
      <w:rPr>
        <w:rFonts w:ascii="Arial" w:hAnsi="Arial" w:hint="default"/>
      </w:rPr>
    </w:lvl>
    <w:lvl w:ilvl="2" w:tplc="BBFEBA02" w:tentative="1">
      <w:start w:val="1"/>
      <w:numFmt w:val="bullet"/>
      <w:lvlText w:val="–"/>
      <w:lvlJc w:val="left"/>
      <w:pPr>
        <w:tabs>
          <w:tab w:val="num" w:pos="2160"/>
        </w:tabs>
        <w:ind w:left="2160" w:hanging="360"/>
      </w:pPr>
      <w:rPr>
        <w:rFonts w:ascii="Arial" w:hAnsi="Arial" w:hint="default"/>
      </w:rPr>
    </w:lvl>
    <w:lvl w:ilvl="3" w:tplc="87868A58" w:tentative="1">
      <w:start w:val="1"/>
      <w:numFmt w:val="bullet"/>
      <w:lvlText w:val="–"/>
      <w:lvlJc w:val="left"/>
      <w:pPr>
        <w:tabs>
          <w:tab w:val="num" w:pos="2880"/>
        </w:tabs>
        <w:ind w:left="2880" w:hanging="360"/>
      </w:pPr>
      <w:rPr>
        <w:rFonts w:ascii="Arial" w:hAnsi="Arial" w:hint="default"/>
      </w:rPr>
    </w:lvl>
    <w:lvl w:ilvl="4" w:tplc="DBECB124" w:tentative="1">
      <w:start w:val="1"/>
      <w:numFmt w:val="bullet"/>
      <w:lvlText w:val="–"/>
      <w:lvlJc w:val="left"/>
      <w:pPr>
        <w:tabs>
          <w:tab w:val="num" w:pos="3600"/>
        </w:tabs>
        <w:ind w:left="3600" w:hanging="360"/>
      </w:pPr>
      <w:rPr>
        <w:rFonts w:ascii="Arial" w:hAnsi="Arial" w:hint="default"/>
      </w:rPr>
    </w:lvl>
    <w:lvl w:ilvl="5" w:tplc="39062A9E" w:tentative="1">
      <w:start w:val="1"/>
      <w:numFmt w:val="bullet"/>
      <w:lvlText w:val="–"/>
      <w:lvlJc w:val="left"/>
      <w:pPr>
        <w:tabs>
          <w:tab w:val="num" w:pos="4320"/>
        </w:tabs>
        <w:ind w:left="4320" w:hanging="360"/>
      </w:pPr>
      <w:rPr>
        <w:rFonts w:ascii="Arial" w:hAnsi="Arial" w:hint="default"/>
      </w:rPr>
    </w:lvl>
    <w:lvl w:ilvl="6" w:tplc="4C223FC8" w:tentative="1">
      <w:start w:val="1"/>
      <w:numFmt w:val="bullet"/>
      <w:lvlText w:val="–"/>
      <w:lvlJc w:val="left"/>
      <w:pPr>
        <w:tabs>
          <w:tab w:val="num" w:pos="5040"/>
        </w:tabs>
        <w:ind w:left="5040" w:hanging="360"/>
      </w:pPr>
      <w:rPr>
        <w:rFonts w:ascii="Arial" w:hAnsi="Arial" w:hint="default"/>
      </w:rPr>
    </w:lvl>
    <w:lvl w:ilvl="7" w:tplc="56880510" w:tentative="1">
      <w:start w:val="1"/>
      <w:numFmt w:val="bullet"/>
      <w:lvlText w:val="–"/>
      <w:lvlJc w:val="left"/>
      <w:pPr>
        <w:tabs>
          <w:tab w:val="num" w:pos="5760"/>
        </w:tabs>
        <w:ind w:left="5760" w:hanging="360"/>
      </w:pPr>
      <w:rPr>
        <w:rFonts w:ascii="Arial" w:hAnsi="Arial" w:hint="default"/>
      </w:rPr>
    </w:lvl>
    <w:lvl w:ilvl="8" w:tplc="9B6C0582" w:tentative="1">
      <w:start w:val="1"/>
      <w:numFmt w:val="bullet"/>
      <w:lvlText w:val="–"/>
      <w:lvlJc w:val="left"/>
      <w:pPr>
        <w:tabs>
          <w:tab w:val="num" w:pos="6480"/>
        </w:tabs>
        <w:ind w:left="6480" w:hanging="360"/>
      </w:pPr>
      <w:rPr>
        <w:rFonts w:ascii="Arial" w:hAnsi="Arial" w:hint="default"/>
      </w:rPr>
    </w:lvl>
  </w:abstractNum>
  <w:abstractNum w:abstractNumId="11">
    <w:nsid w:val="55C650AD"/>
    <w:multiLevelType w:val="hybridMultilevel"/>
    <w:tmpl w:val="7AB03F0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588D57BB"/>
    <w:multiLevelType w:val="hybridMultilevel"/>
    <w:tmpl w:val="D23E3200"/>
    <w:lvl w:ilvl="0" w:tplc="B932650C">
      <w:start w:val="1"/>
      <w:numFmt w:val="bullet"/>
      <w:lvlText w:val="•"/>
      <w:lvlJc w:val="left"/>
      <w:pPr>
        <w:tabs>
          <w:tab w:val="num" w:pos="720"/>
        </w:tabs>
        <w:ind w:left="720" w:hanging="360"/>
      </w:pPr>
      <w:rPr>
        <w:rFonts w:ascii="Arial" w:hAnsi="Arial" w:hint="default"/>
      </w:rPr>
    </w:lvl>
    <w:lvl w:ilvl="1" w:tplc="0624D924">
      <w:numFmt w:val="bullet"/>
      <w:lvlText w:val="–"/>
      <w:lvlJc w:val="left"/>
      <w:pPr>
        <w:tabs>
          <w:tab w:val="num" w:pos="1440"/>
        </w:tabs>
        <w:ind w:left="1440" w:hanging="360"/>
      </w:pPr>
      <w:rPr>
        <w:rFonts w:ascii="Arial" w:hAnsi="Arial" w:hint="default"/>
      </w:rPr>
    </w:lvl>
    <w:lvl w:ilvl="2" w:tplc="D38C280E" w:tentative="1">
      <w:start w:val="1"/>
      <w:numFmt w:val="bullet"/>
      <w:lvlText w:val="•"/>
      <w:lvlJc w:val="left"/>
      <w:pPr>
        <w:tabs>
          <w:tab w:val="num" w:pos="2160"/>
        </w:tabs>
        <w:ind w:left="2160" w:hanging="360"/>
      </w:pPr>
      <w:rPr>
        <w:rFonts w:ascii="Arial" w:hAnsi="Arial" w:hint="default"/>
      </w:rPr>
    </w:lvl>
    <w:lvl w:ilvl="3" w:tplc="21562CA8" w:tentative="1">
      <w:start w:val="1"/>
      <w:numFmt w:val="bullet"/>
      <w:lvlText w:val="•"/>
      <w:lvlJc w:val="left"/>
      <w:pPr>
        <w:tabs>
          <w:tab w:val="num" w:pos="2880"/>
        </w:tabs>
        <w:ind w:left="2880" w:hanging="360"/>
      </w:pPr>
      <w:rPr>
        <w:rFonts w:ascii="Arial" w:hAnsi="Arial" w:hint="default"/>
      </w:rPr>
    </w:lvl>
    <w:lvl w:ilvl="4" w:tplc="8A6CE31C" w:tentative="1">
      <w:start w:val="1"/>
      <w:numFmt w:val="bullet"/>
      <w:lvlText w:val="•"/>
      <w:lvlJc w:val="left"/>
      <w:pPr>
        <w:tabs>
          <w:tab w:val="num" w:pos="3600"/>
        </w:tabs>
        <w:ind w:left="3600" w:hanging="360"/>
      </w:pPr>
      <w:rPr>
        <w:rFonts w:ascii="Arial" w:hAnsi="Arial" w:hint="default"/>
      </w:rPr>
    </w:lvl>
    <w:lvl w:ilvl="5" w:tplc="4D3A0FEC" w:tentative="1">
      <w:start w:val="1"/>
      <w:numFmt w:val="bullet"/>
      <w:lvlText w:val="•"/>
      <w:lvlJc w:val="left"/>
      <w:pPr>
        <w:tabs>
          <w:tab w:val="num" w:pos="4320"/>
        </w:tabs>
        <w:ind w:left="4320" w:hanging="360"/>
      </w:pPr>
      <w:rPr>
        <w:rFonts w:ascii="Arial" w:hAnsi="Arial" w:hint="default"/>
      </w:rPr>
    </w:lvl>
    <w:lvl w:ilvl="6" w:tplc="1A72DB4C" w:tentative="1">
      <w:start w:val="1"/>
      <w:numFmt w:val="bullet"/>
      <w:lvlText w:val="•"/>
      <w:lvlJc w:val="left"/>
      <w:pPr>
        <w:tabs>
          <w:tab w:val="num" w:pos="5040"/>
        </w:tabs>
        <w:ind w:left="5040" w:hanging="360"/>
      </w:pPr>
      <w:rPr>
        <w:rFonts w:ascii="Arial" w:hAnsi="Arial" w:hint="default"/>
      </w:rPr>
    </w:lvl>
    <w:lvl w:ilvl="7" w:tplc="B44C5BF6" w:tentative="1">
      <w:start w:val="1"/>
      <w:numFmt w:val="bullet"/>
      <w:lvlText w:val="•"/>
      <w:lvlJc w:val="left"/>
      <w:pPr>
        <w:tabs>
          <w:tab w:val="num" w:pos="5760"/>
        </w:tabs>
        <w:ind w:left="5760" w:hanging="360"/>
      </w:pPr>
      <w:rPr>
        <w:rFonts w:ascii="Arial" w:hAnsi="Arial" w:hint="default"/>
      </w:rPr>
    </w:lvl>
    <w:lvl w:ilvl="8" w:tplc="6FE62436" w:tentative="1">
      <w:start w:val="1"/>
      <w:numFmt w:val="bullet"/>
      <w:lvlText w:val="•"/>
      <w:lvlJc w:val="left"/>
      <w:pPr>
        <w:tabs>
          <w:tab w:val="num" w:pos="6480"/>
        </w:tabs>
        <w:ind w:left="6480" w:hanging="360"/>
      </w:pPr>
      <w:rPr>
        <w:rFonts w:ascii="Arial" w:hAnsi="Arial" w:hint="default"/>
      </w:rPr>
    </w:lvl>
  </w:abstractNum>
  <w:abstractNum w:abstractNumId="13">
    <w:nsid w:val="595E385D"/>
    <w:multiLevelType w:val="hybridMultilevel"/>
    <w:tmpl w:val="098814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5C637928"/>
    <w:multiLevelType w:val="hybridMultilevel"/>
    <w:tmpl w:val="91D071E4"/>
    <w:lvl w:ilvl="0" w:tplc="BE16D072">
      <w:start w:val="1"/>
      <w:numFmt w:val="bullet"/>
      <w:lvlText w:val="•"/>
      <w:lvlJc w:val="left"/>
      <w:pPr>
        <w:tabs>
          <w:tab w:val="num" w:pos="720"/>
        </w:tabs>
        <w:ind w:left="720" w:hanging="360"/>
      </w:pPr>
      <w:rPr>
        <w:rFonts w:ascii="Arial" w:hAnsi="Arial" w:hint="default"/>
      </w:rPr>
    </w:lvl>
    <w:lvl w:ilvl="1" w:tplc="206E6E70">
      <w:numFmt w:val="bullet"/>
      <w:lvlText w:val="–"/>
      <w:lvlJc w:val="left"/>
      <w:pPr>
        <w:tabs>
          <w:tab w:val="num" w:pos="1440"/>
        </w:tabs>
        <w:ind w:left="1440" w:hanging="360"/>
      </w:pPr>
      <w:rPr>
        <w:rFonts w:ascii="Arial" w:hAnsi="Arial" w:hint="default"/>
      </w:rPr>
    </w:lvl>
    <w:lvl w:ilvl="2" w:tplc="5BF420B4" w:tentative="1">
      <w:start w:val="1"/>
      <w:numFmt w:val="bullet"/>
      <w:lvlText w:val="•"/>
      <w:lvlJc w:val="left"/>
      <w:pPr>
        <w:tabs>
          <w:tab w:val="num" w:pos="2160"/>
        </w:tabs>
        <w:ind w:left="2160" w:hanging="360"/>
      </w:pPr>
      <w:rPr>
        <w:rFonts w:ascii="Arial" w:hAnsi="Arial" w:hint="default"/>
      </w:rPr>
    </w:lvl>
    <w:lvl w:ilvl="3" w:tplc="E53A8750" w:tentative="1">
      <w:start w:val="1"/>
      <w:numFmt w:val="bullet"/>
      <w:lvlText w:val="•"/>
      <w:lvlJc w:val="left"/>
      <w:pPr>
        <w:tabs>
          <w:tab w:val="num" w:pos="2880"/>
        </w:tabs>
        <w:ind w:left="2880" w:hanging="360"/>
      </w:pPr>
      <w:rPr>
        <w:rFonts w:ascii="Arial" w:hAnsi="Arial" w:hint="default"/>
      </w:rPr>
    </w:lvl>
    <w:lvl w:ilvl="4" w:tplc="9F7CFAA6" w:tentative="1">
      <w:start w:val="1"/>
      <w:numFmt w:val="bullet"/>
      <w:lvlText w:val="•"/>
      <w:lvlJc w:val="left"/>
      <w:pPr>
        <w:tabs>
          <w:tab w:val="num" w:pos="3600"/>
        </w:tabs>
        <w:ind w:left="3600" w:hanging="360"/>
      </w:pPr>
      <w:rPr>
        <w:rFonts w:ascii="Arial" w:hAnsi="Arial" w:hint="default"/>
      </w:rPr>
    </w:lvl>
    <w:lvl w:ilvl="5" w:tplc="7DE06A34" w:tentative="1">
      <w:start w:val="1"/>
      <w:numFmt w:val="bullet"/>
      <w:lvlText w:val="•"/>
      <w:lvlJc w:val="left"/>
      <w:pPr>
        <w:tabs>
          <w:tab w:val="num" w:pos="4320"/>
        </w:tabs>
        <w:ind w:left="4320" w:hanging="360"/>
      </w:pPr>
      <w:rPr>
        <w:rFonts w:ascii="Arial" w:hAnsi="Arial" w:hint="default"/>
      </w:rPr>
    </w:lvl>
    <w:lvl w:ilvl="6" w:tplc="C20E413A" w:tentative="1">
      <w:start w:val="1"/>
      <w:numFmt w:val="bullet"/>
      <w:lvlText w:val="•"/>
      <w:lvlJc w:val="left"/>
      <w:pPr>
        <w:tabs>
          <w:tab w:val="num" w:pos="5040"/>
        </w:tabs>
        <w:ind w:left="5040" w:hanging="360"/>
      </w:pPr>
      <w:rPr>
        <w:rFonts w:ascii="Arial" w:hAnsi="Arial" w:hint="default"/>
      </w:rPr>
    </w:lvl>
    <w:lvl w:ilvl="7" w:tplc="D4F8CDD8" w:tentative="1">
      <w:start w:val="1"/>
      <w:numFmt w:val="bullet"/>
      <w:lvlText w:val="•"/>
      <w:lvlJc w:val="left"/>
      <w:pPr>
        <w:tabs>
          <w:tab w:val="num" w:pos="5760"/>
        </w:tabs>
        <w:ind w:left="5760" w:hanging="360"/>
      </w:pPr>
      <w:rPr>
        <w:rFonts w:ascii="Arial" w:hAnsi="Arial" w:hint="default"/>
      </w:rPr>
    </w:lvl>
    <w:lvl w:ilvl="8" w:tplc="634E4120" w:tentative="1">
      <w:start w:val="1"/>
      <w:numFmt w:val="bullet"/>
      <w:lvlText w:val="•"/>
      <w:lvlJc w:val="left"/>
      <w:pPr>
        <w:tabs>
          <w:tab w:val="num" w:pos="6480"/>
        </w:tabs>
        <w:ind w:left="6480" w:hanging="360"/>
      </w:pPr>
      <w:rPr>
        <w:rFonts w:ascii="Arial" w:hAnsi="Arial" w:hint="default"/>
      </w:rPr>
    </w:lvl>
  </w:abstractNum>
  <w:abstractNum w:abstractNumId="15">
    <w:nsid w:val="667733DD"/>
    <w:multiLevelType w:val="multilevel"/>
    <w:tmpl w:val="CEB8E26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7BD1765"/>
    <w:multiLevelType w:val="hybridMultilevel"/>
    <w:tmpl w:val="7102C0B0"/>
    <w:lvl w:ilvl="0" w:tplc="240A0001">
      <w:start w:val="1"/>
      <w:numFmt w:val="bullet"/>
      <w:lvlText w:val=""/>
      <w:lvlJc w:val="left"/>
      <w:pPr>
        <w:ind w:left="778" w:hanging="360"/>
      </w:pPr>
      <w:rPr>
        <w:rFonts w:ascii="Symbol" w:hAnsi="Symbol" w:hint="default"/>
      </w:rPr>
    </w:lvl>
    <w:lvl w:ilvl="1" w:tplc="240A0003" w:tentative="1">
      <w:start w:val="1"/>
      <w:numFmt w:val="bullet"/>
      <w:lvlText w:val="o"/>
      <w:lvlJc w:val="left"/>
      <w:pPr>
        <w:ind w:left="1498" w:hanging="360"/>
      </w:pPr>
      <w:rPr>
        <w:rFonts w:ascii="Courier New" w:hAnsi="Courier New" w:cs="Courier New" w:hint="default"/>
      </w:rPr>
    </w:lvl>
    <w:lvl w:ilvl="2" w:tplc="240A0005" w:tentative="1">
      <w:start w:val="1"/>
      <w:numFmt w:val="bullet"/>
      <w:lvlText w:val=""/>
      <w:lvlJc w:val="left"/>
      <w:pPr>
        <w:ind w:left="2218" w:hanging="360"/>
      </w:pPr>
      <w:rPr>
        <w:rFonts w:ascii="Wingdings" w:hAnsi="Wingdings" w:hint="default"/>
      </w:rPr>
    </w:lvl>
    <w:lvl w:ilvl="3" w:tplc="240A0001" w:tentative="1">
      <w:start w:val="1"/>
      <w:numFmt w:val="bullet"/>
      <w:lvlText w:val=""/>
      <w:lvlJc w:val="left"/>
      <w:pPr>
        <w:ind w:left="2938" w:hanging="360"/>
      </w:pPr>
      <w:rPr>
        <w:rFonts w:ascii="Symbol" w:hAnsi="Symbol" w:hint="default"/>
      </w:rPr>
    </w:lvl>
    <w:lvl w:ilvl="4" w:tplc="240A0003" w:tentative="1">
      <w:start w:val="1"/>
      <w:numFmt w:val="bullet"/>
      <w:lvlText w:val="o"/>
      <w:lvlJc w:val="left"/>
      <w:pPr>
        <w:ind w:left="3658" w:hanging="360"/>
      </w:pPr>
      <w:rPr>
        <w:rFonts w:ascii="Courier New" w:hAnsi="Courier New" w:cs="Courier New" w:hint="default"/>
      </w:rPr>
    </w:lvl>
    <w:lvl w:ilvl="5" w:tplc="240A0005" w:tentative="1">
      <w:start w:val="1"/>
      <w:numFmt w:val="bullet"/>
      <w:lvlText w:val=""/>
      <w:lvlJc w:val="left"/>
      <w:pPr>
        <w:ind w:left="4378" w:hanging="360"/>
      </w:pPr>
      <w:rPr>
        <w:rFonts w:ascii="Wingdings" w:hAnsi="Wingdings" w:hint="default"/>
      </w:rPr>
    </w:lvl>
    <w:lvl w:ilvl="6" w:tplc="240A0001" w:tentative="1">
      <w:start w:val="1"/>
      <w:numFmt w:val="bullet"/>
      <w:lvlText w:val=""/>
      <w:lvlJc w:val="left"/>
      <w:pPr>
        <w:ind w:left="5098" w:hanging="360"/>
      </w:pPr>
      <w:rPr>
        <w:rFonts w:ascii="Symbol" w:hAnsi="Symbol" w:hint="default"/>
      </w:rPr>
    </w:lvl>
    <w:lvl w:ilvl="7" w:tplc="240A0003" w:tentative="1">
      <w:start w:val="1"/>
      <w:numFmt w:val="bullet"/>
      <w:lvlText w:val="o"/>
      <w:lvlJc w:val="left"/>
      <w:pPr>
        <w:ind w:left="5818" w:hanging="360"/>
      </w:pPr>
      <w:rPr>
        <w:rFonts w:ascii="Courier New" w:hAnsi="Courier New" w:cs="Courier New" w:hint="default"/>
      </w:rPr>
    </w:lvl>
    <w:lvl w:ilvl="8" w:tplc="240A0005" w:tentative="1">
      <w:start w:val="1"/>
      <w:numFmt w:val="bullet"/>
      <w:lvlText w:val=""/>
      <w:lvlJc w:val="left"/>
      <w:pPr>
        <w:ind w:left="6538" w:hanging="360"/>
      </w:pPr>
      <w:rPr>
        <w:rFonts w:ascii="Wingdings" w:hAnsi="Wingdings" w:hint="default"/>
      </w:rPr>
    </w:lvl>
  </w:abstractNum>
  <w:abstractNum w:abstractNumId="17">
    <w:nsid w:val="71761DAE"/>
    <w:multiLevelType w:val="multilevel"/>
    <w:tmpl w:val="98A2EF4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318419F"/>
    <w:multiLevelType w:val="hybridMultilevel"/>
    <w:tmpl w:val="89B0B6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79C67618"/>
    <w:multiLevelType w:val="hybridMultilevel"/>
    <w:tmpl w:val="8DFC7C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6"/>
  </w:num>
  <w:num w:numId="4">
    <w:abstractNumId w:val="3"/>
  </w:num>
  <w:num w:numId="5">
    <w:abstractNumId w:val="11"/>
  </w:num>
  <w:num w:numId="6">
    <w:abstractNumId w:val="14"/>
  </w:num>
  <w:num w:numId="7">
    <w:abstractNumId w:val="19"/>
  </w:num>
  <w:num w:numId="8">
    <w:abstractNumId w:val="16"/>
  </w:num>
  <w:num w:numId="9">
    <w:abstractNumId w:val="7"/>
  </w:num>
  <w:num w:numId="10">
    <w:abstractNumId w:val="10"/>
  </w:num>
  <w:num w:numId="11">
    <w:abstractNumId w:val="12"/>
  </w:num>
  <w:num w:numId="12">
    <w:abstractNumId w:val="0"/>
  </w:num>
  <w:num w:numId="13">
    <w:abstractNumId w:val="5"/>
  </w:num>
  <w:num w:numId="14">
    <w:abstractNumId w:val="17"/>
  </w:num>
  <w:num w:numId="15">
    <w:abstractNumId w:val="4"/>
  </w:num>
  <w:num w:numId="16">
    <w:abstractNumId w:val="18"/>
  </w:num>
  <w:num w:numId="17">
    <w:abstractNumId w:val="8"/>
  </w:num>
  <w:num w:numId="18">
    <w:abstractNumId w:val="2"/>
  </w:num>
  <w:num w:numId="19">
    <w:abstractNumId w:val="9"/>
  </w:num>
  <w:num w:numId="20">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F62"/>
    <w:rsid w:val="000043D5"/>
    <w:rsid w:val="00004708"/>
    <w:rsid w:val="0000596D"/>
    <w:rsid w:val="00006612"/>
    <w:rsid w:val="00011ABB"/>
    <w:rsid w:val="000129A4"/>
    <w:rsid w:val="0002070C"/>
    <w:rsid w:val="00023842"/>
    <w:rsid w:val="00035755"/>
    <w:rsid w:val="000365FA"/>
    <w:rsid w:val="00040639"/>
    <w:rsid w:val="00042CF7"/>
    <w:rsid w:val="00044856"/>
    <w:rsid w:val="00047B98"/>
    <w:rsid w:val="00054BF3"/>
    <w:rsid w:val="000679F1"/>
    <w:rsid w:val="00084562"/>
    <w:rsid w:val="000879D6"/>
    <w:rsid w:val="0009268D"/>
    <w:rsid w:val="00095975"/>
    <w:rsid w:val="000A4BA3"/>
    <w:rsid w:val="000B4C47"/>
    <w:rsid w:val="000C6C16"/>
    <w:rsid w:val="000C7EF0"/>
    <w:rsid w:val="000C7FBF"/>
    <w:rsid w:val="000D259F"/>
    <w:rsid w:val="000D2F02"/>
    <w:rsid w:val="000E2C52"/>
    <w:rsid w:val="000F2FA2"/>
    <w:rsid w:val="000F32F6"/>
    <w:rsid w:val="000F4C52"/>
    <w:rsid w:val="000F79BF"/>
    <w:rsid w:val="00100448"/>
    <w:rsid w:val="00111E5F"/>
    <w:rsid w:val="00114593"/>
    <w:rsid w:val="00122864"/>
    <w:rsid w:val="00122F0C"/>
    <w:rsid w:val="00124B71"/>
    <w:rsid w:val="00133BA6"/>
    <w:rsid w:val="00140D89"/>
    <w:rsid w:val="001432A8"/>
    <w:rsid w:val="0014506B"/>
    <w:rsid w:val="0014679B"/>
    <w:rsid w:val="001478A4"/>
    <w:rsid w:val="001510D2"/>
    <w:rsid w:val="00153058"/>
    <w:rsid w:val="001565A0"/>
    <w:rsid w:val="00161F87"/>
    <w:rsid w:val="00175FE6"/>
    <w:rsid w:val="00186F7F"/>
    <w:rsid w:val="00190449"/>
    <w:rsid w:val="001905EA"/>
    <w:rsid w:val="00191502"/>
    <w:rsid w:val="00191535"/>
    <w:rsid w:val="00192CC9"/>
    <w:rsid w:val="0019454F"/>
    <w:rsid w:val="001A0910"/>
    <w:rsid w:val="001B02E8"/>
    <w:rsid w:val="001B1230"/>
    <w:rsid w:val="001B207C"/>
    <w:rsid w:val="001B4E2C"/>
    <w:rsid w:val="001C0D7C"/>
    <w:rsid w:val="001C5D35"/>
    <w:rsid w:val="001C75A2"/>
    <w:rsid w:val="001D1057"/>
    <w:rsid w:val="001D2E75"/>
    <w:rsid w:val="001E0931"/>
    <w:rsid w:val="001E145E"/>
    <w:rsid w:val="001E502B"/>
    <w:rsid w:val="001E53F9"/>
    <w:rsid w:val="001F01CE"/>
    <w:rsid w:val="001F1152"/>
    <w:rsid w:val="001F2273"/>
    <w:rsid w:val="001F4384"/>
    <w:rsid w:val="001F5D95"/>
    <w:rsid w:val="001F78C4"/>
    <w:rsid w:val="00203D03"/>
    <w:rsid w:val="00206A75"/>
    <w:rsid w:val="00206AE5"/>
    <w:rsid w:val="0020774C"/>
    <w:rsid w:val="00211604"/>
    <w:rsid w:val="00211ACB"/>
    <w:rsid w:val="002146B8"/>
    <w:rsid w:val="00215167"/>
    <w:rsid w:val="0022218C"/>
    <w:rsid w:val="00227147"/>
    <w:rsid w:val="00227970"/>
    <w:rsid w:val="002405E6"/>
    <w:rsid w:val="00246C40"/>
    <w:rsid w:val="0025409B"/>
    <w:rsid w:val="0026084D"/>
    <w:rsid w:val="00262321"/>
    <w:rsid w:val="00290082"/>
    <w:rsid w:val="00291252"/>
    <w:rsid w:val="00295CBB"/>
    <w:rsid w:val="002A0FB4"/>
    <w:rsid w:val="002B5E69"/>
    <w:rsid w:val="002B60A2"/>
    <w:rsid w:val="002C06C5"/>
    <w:rsid w:val="002C23D6"/>
    <w:rsid w:val="002C4497"/>
    <w:rsid w:val="002C5C68"/>
    <w:rsid w:val="002C6C21"/>
    <w:rsid w:val="002D018F"/>
    <w:rsid w:val="002D6765"/>
    <w:rsid w:val="002E20F6"/>
    <w:rsid w:val="002E449C"/>
    <w:rsid w:val="002E7C8F"/>
    <w:rsid w:val="002F1213"/>
    <w:rsid w:val="002F6D2A"/>
    <w:rsid w:val="002F784A"/>
    <w:rsid w:val="00301DD4"/>
    <w:rsid w:val="0030660F"/>
    <w:rsid w:val="0030732E"/>
    <w:rsid w:val="003120F3"/>
    <w:rsid w:val="0032354D"/>
    <w:rsid w:val="00323EF6"/>
    <w:rsid w:val="0033028B"/>
    <w:rsid w:val="00332420"/>
    <w:rsid w:val="003328AB"/>
    <w:rsid w:val="00336EFD"/>
    <w:rsid w:val="003439EB"/>
    <w:rsid w:val="00346246"/>
    <w:rsid w:val="00350BB2"/>
    <w:rsid w:val="003558DA"/>
    <w:rsid w:val="0036279E"/>
    <w:rsid w:val="00363E9C"/>
    <w:rsid w:val="0036552C"/>
    <w:rsid w:val="00370FB6"/>
    <w:rsid w:val="00376F46"/>
    <w:rsid w:val="00382643"/>
    <w:rsid w:val="00385F27"/>
    <w:rsid w:val="00385FDB"/>
    <w:rsid w:val="003B07BE"/>
    <w:rsid w:val="003B2D4E"/>
    <w:rsid w:val="003C13C7"/>
    <w:rsid w:val="003C3155"/>
    <w:rsid w:val="003C54F7"/>
    <w:rsid w:val="003C657A"/>
    <w:rsid w:val="003C775A"/>
    <w:rsid w:val="003D05F7"/>
    <w:rsid w:val="003E0CBF"/>
    <w:rsid w:val="003F0DA5"/>
    <w:rsid w:val="003F0F2E"/>
    <w:rsid w:val="003F16CF"/>
    <w:rsid w:val="003F3CA0"/>
    <w:rsid w:val="0040465E"/>
    <w:rsid w:val="004060E0"/>
    <w:rsid w:val="00416489"/>
    <w:rsid w:val="00420429"/>
    <w:rsid w:val="00421F0C"/>
    <w:rsid w:val="00444BAB"/>
    <w:rsid w:val="004546E1"/>
    <w:rsid w:val="00464B22"/>
    <w:rsid w:val="00474228"/>
    <w:rsid w:val="00481417"/>
    <w:rsid w:val="004868E4"/>
    <w:rsid w:val="0049337A"/>
    <w:rsid w:val="004A058A"/>
    <w:rsid w:val="004B4A8A"/>
    <w:rsid w:val="004B7C03"/>
    <w:rsid w:val="004C1833"/>
    <w:rsid w:val="004C1851"/>
    <w:rsid w:val="004E4D78"/>
    <w:rsid w:val="004E5A24"/>
    <w:rsid w:val="004E7F39"/>
    <w:rsid w:val="004F4094"/>
    <w:rsid w:val="004F75FE"/>
    <w:rsid w:val="00500964"/>
    <w:rsid w:val="00500A8D"/>
    <w:rsid w:val="00502422"/>
    <w:rsid w:val="00504147"/>
    <w:rsid w:val="005052EC"/>
    <w:rsid w:val="005152A5"/>
    <w:rsid w:val="0052568F"/>
    <w:rsid w:val="00530D46"/>
    <w:rsid w:val="0053790E"/>
    <w:rsid w:val="0054257D"/>
    <w:rsid w:val="00550F63"/>
    <w:rsid w:val="005514DD"/>
    <w:rsid w:val="00562025"/>
    <w:rsid w:val="005712C2"/>
    <w:rsid w:val="00573048"/>
    <w:rsid w:val="00576D38"/>
    <w:rsid w:val="00582056"/>
    <w:rsid w:val="005A0434"/>
    <w:rsid w:val="005A1AC6"/>
    <w:rsid w:val="005B26D1"/>
    <w:rsid w:val="005B765D"/>
    <w:rsid w:val="005C2738"/>
    <w:rsid w:val="005C6A51"/>
    <w:rsid w:val="005E0AF4"/>
    <w:rsid w:val="005F75F7"/>
    <w:rsid w:val="00600F49"/>
    <w:rsid w:val="006015B2"/>
    <w:rsid w:val="00604613"/>
    <w:rsid w:val="00606A40"/>
    <w:rsid w:val="0061190F"/>
    <w:rsid w:val="00614D9C"/>
    <w:rsid w:val="00622892"/>
    <w:rsid w:val="00623354"/>
    <w:rsid w:val="00625434"/>
    <w:rsid w:val="00625501"/>
    <w:rsid w:val="00627CC8"/>
    <w:rsid w:val="00636306"/>
    <w:rsid w:val="00652B46"/>
    <w:rsid w:val="006631A3"/>
    <w:rsid w:val="00663BBB"/>
    <w:rsid w:val="006641D2"/>
    <w:rsid w:val="00664B1B"/>
    <w:rsid w:val="00664F93"/>
    <w:rsid w:val="0066606D"/>
    <w:rsid w:val="006700FC"/>
    <w:rsid w:val="00672927"/>
    <w:rsid w:val="006769E6"/>
    <w:rsid w:val="006850AE"/>
    <w:rsid w:val="006868E8"/>
    <w:rsid w:val="00687672"/>
    <w:rsid w:val="00687B9C"/>
    <w:rsid w:val="00692CA2"/>
    <w:rsid w:val="00695E36"/>
    <w:rsid w:val="006A02B9"/>
    <w:rsid w:val="006A2978"/>
    <w:rsid w:val="006A76B2"/>
    <w:rsid w:val="006A77EC"/>
    <w:rsid w:val="006B587E"/>
    <w:rsid w:val="006C12D7"/>
    <w:rsid w:val="006C33CD"/>
    <w:rsid w:val="006C47BD"/>
    <w:rsid w:val="006C4BAE"/>
    <w:rsid w:val="006D1F60"/>
    <w:rsid w:val="006D3552"/>
    <w:rsid w:val="006D4A20"/>
    <w:rsid w:val="006D56F6"/>
    <w:rsid w:val="006D7146"/>
    <w:rsid w:val="006E0C13"/>
    <w:rsid w:val="006E44FC"/>
    <w:rsid w:val="006F6710"/>
    <w:rsid w:val="00703561"/>
    <w:rsid w:val="00703A72"/>
    <w:rsid w:val="00705342"/>
    <w:rsid w:val="007060B6"/>
    <w:rsid w:val="007147F2"/>
    <w:rsid w:val="007156B6"/>
    <w:rsid w:val="007335CC"/>
    <w:rsid w:val="00740F9A"/>
    <w:rsid w:val="00754948"/>
    <w:rsid w:val="00756EB6"/>
    <w:rsid w:val="007630AC"/>
    <w:rsid w:val="0076499B"/>
    <w:rsid w:val="007717FF"/>
    <w:rsid w:val="00775611"/>
    <w:rsid w:val="00780138"/>
    <w:rsid w:val="0078135F"/>
    <w:rsid w:val="007843D8"/>
    <w:rsid w:val="00785EC9"/>
    <w:rsid w:val="00785FEE"/>
    <w:rsid w:val="007B3C40"/>
    <w:rsid w:val="007B7F5F"/>
    <w:rsid w:val="007C2061"/>
    <w:rsid w:val="007C6B1B"/>
    <w:rsid w:val="007D214C"/>
    <w:rsid w:val="007D4F9B"/>
    <w:rsid w:val="007E4402"/>
    <w:rsid w:val="007E7EF1"/>
    <w:rsid w:val="007F2E3C"/>
    <w:rsid w:val="007F35E6"/>
    <w:rsid w:val="007F7D55"/>
    <w:rsid w:val="008001F1"/>
    <w:rsid w:val="008005C4"/>
    <w:rsid w:val="008035B6"/>
    <w:rsid w:val="00812DAE"/>
    <w:rsid w:val="00821B5C"/>
    <w:rsid w:val="008244F0"/>
    <w:rsid w:val="00827920"/>
    <w:rsid w:val="00834E17"/>
    <w:rsid w:val="00841EDB"/>
    <w:rsid w:val="00845929"/>
    <w:rsid w:val="00852B3C"/>
    <w:rsid w:val="00857C10"/>
    <w:rsid w:val="00872323"/>
    <w:rsid w:val="00880B17"/>
    <w:rsid w:val="008950FC"/>
    <w:rsid w:val="008951DA"/>
    <w:rsid w:val="008A21DD"/>
    <w:rsid w:val="008A3F62"/>
    <w:rsid w:val="008A5DD6"/>
    <w:rsid w:val="008B178B"/>
    <w:rsid w:val="008B35A3"/>
    <w:rsid w:val="008C01EC"/>
    <w:rsid w:val="008C53BC"/>
    <w:rsid w:val="008C7404"/>
    <w:rsid w:val="008D464C"/>
    <w:rsid w:val="008D5660"/>
    <w:rsid w:val="008E64F5"/>
    <w:rsid w:val="008F557A"/>
    <w:rsid w:val="008F79A5"/>
    <w:rsid w:val="0090738F"/>
    <w:rsid w:val="0091003B"/>
    <w:rsid w:val="00912248"/>
    <w:rsid w:val="00912332"/>
    <w:rsid w:val="00920270"/>
    <w:rsid w:val="0092115C"/>
    <w:rsid w:val="009260F0"/>
    <w:rsid w:val="00943DD0"/>
    <w:rsid w:val="00955F39"/>
    <w:rsid w:val="009624A4"/>
    <w:rsid w:val="00963CBF"/>
    <w:rsid w:val="009772FD"/>
    <w:rsid w:val="00980F67"/>
    <w:rsid w:val="00984E3B"/>
    <w:rsid w:val="0099469E"/>
    <w:rsid w:val="00995CBB"/>
    <w:rsid w:val="009A3384"/>
    <w:rsid w:val="009B590F"/>
    <w:rsid w:val="009C0049"/>
    <w:rsid w:val="009C72CE"/>
    <w:rsid w:val="009D3367"/>
    <w:rsid w:val="009D493E"/>
    <w:rsid w:val="009D59A0"/>
    <w:rsid w:val="009E4EF7"/>
    <w:rsid w:val="009F1D3E"/>
    <w:rsid w:val="00A008A8"/>
    <w:rsid w:val="00A04FE4"/>
    <w:rsid w:val="00A06251"/>
    <w:rsid w:val="00A15AF6"/>
    <w:rsid w:val="00A167F3"/>
    <w:rsid w:val="00A21C5A"/>
    <w:rsid w:val="00A26DA6"/>
    <w:rsid w:val="00A33935"/>
    <w:rsid w:val="00A35A57"/>
    <w:rsid w:val="00A502AF"/>
    <w:rsid w:val="00A53E00"/>
    <w:rsid w:val="00A65514"/>
    <w:rsid w:val="00A66C03"/>
    <w:rsid w:val="00A74D0C"/>
    <w:rsid w:val="00A76FF5"/>
    <w:rsid w:val="00A801DD"/>
    <w:rsid w:val="00A8165B"/>
    <w:rsid w:val="00A91CAF"/>
    <w:rsid w:val="00AA1880"/>
    <w:rsid w:val="00AA6F06"/>
    <w:rsid w:val="00AB5898"/>
    <w:rsid w:val="00AC1F05"/>
    <w:rsid w:val="00AC4406"/>
    <w:rsid w:val="00AD005D"/>
    <w:rsid w:val="00AD1FC6"/>
    <w:rsid w:val="00AD21CD"/>
    <w:rsid w:val="00AD398F"/>
    <w:rsid w:val="00AD79C9"/>
    <w:rsid w:val="00AE163E"/>
    <w:rsid w:val="00AE537D"/>
    <w:rsid w:val="00B03859"/>
    <w:rsid w:val="00B06F25"/>
    <w:rsid w:val="00B12AD7"/>
    <w:rsid w:val="00B15951"/>
    <w:rsid w:val="00B15DB1"/>
    <w:rsid w:val="00B215ED"/>
    <w:rsid w:val="00B25DFC"/>
    <w:rsid w:val="00B35BC9"/>
    <w:rsid w:val="00B372A2"/>
    <w:rsid w:val="00B4265D"/>
    <w:rsid w:val="00B5260B"/>
    <w:rsid w:val="00B63C24"/>
    <w:rsid w:val="00B66AB2"/>
    <w:rsid w:val="00B720F6"/>
    <w:rsid w:val="00B768B5"/>
    <w:rsid w:val="00B824D0"/>
    <w:rsid w:val="00B86444"/>
    <w:rsid w:val="00B866F1"/>
    <w:rsid w:val="00B86F83"/>
    <w:rsid w:val="00B90B55"/>
    <w:rsid w:val="00B95061"/>
    <w:rsid w:val="00B953B0"/>
    <w:rsid w:val="00B979B7"/>
    <w:rsid w:val="00BA4329"/>
    <w:rsid w:val="00BB47F4"/>
    <w:rsid w:val="00BB4CE2"/>
    <w:rsid w:val="00BB6A24"/>
    <w:rsid w:val="00BB7713"/>
    <w:rsid w:val="00BB7E8A"/>
    <w:rsid w:val="00BD0E3F"/>
    <w:rsid w:val="00BD239F"/>
    <w:rsid w:val="00BD6E45"/>
    <w:rsid w:val="00BE392B"/>
    <w:rsid w:val="00BE56AD"/>
    <w:rsid w:val="00BF08B3"/>
    <w:rsid w:val="00BF3EB4"/>
    <w:rsid w:val="00BF7523"/>
    <w:rsid w:val="00C15073"/>
    <w:rsid w:val="00C15227"/>
    <w:rsid w:val="00C15424"/>
    <w:rsid w:val="00C23A55"/>
    <w:rsid w:val="00C321F2"/>
    <w:rsid w:val="00C35E4E"/>
    <w:rsid w:val="00C4403E"/>
    <w:rsid w:val="00C50F8C"/>
    <w:rsid w:val="00C53198"/>
    <w:rsid w:val="00C65316"/>
    <w:rsid w:val="00C66C7F"/>
    <w:rsid w:val="00C820AD"/>
    <w:rsid w:val="00C83C39"/>
    <w:rsid w:val="00C84F6C"/>
    <w:rsid w:val="00C8501B"/>
    <w:rsid w:val="00C91C75"/>
    <w:rsid w:val="00CA0E0B"/>
    <w:rsid w:val="00CA4951"/>
    <w:rsid w:val="00CA57C3"/>
    <w:rsid w:val="00CB1D31"/>
    <w:rsid w:val="00CC13D7"/>
    <w:rsid w:val="00CD0D7C"/>
    <w:rsid w:val="00CE7D2F"/>
    <w:rsid w:val="00CF57F8"/>
    <w:rsid w:val="00D1129A"/>
    <w:rsid w:val="00D13280"/>
    <w:rsid w:val="00D13B42"/>
    <w:rsid w:val="00D14DD7"/>
    <w:rsid w:val="00D201C1"/>
    <w:rsid w:val="00D21690"/>
    <w:rsid w:val="00D21B27"/>
    <w:rsid w:val="00D31743"/>
    <w:rsid w:val="00D32374"/>
    <w:rsid w:val="00D40D2D"/>
    <w:rsid w:val="00D43792"/>
    <w:rsid w:val="00D44F34"/>
    <w:rsid w:val="00D517AB"/>
    <w:rsid w:val="00D62855"/>
    <w:rsid w:val="00D64BA7"/>
    <w:rsid w:val="00D66067"/>
    <w:rsid w:val="00D75312"/>
    <w:rsid w:val="00D82B06"/>
    <w:rsid w:val="00D83141"/>
    <w:rsid w:val="00D845F2"/>
    <w:rsid w:val="00D86F01"/>
    <w:rsid w:val="00D875D2"/>
    <w:rsid w:val="00D9273B"/>
    <w:rsid w:val="00DA1E67"/>
    <w:rsid w:val="00DA3570"/>
    <w:rsid w:val="00DA3A92"/>
    <w:rsid w:val="00DB3255"/>
    <w:rsid w:val="00DC1C65"/>
    <w:rsid w:val="00DC2B8E"/>
    <w:rsid w:val="00DD1C6E"/>
    <w:rsid w:val="00DD33AC"/>
    <w:rsid w:val="00DD4229"/>
    <w:rsid w:val="00DD691D"/>
    <w:rsid w:val="00DD75A0"/>
    <w:rsid w:val="00DF67CE"/>
    <w:rsid w:val="00E040A6"/>
    <w:rsid w:val="00E041BA"/>
    <w:rsid w:val="00E133FC"/>
    <w:rsid w:val="00E14146"/>
    <w:rsid w:val="00E1451C"/>
    <w:rsid w:val="00E15CDD"/>
    <w:rsid w:val="00E206BE"/>
    <w:rsid w:val="00E2373C"/>
    <w:rsid w:val="00E36273"/>
    <w:rsid w:val="00E4569B"/>
    <w:rsid w:val="00E45902"/>
    <w:rsid w:val="00E46937"/>
    <w:rsid w:val="00E56831"/>
    <w:rsid w:val="00E57DA2"/>
    <w:rsid w:val="00E70442"/>
    <w:rsid w:val="00E713BD"/>
    <w:rsid w:val="00E72C66"/>
    <w:rsid w:val="00E7370F"/>
    <w:rsid w:val="00E8099A"/>
    <w:rsid w:val="00E8530E"/>
    <w:rsid w:val="00E878F9"/>
    <w:rsid w:val="00E90180"/>
    <w:rsid w:val="00E92BCF"/>
    <w:rsid w:val="00EB1266"/>
    <w:rsid w:val="00EB1CA6"/>
    <w:rsid w:val="00EB2B20"/>
    <w:rsid w:val="00EB5CE3"/>
    <w:rsid w:val="00EC336F"/>
    <w:rsid w:val="00EC7B46"/>
    <w:rsid w:val="00ED2556"/>
    <w:rsid w:val="00ED4396"/>
    <w:rsid w:val="00ED5E23"/>
    <w:rsid w:val="00ED7FDE"/>
    <w:rsid w:val="00EE1E25"/>
    <w:rsid w:val="00EE3F91"/>
    <w:rsid w:val="00F048DD"/>
    <w:rsid w:val="00F409DA"/>
    <w:rsid w:val="00F44E43"/>
    <w:rsid w:val="00F50167"/>
    <w:rsid w:val="00F5421B"/>
    <w:rsid w:val="00F55375"/>
    <w:rsid w:val="00F658B1"/>
    <w:rsid w:val="00F67AEE"/>
    <w:rsid w:val="00F67D6D"/>
    <w:rsid w:val="00F708CD"/>
    <w:rsid w:val="00F70F47"/>
    <w:rsid w:val="00F758B7"/>
    <w:rsid w:val="00F902BE"/>
    <w:rsid w:val="00F903B9"/>
    <w:rsid w:val="00F90A0F"/>
    <w:rsid w:val="00F922C7"/>
    <w:rsid w:val="00FA6809"/>
    <w:rsid w:val="00FB000F"/>
    <w:rsid w:val="00FB075B"/>
    <w:rsid w:val="00FB6204"/>
    <w:rsid w:val="00FD4854"/>
    <w:rsid w:val="00FD48EE"/>
    <w:rsid w:val="00FD603A"/>
    <w:rsid w:val="00FE2A92"/>
    <w:rsid w:val="00FE4244"/>
    <w:rsid w:val="00FF0E5A"/>
    <w:rsid w:val="00FF1ADF"/>
    <w:rsid w:val="00FF7D6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964"/>
    <w:pPr>
      <w:spacing w:before="200" w:line="240" w:lineRule="auto"/>
      <w:jc w:val="both"/>
    </w:pPr>
    <w:rPr>
      <w:rFonts w:ascii="Arial" w:hAnsi="Arial"/>
    </w:rPr>
  </w:style>
  <w:style w:type="paragraph" w:styleId="Heading1">
    <w:name w:val="heading 1"/>
    <w:basedOn w:val="Normal"/>
    <w:next w:val="Normal"/>
    <w:link w:val="Heading1Char"/>
    <w:uiPriority w:val="9"/>
    <w:qFormat/>
    <w:rsid w:val="00500964"/>
    <w:pPr>
      <w:keepNext/>
      <w:keepLines/>
      <w:spacing w:before="480" w:after="240"/>
      <w:jc w:val="left"/>
      <w:outlineLvl w:val="0"/>
    </w:pPr>
    <w:rPr>
      <w:rFonts w:eastAsiaTheme="majorEastAsia" w:cstheme="majorBidi"/>
      <w:bCs/>
      <w:color w:val="365F91" w:themeColor="accent1" w:themeShade="BF"/>
      <w:sz w:val="32"/>
      <w:szCs w:val="28"/>
    </w:rPr>
  </w:style>
  <w:style w:type="paragraph" w:styleId="Heading2">
    <w:name w:val="heading 2"/>
    <w:basedOn w:val="Normal"/>
    <w:next w:val="Normal"/>
    <w:link w:val="Heading2Char"/>
    <w:uiPriority w:val="9"/>
    <w:unhideWhenUsed/>
    <w:qFormat/>
    <w:rsid w:val="00D21690"/>
    <w:pPr>
      <w:keepNext/>
      <w:keepLines/>
      <w:spacing w:after="0"/>
      <w:jc w:val="left"/>
      <w:outlineLvl w:val="1"/>
    </w:pPr>
    <w:rPr>
      <w:rFonts w:eastAsiaTheme="majorEastAsia" w:cstheme="majorBidi"/>
      <w:bCs/>
      <w:color w:val="4F81BD" w:themeColor="accent1"/>
      <w:sz w:val="26"/>
      <w:szCs w:val="26"/>
    </w:rPr>
  </w:style>
  <w:style w:type="paragraph" w:styleId="Heading3">
    <w:name w:val="heading 3"/>
    <w:basedOn w:val="Normal"/>
    <w:next w:val="Normal"/>
    <w:link w:val="Heading3Char"/>
    <w:uiPriority w:val="9"/>
    <w:unhideWhenUsed/>
    <w:qFormat/>
    <w:rsid w:val="00376F46"/>
    <w:pPr>
      <w:keepNext/>
      <w:keepLines/>
      <w:spacing w:after="0"/>
      <w:outlineLvl w:val="2"/>
    </w:pPr>
    <w:rPr>
      <w:rFonts w:ascii="Gill Sans MT Condensed" w:eastAsiaTheme="majorEastAsia" w:hAnsi="Gill Sans MT Condensed" w:cstheme="majorBidi"/>
      <w:bCs/>
      <w:color w:val="4F81BD" w:themeColor="accent1"/>
      <w:sz w:val="26"/>
      <w:szCs w:val="20"/>
      <w:lang w:val="es-ES" w:eastAsia="es-MX"/>
    </w:rPr>
  </w:style>
  <w:style w:type="paragraph" w:styleId="Heading4">
    <w:name w:val="heading 4"/>
    <w:basedOn w:val="Normal"/>
    <w:next w:val="Normal"/>
    <w:link w:val="Heading4Char"/>
    <w:uiPriority w:val="9"/>
    <w:unhideWhenUsed/>
    <w:qFormat/>
    <w:rsid w:val="00A66C03"/>
    <w:pPr>
      <w:keepNext/>
      <w:keepLines/>
      <w:spacing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6F4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6F46"/>
    <w:rPr>
      <w:rFonts w:ascii="Tahoma" w:hAnsi="Tahoma" w:cs="Tahoma"/>
      <w:sz w:val="16"/>
      <w:szCs w:val="16"/>
    </w:rPr>
  </w:style>
  <w:style w:type="paragraph" w:styleId="ListParagraph">
    <w:name w:val="List Paragraph"/>
    <w:basedOn w:val="Normal"/>
    <w:uiPriority w:val="34"/>
    <w:qFormat/>
    <w:rsid w:val="00AD1FC6"/>
  </w:style>
  <w:style w:type="character" w:customStyle="1" w:styleId="Heading3Char">
    <w:name w:val="Heading 3 Char"/>
    <w:basedOn w:val="DefaultParagraphFont"/>
    <w:link w:val="Heading3"/>
    <w:uiPriority w:val="9"/>
    <w:rsid w:val="00376F46"/>
    <w:rPr>
      <w:rFonts w:ascii="Gill Sans MT Condensed" w:eastAsiaTheme="majorEastAsia" w:hAnsi="Gill Sans MT Condensed" w:cstheme="majorBidi"/>
      <w:bCs/>
      <w:color w:val="4F81BD" w:themeColor="accent1"/>
      <w:sz w:val="26"/>
      <w:szCs w:val="20"/>
      <w:lang w:val="es-ES" w:eastAsia="es-MX"/>
    </w:rPr>
  </w:style>
  <w:style w:type="paragraph" w:styleId="Title">
    <w:name w:val="Title"/>
    <w:basedOn w:val="Normal"/>
    <w:link w:val="TitleChar"/>
    <w:qFormat/>
    <w:rsid w:val="00376F46"/>
    <w:pPr>
      <w:spacing w:before="120" w:after="120"/>
      <w:jc w:val="center"/>
    </w:pPr>
    <w:rPr>
      <w:rFonts w:eastAsia="Times New Roman" w:cs="Times New Roman"/>
      <w:b/>
      <w:bCs/>
      <w:sz w:val="20"/>
      <w:szCs w:val="20"/>
      <w:lang w:val="es-ES" w:eastAsia="es-ES"/>
    </w:rPr>
  </w:style>
  <w:style w:type="character" w:customStyle="1" w:styleId="TitleChar">
    <w:name w:val="Title Char"/>
    <w:basedOn w:val="DefaultParagraphFont"/>
    <w:link w:val="Title"/>
    <w:rsid w:val="00376F46"/>
    <w:rPr>
      <w:rFonts w:ascii="Arial" w:eastAsia="Times New Roman" w:hAnsi="Arial" w:cs="Times New Roman"/>
      <w:b/>
      <w:bCs/>
      <w:sz w:val="20"/>
      <w:szCs w:val="20"/>
      <w:lang w:val="es-ES" w:eastAsia="es-ES"/>
    </w:rPr>
  </w:style>
  <w:style w:type="paragraph" w:styleId="FootnoteText">
    <w:name w:val="footnote text"/>
    <w:aliases w:val=" Car1,Texto nota pie Car Car Car Car Car Car Car Car,Texto nota pie Car Car Car Car Car,Texto nota pie Car Car Car Car,ft Car,Texto nota pie Car Car Car Car Car Car Car Car Car,Texto nota pie Car Car Car Car Car Car Car"/>
    <w:basedOn w:val="Normal"/>
    <w:link w:val="FootnoteTextChar"/>
    <w:unhideWhenUsed/>
    <w:rsid w:val="00376F46"/>
    <w:pPr>
      <w:spacing w:before="120" w:after="120"/>
    </w:pPr>
    <w:rPr>
      <w:rFonts w:eastAsia="Times New Roman" w:cs="Times New Roman"/>
      <w:color w:val="000000"/>
      <w:sz w:val="20"/>
      <w:szCs w:val="20"/>
      <w:lang w:val="en-US" w:eastAsia="es-ES"/>
    </w:rPr>
  </w:style>
  <w:style w:type="character" w:customStyle="1" w:styleId="FootnoteTextChar">
    <w:name w:val="Footnote Text Char"/>
    <w:aliases w:val=" Car1 Char,Texto nota pie Car Car Car Car Car Car Car Car Char,Texto nota pie Car Car Car Car Car Char,Texto nota pie Car Car Car Car Char,ft Car Char,Texto nota pie Car Car Car Car Car Car Car Car Car Char"/>
    <w:basedOn w:val="DefaultParagraphFont"/>
    <w:link w:val="FootnoteText"/>
    <w:rsid w:val="00376F46"/>
    <w:rPr>
      <w:rFonts w:eastAsia="Times New Roman" w:cs="Times New Roman"/>
      <w:color w:val="000000"/>
      <w:sz w:val="20"/>
      <w:szCs w:val="20"/>
      <w:lang w:val="en-US" w:eastAsia="es-ES"/>
    </w:rPr>
  </w:style>
  <w:style w:type="character" w:styleId="FootnoteReference">
    <w:name w:val="footnote reference"/>
    <w:basedOn w:val="DefaultParagraphFont"/>
    <w:unhideWhenUsed/>
    <w:rsid w:val="00376F46"/>
    <w:rPr>
      <w:vertAlign w:val="superscript"/>
    </w:rPr>
  </w:style>
  <w:style w:type="table" w:styleId="TableGrid">
    <w:name w:val="Table Grid"/>
    <w:basedOn w:val="TableNormal"/>
    <w:uiPriority w:val="59"/>
    <w:rsid w:val="00376F46"/>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376F46"/>
    <w:rPr>
      <w:rFonts w:eastAsia="Times New Roman" w:cs="Times New Roman"/>
      <w:b/>
      <w:bCs/>
      <w:color w:val="4F81BD" w:themeColor="accent1"/>
      <w:sz w:val="18"/>
      <w:szCs w:val="18"/>
      <w:lang w:val="es-ES" w:eastAsia="es-MX"/>
    </w:rPr>
  </w:style>
  <w:style w:type="paragraph" w:styleId="NoSpacing">
    <w:name w:val="No Spacing"/>
    <w:uiPriority w:val="1"/>
    <w:qFormat/>
    <w:rsid w:val="000879D6"/>
    <w:pPr>
      <w:spacing w:after="0" w:line="240" w:lineRule="auto"/>
      <w:jc w:val="both"/>
    </w:pPr>
    <w:rPr>
      <w:rFonts w:ascii="Arial" w:eastAsia="Times New Roman" w:hAnsi="Arial" w:cs="Times New Roman"/>
      <w:sz w:val="18"/>
      <w:szCs w:val="20"/>
      <w:lang w:val="es-ES" w:eastAsia="es-MX"/>
    </w:rPr>
  </w:style>
  <w:style w:type="character" w:styleId="Hyperlink">
    <w:name w:val="Hyperlink"/>
    <w:basedOn w:val="DefaultParagraphFont"/>
    <w:uiPriority w:val="99"/>
    <w:unhideWhenUsed/>
    <w:rsid w:val="00376F46"/>
    <w:rPr>
      <w:color w:val="0000FF" w:themeColor="hyperlink"/>
      <w:u w:val="single"/>
    </w:rPr>
  </w:style>
  <w:style w:type="character" w:customStyle="1" w:styleId="Heading2Char">
    <w:name w:val="Heading 2 Char"/>
    <w:basedOn w:val="DefaultParagraphFont"/>
    <w:link w:val="Heading2"/>
    <w:uiPriority w:val="9"/>
    <w:rsid w:val="00D21690"/>
    <w:rPr>
      <w:rFonts w:ascii="Arial" w:eastAsiaTheme="majorEastAsia" w:hAnsi="Arial" w:cstheme="majorBidi"/>
      <w:bCs/>
      <w:color w:val="4F81BD" w:themeColor="accent1"/>
      <w:sz w:val="26"/>
      <w:szCs w:val="26"/>
    </w:rPr>
  </w:style>
  <w:style w:type="character" w:customStyle="1" w:styleId="Heading1Char">
    <w:name w:val="Heading 1 Char"/>
    <w:basedOn w:val="DefaultParagraphFont"/>
    <w:link w:val="Heading1"/>
    <w:uiPriority w:val="9"/>
    <w:rsid w:val="00500964"/>
    <w:rPr>
      <w:rFonts w:ascii="Arial" w:eastAsiaTheme="majorEastAsia" w:hAnsi="Arial" w:cstheme="majorBidi"/>
      <w:bCs/>
      <w:color w:val="365F91" w:themeColor="accent1" w:themeShade="BF"/>
      <w:sz w:val="32"/>
      <w:szCs w:val="28"/>
    </w:rPr>
  </w:style>
  <w:style w:type="character" w:styleId="CommentReference">
    <w:name w:val="annotation reference"/>
    <w:basedOn w:val="DefaultParagraphFont"/>
    <w:uiPriority w:val="99"/>
    <w:semiHidden/>
    <w:unhideWhenUsed/>
    <w:rsid w:val="00E878F9"/>
    <w:rPr>
      <w:sz w:val="16"/>
      <w:szCs w:val="16"/>
    </w:rPr>
  </w:style>
  <w:style w:type="paragraph" w:styleId="CommentText">
    <w:name w:val="annotation text"/>
    <w:basedOn w:val="Normal"/>
    <w:link w:val="CommentTextChar"/>
    <w:uiPriority w:val="99"/>
    <w:semiHidden/>
    <w:unhideWhenUsed/>
    <w:rsid w:val="00E878F9"/>
    <w:pPr>
      <w:spacing w:before="240" w:after="240"/>
    </w:pPr>
    <w:rPr>
      <w:sz w:val="20"/>
      <w:szCs w:val="20"/>
    </w:rPr>
  </w:style>
  <w:style w:type="character" w:customStyle="1" w:styleId="CommentTextChar">
    <w:name w:val="Comment Text Char"/>
    <w:basedOn w:val="DefaultParagraphFont"/>
    <w:link w:val="CommentText"/>
    <w:uiPriority w:val="99"/>
    <w:semiHidden/>
    <w:rsid w:val="00E878F9"/>
    <w:rPr>
      <w:rFonts w:ascii="Arial" w:hAnsi="Arial"/>
      <w:sz w:val="20"/>
      <w:szCs w:val="20"/>
    </w:rPr>
  </w:style>
  <w:style w:type="character" w:styleId="FollowedHyperlink">
    <w:name w:val="FollowedHyperlink"/>
    <w:basedOn w:val="DefaultParagraphFont"/>
    <w:uiPriority w:val="99"/>
    <w:semiHidden/>
    <w:unhideWhenUsed/>
    <w:rsid w:val="001E145E"/>
    <w:rPr>
      <w:color w:val="800080" w:themeColor="followedHyperlink"/>
      <w:u w:val="single"/>
    </w:rPr>
  </w:style>
  <w:style w:type="paragraph" w:customStyle="1" w:styleId="font5">
    <w:name w:val="font5"/>
    <w:basedOn w:val="Normal"/>
    <w:rsid w:val="00382643"/>
    <w:pPr>
      <w:spacing w:before="100" w:beforeAutospacing="1" w:after="100" w:afterAutospacing="1"/>
    </w:pPr>
    <w:rPr>
      <w:rFonts w:eastAsia="Times New Roman" w:cs="Arial"/>
      <w:color w:val="000000"/>
      <w:sz w:val="20"/>
      <w:szCs w:val="20"/>
      <w:lang w:eastAsia="es-CO"/>
    </w:rPr>
  </w:style>
  <w:style w:type="paragraph" w:customStyle="1" w:styleId="font6">
    <w:name w:val="font6"/>
    <w:basedOn w:val="Normal"/>
    <w:rsid w:val="00382643"/>
    <w:pPr>
      <w:spacing w:before="100" w:beforeAutospacing="1" w:after="100" w:afterAutospacing="1"/>
    </w:pPr>
    <w:rPr>
      <w:rFonts w:eastAsia="Times New Roman" w:cs="Arial"/>
      <w:b/>
      <w:bCs/>
      <w:color w:val="000000"/>
      <w:sz w:val="20"/>
      <w:szCs w:val="20"/>
      <w:lang w:eastAsia="es-CO"/>
    </w:rPr>
  </w:style>
  <w:style w:type="paragraph" w:customStyle="1" w:styleId="font7">
    <w:name w:val="font7"/>
    <w:basedOn w:val="Normal"/>
    <w:rsid w:val="00382643"/>
    <w:pPr>
      <w:spacing w:before="100" w:beforeAutospacing="1" w:after="100" w:afterAutospacing="1"/>
    </w:pPr>
    <w:rPr>
      <w:rFonts w:eastAsia="Times New Roman" w:cs="Arial"/>
      <w:b/>
      <w:bCs/>
      <w:i/>
      <w:iCs/>
      <w:color w:val="000000"/>
      <w:sz w:val="20"/>
      <w:szCs w:val="20"/>
      <w:lang w:eastAsia="es-CO"/>
    </w:rPr>
  </w:style>
  <w:style w:type="paragraph" w:customStyle="1" w:styleId="font8">
    <w:name w:val="font8"/>
    <w:basedOn w:val="Normal"/>
    <w:rsid w:val="00382643"/>
    <w:pPr>
      <w:spacing w:before="100" w:beforeAutospacing="1" w:after="100" w:afterAutospacing="1"/>
    </w:pPr>
    <w:rPr>
      <w:rFonts w:eastAsia="Times New Roman" w:cs="Arial"/>
      <w:color w:val="000000"/>
      <w:sz w:val="16"/>
      <w:szCs w:val="16"/>
      <w:lang w:eastAsia="es-CO"/>
    </w:rPr>
  </w:style>
  <w:style w:type="paragraph" w:customStyle="1" w:styleId="font9">
    <w:name w:val="font9"/>
    <w:basedOn w:val="Normal"/>
    <w:rsid w:val="00382643"/>
    <w:pPr>
      <w:spacing w:before="100" w:beforeAutospacing="1" w:after="100" w:afterAutospacing="1"/>
    </w:pPr>
    <w:rPr>
      <w:rFonts w:eastAsia="Times New Roman" w:cs="Arial"/>
      <w:i/>
      <w:iCs/>
      <w:color w:val="000000"/>
      <w:sz w:val="20"/>
      <w:szCs w:val="20"/>
      <w:lang w:eastAsia="es-CO"/>
    </w:rPr>
  </w:style>
  <w:style w:type="paragraph" w:customStyle="1" w:styleId="xl63">
    <w:name w:val="xl63"/>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b/>
      <w:bCs/>
      <w:sz w:val="20"/>
      <w:szCs w:val="20"/>
      <w:lang w:eastAsia="es-CO"/>
    </w:rPr>
  </w:style>
  <w:style w:type="paragraph" w:customStyle="1" w:styleId="xl64">
    <w:name w:val="xl64"/>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sz w:val="20"/>
      <w:szCs w:val="20"/>
      <w:lang w:eastAsia="es-CO"/>
    </w:rPr>
  </w:style>
  <w:style w:type="paragraph" w:customStyle="1" w:styleId="xl65">
    <w:name w:val="xl65"/>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eastAsia="Times New Roman" w:cs="Arial"/>
      <w:b/>
      <w:bCs/>
      <w:sz w:val="20"/>
      <w:szCs w:val="20"/>
      <w:lang w:eastAsia="es-CO"/>
    </w:rPr>
  </w:style>
  <w:style w:type="paragraph" w:customStyle="1" w:styleId="xl66">
    <w:name w:val="xl66"/>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eastAsia="Times New Roman" w:cs="Arial"/>
      <w:sz w:val="20"/>
      <w:szCs w:val="20"/>
      <w:lang w:eastAsia="es-CO"/>
    </w:rPr>
  </w:style>
  <w:style w:type="paragraph" w:customStyle="1" w:styleId="xl67">
    <w:name w:val="xl67"/>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eastAsia="Times New Roman" w:cs="Arial"/>
      <w:sz w:val="20"/>
      <w:szCs w:val="20"/>
      <w:lang w:eastAsia="es-CO"/>
    </w:rPr>
  </w:style>
  <w:style w:type="paragraph" w:customStyle="1" w:styleId="xl68">
    <w:name w:val="xl68"/>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sz w:val="20"/>
      <w:szCs w:val="20"/>
      <w:lang w:eastAsia="es-CO"/>
    </w:rPr>
  </w:style>
  <w:style w:type="paragraph" w:customStyle="1" w:styleId="xl69">
    <w:name w:val="xl69"/>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sz w:val="20"/>
      <w:szCs w:val="20"/>
      <w:lang w:eastAsia="es-CO"/>
    </w:rPr>
  </w:style>
  <w:style w:type="character" w:styleId="PlaceholderText">
    <w:name w:val="Placeholder Text"/>
    <w:basedOn w:val="DefaultParagraphFont"/>
    <w:uiPriority w:val="99"/>
    <w:semiHidden/>
    <w:rsid w:val="00500964"/>
    <w:rPr>
      <w:color w:val="808080"/>
    </w:rPr>
  </w:style>
  <w:style w:type="paragraph" w:styleId="NormalWeb">
    <w:name w:val="Normal (Web)"/>
    <w:basedOn w:val="Normal"/>
    <w:uiPriority w:val="99"/>
    <w:unhideWhenUsed/>
    <w:rsid w:val="00E36273"/>
    <w:pPr>
      <w:spacing w:before="100" w:beforeAutospacing="1" w:after="100" w:afterAutospacing="1"/>
      <w:jc w:val="left"/>
    </w:pPr>
    <w:rPr>
      <w:rFonts w:ascii="Times New Roman" w:eastAsiaTheme="minorEastAsia" w:hAnsi="Times New Roman" w:cs="Times New Roman"/>
      <w:sz w:val="24"/>
      <w:szCs w:val="24"/>
      <w:lang w:eastAsia="es-CO"/>
    </w:rPr>
  </w:style>
  <w:style w:type="paragraph" w:styleId="HTMLPreformatted">
    <w:name w:val="HTML Preformatted"/>
    <w:basedOn w:val="Normal"/>
    <w:link w:val="HTMLPreformattedChar"/>
    <w:uiPriority w:val="99"/>
    <w:unhideWhenUsed/>
    <w:rsid w:val="00C50F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lang w:eastAsia="es-CO"/>
    </w:rPr>
  </w:style>
  <w:style w:type="character" w:customStyle="1" w:styleId="HTMLPreformattedChar">
    <w:name w:val="HTML Preformatted Char"/>
    <w:basedOn w:val="DefaultParagraphFont"/>
    <w:link w:val="HTMLPreformatted"/>
    <w:uiPriority w:val="99"/>
    <w:rsid w:val="00C50F8C"/>
    <w:rPr>
      <w:rFonts w:ascii="Courier New" w:eastAsia="Times New Roman" w:hAnsi="Courier New" w:cs="Courier New"/>
      <w:sz w:val="20"/>
      <w:szCs w:val="20"/>
      <w:lang w:eastAsia="es-CO"/>
    </w:rPr>
  </w:style>
  <w:style w:type="paragraph" w:styleId="Header">
    <w:name w:val="header"/>
    <w:basedOn w:val="Normal"/>
    <w:link w:val="HeaderChar"/>
    <w:uiPriority w:val="99"/>
    <w:unhideWhenUsed/>
    <w:rsid w:val="00812DAE"/>
    <w:pPr>
      <w:tabs>
        <w:tab w:val="center" w:pos="4419"/>
        <w:tab w:val="right" w:pos="8838"/>
      </w:tabs>
      <w:spacing w:before="0" w:after="0"/>
    </w:pPr>
  </w:style>
  <w:style w:type="character" w:customStyle="1" w:styleId="HeaderChar">
    <w:name w:val="Header Char"/>
    <w:basedOn w:val="DefaultParagraphFont"/>
    <w:link w:val="Header"/>
    <w:uiPriority w:val="99"/>
    <w:rsid w:val="00812DAE"/>
    <w:rPr>
      <w:rFonts w:ascii="Arial" w:hAnsi="Arial"/>
    </w:rPr>
  </w:style>
  <w:style w:type="paragraph" w:styleId="Footer">
    <w:name w:val="footer"/>
    <w:basedOn w:val="Normal"/>
    <w:link w:val="FooterChar"/>
    <w:uiPriority w:val="99"/>
    <w:unhideWhenUsed/>
    <w:rsid w:val="00812DAE"/>
    <w:pPr>
      <w:tabs>
        <w:tab w:val="center" w:pos="4419"/>
        <w:tab w:val="right" w:pos="8838"/>
      </w:tabs>
      <w:spacing w:before="0" w:after="0"/>
    </w:pPr>
  </w:style>
  <w:style w:type="character" w:customStyle="1" w:styleId="FooterChar">
    <w:name w:val="Footer Char"/>
    <w:basedOn w:val="DefaultParagraphFont"/>
    <w:link w:val="Footer"/>
    <w:uiPriority w:val="99"/>
    <w:rsid w:val="00812DAE"/>
    <w:rPr>
      <w:rFonts w:ascii="Arial" w:hAnsi="Arial"/>
    </w:rPr>
  </w:style>
  <w:style w:type="paragraph" w:styleId="TOCHeading">
    <w:name w:val="TOC Heading"/>
    <w:basedOn w:val="Heading1"/>
    <w:next w:val="Normal"/>
    <w:uiPriority w:val="39"/>
    <w:semiHidden/>
    <w:unhideWhenUsed/>
    <w:qFormat/>
    <w:rsid w:val="00812DAE"/>
    <w:pPr>
      <w:spacing w:after="0" w:line="276" w:lineRule="auto"/>
      <w:outlineLvl w:val="9"/>
    </w:pPr>
    <w:rPr>
      <w:rFonts w:asciiTheme="majorHAnsi" w:hAnsiTheme="majorHAnsi"/>
      <w:b/>
      <w:sz w:val="28"/>
      <w:lang w:eastAsia="es-CO"/>
    </w:rPr>
  </w:style>
  <w:style w:type="paragraph" w:styleId="TOC2">
    <w:name w:val="toc 2"/>
    <w:basedOn w:val="Normal"/>
    <w:next w:val="Normal"/>
    <w:autoRedefine/>
    <w:uiPriority w:val="39"/>
    <w:unhideWhenUsed/>
    <w:qFormat/>
    <w:rsid w:val="00812DAE"/>
    <w:pPr>
      <w:spacing w:before="0" w:after="100" w:line="276" w:lineRule="auto"/>
      <w:ind w:left="220"/>
      <w:jc w:val="left"/>
    </w:pPr>
    <w:rPr>
      <w:rFonts w:asciiTheme="minorHAnsi" w:eastAsiaTheme="minorEastAsia" w:hAnsiTheme="minorHAnsi"/>
      <w:lang w:eastAsia="es-CO"/>
    </w:rPr>
  </w:style>
  <w:style w:type="paragraph" w:styleId="TOC1">
    <w:name w:val="toc 1"/>
    <w:basedOn w:val="Normal"/>
    <w:next w:val="Normal"/>
    <w:autoRedefine/>
    <w:uiPriority w:val="39"/>
    <w:unhideWhenUsed/>
    <w:qFormat/>
    <w:rsid w:val="00812DAE"/>
    <w:pPr>
      <w:tabs>
        <w:tab w:val="right" w:leader="dot" w:pos="8828"/>
      </w:tabs>
      <w:spacing w:before="0" w:after="100" w:line="276" w:lineRule="auto"/>
      <w:jc w:val="left"/>
    </w:pPr>
    <w:rPr>
      <w:rFonts w:asciiTheme="minorHAnsi" w:eastAsiaTheme="minorEastAsia" w:hAnsiTheme="minorHAnsi"/>
      <w:noProof/>
      <w:color w:val="4F81BD" w:themeColor="accent1"/>
      <w:lang w:eastAsia="es-CO"/>
    </w:rPr>
  </w:style>
  <w:style w:type="paragraph" w:styleId="TOC3">
    <w:name w:val="toc 3"/>
    <w:basedOn w:val="Normal"/>
    <w:next w:val="Normal"/>
    <w:autoRedefine/>
    <w:uiPriority w:val="39"/>
    <w:unhideWhenUsed/>
    <w:qFormat/>
    <w:rsid w:val="00812DAE"/>
    <w:pPr>
      <w:spacing w:before="0" w:after="100" w:line="276" w:lineRule="auto"/>
      <w:ind w:left="440"/>
      <w:jc w:val="left"/>
    </w:pPr>
    <w:rPr>
      <w:rFonts w:asciiTheme="minorHAnsi" w:eastAsiaTheme="minorEastAsia" w:hAnsiTheme="minorHAnsi"/>
      <w:lang w:eastAsia="es-CO"/>
    </w:rPr>
  </w:style>
  <w:style w:type="paragraph" w:styleId="TableofFigures">
    <w:name w:val="table of figures"/>
    <w:basedOn w:val="Normal"/>
    <w:next w:val="Normal"/>
    <w:uiPriority w:val="99"/>
    <w:unhideWhenUsed/>
    <w:rsid w:val="00812DAE"/>
    <w:pPr>
      <w:spacing w:after="0"/>
    </w:pPr>
  </w:style>
  <w:style w:type="paragraph" w:customStyle="1" w:styleId="Default">
    <w:name w:val="Default"/>
    <w:rsid w:val="0026084D"/>
    <w:pPr>
      <w:autoSpaceDE w:val="0"/>
      <w:autoSpaceDN w:val="0"/>
      <w:adjustRightInd w:val="0"/>
      <w:spacing w:after="0" w:line="240" w:lineRule="auto"/>
    </w:pPr>
    <w:rPr>
      <w:rFonts w:ascii="Arial" w:hAnsi="Arial" w:cs="Arial"/>
      <w:color w:val="000000"/>
      <w:sz w:val="24"/>
      <w:szCs w:val="24"/>
    </w:rPr>
  </w:style>
  <w:style w:type="character" w:customStyle="1" w:styleId="Heading4Char">
    <w:name w:val="Heading 4 Char"/>
    <w:basedOn w:val="DefaultParagraphFont"/>
    <w:link w:val="Heading4"/>
    <w:uiPriority w:val="9"/>
    <w:rsid w:val="00A66C03"/>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964"/>
    <w:pPr>
      <w:spacing w:before="200" w:line="240" w:lineRule="auto"/>
      <w:jc w:val="both"/>
    </w:pPr>
    <w:rPr>
      <w:rFonts w:ascii="Arial" w:hAnsi="Arial"/>
    </w:rPr>
  </w:style>
  <w:style w:type="paragraph" w:styleId="Heading1">
    <w:name w:val="heading 1"/>
    <w:basedOn w:val="Normal"/>
    <w:next w:val="Normal"/>
    <w:link w:val="Heading1Char"/>
    <w:uiPriority w:val="9"/>
    <w:qFormat/>
    <w:rsid w:val="00500964"/>
    <w:pPr>
      <w:keepNext/>
      <w:keepLines/>
      <w:spacing w:before="480" w:after="240"/>
      <w:jc w:val="left"/>
      <w:outlineLvl w:val="0"/>
    </w:pPr>
    <w:rPr>
      <w:rFonts w:eastAsiaTheme="majorEastAsia" w:cstheme="majorBidi"/>
      <w:bCs/>
      <w:color w:val="365F91" w:themeColor="accent1" w:themeShade="BF"/>
      <w:sz w:val="32"/>
      <w:szCs w:val="28"/>
    </w:rPr>
  </w:style>
  <w:style w:type="paragraph" w:styleId="Heading2">
    <w:name w:val="heading 2"/>
    <w:basedOn w:val="Normal"/>
    <w:next w:val="Normal"/>
    <w:link w:val="Heading2Char"/>
    <w:uiPriority w:val="9"/>
    <w:unhideWhenUsed/>
    <w:qFormat/>
    <w:rsid w:val="00D21690"/>
    <w:pPr>
      <w:keepNext/>
      <w:keepLines/>
      <w:spacing w:after="0"/>
      <w:jc w:val="left"/>
      <w:outlineLvl w:val="1"/>
    </w:pPr>
    <w:rPr>
      <w:rFonts w:eastAsiaTheme="majorEastAsia" w:cstheme="majorBidi"/>
      <w:bCs/>
      <w:color w:val="4F81BD" w:themeColor="accent1"/>
      <w:sz w:val="26"/>
      <w:szCs w:val="26"/>
    </w:rPr>
  </w:style>
  <w:style w:type="paragraph" w:styleId="Heading3">
    <w:name w:val="heading 3"/>
    <w:basedOn w:val="Normal"/>
    <w:next w:val="Normal"/>
    <w:link w:val="Heading3Char"/>
    <w:uiPriority w:val="9"/>
    <w:unhideWhenUsed/>
    <w:qFormat/>
    <w:rsid w:val="00376F46"/>
    <w:pPr>
      <w:keepNext/>
      <w:keepLines/>
      <w:spacing w:after="0"/>
      <w:outlineLvl w:val="2"/>
    </w:pPr>
    <w:rPr>
      <w:rFonts w:ascii="Gill Sans MT Condensed" w:eastAsiaTheme="majorEastAsia" w:hAnsi="Gill Sans MT Condensed" w:cstheme="majorBidi"/>
      <w:bCs/>
      <w:color w:val="4F81BD" w:themeColor="accent1"/>
      <w:sz w:val="26"/>
      <w:szCs w:val="20"/>
      <w:lang w:val="es-ES" w:eastAsia="es-MX"/>
    </w:rPr>
  </w:style>
  <w:style w:type="paragraph" w:styleId="Heading4">
    <w:name w:val="heading 4"/>
    <w:basedOn w:val="Normal"/>
    <w:next w:val="Normal"/>
    <w:link w:val="Heading4Char"/>
    <w:uiPriority w:val="9"/>
    <w:unhideWhenUsed/>
    <w:qFormat/>
    <w:rsid w:val="00A66C03"/>
    <w:pPr>
      <w:keepNext/>
      <w:keepLines/>
      <w:spacing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6F4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6F46"/>
    <w:rPr>
      <w:rFonts w:ascii="Tahoma" w:hAnsi="Tahoma" w:cs="Tahoma"/>
      <w:sz w:val="16"/>
      <w:szCs w:val="16"/>
    </w:rPr>
  </w:style>
  <w:style w:type="paragraph" w:styleId="ListParagraph">
    <w:name w:val="List Paragraph"/>
    <w:basedOn w:val="Normal"/>
    <w:uiPriority w:val="34"/>
    <w:qFormat/>
    <w:rsid w:val="00AD1FC6"/>
  </w:style>
  <w:style w:type="character" w:customStyle="1" w:styleId="Heading3Char">
    <w:name w:val="Heading 3 Char"/>
    <w:basedOn w:val="DefaultParagraphFont"/>
    <w:link w:val="Heading3"/>
    <w:uiPriority w:val="9"/>
    <w:rsid w:val="00376F46"/>
    <w:rPr>
      <w:rFonts w:ascii="Gill Sans MT Condensed" w:eastAsiaTheme="majorEastAsia" w:hAnsi="Gill Sans MT Condensed" w:cstheme="majorBidi"/>
      <w:bCs/>
      <w:color w:val="4F81BD" w:themeColor="accent1"/>
      <w:sz w:val="26"/>
      <w:szCs w:val="20"/>
      <w:lang w:val="es-ES" w:eastAsia="es-MX"/>
    </w:rPr>
  </w:style>
  <w:style w:type="paragraph" w:styleId="Title">
    <w:name w:val="Title"/>
    <w:basedOn w:val="Normal"/>
    <w:link w:val="TitleChar"/>
    <w:qFormat/>
    <w:rsid w:val="00376F46"/>
    <w:pPr>
      <w:spacing w:before="120" w:after="120"/>
      <w:jc w:val="center"/>
    </w:pPr>
    <w:rPr>
      <w:rFonts w:eastAsia="Times New Roman" w:cs="Times New Roman"/>
      <w:b/>
      <w:bCs/>
      <w:sz w:val="20"/>
      <w:szCs w:val="20"/>
      <w:lang w:val="es-ES" w:eastAsia="es-ES"/>
    </w:rPr>
  </w:style>
  <w:style w:type="character" w:customStyle="1" w:styleId="TitleChar">
    <w:name w:val="Title Char"/>
    <w:basedOn w:val="DefaultParagraphFont"/>
    <w:link w:val="Title"/>
    <w:rsid w:val="00376F46"/>
    <w:rPr>
      <w:rFonts w:ascii="Arial" w:eastAsia="Times New Roman" w:hAnsi="Arial" w:cs="Times New Roman"/>
      <w:b/>
      <w:bCs/>
      <w:sz w:val="20"/>
      <w:szCs w:val="20"/>
      <w:lang w:val="es-ES" w:eastAsia="es-ES"/>
    </w:rPr>
  </w:style>
  <w:style w:type="paragraph" w:styleId="FootnoteText">
    <w:name w:val="footnote text"/>
    <w:aliases w:val=" Car1,Texto nota pie Car Car Car Car Car Car Car Car,Texto nota pie Car Car Car Car Car,Texto nota pie Car Car Car Car,ft Car,Texto nota pie Car Car Car Car Car Car Car Car Car,Texto nota pie Car Car Car Car Car Car Car"/>
    <w:basedOn w:val="Normal"/>
    <w:link w:val="FootnoteTextChar"/>
    <w:unhideWhenUsed/>
    <w:rsid w:val="00376F46"/>
    <w:pPr>
      <w:spacing w:before="120" w:after="120"/>
    </w:pPr>
    <w:rPr>
      <w:rFonts w:eastAsia="Times New Roman" w:cs="Times New Roman"/>
      <w:color w:val="000000"/>
      <w:sz w:val="20"/>
      <w:szCs w:val="20"/>
      <w:lang w:val="en-US" w:eastAsia="es-ES"/>
    </w:rPr>
  </w:style>
  <w:style w:type="character" w:customStyle="1" w:styleId="FootnoteTextChar">
    <w:name w:val="Footnote Text Char"/>
    <w:aliases w:val=" Car1 Char,Texto nota pie Car Car Car Car Car Car Car Car Char,Texto nota pie Car Car Car Car Car Char,Texto nota pie Car Car Car Car Char,ft Car Char,Texto nota pie Car Car Car Car Car Car Car Car Car Char"/>
    <w:basedOn w:val="DefaultParagraphFont"/>
    <w:link w:val="FootnoteText"/>
    <w:rsid w:val="00376F46"/>
    <w:rPr>
      <w:rFonts w:eastAsia="Times New Roman" w:cs="Times New Roman"/>
      <w:color w:val="000000"/>
      <w:sz w:val="20"/>
      <w:szCs w:val="20"/>
      <w:lang w:val="en-US" w:eastAsia="es-ES"/>
    </w:rPr>
  </w:style>
  <w:style w:type="character" w:styleId="FootnoteReference">
    <w:name w:val="footnote reference"/>
    <w:basedOn w:val="DefaultParagraphFont"/>
    <w:unhideWhenUsed/>
    <w:rsid w:val="00376F46"/>
    <w:rPr>
      <w:vertAlign w:val="superscript"/>
    </w:rPr>
  </w:style>
  <w:style w:type="table" w:styleId="TableGrid">
    <w:name w:val="Table Grid"/>
    <w:basedOn w:val="TableNormal"/>
    <w:uiPriority w:val="59"/>
    <w:rsid w:val="00376F46"/>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376F46"/>
    <w:rPr>
      <w:rFonts w:eastAsia="Times New Roman" w:cs="Times New Roman"/>
      <w:b/>
      <w:bCs/>
      <w:color w:val="4F81BD" w:themeColor="accent1"/>
      <w:sz w:val="18"/>
      <w:szCs w:val="18"/>
      <w:lang w:val="es-ES" w:eastAsia="es-MX"/>
    </w:rPr>
  </w:style>
  <w:style w:type="paragraph" w:styleId="NoSpacing">
    <w:name w:val="No Spacing"/>
    <w:uiPriority w:val="1"/>
    <w:qFormat/>
    <w:rsid w:val="000879D6"/>
    <w:pPr>
      <w:spacing w:after="0" w:line="240" w:lineRule="auto"/>
      <w:jc w:val="both"/>
    </w:pPr>
    <w:rPr>
      <w:rFonts w:ascii="Arial" w:eastAsia="Times New Roman" w:hAnsi="Arial" w:cs="Times New Roman"/>
      <w:sz w:val="18"/>
      <w:szCs w:val="20"/>
      <w:lang w:val="es-ES" w:eastAsia="es-MX"/>
    </w:rPr>
  </w:style>
  <w:style w:type="character" w:styleId="Hyperlink">
    <w:name w:val="Hyperlink"/>
    <w:basedOn w:val="DefaultParagraphFont"/>
    <w:uiPriority w:val="99"/>
    <w:unhideWhenUsed/>
    <w:rsid w:val="00376F46"/>
    <w:rPr>
      <w:color w:val="0000FF" w:themeColor="hyperlink"/>
      <w:u w:val="single"/>
    </w:rPr>
  </w:style>
  <w:style w:type="character" w:customStyle="1" w:styleId="Heading2Char">
    <w:name w:val="Heading 2 Char"/>
    <w:basedOn w:val="DefaultParagraphFont"/>
    <w:link w:val="Heading2"/>
    <w:uiPriority w:val="9"/>
    <w:rsid w:val="00D21690"/>
    <w:rPr>
      <w:rFonts w:ascii="Arial" w:eastAsiaTheme="majorEastAsia" w:hAnsi="Arial" w:cstheme="majorBidi"/>
      <w:bCs/>
      <w:color w:val="4F81BD" w:themeColor="accent1"/>
      <w:sz w:val="26"/>
      <w:szCs w:val="26"/>
    </w:rPr>
  </w:style>
  <w:style w:type="character" w:customStyle="1" w:styleId="Heading1Char">
    <w:name w:val="Heading 1 Char"/>
    <w:basedOn w:val="DefaultParagraphFont"/>
    <w:link w:val="Heading1"/>
    <w:uiPriority w:val="9"/>
    <w:rsid w:val="00500964"/>
    <w:rPr>
      <w:rFonts w:ascii="Arial" w:eastAsiaTheme="majorEastAsia" w:hAnsi="Arial" w:cstheme="majorBidi"/>
      <w:bCs/>
      <w:color w:val="365F91" w:themeColor="accent1" w:themeShade="BF"/>
      <w:sz w:val="32"/>
      <w:szCs w:val="28"/>
    </w:rPr>
  </w:style>
  <w:style w:type="character" w:styleId="CommentReference">
    <w:name w:val="annotation reference"/>
    <w:basedOn w:val="DefaultParagraphFont"/>
    <w:uiPriority w:val="99"/>
    <w:semiHidden/>
    <w:unhideWhenUsed/>
    <w:rsid w:val="00E878F9"/>
    <w:rPr>
      <w:sz w:val="16"/>
      <w:szCs w:val="16"/>
    </w:rPr>
  </w:style>
  <w:style w:type="paragraph" w:styleId="CommentText">
    <w:name w:val="annotation text"/>
    <w:basedOn w:val="Normal"/>
    <w:link w:val="CommentTextChar"/>
    <w:uiPriority w:val="99"/>
    <w:semiHidden/>
    <w:unhideWhenUsed/>
    <w:rsid w:val="00E878F9"/>
    <w:pPr>
      <w:spacing w:before="240" w:after="240"/>
    </w:pPr>
    <w:rPr>
      <w:sz w:val="20"/>
      <w:szCs w:val="20"/>
    </w:rPr>
  </w:style>
  <w:style w:type="character" w:customStyle="1" w:styleId="CommentTextChar">
    <w:name w:val="Comment Text Char"/>
    <w:basedOn w:val="DefaultParagraphFont"/>
    <w:link w:val="CommentText"/>
    <w:uiPriority w:val="99"/>
    <w:semiHidden/>
    <w:rsid w:val="00E878F9"/>
    <w:rPr>
      <w:rFonts w:ascii="Arial" w:hAnsi="Arial"/>
      <w:sz w:val="20"/>
      <w:szCs w:val="20"/>
    </w:rPr>
  </w:style>
  <w:style w:type="character" w:styleId="FollowedHyperlink">
    <w:name w:val="FollowedHyperlink"/>
    <w:basedOn w:val="DefaultParagraphFont"/>
    <w:uiPriority w:val="99"/>
    <w:semiHidden/>
    <w:unhideWhenUsed/>
    <w:rsid w:val="001E145E"/>
    <w:rPr>
      <w:color w:val="800080" w:themeColor="followedHyperlink"/>
      <w:u w:val="single"/>
    </w:rPr>
  </w:style>
  <w:style w:type="paragraph" w:customStyle="1" w:styleId="font5">
    <w:name w:val="font5"/>
    <w:basedOn w:val="Normal"/>
    <w:rsid w:val="00382643"/>
    <w:pPr>
      <w:spacing w:before="100" w:beforeAutospacing="1" w:after="100" w:afterAutospacing="1"/>
    </w:pPr>
    <w:rPr>
      <w:rFonts w:eastAsia="Times New Roman" w:cs="Arial"/>
      <w:color w:val="000000"/>
      <w:sz w:val="20"/>
      <w:szCs w:val="20"/>
      <w:lang w:eastAsia="es-CO"/>
    </w:rPr>
  </w:style>
  <w:style w:type="paragraph" w:customStyle="1" w:styleId="font6">
    <w:name w:val="font6"/>
    <w:basedOn w:val="Normal"/>
    <w:rsid w:val="00382643"/>
    <w:pPr>
      <w:spacing w:before="100" w:beforeAutospacing="1" w:after="100" w:afterAutospacing="1"/>
    </w:pPr>
    <w:rPr>
      <w:rFonts w:eastAsia="Times New Roman" w:cs="Arial"/>
      <w:b/>
      <w:bCs/>
      <w:color w:val="000000"/>
      <w:sz w:val="20"/>
      <w:szCs w:val="20"/>
      <w:lang w:eastAsia="es-CO"/>
    </w:rPr>
  </w:style>
  <w:style w:type="paragraph" w:customStyle="1" w:styleId="font7">
    <w:name w:val="font7"/>
    <w:basedOn w:val="Normal"/>
    <w:rsid w:val="00382643"/>
    <w:pPr>
      <w:spacing w:before="100" w:beforeAutospacing="1" w:after="100" w:afterAutospacing="1"/>
    </w:pPr>
    <w:rPr>
      <w:rFonts w:eastAsia="Times New Roman" w:cs="Arial"/>
      <w:b/>
      <w:bCs/>
      <w:i/>
      <w:iCs/>
      <w:color w:val="000000"/>
      <w:sz w:val="20"/>
      <w:szCs w:val="20"/>
      <w:lang w:eastAsia="es-CO"/>
    </w:rPr>
  </w:style>
  <w:style w:type="paragraph" w:customStyle="1" w:styleId="font8">
    <w:name w:val="font8"/>
    <w:basedOn w:val="Normal"/>
    <w:rsid w:val="00382643"/>
    <w:pPr>
      <w:spacing w:before="100" w:beforeAutospacing="1" w:after="100" w:afterAutospacing="1"/>
    </w:pPr>
    <w:rPr>
      <w:rFonts w:eastAsia="Times New Roman" w:cs="Arial"/>
      <w:color w:val="000000"/>
      <w:sz w:val="16"/>
      <w:szCs w:val="16"/>
      <w:lang w:eastAsia="es-CO"/>
    </w:rPr>
  </w:style>
  <w:style w:type="paragraph" w:customStyle="1" w:styleId="font9">
    <w:name w:val="font9"/>
    <w:basedOn w:val="Normal"/>
    <w:rsid w:val="00382643"/>
    <w:pPr>
      <w:spacing w:before="100" w:beforeAutospacing="1" w:after="100" w:afterAutospacing="1"/>
    </w:pPr>
    <w:rPr>
      <w:rFonts w:eastAsia="Times New Roman" w:cs="Arial"/>
      <w:i/>
      <w:iCs/>
      <w:color w:val="000000"/>
      <w:sz w:val="20"/>
      <w:szCs w:val="20"/>
      <w:lang w:eastAsia="es-CO"/>
    </w:rPr>
  </w:style>
  <w:style w:type="paragraph" w:customStyle="1" w:styleId="xl63">
    <w:name w:val="xl63"/>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b/>
      <w:bCs/>
      <w:sz w:val="20"/>
      <w:szCs w:val="20"/>
      <w:lang w:eastAsia="es-CO"/>
    </w:rPr>
  </w:style>
  <w:style w:type="paragraph" w:customStyle="1" w:styleId="xl64">
    <w:name w:val="xl64"/>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sz w:val="20"/>
      <w:szCs w:val="20"/>
      <w:lang w:eastAsia="es-CO"/>
    </w:rPr>
  </w:style>
  <w:style w:type="paragraph" w:customStyle="1" w:styleId="xl65">
    <w:name w:val="xl65"/>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eastAsia="Times New Roman" w:cs="Arial"/>
      <w:b/>
      <w:bCs/>
      <w:sz w:val="20"/>
      <w:szCs w:val="20"/>
      <w:lang w:eastAsia="es-CO"/>
    </w:rPr>
  </w:style>
  <w:style w:type="paragraph" w:customStyle="1" w:styleId="xl66">
    <w:name w:val="xl66"/>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eastAsia="Times New Roman" w:cs="Arial"/>
      <w:sz w:val="20"/>
      <w:szCs w:val="20"/>
      <w:lang w:eastAsia="es-CO"/>
    </w:rPr>
  </w:style>
  <w:style w:type="paragraph" w:customStyle="1" w:styleId="xl67">
    <w:name w:val="xl67"/>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eastAsia="Times New Roman" w:cs="Arial"/>
      <w:sz w:val="20"/>
      <w:szCs w:val="20"/>
      <w:lang w:eastAsia="es-CO"/>
    </w:rPr>
  </w:style>
  <w:style w:type="paragraph" w:customStyle="1" w:styleId="xl68">
    <w:name w:val="xl68"/>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sz w:val="20"/>
      <w:szCs w:val="20"/>
      <w:lang w:eastAsia="es-CO"/>
    </w:rPr>
  </w:style>
  <w:style w:type="paragraph" w:customStyle="1" w:styleId="xl69">
    <w:name w:val="xl69"/>
    <w:basedOn w:val="Normal"/>
    <w:rsid w:val="0038264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Arial"/>
      <w:sz w:val="20"/>
      <w:szCs w:val="20"/>
      <w:lang w:eastAsia="es-CO"/>
    </w:rPr>
  </w:style>
  <w:style w:type="character" w:styleId="PlaceholderText">
    <w:name w:val="Placeholder Text"/>
    <w:basedOn w:val="DefaultParagraphFont"/>
    <w:uiPriority w:val="99"/>
    <w:semiHidden/>
    <w:rsid w:val="00500964"/>
    <w:rPr>
      <w:color w:val="808080"/>
    </w:rPr>
  </w:style>
  <w:style w:type="paragraph" w:styleId="NormalWeb">
    <w:name w:val="Normal (Web)"/>
    <w:basedOn w:val="Normal"/>
    <w:uiPriority w:val="99"/>
    <w:unhideWhenUsed/>
    <w:rsid w:val="00E36273"/>
    <w:pPr>
      <w:spacing w:before="100" w:beforeAutospacing="1" w:after="100" w:afterAutospacing="1"/>
      <w:jc w:val="left"/>
    </w:pPr>
    <w:rPr>
      <w:rFonts w:ascii="Times New Roman" w:eastAsiaTheme="minorEastAsia" w:hAnsi="Times New Roman" w:cs="Times New Roman"/>
      <w:sz w:val="24"/>
      <w:szCs w:val="24"/>
      <w:lang w:eastAsia="es-CO"/>
    </w:rPr>
  </w:style>
  <w:style w:type="paragraph" w:styleId="HTMLPreformatted">
    <w:name w:val="HTML Preformatted"/>
    <w:basedOn w:val="Normal"/>
    <w:link w:val="HTMLPreformattedChar"/>
    <w:uiPriority w:val="99"/>
    <w:unhideWhenUsed/>
    <w:rsid w:val="00C50F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lang w:eastAsia="es-CO"/>
    </w:rPr>
  </w:style>
  <w:style w:type="character" w:customStyle="1" w:styleId="HTMLPreformattedChar">
    <w:name w:val="HTML Preformatted Char"/>
    <w:basedOn w:val="DefaultParagraphFont"/>
    <w:link w:val="HTMLPreformatted"/>
    <w:uiPriority w:val="99"/>
    <w:rsid w:val="00C50F8C"/>
    <w:rPr>
      <w:rFonts w:ascii="Courier New" w:eastAsia="Times New Roman" w:hAnsi="Courier New" w:cs="Courier New"/>
      <w:sz w:val="20"/>
      <w:szCs w:val="20"/>
      <w:lang w:eastAsia="es-CO"/>
    </w:rPr>
  </w:style>
  <w:style w:type="paragraph" w:styleId="Header">
    <w:name w:val="header"/>
    <w:basedOn w:val="Normal"/>
    <w:link w:val="HeaderChar"/>
    <w:uiPriority w:val="99"/>
    <w:unhideWhenUsed/>
    <w:rsid w:val="00812DAE"/>
    <w:pPr>
      <w:tabs>
        <w:tab w:val="center" w:pos="4419"/>
        <w:tab w:val="right" w:pos="8838"/>
      </w:tabs>
      <w:spacing w:before="0" w:after="0"/>
    </w:pPr>
  </w:style>
  <w:style w:type="character" w:customStyle="1" w:styleId="HeaderChar">
    <w:name w:val="Header Char"/>
    <w:basedOn w:val="DefaultParagraphFont"/>
    <w:link w:val="Header"/>
    <w:uiPriority w:val="99"/>
    <w:rsid w:val="00812DAE"/>
    <w:rPr>
      <w:rFonts w:ascii="Arial" w:hAnsi="Arial"/>
    </w:rPr>
  </w:style>
  <w:style w:type="paragraph" w:styleId="Footer">
    <w:name w:val="footer"/>
    <w:basedOn w:val="Normal"/>
    <w:link w:val="FooterChar"/>
    <w:uiPriority w:val="99"/>
    <w:unhideWhenUsed/>
    <w:rsid w:val="00812DAE"/>
    <w:pPr>
      <w:tabs>
        <w:tab w:val="center" w:pos="4419"/>
        <w:tab w:val="right" w:pos="8838"/>
      </w:tabs>
      <w:spacing w:before="0" w:after="0"/>
    </w:pPr>
  </w:style>
  <w:style w:type="character" w:customStyle="1" w:styleId="FooterChar">
    <w:name w:val="Footer Char"/>
    <w:basedOn w:val="DefaultParagraphFont"/>
    <w:link w:val="Footer"/>
    <w:uiPriority w:val="99"/>
    <w:rsid w:val="00812DAE"/>
    <w:rPr>
      <w:rFonts w:ascii="Arial" w:hAnsi="Arial"/>
    </w:rPr>
  </w:style>
  <w:style w:type="paragraph" w:styleId="TOCHeading">
    <w:name w:val="TOC Heading"/>
    <w:basedOn w:val="Heading1"/>
    <w:next w:val="Normal"/>
    <w:uiPriority w:val="39"/>
    <w:semiHidden/>
    <w:unhideWhenUsed/>
    <w:qFormat/>
    <w:rsid w:val="00812DAE"/>
    <w:pPr>
      <w:spacing w:after="0" w:line="276" w:lineRule="auto"/>
      <w:outlineLvl w:val="9"/>
    </w:pPr>
    <w:rPr>
      <w:rFonts w:asciiTheme="majorHAnsi" w:hAnsiTheme="majorHAnsi"/>
      <w:b/>
      <w:sz w:val="28"/>
      <w:lang w:eastAsia="es-CO"/>
    </w:rPr>
  </w:style>
  <w:style w:type="paragraph" w:styleId="TOC2">
    <w:name w:val="toc 2"/>
    <w:basedOn w:val="Normal"/>
    <w:next w:val="Normal"/>
    <w:autoRedefine/>
    <w:uiPriority w:val="39"/>
    <w:unhideWhenUsed/>
    <w:qFormat/>
    <w:rsid w:val="00812DAE"/>
    <w:pPr>
      <w:spacing w:before="0" w:after="100" w:line="276" w:lineRule="auto"/>
      <w:ind w:left="220"/>
      <w:jc w:val="left"/>
    </w:pPr>
    <w:rPr>
      <w:rFonts w:asciiTheme="minorHAnsi" w:eastAsiaTheme="minorEastAsia" w:hAnsiTheme="minorHAnsi"/>
      <w:lang w:eastAsia="es-CO"/>
    </w:rPr>
  </w:style>
  <w:style w:type="paragraph" w:styleId="TOC1">
    <w:name w:val="toc 1"/>
    <w:basedOn w:val="Normal"/>
    <w:next w:val="Normal"/>
    <w:autoRedefine/>
    <w:uiPriority w:val="39"/>
    <w:unhideWhenUsed/>
    <w:qFormat/>
    <w:rsid w:val="00812DAE"/>
    <w:pPr>
      <w:tabs>
        <w:tab w:val="right" w:leader="dot" w:pos="8828"/>
      </w:tabs>
      <w:spacing w:before="0" w:after="100" w:line="276" w:lineRule="auto"/>
      <w:jc w:val="left"/>
    </w:pPr>
    <w:rPr>
      <w:rFonts w:asciiTheme="minorHAnsi" w:eastAsiaTheme="minorEastAsia" w:hAnsiTheme="minorHAnsi"/>
      <w:noProof/>
      <w:color w:val="4F81BD" w:themeColor="accent1"/>
      <w:lang w:eastAsia="es-CO"/>
    </w:rPr>
  </w:style>
  <w:style w:type="paragraph" w:styleId="TOC3">
    <w:name w:val="toc 3"/>
    <w:basedOn w:val="Normal"/>
    <w:next w:val="Normal"/>
    <w:autoRedefine/>
    <w:uiPriority w:val="39"/>
    <w:unhideWhenUsed/>
    <w:qFormat/>
    <w:rsid w:val="00812DAE"/>
    <w:pPr>
      <w:spacing w:before="0" w:after="100" w:line="276" w:lineRule="auto"/>
      <w:ind w:left="440"/>
      <w:jc w:val="left"/>
    </w:pPr>
    <w:rPr>
      <w:rFonts w:asciiTheme="minorHAnsi" w:eastAsiaTheme="minorEastAsia" w:hAnsiTheme="minorHAnsi"/>
      <w:lang w:eastAsia="es-CO"/>
    </w:rPr>
  </w:style>
  <w:style w:type="paragraph" w:styleId="TableofFigures">
    <w:name w:val="table of figures"/>
    <w:basedOn w:val="Normal"/>
    <w:next w:val="Normal"/>
    <w:uiPriority w:val="99"/>
    <w:unhideWhenUsed/>
    <w:rsid w:val="00812DAE"/>
    <w:pPr>
      <w:spacing w:after="0"/>
    </w:pPr>
  </w:style>
  <w:style w:type="paragraph" w:customStyle="1" w:styleId="Default">
    <w:name w:val="Default"/>
    <w:rsid w:val="0026084D"/>
    <w:pPr>
      <w:autoSpaceDE w:val="0"/>
      <w:autoSpaceDN w:val="0"/>
      <w:adjustRightInd w:val="0"/>
      <w:spacing w:after="0" w:line="240" w:lineRule="auto"/>
    </w:pPr>
    <w:rPr>
      <w:rFonts w:ascii="Arial" w:hAnsi="Arial" w:cs="Arial"/>
      <w:color w:val="000000"/>
      <w:sz w:val="24"/>
      <w:szCs w:val="24"/>
    </w:rPr>
  </w:style>
  <w:style w:type="character" w:customStyle="1" w:styleId="Heading4Char">
    <w:name w:val="Heading 4 Char"/>
    <w:basedOn w:val="DefaultParagraphFont"/>
    <w:link w:val="Heading4"/>
    <w:uiPriority w:val="9"/>
    <w:rsid w:val="00A66C03"/>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78016">
      <w:bodyDiv w:val="1"/>
      <w:marLeft w:val="0"/>
      <w:marRight w:val="0"/>
      <w:marTop w:val="0"/>
      <w:marBottom w:val="0"/>
      <w:divBdr>
        <w:top w:val="none" w:sz="0" w:space="0" w:color="auto"/>
        <w:left w:val="none" w:sz="0" w:space="0" w:color="auto"/>
        <w:bottom w:val="none" w:sz="0" w:space="0" w:color="auto"/>
        <w:right w:val="none" w:sz="0" w:space="0" w:color="auto"/>
      </w:divBdr>
    </w:div>
    <w:div w:id="139081600">
      <w:bodyDiv w:val="1"/>
      <w:marLeft w:val="0"/>
      <w:marRight w:val="0"/>
      <w:marTop w:val="0"/>
      <w:marBottom w:val="0"/>
      <w:divBdr>
        <w:top w:val="none" w:sz="0" w:space="0" w:color="auto"/>
        <w:left w:val="none" w:sz="0" w:space="0" w:color="auto"/>
        <w:bottom w:val="none" w:sz="0" w:space="0" w:color="auto"/>
        <w:right w:val="none" w:sz="0" w:space="0" w:color="auto"/>
      </w:divBdr>
      <w:divsChild>
        <w:div w:id="167255494">
          <w:marLeft w:val="1166"/>
          <w:marRight w:val="0"/>
          <w:marTop w:val="134"/>
          <w:marBottom w:val="0"/>
          <w:divBdr>
            <w:top w:val="none" w:sz="0" w:space="0" w:color="auto"/>
            <w:left w:val="none" w:sz="0" w:space="0" w:color="auto"/>
            <w:bottom w:val="none" w:sz="0" w:space="0" w:color="auto"/>
            <w:right w:val="none" w:sz="0" w:space="0" w:color="auto"/>
          </w:divBdr>
        </w:div>
        <w:div w:id="660818315">
          <w:marLeft w:val="1166"/>
          <w:marRight w:val="0"/>
          <w:marTop w:val="134"/>
          <w:marBottom w:val="0"/>
          <w:divBdr>
            <w:top w:val="none" w:sz="0" w:space="0" w:color="auto"/>
            <w:left w:val="none" w:sz="0" w:space="0" w:color="auto"/>
            <w:bottom w:val="none" w:sz="0" w:space="0" w:color="auto"/>
            <w:right w:val="none" w:sz="0" w:space="0" w:color="auto"/>
          </w:divBdr>
        </w:div>
        <w:div w:id="1876694475">
          <w:marLeft w:val="1166"/>
          <w:marRight w:val="0"/>
          <w:marTop w:val="134"/>
          <w:marBottom w:val="0"/>
          <w:divBdr>
            <w:top w:val="none" w:sz="0" w:space="0" w:color="auto"/>
            <w:left w:val="none" w:sz="0" w:space="0" w:color="auto"/>
            <w:bottom w:val="none" w:sz="0" w:space="0" w:color="auto"/>
            <w:right w:val="none" w:sz="0" w:space="0" w:color="auto"/>
          </w:divBdr>
        </w:div>
      </w:divsChild>
    </w:div>
    <w:div w:id="143082846">
      <w:bodyDiv w:val="1"/>
      <w:marLeft w:val="0"/>
      <w:marRight w:val="0"/>
      <w:marTop w:val="0"/>
      <w:marBottom w:val="0"/>
      <w:divBdr>
        <w:top w:val="none" w:sz="0" w:space="0" w:color="auto"/>
        <w:left w:val="none" w:sz="0" w:space="0" w:color="auto"/>
        <w:bottom w:val="none" w:sz="0" w:space="0" w:color="auto"/>
        <w:right w:val="none" w:sz="0" w:space="0" w:color="auto"/>
      </w:divBdr>
      <w:divsChild>
        <w:div w:id="1320311028">
          <w:marLeft w:val="0"/>
          <w:marRight w:val="0"/>
          <w:marTop w:val="0"/>
          <w:marBottom w:val="0"/>
          <w:divBdr>
            <w:top w:val="none" w:sz="0" w:space="0" w:color="auto"/>
            <w:left w:val="none" w:sz="0" w:space="0" w:color="auto"/>
            <w:bottom w:val="none" w:sz="0" w:space="0" w:color="auto"/>
            <w:right w:val="none" w:sz="0" w:space="0" w:color="auto"/>
          </w:divBdr>
          <w:divsChild>
            <w:div w:id="500388219">
              <w:marLeft w:val="0"/>
              <w:marRight w:val="0"/>
              <w:marTop w:val="0"/>
              <w:marBottom w:val="0"/>
              <w:divBdr>
                <w:top w:val="none" w:sz="0" w:space="0" w:color="auto"/>
                <w:left w:val="none" w:sz="0" w:space="0" w:color="auto"/>
                <w:bottom w:val="none" w:sz="0" w:space="0" w:color="auto"/>
                <w:right w:val="none" w:sz="0" w:space="0" w:color="auto"/>
              </w:divBdr>
              <w:divsChild>
                <w:div w:id="818687186">
                  <w:marLeft w:val="0"/>
                  <w:marRight w:val="0"/>
                  <w:marTop w:val="0"/>
                  <w:marBottom w:val="0"/>
                  <w:divBdr>
                    <w:top w:val="none" w:sz="0" w:space="0" w:color="auto"/>
                    <w:left w:val="none" w:sz="0" w:space="0" w:color="auto"/>
                    <w:bottom w:val="none" w:sz="0" w:space="0" w:color="auto"/>
                    <w:right w:val="none" w:sz="0" w:space="0" w:color="auto"/>
                  </w:divBdr>
                  <w:divsChild>
                    <w:div w:id="1993169101">
                      <w:marLeft w:val="0"/>
                      <w:marRight w:val="0"/>
                      <w:marTop w:val="0"/>
                      <w:marBottom w:val="0"/>
                      <w:divBdr>
                        <w:top w:val="none" w:sz="0" w:space="0" w:color="auto"/>
                        <w:left w:val="none" w:sz="0" w:space="0" w:color="auto"/>
                        <w:bottom w:val="none" w:sz="0" w:space="0" w:color="auto"/>
                        <w:right w:val="none" w:sz="0" w:space="0" w:color="auto"/>
                      </w:divBdr>
                      <w:divsChild>
                        <w:div w:id="918057732">
                          <w:marLeft w:val="0"/>
                          <w:marRight w:val="0"/>
                          <w:marTop w:val="0"/>
                          <w:marBottom w:val="0"/>
                          <w:divBdr>
                            <w:top w:val="none" w:sz="0" w:space="0" w:color="auto"/>
                            <w:left w:val="none" w:sz="0" w:space="0" w:color="auto"/>
                            <w:bottom w:val="none" w:sz="0" w:space="0" w:color="auto"/>
                            <w:right w:val="none" w:sz="0" w:space="0" w:color="auto"/>
                          </w:divBdr>
                          <w:divsChild>
                            <w:div w:id="1479541500">
                              <w:marLeft w:val="0"/>
                              <w:marRight w:val="0"/>
                              <w:marTop w:val="0"/>
                              <w:marBottom w:val="0"/>
                              <w:divBdr>
                                <w:top w:val="none" w:sz="0" w:space="0" w:color="auto"/>
                                <w:left w:val="none" w:sz="0" w:space="0" w:color="auto"/>
                                <w:bottom w:val="none" w:sz="0" w:space="0" w:color="auto"/>
                                <w:right w:val="none" w:sz="0" w:space="0" w:color="auto"/>
                              </w:divBdr>
                              <w:divsChild>
                                <w:div w:id="1057893656">
                                  <w:marLeft w:val="0"/>
                                  <w:marRight w:val="0"/>
                                  <w:marTop w:val="0"/>
                                  <w:marBottom w:val="0"/>
                                  <w:divBdr>
                                    <w:top w:val="none" w:sz="0" w:space="0" w:color="auto"/>
                                    <w:left w:val="none" w:sz="0" w:space="0" w:color="auto"/>
                                    <w:bottom w:val="none" w:sz="0" w:space="0" w:color="auto"/>
                                    <w:right w:val="none" w:sz="0" w:space="0" w:color="auto"/>
                                  </w:divBdr>
                                  <w:divsChild>
                                    <w:div w:id="424765505">
                                      <w:marLeft w:val="0"/>
                                      <w:marRight w:val="0"/>
                                      <w:marTop w:val="0"/>
                                      <w:marBottom w:val="0"/>
                                      <w:divBdr>
                                        <w:top w:val="none" w:sz="0" w:space="0" w:color="auto"/>
                                        <w:left w:val="none" w:sz="0" w:space="0" w:color="auto"/>
                                        <w:bottom w:val="none" w:sz="0" w:space="0" w:color="auto"/>
                                        <w:right w:val="none" w:sz="0" w:space="0" w:color="auto"/>
                                      </w:divBdr>
                                      <w:divsChild>
                                        <w:div w:id="746346346">
                                          <w:marLeft w:val="0"/>
                                          <w:marRight w:val="0"/>
                                          <w:marTop w:val="0"/>
                                          <w:marBottom w:val="0"/>
                                          <w:divBdr>
                                            <w:top w:val="none" w:sz="0" w:space="0" w:color="auto"/>
                                            <w:left w:val="none" w:sz="0" w:space="0" w:color="auto"/>
                                            <w:bottom w:val="none" w:sz="0" w:space="0" w:color="auto"/>
                                            <w:right w:val="none" w:sz="0" w:space="0" w:color="auto"/>
                                          </w:divBdr>
                                          <w:divsChild>
                                            <w:div w:id="328019988">
                                              <w:marLeft w:val="0"/>
                                              <w:marRight w:val="0"/>
                                              <w:marTop w:val="0"/>
                                              <w:marBottom w:val="0"/>
                                              <w:divBdr>
                                                <w:top w:val="none" w:sz="0" w:space="0" w:color="auto"/>
                                                <w:left w:val="none" w:sz="0" w:space="0" w:color="auto"/>
                                                <w:bottom w:val="none" w:sz="0" w:space="0" w:color="auto"/>
                                                <w:right w:val="none" w:sz="0" w:space="0" w:color="auto"/>
                                              </w:divBdr>
                                              <w:divsChild>
                                                <w:div w:id="52587948">
                                                  <w:marLeft w:val="0"/>
                                                  <w:marRight w:val="0"/>
                                                  <w:marTop w:val="0"/>
                                                  <w:marBottom w:val="0"/>
                                                  <w:divBdr>
                                                    <w:top w:val="none" w:sz="0" w:space="0" w:color="auto"/>
                                                    <w:left w:val="none" w:sz="0" w:space="0" w:color="auto"/>
                                                    <w:bottom w:val="none" w:sz="0" w:space="0" w:color="auto"/>
                                                    <w:right w:val="none" w:sz="0" w:space="0" w:color="auto"/>
                                                  </w:divBdr>
                                                  <w:divsChild>
                                                    <w:div w:id="1825312090">
                                                      <w:marLeft w:val="0"/>
                                                      <w:marRight w:val="0"/>
                                                      <w:marTop w:val="0"/>
                                                      <w:marBottom w:val="0"/>
                                                      <w:divBdr>
                                                        <w:top w:val="none" w:sz="0" w:space="0" w:color="auto"/>
                                                        <w:left w:val="none" w:sz="0" w:space="0" w:color="auto"/>
                                                        <w:bottom w:val="none" w:sz="0" w:space="0" w:color="auto"/>
                                                        <w:right w:val="none" w:sz="0" w:space="0" w:color="auto"/>
                                                      </w:divBdr>
                                                      <w:divsChild>
                                                        <w:div w:id="1011227710">
                                                          <w:marLeft w:val="0"/>
                                                          <w:marRight w:val="0"/>
                                                          <w:marTop w:val="0"/>
                                                          <w:marBottom w:val="0"/>
                                                          <w:divBdr>
                                                            <w:top w:val="none" w:sz="0" w:space="0" w:color="auto"/>
                                                            <w:left w:val="none" w:sz="0" w:space="0" w:color="auto"/>
                                                            <w:bottom w:val="none" w:sz="0" w:space="0" w:color="auto"/>
                                                            <w:right w:val="none" w:sz="0" w:space="0" w:color="auto"/>
                                                          </w:divBdr>
                                                          <w:divsChild>
                                                            <w:div w:id="1510289854">
                                                              <w:marLeft w:val="0"/>
                                                              <w:marRight w:val="0"/>
                                                              <w:marTop w:val="0"/>
                                                              <w:marBottom w:val="0"/>
                                                              <w:divBdr>
                                                                <w:top w:val="none" w:sz="0" w:space="0" w:color="auto"/>
                                                                <w:left w:val="none" w:sz="0" w:space="0" w:color="auto"/>
                                                                <w:bottom w:val="none" w:sz="0" w:space="0" w:color="auto"/>
                                                                <w:right w:val="none" w:sz="0" w:space="0" w:color="auto"/>
                                                              </w:divBdr>
                                                              <w:divsChild>
                                                                <w:div w:id="2044400154">
                                                                  <w:marLeft w:val="0"/>
                                                                  <w:marRight w:val="0"/>
                                                                  <w:marTop w:val="0"/>
                                                                  <w:marBottom w:val="0"/>
                                                                  <w:divBdr>
                                                                    <w:top w:val="none" w:sz="0" w:space="0" w:color="auto"/>
                                                                    <w:left w:val="none" w:sz="0" w:space="0" w:color="auto"/>
                                                                    <w:bottom w:val="none" w:sz="0" w:space="0" w:color="auto"/>
                                                                    <w:right w:val="none" w:sz="0" w:space="0" w:color="auto"/>
                                                                  </w:divBdr>
                                                                  <w:divsChild>
                                                                    <w:div w:id="1189683468">
                                                                      <w:marLeft w:val="0"/>
                                                                      <w:marRight w:val="0"/>
                                                                      <w:marTop w:val="0"/>
                                                                      <w:marBottom w:val="0"/>
                                                                      <w:divBdr>
                                                                        <w:top w:val="none" w:sz="0" w:space="0" w:color="auto"/>
                                                                        <w:left w:val="none" w:sz="0" w:space="0" w:color="auto"/>
                                                                        <w:bottom w:val="none" w:sz="0" w:space="0" w:color="auto"/>
                                                                        <w:right w:val="none" w:sz="0" w:space="0" w:color="auto"/>
                                                                      </w:divBdr>
                                                                      <w:divsChild>
                                                                        <w:div w:id="2066372833">
                                                                          <w:marLeft w:val="0"/>
                                                                          <w:marRight w:val="0"/>
                                                                          <w:marTop w:val="0"/>
                                                                          <w:marBottom w:val="0"/>
                                                                          <w:divBdr>
                                                                            <w:top w:val="none" w:sz="0" w:space="0" w:color="auto"/>
                                                                            <w:left w:val="none" w:sz="0" w:space="0" w:color="auto"/>
                                                                            <w:bottom w:val="none" w:sz="0" w:space="0" w:color="auto"/>
                                                                            <w:right w:val="none" w:sz="0" w:space="0" w:color="auto"/>
                                                                          </w:divBdr>
                                                                          <w:divsChild>
                                                                            <w:div w:id="1518277318">
                                                                              <w:marLeft w:val="0"/>
                                                                              <w:marRight w:val="0"/>
                                                                              <w:marTop w:val="0"/>
                                                                              <w:marBottom w:val="0"/>
                                                                              <w:divBdr>
                                                                                <w:top w:val="none" w:sz="0" w:space="0" w:color="auto"/>
                                                                                <w:left w:val="none" w:sz="0" w:space="0" w:color="auto"/>
                                                                                <w:bottom w:val="none" w:sz="0" w:space="0" w:color="auto"/>
                                                                                <w:right w:val="none" w:sz="0" w:space="0" w:color="auto"/>
                                                                              </w:divBdr>
                                                                              <w:divsChild>
                                                                                <w:div w:id="205920280">
                                                                                  <w:marLeft w:val="0"/>
                                                                                  <w:marRight w:val="0"/>
                                                                                  <w:marTop w:val="0"/>
                                                                                  <w:marBottom w:val="0"/>
                                                                                  <w:divBdr>
                                                                                    <w:top w:val="none" w:sz="0" w:space="0" w:color="auto"/>
                                                                                    <w:left w:val="none" w:sz="0" w:space="0" w:color="auto"/>
                                                                                    <w:bottom w:val="none" w:sz="0" w:space="0" w:color="auto"/>
                                                                                    <w:right w:val="none" w:sz="0" w:space="0" w:color="auto"/>
                                                                                  </w:divBdr>
                                                                                  <w:divsChild>
                                                                                    <w:div w:id="2146505813">
                                                                                      <w:marLeft w:val="0"/>
                                                                                      <w:marRight w:val="0"/>
                                                                                      <w:marTop w:val="0"/>
                                                                                      <w:marBottom w:val="0"/>
                                                                                      <w:divBdr>
                                                                                        <w:top w:val="none" w:sz="0" w:space="0" w:color="auto"/>
                                                                                        <w:left w:val="none" w:sz="0" w:space="0" w:color="auto"/>
                                                                                        <w:bottom w:val="none" w:sz="0" w:space="0" w:color="auto"/>
                                                                                        <w:right w:val="none" w:sz="0" w:space="0" w:color="auto"/>
                                                                                      </w:divBdr>
                                                                                      <w:divsChild>
                                                                                        <w:div w:id="1163350627">
                                                                                          <w:marLeft w:val="0"/>
                                                                                          <w:marRight w:val="0"/>
                                                                                          <w:marTop w:val="0"/>
                                                                                          <w:marBottom w:val="0"/>
                                                                                          <w:divBdr>
                                                                                            <w:top w:val="none" w:sz="0" w:space="0" w:color="auto"/>
                                                                                            <w:left w:val="none" w:sz="0" w:space="0" w:color="auto"/>
                                                                                            <w:bottom w:val="none" w:sz="0" w:space="0" w:color="auto"/>
                                                                                            <w:right w:val="none" w:sz="0" w:space="0" w:color="auto"/>
                                                                                          </w:divBdr>
                                                                                          <w:divsChild>
                                                                                            <w:div w:id="1512257804">
                                                                                              <w:marLeft w:val="0"/>
                                                                                              <w:marRight w:val="0"/>
                                                                                              <w:marTop w:val="0"/>
                                                                                              <w:marBottom w:val="0"/>
                                                                                              <w:divBdr>
                                                                                                <w:top w:val="none" w:sz="0" w:space="0" w:color="auto"/>
                                                                                                <w:left w:val="none" w:sz="0" w:space="0" w:color="auto"/>
                                                                                                <w:bottom w:val="none" w:sz="0" w:space="0" w:color="auto"/>
                                                                                                <w:right w:val="none" w:sz="0" w:space="0" w:color="auto"/>
                                                                                              </w:divBdr>
                                                                                              <w:divsChild>
                                                                                                <w:div w:id="1729723455">
                                                                                                  <w:marLeft w:val="0"/>
                                                                                                  <w:marRight w:val="0"/>
                                                                                                  <w:marTop w:val="0"/>
                                                                                                  <w:marBottom w:val="0"/>
                                                                                                  <w:divBdr>
                                                                                                    <w:top w:val="none" w:sz="0" w:space="0" w:color="auto"/>
                                                                                                    <w:left w:val="none" w:sz="0" w:space="0" w:color="auto"/>
                                                                                                    <w:bottom w:val="none" w:sz="0" w:space="0" w:color="auto"/>
                                                                                                    <w:right w:val="none" w:sz="0" w:space="0" w:color="auto"/>
                                                                                                  </w:divBdr>
                                                                                                  <w:divsChild>
                                                                                                    <w:div w:id="1971741099">
                                                                                                      <w:marLeft w:val="0"/>
                                                                                                      <w:marRight w:val="0"/>
                                                                                                      <w:marTop w:val="0"/>
                                                                                                      <w:marBottom w:val="0"/>
                                                                                                      <w:divBdr>
                                                                                                        <w:top w:val="none" w:sz="0" w:space="0" w:color="auto"/>
                                                                                                        <w:left w:val="none" w:sz="0" w:space="0" w:color="auto"/>
                                                                                                        <w:bottom w:val="none" w:sz="0" w:space="0" w:color="auto"/>
                                                                                                        <w:right w:val="none" w:sz="0" w:space="0" w:color="auto"/>
                                                                                                      </w:divBdr>
                                                                                                      <w:divsChild>
                                                                                                        <w:div w:id="1947155393">
                                                                                                          <w:marLeft w:val="0"/>
                                                                                                          <w:marRight w:val="0"/>
                                                                                                          <w:marTop w:val="0"/>
                                                                                                          <w:marBottom w:val="0"/>
                                                                                                          <w:divBdr>
                                                                                                            <w:top w:val="none" w:sz="0" w:space="0" w:color="auto"/>
                                                                                                            <w:left w:val="none" w:sz="0" w:space="0" w:color="auto"/>
                                                                                                            <w:bottom w:val="none" w:sz="0" w:space="0" w:color="auto"/>
                                                                                                            <w:right w:val="none" w:sz="0" w:space="0" w:color="auto"/>
                                                                                                          </w:divBdr>
                                                                                                          <w:divsChild>
                                                                                                            <w:div w:id="369300746">
                                                                                                              <w:marLeft w:val="0"/>
                                                                                                              <w:marRight w:val="0"/>
                                                                                                              <w:marTop w:val="0"/>
                                                                                                              <w:marBottom w:val="0"/>
                                                                                                              <w:divBdr>
                                                                                                                <w:top w:val="none" w:sz="0" w:space="0" w:color="auto"/>
                                                                                                                <w:left w:val="none" w:sz="0" w:space="0" w:color="auto"/>
                                                                                                                <w:bottom w:val="none" w:sz="0" w:space="0" w:color="auto"/>
                                                                                                                <w:right w:val="none" w:sz="0" w:space="0" w:color="auto"/>
                                                                                                              </w:divBdr>
                                                                                                              <w:divsChild>
                                                                                                                <w:div w:id="169908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2920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6408920">
      <w:bodyDiv w:val="1"/>
      <w:marLeft w:val="0"/>
      <w:marRight w:val="0"/>
      <w:marTop w:val="0"/>
      <w:marBottom w:val="0"/>
      <w:divBdr>
        <w:top w:val="none" w:sz="0" w:space="0" w:color="auto"/>
        <w:left w:val="none" w:sz="0" w:space="0" w:color="auto"/>
        <w:bottom w:val="none" w:sz="0" w:space="0" w:color="auto"/>
        <w:right w:val="none" w:sz="0" w:space="0" w:color="auto"/>
      </w:divBdr>
    </w:div>
    <w:div w:id="319773372">
      <w:bodyDiv w:val="1"/>
      <w:marLeft w:val="0"/>
      <w:marRight w:val="0"/>
      <w:marTop w:val="0"/>
      <w:marBottom w:val="0"/>
      <w:divBdr>
        <w:top w:val="none" w:sz="0" w:space="0" w:color="auto"/>
        <w:left w:val="none" w:sz="0" w:space="0" w:color="auto"/>
        <w:bottom w:val="none" w:sz="0" w:space="0" w:color="auto"/>
        <w:right w:val="none" w:sz="0" w:space="0" w:color="auto"/>
      </w:divBdr>
    </w:div>
    <w:div w:id="434328915">
      <w:bodyDiv w:val="1"/>
      <w:marLeft w:val="0"/>
      <w:marRight w:val="0"/>
      <w:marTop w:val="0"/>
      <w:marBottom w:val="0"/>
      <w:divBdr>
        <w:top w:val="none" w:sz="0" w:space="0" w:color="auto"/>
        <w:left w:val="none" w:sz="0" w:space="0" w:color="auto"/>
        <w:bottom w:val="none" w:sz="0" w:space="0" w:color="auto"/>
        <w:right w:val="none" w:sz="0" w:space="0" w:color="auto"/>
      </w:divBdr>
    </w:div>
    <w:div w:id="498543702">
      <w:bodyDiv w:val="1"/>
      <w:marLeft w:val="0"/>
      <w:marRight w:val="0"/>
      <w:marTop w:val="0"/>
      <w:marBottom w:val="0"/>
      <w:divBdr>
        <w:top w:val="none" w:sz="0" w:space="0" w:color="auto"/>
        <w:left w:val="none" w:sz="0" w:space="0" w:color="auto"/>
        <w:bottom w:val="none" w:sz="0" w:space="0" w:color="auto"/>
        <w:right w:val="none" w:sz="0" w:space="0" w:color="auto"/>
      </w:divBdr>
      <w:divsChild>
        <w:div w:id="501941498">
          <w:marLeft w:val="547"/>
          <w:marRight w:val="0"/>
          <w:marTop w:val="154"/>
          <w:marBottom w:val="0"/>
          <w:divBdr>
            <w:top w:val="none" w:sz="0" w:space="0" w:color="auto"/>
            <w:left w:val="none" w:sz="0" w:space="0" w:color="auto"/>
            <w:bottom w:val="none" w:sz="0" w:space="0" w:color="auto"/>
            <w:right w:val="none" w:sz="0" w:space="0" w:color="auto"/>
          </w:divBdr>
        </w:div>
      </w:divsChild>
    </w:div>
    <w:div w:id="709889106">
      <w:bodyDiv w:val="1"/>
      <w:marLeft w:val="0"/>
      <w:marRight w:val="0"/>
      <w:marTop w:val="0"/>
      <w:marBottom w:val="0"/>
      <w:divBdr>
        <w:top w:val="none" w:sz="0" w:space="0" w:color="auto"/>
        <w:left w:val="none" w:sz="0" w:space="0" w:color="auto"/>
        <w:bottom w:val="none" w:sz="0" w:space="0" w:color="auto"/>
        <w:right w:val="none" w:sz="0" w:space="0" w:color="auto"/>
      </w:divBdr>
      <w:divsChild>
        <w:div w:id="10961971">
          <w:marLeft w:val="1166"/>
          <w:marRight w:val="0"/>
          <w:marTop w:val="134"/>
          <w:marBottom w:val="0"/>
          <w:divBdr>
            <w:top w:val="none" w:sz="0" w:space="0" w:color="auto"/>
            <w:left w:val="none" w:sz="0" w:space="0" w:color="auto"/>
            <w:bottom w:val="none" w:sz="0" w:space="0" w:color="auto"/>
            <w:right w:val="none" w:sz="0" w:space="0" w:color="auto"/>
          </w:divBdr>
        </w:div>
        <w:div w:id="1060981710">
          <w:marLeft w:val="1166"/>
          <w:marRight w:val="0"/>
          <w:marTop w:val="134"/>
          <w:marBottom w:val="0"/>
          <w:divBdr>
            <w:top w:val="none" w:sz="0" w:space="0" w:color="auto"/>
            <w:left w:val="none" w:sz="0" w:space="0" w:color="auto"/>
            <w:bottom w:val="none" w:sz="0" w:space="0" w:color="auto"/>
            <w:right w:val="none" w:sz="0" w:space="0" w:color="auto"/>
          </w:divBdr>
        </w:div>
        <w:div w:id="1587642294">
          <w:marLeft w:val="1166"/>
          <w:marRight w:val="0"/>
          <w:marTop w:val="134"/>
          <w:marBottom w:val="0"/>
          <w:divBdr>
            <w:top w:val="none" w:sz="0" w:space="0" w:color="auto"/>
            <w:left w:val="none" w:sz="0" w:space="0" w:color="auto"/>
            <w:bottom w:val="none" w:sz="0" w:space="0" w:color="auto"/>
            <w:right w:val="none" w:sz="0" w:space="0" w:color="auto"/>
          </w:divBdr>
        </w:div>
        <w:div w:id="2146385897">
          <w:marLeft w:val="547"/>
          <w:marRight w:val="0"/>
          <w:marTop w:val="154"/>
          <w:marBottom w:val="0"/>
          <w:divBdr>
            <w:top w:val="none" w:sz="0" w:space="0" w:color="auto"/>
            <w:left w:val="none" w:sz="0" w:space="0" w:color="auto"/>
            <w:bottom w:val="none" w:sz="0" w:space="0" w:color="auto"/>
            <w:right w:val="none" w:sz="0" w:space="0" w:color="auto"/>
          </w:divBdr>
        </w:div>
      </w:divsChild>
    </w:div>
    <w:div w:id="769662249">
      <w:bodyDiv w:val="1"/>
      <w:marLeft w:val="0"/>
      <w:marRight w:val="0"/>
      <w:marTop w:val="0"/>
      <w:marBottom w:val="0"/>
      <w:divBdr>
        <w:top w:val="none" w:sz="0" w:space="0" w:color="auto"/>
        <w:left w:val="none" w:sz="0" w:space="0" w:color="auto"/>
        <w:bottom w:val="none" w:sz="0" w:space="0" w:color="auto"/>
        <w:right w:val="none" w:sz="0" w:space="0" w:color="auto"/>
      </w:divBdr>
    </w:div>
    <w:div w:id="823935423">
      <w:bodyDiv w:val="1"/>
      <w:marLeft w:val="0"/>
      <w:marRight w:val="0"/>
      <w:marTop w:val="0"/>
      <w:marBottom w:val="0"/>
      <w:divBdr>
        <w:top w:val="none" w:sz="0" w:space="0" w:color="auto"/>
        <w:left w:val="none" w:sz="0" w:space="0" w:color="auto"/>
        <w:bottom w:val="none" w:sz="0" w:space="0" w:color="auto"/>
        <w:right w:val="none" w:sz="0" w:space="0" w:color="auto"/>
      </w:divBdr>
    </w:div>
    <w:div w:id="857815756">
      <w:bodyDiv w:val="1"/>
      <w:marLeft w:val="0"/>
      <w:marRight w:val="0"/>
      <w:marTop w:val="0"/>
      <w:marBottom w:val="0"/>
      <w:divBdr>
        <w:top w:val="none" w:sz="0" w:space="0" w:color="auto"/>
        <w:left w:val="none" w:sz="0" w:space="0" w:color="auto"/>
        <w:bottom w:val="none" w:sz="0" w:space="0" w:color="auto"/>
        <w:right w:val="none" w:sz="0" w:space="0" w:color="auto"/>
      </w:divBdr>
    </w:div>
    <w:div w:id="864632500">
      <w:bodyDiv w:val="1"/>
      <w:marLeft w:val="0"/>
      <w:marRight w:val="0"/>
      <w:marTop w:val="0"/>
      <w:marBottom w:val="0"/>
      <w:divBdr>
        <w:top w:val="none" w:sz="0" w:space="0" w:color="auto"/>
        <w:left w:val="none" w:sz="0" w:space="0" w:color="auto"/>
        <w:bottom w:val="none" w:sz="0" w:space="0" w:color="auto"/>
        <w:right w:val="none" w:sz="0" w:space="0" w:color="auto"/>
      </w:divBdr>
    </w:div>
    <w:div w:id="875973537">
      <w:bodyDiv w:val="1"/>
      <w:marLeft w:val="0"/>
      <w:marRight w:val="0"/>
      <w:marTop w:val="0"/>
      <w:marBottom w:val="0"/>
      <w:divBdr>
        <w:top w:val="none" w:sz="0" w:space="0" w:color="auto"/>
        <w:left w:val="none" w:sz="0" w:space="0" w:color="auto"/>
        <w:bottom w:val="none" w:sz="0" w:space="0" w:color="auto"/>
        <w:right w:val="none" w:sz="0" w:space="0" w:color="auto"/>
      </w:divBdr>
    </w:div>
    <w:div w:id="906305284">
      <w:bodyDiv w:val="1"/>
      <w:marLeft w:val="0"/>
      <w:marRight w:val="0"/>
      <w:marTop w:val="0"/>
      <w:marBottom w:val="0"/>
      <w:divBdr>
        <w:top w:val="none" w:sz="0" w:space="0" w:color="auto"/>
        <w:left w:val="none" w:sz="0" w:space="0" w:color="auto"/>
        <w:bottom w:val="none" w:sz="0" w:space="0" w:color="auto"/>
        <w:right w:val="none" w:sz="0" w:space="0" w:color="auto"/>
      </w:divBdr>
    </w:div>
    <w:div w:id="1047412003">
      <w:bodyDiv w:val="1"/>
      <w:marLeft w:val="0"/>
      <w:marRight w:val="0"/>
      <w:marTop w:val="0"/>
      <w:marBottom w:val="0"/>
      <w:divBdr>
        <w:top w:val="none" w:sz="0" w:space="0" w:color="auto"/>
        <w:left w:val="none" w:sz="0" w:space="0" w:color="auto"/>
        <w:bottom w:val="none" w:sz="0" w:space="0" w:color="auto"/>
        <w:right w:val="none" w:sz="0" w:space="0" w:color="auto"/>
      </w:divBdr>
    </w:div>
    <w:div w:id="1145706699">
      <w:bodyDiv w:val="1"/>
      <w:marLeft w:val="0"/>
      <w:marRight w:val="0"/>
      <w:marTop w:val="0"/>
      <w:marBottom w:val="0"/>
      <w:divBdr>
        <w:top w:val="none" w:sz="0" w:space="0" w:color="auto"/>
        <w:left w:val="none" w:sz="0" w:space="0" w:color="auto"/>
        <w:bottom w:val="none" w:sz="0" w:space="0" w:color="auto"/>
        <w:right w:val="none" w:sz="0" w:space="0" w:color="auto"/>
      </w:divBdr>
    </w:div>
    <w:div w:id="1166243407">
      <w:bodyDiv w:val="1"/>
      <w:marLeft w:val="0"/>
      <w:marRight w:val="0"/>
      <w:marTop w:val="0"/>
      <w:marBottom w:val="0"/>
      <w:divBdr>
        <w:top w:val="none" w:sz="0" w:space="0" w:color="auto"/>
        <w:left w:val="none" w:sz="0" w:space="0" w:color="auto"/>
        <w:bottom w:val="none" w:sz="0" w:space="0" w:color="auto"/>
        <w:right w:val="none" w:sz="0" w:space="0" w:color="auto"/>
      </w:divBdr>
    </w:div>
    <w:div w:id="1194225711">
      <w:bodyDiv w:val="1"/>
      <w:marLeft w:val="0"/>
      <w:marRight w:val="0"/>
      <w:marTop w:val="0"/>
      <w:marBottom w:val="0"/>
      <w:divBdr>
        <w:top w:val="none" w:sz="0" w:space="0" w:color="auto"/>
        <w:left w:val="none" w:sz="0" w:space="0" w:color="auto"/>
        <w:bottom w:val="none" w:sz="0" w:space="0" w:color="auto"/>
        <w:right w:val="none" w:sz="0" w:space="0" w:color="auto"/>
      </w:divBdr>
    </w:div>
    <w:div w:id="1247492967">
      <w:bodyDiv w:val="1"/>
      <w:marLeft w:val="0"/>
      <w:marRight w:val="0"/>
      <w:marTop w:val="0"/>
      <w:marBottom w:val="0"/>
      <w:divBdr>
        <w:top w:val="none" w:sz="0" w:space="0" w:color="auto"/>
        <w:left w:val="none" w:sz="0" w:space="0" w:color="auto"/>
        <w:bottom w:val="none" w:sz="0" w:space="0" w:color="auto"/>
        <w:right w:val="none" w:sz="0" w:space="0" w:color="auto"/>
      </w:divBdr>
      <w:divsChild>
        <w:div w:id="260991462">
          <w:marLeft w:val="1166"/>
          <w:marRight w:val="0"/>
          <w:marTop w:val="134"/>
          <w:marBottom w:val="0"/>
          <w:divBdr>
            <w:top w:val="none" w:sz="0" w:space="0" w:color="auto"/>
            <w:left w:val="none" w:sz="0" w:space="0" w:color="auto"/>
            <w:bottom w:val="none" w:sz="0" w:space="0" w:color="auto"/>
            <w:right w:val="none" w:sz="0" w:space="0" w:color="auto"/>
          </w:divBdr>
        </w:div>
        <w:div w:id="569654152">
          <w:marLeft w:val="1166"/>
          <w:marRight w:val="0"/>
          <w:marTop w:val="134"/>
          <w:marBottom w:val="0"/>
          <w:divBdr>
            <w:top w:val="none" w:sz="0" w:space="0" w:color="auto"/>
            <w:left w:val="none" w:sz="0" w:space="0" w:color="auto"/>
            <w:bottom w:val="none" w:sz="0" w:space="0" w:color="auto"/>
            <w:right w:val="none" w:sz="0" w:space="0" w:color="auto"/>
          </w:divBdr>
        </w:div>
        <w:div w:id="672805549">
          <w:marLeft w:val="547"/>
          <w:marRight w:val="0"/>
          <w:marTop w:val="154"/>
          <w:marBottom w:val="0"/>
          <w:divBdr>
            <w:top w:val="none" w:sz="0" w:space="0" w:color="auto"/>
            <w:left w:val="none" w:sz="0" w:space="0" w:color="auto"/>
            <w:bottom w:val="none" w:sz="0" w:space="0" w:color="auto"/>
            <w:right w:val="none" w:sz="0" w:space="0" w:color="auto"/>
          </w:divBdr>
        </w:div>
        <w:div w:id="1430613595">
          <w:marLeft w:val="1166"/>
          <w:marRight w:val="0"/>
          <w:marTop w:val="134"/>
          <w:marBottom w:val="0"/>
          <w:divBdr>
            <w:top w:val="none" w:sz="0" w:space="0" w:color="auto"/>
            <w:left w:val="none" w:sz="0" w:space="0" w:color="auto"/>
            <w:bottom w:val="none" w:sz="0" w:space="0" w:color="auto"/>
            <w:right w:val="none" w:sz="0" w:space="0" w:color="auto"/>
          </w:divBdr>
        </w:div>
      </w:divsChild>
    </w:div>
    <w:div w:id="1383209282">
      <w:bodyDiv w:val="1"/>
      <w:marLeft w:val="0"/>
      <w:marRight w:val="0"/>
      <w:marTop w:val="0"/>
      <w:marBottom w:val="0"/>
      <w:divBdr>
        <w:top w:val="none" w:sz="0" w:space="0" w:color="auto"/>
        <w:left w:val="none" w:sz="0" w:space="0" w:color="auto"/>
        <w:bottom w:val="none" w:sz="0" w:space="0" w:color="auto"/>
        <w:right w:val="none" w:sz="0" w:space="0" w:color="auto"/>
      </w:divBdr>
    </w:div>
    <w:div w:id="1399788595">
      <w:bodyDiv w:val="1"/>
      <w:marLeft w:val="0"/>
      <w:marRight w:val="0"/>
      <w:marTop w:val="0"/>
      <w:marBottom w:val="0"/>
      <w:divBdr>
        <w:top w:val="none" w:sz="0" w:space="0" w:color="auto"/>
        <w:left w:val="none" w:sz="0" w:space="0" w:color="auto"/>
        <w:bottom w:val="none" w:sz="0" w:space="0" w:color="auto"/>
        <w:right w:val="none" w:sz="0" w:space="0" w:color="auto"/>
      </w:divBdr>
    </w:div>
    <w:div w:id="1427312979">
      <w:bodyDiv w:val="1"/>
      <w:marLeft w:val="0"/>
      <w:marRight w:val="0"/>
      <w:marTop w:val="0"/>
      <w:marBottom w:val="0"/>
      <w:divBdr>
        <w:top w:val="none" w:sz="0" w:space="0" w:color="auto"/>
        <w:left w:val="none" w:sz="0" w:space="0" w:color="auto"/>
        <w:bottom w:val="none" w:sz="0" w:space="0" w:color="auto"/>
        <w:right w:val="none" w:sz="0" w:space="0" w:color="auto"/>
      </w:divBdr>
    </w:div>
    <w:div w:id="1455557075">
      <w:bodyDiv w:val="1"/>
      <w:marLeft w:val="0"/>
      <w:marRight w:val="0"/>
      <w:marTop w:val="0"/>
      <w:marBottom w:val="0"/>
      <w:divBdr>
        <w:top w:val="none" w:sz="0" w:space="0" w:color="auto"/>
        <w:left w:val="none" w:sz="0" w:space="0" w:color="auto"/>
        <w:bottom w:val="none" w:sz="0" w:space="0" w:color="auto"/>
        <w:right w:val="none" w:sz="0" w:space="0" w:color="auto"/>
      </w:divBdr>
    </w:div>
    <w:div w:id="1491872894">
      <w:bodyDiv w:val="1"/>
      <w:marLeft w:val="0"/>
      <w:marRight w:val="0"/>
      <w:marTop w:val="0"/>
      <w:marBottom w:val="0"/>
      <w:divBdr>
        <w:top w:val="none" w:sz="0" w:space="0" w:color="auto"/>
        <w:left w:val="none" w:sz="0" w:space="0" w:color="auto"/>
        <w:bottom w:val="none" w:sz="0" w:space="0" w:color="auto"/>
        <w:right w:val="none" w:sz="0" w:space="0" w:color="auto"/>
      </w:divBdr>
    </w:div>
    <w:div w:id="1545094877">
      <w:bodyDiv w:val="1"/>
      <w:marLeft w:val="0"/>
      <w:marRight w:val="0"/>
      <w:marTop w:val="0"/>
      <w:marBottom w:val="0"/>
      <w:divBdr>
        <w:top w:val="none" w:sz="0" w:space="0" w:color="auto"/>
        <w:left w:val="none" w:sz="0" w:space="0" w:color="auto"/>
        <w:bottom w:val="none" w:sz="0" w:space="0" w:color="auto"/>
        <w:right w:val="none" w:sz="0" w:space="0" w:color="auto"/>
      </w:divBdr>
    </w:div>
    <w:div w:id="1546982765">
      <w:bodyDiv w:val="1"/>
      <w:marLeft w:val="0"/>
      <w:marRight w:val="0"/>
      <w:marTop w:val="0"/>
      <w:marBottom w:val="0"/>
      <w:divBdr>
        <w:top w:val="none" w:sz="0" w:space="0" w:color="auto"/>
        <w:left w:val="none" w:sz="0" w:space="0" w:color="auto"/>
        <w:bottom w:val="none" w:sz="0" w:space="0" w:color="auto"/>
        <w:right w:val="none" w:sz="0" w:space="0" w:color="auto"/>
      </w:divBdr>
    </w:div>
    <w:div w:id="1580865175">
      <w:bodyDiv w:val="1"/>
      <w:marLeft w:val="0"/>
      <w:marRight w:val="0"/>
      <w:marTop w:val="0"/>
      <w:marBottom w:val="0"/>
      <w:divBdr>
        <w:top w:val="none" w:sz="0" w:space="0" w:color="auto"/>
        <w:left w:val="none" w:sz="0" w:space="0" w:color="auto"/>
        <w:bottom w:val="none" w:sz="0" w:space="0" w:color="auto"/>
        <w:right w:val="none" w:sz="0" w:space="0" w:color="auto"/>
      </w:divBdr>
      <w:divsChild>
        <w:div w:id="1643777526">
          <w:marLeft w:val="547"/>
          <w:marRight w:val="0"/>
          <w:marTop w:val="154"/>
          <w:marBottom w:val="0"/>
          <w:divBdr>
            <w:top w:val="none" w:sz="0" w:space="0" w:color="auto"/>
            <w:left w:val="none" w:sz="0" w:space="0" w:color="auto"/>
            <w:bottom w:val="none" w:sz="0" w:space="0" w:color="auto"/>
            <w:right w:val="none" w:sz="0" w:space="0" w:color="auto"/>
          </w:divBdr>
        </w:div>
      </w:divsChild>
    </w:div>
    <w:div w:id="1604145906">
      <w:bodyDiv w:val="1"/>
      <w:marLeft w:val="0"/>
      <w:marRight w:val="0"/>
      <w:marTop w:val="0"/>
      <w:marBottom w:val="0"/>
      <w:divBdr>
        <w:top w:val="none" w:sz="0" w:space="0" w:color="auto"/>
        <w:left w:val="none" w:sz="0" w:space="0" w:color="auto"/>
        <w:bottom w:val="none" w:sz="0" w:space="0" w:color="auto"/>
        <w:right w:val="none" w:sz="0" w:space="0" w:color="auto"/>
      </w:divBdr>
    </w:div>
    <w:div w:id="1662079834">
      <w:bodyDiv w:val="1"/>
      <w:marLeft w:val="0"/>
      <w:marRight w:val="0"/>
      <w:marTop w:val="0"/>
      <w:marBottom w:val="0"/>
      <w:divBdr>
        <w:top w:val="none" w:sz="0" w:space="0" w:color="auto"/>
        <w:left w:val="none" w:sz="0" w:space="0" w:color="auto"/>
        <w:bottom w:val="none" w:sz="0" w:space="0" w:color="auto"/>
        <w:right w:val="none" w:sz="0" w:space="0" w:color="auto"/>
      </w:divBdr>
    </w:div>
    <w:div w:id="1709791866">
      <w:bodyDiv w:val="1"/>
      <w:marLeft w:val="0"/>
      <w:marRight w:val="0"/>
      <w:marTop w:val="0"/>
      <w:marBottom w:val="0"/>
      <w:divBdr>
        <w:top w:val="none" w:sz="0" w:space="0" w:color="auto"/>
        <w:left w:val="none" w:sz="0" w:space="0" w:color="auto"/>
        <w:bottom w:val="none" w:sz="0" w:space="0" w:color="auto"/>
        <w:right w:val="none" w:sz="0" w:space="0" w:color="auto"/>
      </w:divBdr>
    </w:div>
    <w:div w:id="1769345652">
      <w:bodyDiv w:val="1"/>
      <w:marLeft w:val="0"/>
      <w:marRight w:val="0"/>
      <w:marTop w:val="0"/>
      <w:marBottom w:val="0"/>
      <w:divBdr>
        <w:top w:val="none" w:sz="0" w:space="0" w:color="auto"/>
        <w:left w:val="none" w:sz="0" w:space="0" w:color="auto"/>
        <w:bottom w:val="none" w:sz="0" w:space="0" w:color="auto"/>
        <w:right w:val="none" w:sz="0" w:space="0" w:color="auto"/>
      </w:divBdr>
    </w:div>
    <w:div w:id="1912231793">
      <w:bodyDiv w:val="1"/>
      <w:marLeft w:val="0"/>
      <w:marRight w:val="0"/>
      <w:marTop w:val="0"/>
      <w:marBottom w:val="0"/>
      <w:divBdr>
        <w:top w:val="none" w:sz="0" w:space="0" w:color="auto"/>
        <w:left w:val="none" w:sz="0" w:space="0" w:color="auto"/>
        <w:bottom w:val="none" w:sz="0" w:space="0" w:color="auto"/>
        <w:right w:val="none" w:sz="0" w:space="0" w:color="auto"/>
      </w:divBdr>
    </w:div>
    <w:div w:id="1931506490">
      <w:bodyDiv w:val="1"/>
      <w:marLeft w:val="0"/>
      <w:marRight w:val="0"/>
      <w:marTop w:val="0"/>
      <w:marBottom w:val="0"/>
      <w:divBdr>
        <w:top w:val="none" w:sz="0" w:space="0" w:color="auto"/>
        <w:left w:val="none" w:sz="0" w:space="0" w:color="auto"/>
        <w:bottom w:val="none" w:sz="0" w:space="0" w:color="auto"/>
        <w:right w:val="none" w:sz="0" w:space="0" w:color="auto"/>
      </w:divBdr>
    </w:div>
    <w:div w:id="2105302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image" Target="media/image18.png"/><Relationship Id="rId11" Type="http://schemas.openxmlformats.org/officeDocument/2006/relationships/image" Target="media/image2.jpeg"/><Relationship Id="rId24" Type="http://schemas.openxmlformats.org/officeDocument/2006/relationships/hyperlink" Target="https://earthsystemcog.org/projects/downscalingmetadata/methods"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fontTable" Target="fontTable.xml"/><Relationship Id="rId10" Type="http://schemas.openxmlformats.org/officeDocument/2006/relationships/hyperlink" Target="http://www.bing.com/images/search?q=usaid+logo&amp;view=detail&amp;id=5BD90914E545EFC2A67ECDA6A8B0577DE65F666D&amp;first=1"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GCM_Climtool\Results\Magdalena-Cauca\MPI%20Escenarios%20selec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GCM_Climtool\Results\Magdalena-Cauca\MPI%20Escenarios%20sele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CO"/>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lineChart>
        <c:grouping val="standard"/>
        <c:varyColors val="0"/>
        <c:ser>
          <c:idx val="0"/>
          <c:order val="0"/>
          <c:tx>
            <c:strRef>
              <c:f>Anomalies!$B$6</c:f>
              <c:strCache>
                <c:ptCount val="1"/>
                <c:pt idx="0">
                  <c:v>MPI.ESM.MR_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7:$B$81</c:f>
              <c:numCache>
                <c:formatCode>0.00</c:formatCode>
                <c:ptCount val="75"/>
                <c:pt idx="0">
                  <c:v>0.92551262878546547</c:v>
                </c:pt>
                <c:pt idx="1">
                  <c:v>1.0264911528135623</c:v>
                </c:pt>
                <c:pt idx="2">
                  <c:v>0.98894362668530744</c:v>
                </c:pt>
                <c:pt idx="3">
                  <c:v>0.916324195661117</c:v>
                </c:pt>
                <c:pt idx="4">
                  <c:v>0.94269336764519418</c:v>
                </c:pt>
                <c:pt idx="5">
                  <c:v>1.0251935358279542</c:v>
                </c:pt>
                <c:pt idx="6">
                  <c:v>0.91902816848587598</c:v>
                </c:pt>
                <c:pt idx="7">
                  <c:v>1.0586053608931396</c:v>
                </c:pt>
                <c:pt idx="8">
                  <c:v>0.99561656766437079</c:v>
                </c:pt>
                <c:pt idx="9">
                  <c:v>1.1404675944684499</c:v>
                </c:pt>
                <c:pt idx="10">
                  <c:v>1.0125979519592714</c:v>
                </c:pt>
                <c:pt idx="11">
                  <c:v>0.85375223470426143</c:v>
                </c:pt>
                <c:pt idx="12">
                  <c:v>1.0399928937951002</c:v>
                </c:pt>
                <c:pt idx="13">
                  <c:v>1.1611678475545069</c:v>
                </c:pt>
                <c:pt idx="14">
                  <c:v>0.91242409544738945</c:v>
                </c:pt>
                <c:pt idx="15">
                  <c:v>1.0121992428296152</c:v>
                </c:pt>
                <c:pt idx="16">
                  <c:v>0.94184520458756193</c:v>
                </c:pt>
                <c:pt idx="17">
                  <c:v>1.1013179825646673</c:v>
                </c:pt>
                <c:pt idx="18">
                  <c:v>1.0398334101432378</c:v>
                </c:pt>
                <c:pt idx="19">
                  <c:v>0.89344554087575667</c:v>
                </c:pt>
                <c:pt idx="20">
                  <c:v>0.92566123855197369</c:v>
                </c:pt>
                <c:pt idx="21">
                  <c:v>0.97658726829441822</c:v>
                </c:pt>
                <c:pt idx="22">
                  <c:v>0.9430123349489189</c:v>
                </c:pt>
                <c:pt idx="23">
                  <c:v>1.0530198084495019</c:v>
                </c:pt>
                <c:pt idx="24">
                  <c:v>1.0982080513533494</c:v>
                </c:pt>
                <c:pt idx="25">
                  <c:v>0.97885991033345821</c:v>
                </c:pt>
                <c:pt idx="26">
                  <c:v>1.1037573575124728</c:v>
                </c:pt>
                <c:pt idx="27">
                  <c:v>0.90159370563454788</c:v>
                </c:pt>
                <c:pt idx="28">
                  <c:v>1.0410295375322063</c:v>
                </c:pt>
                <c:pt idx="29">
                  <c:v>0.98924809547522663</c:v>
                </c:pt>
                <c:pt idx="30">
                  <c:v>0.87107433407359536</c:v>
                </c:pt>
                <c:pt idx="31">
                  <c:v>0.98382565131190314</c:v>
                </c:pt>
                <c:pt idx="32">
                  <c:v>0.94626000204139082</c:v>
                </c:pt>
                <c:pt idx="33">
                  <c:v>0.99393111543446067</c:v>
                </c:pt>
                <c:pt idx="34">
                  <c:v>0.93209857868169477</c:v>
                </c:pt>
                <c:pt idx="35">
                  <c:v>1.1032390356439199</c:v>
                </c:pt>
                <c:pt idx="36">
                  <c:v>0.95448065936921045</c:v>
                </c:pt>
                <c:pt idx="37">
                  <c:v>1.0967364522020731</c:v>
                </c:pt>
                <c:pt idx="38">
                  <c:v>0.9658946143627305</c:v>
                </c:pt>
                <c:pt idx="39">
                  <c:v>1.0442554568539697</c:v>
                </c:pt>
                <c:pt idx="40">
                  <c:v>1.0324174203316334</c:v>
                </c:pt>
                <c:pt idx="41">
                  <c:v>1.0996760258761744</c:v>
                </c:pt>
                <c:pt idx="42">
                  <c:v>0.95097926828513912</c:v>
                </c:pt>
                <c:pt idx="43">
                  <c:v>1.0440597269175929</c:v>
                </c:pt>
                <c:pt idx="44">
                  <c:v>0.92029316381542137</c:v>
                </c:pt>
                <c:pt idx="45">
                  <c:v>0.93948919609413917</c:v>
                </c:pt>
                <c:pt idx="46">
                  <c:v>0.942812980384091</c:v>
                </c:pt>
                <c:pt idx="47">
                  <c:v>1.0143087765883414</c:v>
                </c:pt>
                <c:pt idx="48">
                  <c:v>1.1052833260905204</c:v>
                </c:pt>
                <c:pt idx="49">
                  <c:v>1.0848875417943826</c:v>
                </c:pt>
                <c:pt idx="50">
                  <c:v>0.91290254640297697</c:v>
                </c:pt>
                <c:pt idx="51">
                  <c:v>1.0692726424256673</c:v>
                </c:pt>
                <c:pt idx="52">
                  <c:v>0.92549450564320834</c:v>
                </c:pt>
                <c:pt idx="53">
                  <c:v>1.0063309693667668</c:v>
                </c:pt>
                <c:pt idx="54">
                  <c:v>1.0702150458230364</c:v>
                </c:pt>
                <c:pt idx="55">
                  <c:v>0.83446196208580659</c:v>
                </c:pt>
                <c:pt idx="56">
                  <c:v>1.0738940437012272</c:v>
                </c:pt>
                <c:pt idx="57">
                  <c:v>1.0754055137654692</c:v>
                </c:pt>
                <c:pt idx="58">
                  <c:v>1.0462490025022504</c:v>
                </c:pt>
                <c:pt idx="59">
                  <c:v>1.0194448751040028</c:v>
                </c:pt>
                <c:pt idx="60">
                  <c:v>1.0405764589757787</c:v>
                </c:pt>
                <c:pt idx="61">
                  <c:v>1.0551692131211938</c:v>
                </c:pt>
                <c:pt idx="62">
                  <c:v>0.99898747212419103</c:v>
                </c:pt>
                <c:pt idx="63">
                  <c:v>1.0789069048495403</c:v>
                </c:pt>
                <c:pt idx="64">
                  <c:v>1.0493154381721512</c:v>
                </c:pt>
                <c:pt idx="65">
                  <c:v>0.99328593157010803</c:v>
                </c:pt>
                <c:pt idx="66">
                  <c:v>1.013449739645355</c:v>
                </c:pt>
                <c:pt idx="67">
                  <c:v>1.0547306330785722</c:v>
                </c:pt>
                <c:pt idx="68">
                  <c:v>0.97186075279376716</c:v>
                </c:pt>
                <c:pt idx="69">
                  <c:v>0.96241859567781918</c:v>
                </c:pt>
                <c:pt idx="70">
                  <c:v>0.90257960457333408</c:v>
                </c:pt>
                <c:pt idx="71">
                  <c:v>0.96611209206981563</c:v>
                </c:pt>
                <c:pt idx="72">
                  <c:v>0.92824197400938435</c:v>
                </c:pt>
                <c:pt idx="73">
                  <c:v>0.97621030693547062</c:v>
                </c:pt>
                <c:pt idx="74">
                  <c:v>1.0300505379528564</c:v>
                </c:pt>
              </c:numCache>
            </c:numRef>
          </c:val>
          <c:smooth val="0"/>
        </c:ser>
        <c:ser>
          <c:idx val="1"/>
          <c:order val="1"/>
          <c:tx>
            <c:strRef>
              <c:f>Anomalies!$C$6</c:f>
              <c:strCache>
                <c:ptCount val="1"/>
                <c:pt idx="0">
                  <c:v>MPI.ESM.MR_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7:$C$81</c:f>
              <c:numCache>
                <c:formatCode>0.00</c:formatCode>
                <c:ptCount val="75"/>
                <c:pt idx="0">
                  <c:v>0.91602697612810058</c:v>
                </c:pt>
                <c:pt idx="1">
                  <c:v>1.0697692165235118</c:v>
                </c:pt>
                <c:pt idx="2">
                  <c:v>1.034142743474509</c:v>
                </c:pt>
                <c:pt idx="3">
                  <c:v>0.90726262453256812</c:v>
                </c:pt>
                <c:pt idx="4">
                  <c:v>0.97190424833518407</c:v>
                </c:pt>
                <c:pt idx="5">
                  <c:v>1.0415659825430164</c:v>
                </c:pt>
                <c:pt idx="6">
                  <c:v>0.90129286147308008</c:v>
                </c:pt>
                <c:pt idx="7">
                  <c:v>1.0735859502828566</c:v>
                </c:pt>
                <c:pt idx="8">
                  <c:v>1.1628061796145486</c:v>
                </c:pt>
                <c:pt idx="9">
                  <c:v>1.1197347197263301</c:v>
                </c:pt>
                <c:pt idx="10">
                  <c:v>0.93404137953165556</c:v>
                </c:pt>
                <c:pt idx="11">
                  <c:v>0.96525667975528073</c:v>
                </c:pt>
                <c:pt idx="12">
                  <c:v>1.0389997455994113</c:v>
                </c:pt>
                <c:pt idx="13">
                  <c:v>1.0505079409326683</c:v>
                </c:pt>
                <c:pt idx="14">
                  <c:v>1.0445599256438889</c:v>
                </c:pt>
                <c:pt idx="15">
                  <c:v>0.91078213875889658</c:v>
                </c:pt>
                <c:pt idx="16">
                  <c:v>0.89044797314643276</c:v>
                </c:pt>
                <c:pt idx="17">
                  <c:v>1.0741622662066324</c:v>
                </c:pt>
                <c:pt idx="18">
                  <c:v>1.0750285524065215</c:v>
                </c:pt>
                <c:pt idx="19">
                  <c:v>0.89789658461410005</c:v>
                </c:pt>
                <c:pt idx="20">
                  <c:v>1.0587322228889393</c:v>
                </c:pt>
                <c:pt idx="21">
                  <c:v>0.93031526148359633</c:v>
                </c:pt>
                <c:pt idx="22">
                  <c:v>0.97445598676498346</c:v>
                </c:pt>
                <c:pt idx="23">
                  <c:v>0.95539406573896823</c:v>
                </c:pt>
                <c:pt idx="24">
                  <c:v>1.0606605252250945</c:v>
                </c:pt>
                <c:pt idx="25">
                  <c:v>1.0026410976032218</c:v>
                </c:pt>
                <c:pt idx="26">
                  <c:v>1.0385792886990466</c:v>
                </c:pt>
                <c:pt idx="27">
                  <c:v>1.0544007918894929</c:v>
                </c:pt>
                <c:pt idx="28">
                  <c:v>1.0299780453838281</c:v>
                </c:pt>
                <c:pt idx="29">
                  <c:v>0.93336719863969164</c:v>
                </c:pt>
                <c:pt idx="30">
                  <c:v>0.84047522068671165</c:v>
                </c:pt>
                <c:pt idx="31">
                  <c:v>0.98099844111979584</c:v>
                </c:pt>
                <c:pt idx="32">
                  <c:v>0.9944530619314651</c:v>
                </c:pt>
                <c:pt idx="33">
                  <c:v>1.0306775986749519</c:v>
                </c:pt>
                <c:pt idx="34">
                  <c:v>0.98939308061328335</c:v>
                </c:pt>
                <c:pt idx="35">
                  <c:v>1.1063380929698836</c:v>
                </c:pt>
                <c:pt idx="36">
                  <c:v>0.92441799099313682</c:v>
                </c:pt>
                <c:pt idx="37">
                  <c:v>1.040344482754888</c:v>
                </c:pt>
                <c:pt idx="38">
                  <c:v>1.1686273329075283</c:v>
                </c:pt>
                <c:pt idx="39">
                  <c:v>1.0479380793606119</c:v>
                </c:pt>
                <c:pt idx="40">
                  <c:v>1.0389997455994113</c:v>
                </c:pt>
                <c:pt idx="41">
                  <c:v>1.0973852606948773</c:v>
                </c:pt>
                <c:pt idx="42">
                  <c:v>0.90038307973177389</c:v>
                </c:pt>
                <c:pt idx="43">
                  <c:v>1.0388946313743201</c:v>
                </c:pt>
                <c:pt idx="44">
                  <c:v>1.0971279120748263</c:v>
                </c:pt>
                <c:pt idx="45">
                  <c:v>0.88247379055330977</c:v>
                </c:pt>
                <c:pt idx="46">
                  <c:v>0.9405910831433707</c:v>
                </c:pt>
                <c:pt idx="47">
                  <c:v>0.98573220587734967</c:v>
                </c:pt>
                <c:pt idx="48">
                  <c:v>1.045632815665509</c:v>
                </c:pt>
                <c:pt idx="49">
                  <c:v>1.0830571044264159</c:v>
                </c:pt>
                <c:pt idx="50">
                  <c:v>0.9664745549149576</c:v>
                </c:pt>
                <c:pt idx="51">
                  <c:v>1.0189664241484155</c:v>
                </c:pt>
                <c:pt idx="52">
                  <c:v>0.96954823984176142</c:v>
                </c:pt>
                <c:pt idx="53">
                  <c:v>1.0625272088775755</c:v>
                </c:pt>
                <c:pt idx="54">
                  <c:v>0.97465171670136008</c:v>
                </c:pt>
                <c:pt idx="55">
                  <c:v>0.99211155195184808</c:v>
                </c:pt>
                <c:pt idx="56">
                  <c:v>1.0180276453794979</c:v>
                </c:pt>
                <c:pt idx="57">
                  <c:v>1.0929740878694996</c:v>
                </c:pt>
                <c:pt idx="58">
                  <c:v>0.95319391626895644</c:v>
                </c:pt>
                <c:pt idx="59">
                  <c:v>0.97960658379445065</c:v>
                </c:pt>
                <c:pt idx="60">
                  <c:v>0.92227946020679918</c:v>
                </c:pt>
                <c:pt idx="61">
                  <c:v>0.92940910437074153</c:v>
                </c:pt>
                <c:pt idx="62">
                  <c:v>1.065571896776768</c:v>
                </c:pt>
                <c:pt idx="63">
                  <c:v>1.0131670186261441</c:v>
                </c:pt>
                <c:pt idx="64">
                  <c:v>1.0251717880572457</c:v>
                </c:pt>
                <c:pt idx="65">
                  <c:v>1.0192708929383347</c:v>
                </c:pt>
                <c:pt idx="66">
                  <c:v>1.1194701218493766</c:v>
                </c:pt>
                <c:pt idx="67">
                  <c:v>1.0150192037648196</c:v>
                </c:pt>
                <c:pt idx="68">
                  <c:v>1.0167807731922094</c:v>
                </c:pt>
                <c:pt idx="69">
                  <c:v>0.98878414303344497</c:v>
                </c:pt>
                <c:pt idx="70">
                  <c:v>1.0691965252281874</c:v>
                </c:pt>
                <c:pt idx="71">
                  <c:v>0.95173319100303433</c:v>
                </c:pt>
                <c:pt idx="72">
                  <c:v>0.94284922666860516</c:v>
                </c:pt>
                <c:pt idx="73">
                  <c:v>1.0243381235134192</c:v>
                </c:pt>
                <c:pt idx="74">
                  <c:v>1.0614144479429897</c:v>
                </c:pt>
              </c:numCache>
            </c:numRef>
          </c:val>
          <c:smooth val="0"/>
        </c:ser>
        <c:ser>
          <c:idx val="2"/>
          <c:order val="2"/>
          <c:tx>
            <c:strRef>
              <c:f>Anomalies!$D$6</c:f>
              <c:strCache>
                <c:ptCount val="1"/>
                <c:pt idx="0">
                  <c:v>MPI.ESM.MR_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D$7:$D$81</c:f>
              <c:numCache>
                <c:formatCode>0.00</c:formatCode>
                <c:ptCount val="75"/>
                <c:pt idx="0">
                  <c:v>0.9548721192419638</c:v>
                </c:pt>
                <c:pt idx="1">
                  <c:v>1.003601624142848</c:v>
                </c:pt>
                <c:pt idx="2">
                  <c:v>1.0840285048513962</c:v>
                </c:pt>
                <c:pt idx="3">
                  <c:v>0.93276913494520741</c:v>
                </c:pt>
                <c:pt idx="4">
                  <c:v>0.98382202668345164</c:v>
                </c:pt>
                <c:pt idx="5">
                  <c:v>1.0799435485866464</c:v>
                </c:pt>
                <c:pt idx="6">
                  <c:v>0.9337767816547019</c:v>
                </c:pt>
                <c:pt idx="7">
                  <c:v>1.0347589303112505</c:v>
                </c:pt>
                <c:pt idx="8">
                  <c:v>1.0069399069466054</c:v>
                </c:pt>
                <c:pt idx="9">
                  <c:v>1.0104920428289965</c:v>
                </c:pt>
                <c:pt idx="10">
                  <c:v>1.0366618602482458</c:v>
                </c:pt>
                <c:pt idx="11">
                  <c:v>0.95186367762728552</c:v>
                </c:pt>
                <c:pt idx="12">
                  <c:v>0.99803781946991899</c:v>
                </c:pt>
                <c:pt idx="13">
                  <c:v>0.96282092943592679</c:v>
                </c:pt>
                <c:pt idx="14">
                  <c:v>0.95981248782124862</c:v>
                </c:pt>
                <c:pt idx="15">
                  <c:v>0.91999594428240483</c:v>
                </c:pt>
                <c:pt idx="16">
                  <c:v>0.91762543727517654</c:v>
                </c:pt>
                <c:pt idx="17">
                  <c:v>1.0948298976366264</c:v>
                </c:pt>
                <c:pt idx="18">
                  <c:v>1.024588222876567</c:v>
                </c:pt>
                <c:pt idx="19">
                  <c:v>0.89357602750000786</c:v>
                </c:pt>
                <c:pt idx="20">
                  <c:v>0.95630747210872591</c:v>
                </c:pt>
                <c:pt idx="21">
                  <c:v>1.0042903035486177</c:v>
                </c:pt>
                <c:pt idx="22">
                  <c:v>1.0246317184179843</c:v>
                </c:pt>
                <c:pt idx="23">
                  <c:v>0.98297023899736802</c:v>
                </c:pt>
                <c:pt idx="24">
                  <c:v>1.0089733235078517</c:v>
                </c:pt>
                <c:pt idx="25">
                  <c:v>1.0963268691870627</c:v>
                </c:pt>
                <c:pt idx="26">
                  <c:v>1.0849165388219939</c:v>
                </c:pt>
                <c:pt idx="27">
                  <c:v>1.0198435842336591</c:v>
                </c:pt>
                <c:pt idx="28">
                  <c:v>1.085253629267976</c:v>
                </c:pt>
                <c:pt idx="29">
                  <c:v>1.0928182288460886</c:v>
                </c:pt>
                <c:pt idx="30">
                  <c:v>0.90423605977563271</c:v>
                </c:pt>
                <c:pt idx="31">
                  <c:v>0.97166502285739043</c:v>
                </c:pt>
                <c:pt idx="32">
                  <c:v>1.0037973540792247</c:v>
                </c:pt>
                <c:pt idx="33">
                  <c:v>1.0249398118363549</c:v>
                </c:pt>
                <c:pt idx="34">
                  <c:v>1.0099302254190266</c:v>
                </c:pt>
                <c:pt idx="35">
                  <c:v>1.0958701660021839</c:v>
                </c:pt>
                <c:pt idx="36">
                  <c:v>1.0299852946407309</c:v>
                </c:pt>
                <c:pt idx="37">
                  <c:v>1.1404712190969013</c:v>
                </c:pt>
                <c:pt idx="38">
                  <c:v>0.99460167169797342</c:v>
                </c:pt>
                <c:pt idx="39">
                  <c:v>0.97844670268999645</c:v>
                </c:pt>
                <c:pt idx="40">
                  <c:v>1.0455639477249321</c:v>
                </c:pt>
                <c:pt idx="41">
                  <c:v>0.9950619995113037</c:v>
                </c:pt>
                <c:pt idx="42">
                  <c:v>1.0506094305293081</c:v>
                </c:pt>
                <c:pt idx="43">
                  <c:v>0.89443506444299425</c:v>
                </c:pt>
                <c:pt idx="44">
                  <c:v>0.86524230689526127</c:v>
                </c:pt>
                <c:pt idx="45">
                  <c:v>0.90592513663399432</c:v>
                </c:pt>
                <c:pt idx="46">
                  <c:v>0.94942430267948008</c:v>
                </c:pt>
                <c:pt idx="47">
                  <c:v>0.96494858633690994</c:v>
                </c:pt>
                <c:pt idx="48">
                  <c:v>1.0283215901815292</c:v>
                </c:pt>
                <c:pt idx="49">
                  <c:v>1.1198652063505812</c:v>
                </c:pt>
                <c:pt idx="50">
                  <c:v>1.0347770534535075</c:v>
                </c:pt>
                <c:pt idx="51">
                  <c:v>1.0593955298955491</c:v>
                </c:pt>
                <c:pt idx="52">
                  <c:v>1.0596420046302455</c:v>
                </c:pt>
                <c:pt idx="53">
                  <c:v>1.0004336988763074</c:v>
                </c:pt>
                <c:pt idx="54">
                  <c:v>0.95538681648206536</c:v>
                </c:pt>
                <c:pt idx="55">
                  <c:v>0.94781496764704987</c:v>
                </c:pt>
                <c:pt idx="56">
                  <c:v>1.0175491944239106</c:v>
                </c:pt>
                <c:pt idx="57">
                  <c:v>0.98235042753217527</c:v>
                </c:pt>
                <c:pt idx="58">
                  <c:v>0.89562394257505995</c:v>
                </c:pt>
                <c:pt idx="59">
                  <c:v>1.0015464598108932</c:v>
                </c:pt>
                <c:pt idx="60">
                  <c:v>0.8892011009591444</c:v>
                </c:pt>
                <c:pt idx="61">
                  <c:v>1.0248854424095835</c:v>
                </c:pt>
                <c:pt idx="62">
                  <c:v>1.0172374763770884</c:v>
                </c:pt>
                <c:pt idx="63">
                  <c:v>1.1232506093242072</c:v>
                </c:pt>
                <c:pt idx="64">
                  <c:v>1.0293437354048296</c:v>
                </c:pt>
                <c:pt idx="65">
                  <c:v>1.0303042619444558</c:v>
                </c:pt>
                <c:pt idx="66">
                  <c:v>1.071715642001924</c:v>
                </c:pt>
                <c:pt idx="67">
                  <c:v>1.0331060997374031</c:v>
                </c:pt>
                <c:pt idx="68">
                  <c:v>0.96174079015740377</c:v>
                </c:pt>
                <c:pt idx="69">
                  <c:v>1.047050045390014</c:v>
                </c:pt>
                <c:pt idx="70">
                  <c:v>0.98393076553699421</c:v>
                </c:pt>
                <c:pt idx="71">
                  <c:v>1.0067115553541661</c:v>
                </c:pt>
                <c:pt idx="72">
                  <c:v>0.93001079269367704</c:v>
                </c:pt>
                <c:pt idx="73">
                  <c:v>1.1049027401031215</c:v>
                </c:pt>
                <c:pt idx="74">
                  <c:v>1.0496090330767163</c:v>
                </c:pt>
              </c:numCache>
            </c:numRef>
          </c:val>
          <c:smooth val="0"/>
        </c:ser>
        <c:ser>
          <c:idx val="3"/>
          <c:order val="3"/>
          <c:tx>
            <c:strRef>
              <c:f>Anomalies!$E$6</c:f>
              <c:strCache>
                <c:ptCount val="1"/>
                <c:pt idx="0">
                  <c:v>MPI.ESM.MR_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E$7:$E$81</c:f>
              <c:numCache>
                <c:formatCode>0.00</c:formatCode>
                <c:ptCount val="75"/>
                <c:pt idx="0">
                  <c:v>0.98341969292534404</c:v>
                </c:pt>
                <c:pt idx="1">
                  <c:v>1.0315946296731613</c:v>
                </c:pt>
                <c:pt idx="2">
                  <c:v>1.0588228386002247</c:v>
                </c:pt>
                <c:pt idx="3">
                  <c:v>0.98723642668468881</c:v>
                </c:pt>
                <c:pt idx="4">
                  <c:v>0.97865693114017871</c:v>
                </c:pt>
                <c:pt idx="5">
                  <c:v>0.9975811162850402</c:v>
                </c:pt>
                <c:pt idx="6">
                  <c:v>0.94424833325085311</c:v>
                </c:pt>
                <c:pt idx="7">
                  <c:v>0.98819332859586351</c:v>
                </c:pt>
                <c:pt idx="8">
                  <c:v>0.9872110542855288</c:v>
                </c:pt>
                <c:pt idx="9">
                  <c:v>1.0342188606719889</c:v>
                </c:pt>
                <c:pt idx="10">
                  <c:v>1.0343131010117259</c:v>
                </c:pt>
                <c:pt idx="11">
                  <c:v>0.99578330057313613</c:v>
                </c:pt>
                <c:pt idx="12">
                  <c:v>1.0730277575013381</c:v>
                </c:pt>
                <c:pt idx="13">
                  <c:v>1.0160667213872798</c:v>
                </c:pt>
                <c:pt idx="14">
                  <c:v>0.87239732345836352</c:v>
                </c:pt>
                <c:pt idx="15">
                  <c:v>1.08253153330096</c:v>
                </c:pt>
                <c:pt idx="16">
                  <c:v>0.91574787973734117</c:v>
                </c:pt>
                <c:pt idx="17">
                  <c:v>1.0979362042194929</c:v>
                </c:pt>
                <c:pt idx="18">
                  <c:v>1.0684426025102922</c:v>
                </c:pt>
                <c:pt idx="19">
                  <c:v>1.0049934814681931</c:v>
                </c:pt>
                <c:pt idx="20">
                  <c:v>0.96794252943778258</c:v>
                </c:pt>
                <c:pt idx="21">
                  <c:v>1.0191802772270493</c:v>
                </c:pt>
                <c:pt idx="22">
                  <c:v>1.112684817388319</c:v>
                </c:pt>
                <c:pt idx="23">
                  <c:v>1.1161862084723904</c:v>
                </c:pt>
                <c:pt idx="24">
                  <c:v>1.0091074347605544</c:v>
                </c:pt>
                <c:pt idx="25">
                  <c:v>0.93509614641101879</c:v>
                </c:pt>
                <c:pt idx="26">
                  <c:v>1.0794578483741561</c:v>
                </c:pt>
                <c:pt idx="27">
                  <c:v>1.0324572912445988</c:v>
                </c:pt>
                <c:pt idx="28">
                  <c:v>0.98707331840437484</c:v>
                </c:pt>
                <c:pt idx="29">
                  <c:v>0.97686274005672613</c:v>
                </c:pt>
                <c:pt idx="30">
                  <c:v>1.0018980487706808</c:v>
                </c:pt>
                <c:pt idx="31">
                  <c:v>1.0276184122619538</c:v>
                </c:pt>
                <c:pt idx="32">
                  <c:v>0.96295866531708074</c:v>
                </c:pt>
                <c:pt idx="33">
                  <c:v>1.0333996946419681</c:v>
                </c:pt>
                <c:pt idx="34">
                  <c:v>1.1049933558144069</c:v>
                </c:pt>
                <c:pt idx="35">
                  <c:v>1.0536577430569518</c:v>
                </c:pt>
                <c:pt idx="36">
                  <c:v>1.0239611621544717</c:v>
                </c:pt>
                <c:pt idx="37">
                  <c:v>1.0783885829809874</c:v>
                </c:pt>
                <c:pt idx="38">
                  <c:v>1.0795883349984072</c:v>
                </c:pt>
                <c:pt idx="39">
                  <c:v>1.0911653982722413</c:v>
                </c:pt>
                <c:pt idx="40">
                  <c:v>0.90861823557339894</c:v>
                </c:pt>
                <c:pt idx="41">
                  <c:v>1.0762464275661985</c:v>
                </c:pt>
                <c:pt idx="42">
                  <c:v>0.88455795191287601</c:v>
                </c:pt>
                <c:pt idx="43">
                  <c:v>1.0530741778762733</c:v>
                </c:pt>
                <c:pt idx="44">
                  <c:v>1.0629621642917459</c:v>
                </c:pt>
                <c:pt idx="45">
                  <c:v>0.99277485895845785</c:v>
                </c:pt>
                <c:pt idx="46">
                  <c:v>1.0413448802074796</c:v>
                </c:pt>
                <c:pt idx="47">
                  <c:v>0.99368826532821553</c:v>
                </c:pt>
                <c:pt idx="48">
                  <c:v>1.1106658993408784</c:v>
                </c:pt>
                <c:pt idx="49">
                  <c:v>1.0664998016603313</c:v>
                </c:pt>
                <c:pt idx="50">
                  <c:v>0.92536039439050588</c:v>
                </c:pt>
                <c:pt idx="51">
                  <c:v>1.0796318305398243</c:v>
                </c:pt>
                <c:pt idx="52">
                  <c:v>1.0064723298763725</c:v>
                </c:pt>
                <c:pt idx="53">
                  <c:v>1.0793128632360993</c:v>
                </c:pt>
                <c:pt idx="54">
                  <c:v>0.99762461182645723</c:v>
                </c:pt>
                <c:pt idx="55">
                  <c:v>0.95650682667355391</c:v>
                </c:pt>
                <c:pt idx="56">
                  <c:v>0.95729699567596349</c:v>
                </c:pt>
                <c:pt idx="57">
                  <c:v>1.1204560207881626</c:v>
                </c:pt>
                <c:pt idx="58">
                  <c:v>1.0438567477243135</c:v>
                </c:pt>
                <c:pt idx="59">
                  <c:v>0.9821184513112845</c:v>
                </c:pt>
                <c:pt idx="60">
                  <c:v>0.97011368188018288</c:v>
                </c:pt>
                <c:pt idx="61">
                  <c:v>0.97577172689284875</c:v>
                </c:pt>
                <c:pt idx="62">
                  <c:v>1.0540165812736424</c:v>
                </c:pt>
                <c:pt idx="63">
                  <c:v>0.98174511458078817</c:v>
                </c:pt>
                <c:pt idx="64">
                  <c:v>1.1382601957415353</c:v>
                </c:pt>
                <c:pt idx="65">
                  <c:v>1.0104630458013852</c:v>
                </c:pt>
                <c:pt idx="66">
                  <c:v>1.0171613591796085</c:v>
                </c:pt>
                <c:pt idx="67">
                  <c:v>0.89837866019813872</c:v>
                </c:pt>
                <c:pt idx="68">
                  <c:v>0.88501103046930341</c:v>
                </c:pt>
                <c:pt idx="69">
                  <c:v>1.0787003010278096</c:v>
                </c:pt>
                <c:pt idx="70">
                  <c:v>0.99480102626280142</c:v>
                </c:pt>
                <c:pt idx="71">
                  <c:v>0.98793597997581273</c:v>
                </c:pt>
                <c:pt idx="72">
                  <c:v>1.0150989455907509</c:v>
                </c:pt>
                <c:pt idx="73">
                  <c:v>1.0460605218227765</c:v>
                </c:pt>
                <c:pt idx="74">
                  <c:v>1.0417363400802331</c:v>
                </c:pt>
              </c:numCache>
            </c:numRef>
          </c:val>
          <c:smooth val="0"/>
        </c:ser>
        <c:ser>
          <c:idx val="4"/>
          <c:order val="4"/>
          <c:tx>
            <c:strRef>
              <c:f>Anomalies!$F$6</c:f>
              <c:strCache>
                <c:ptCount val="1"/>
                <c:pt idx="0">
                  <c:v>MPI.ESM.MR_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F$7:$F$81</c:f>
              <c:numCache>
                <c:formatCode>0.00</c:formatCode>
                <c:ptCount val="75"/>
                <c:pt idx="0">
                  <c:v>0.90824127421445133</c:v>
                </c:pt>
                <c:pt idx="1">
                  <c:v>0.9937716317825982</c:v>
                </c:pt>
                <c:pt idx="2">
                  <c:v>0.97128443686999133</c:v>
                </c:pt>
                <c:pt idx="3">
                  <c:v>0.95017460076892402</c:v>
                </c:pt>
                <c:pt idx="4">
                  <c:v>1.0431499451762867</c:v>
                </c:pt>
                <c:pt idx="5">
                  <c:v>1.0061424886872932</c:v>
                </c:pt>
                <c:pt idx="6">
                  <c:v>0.90802742113581758</c:v>
                </c:pt>
                <c:pt idx="7">
                  <c:v>1.1043010517801857</c:v>
                </c:pt>
                <c:pt idx="8">
                  <c:v>1.0560246254357288</c:v>
                </c:pt>
                <c:pt idx="9">
                  <c:v>1.1428199783334212</c:v>
                </c:pt>
                <c:pt idx="10">
                  <c:v>1.1221885931879412</c:v>
                </c:pt>
                <c:pt idx="11">
                  <c:v>0.92055776169237491</c:v>
                </c:pt>
                <c:pt idx="12">
                  <c:v>0.96504645130509836</c:v>
                </c:pt>
                <c:pt idx="13">
                  <c:v>0.9921840445208765</c:v>
                </c:pt>
                <c:pt idx="14">
                  <c:v>0.90485587124082545</c:v>
                </c:pt>
                <c:pt idx="15">
                  <c:v>1.0545240292568412</c:v>
                </c:pt>
                <c:pt idx="16">
                  <c:v>1.0175528190523617</c:v>
                </c:pt>
                <c:pt idx="17">
                  <c:v>1.1092704173870818</c:v>
                </c:pt>
                <c:pt idx="18">
                  <c:v>1.0632775069670193</c:v>
                </c:pt>
                <c:pt idx="19">
                  <c:v>0.9009086508572296</c:v>
                </c:pt>
                <c:pt idx="20">
                  <c:v>1.020361906102212</c:v>
                </c:pt>
                <c:pt idx="21">
                  <c:v>0.97625380247688753</c:v>
                </c:pt>
                <c:pt idx="22">
                  <c:v>1.0953119732206653</c:v>
                </c:pt>
                <c:pt idx="23">
                  <c:v>1.0141311697942217</c:v>
                </c:pt>
                <c:pt idx="24">
                  <c:v>0.98623602923209697</c:v>
                </c:pt>
                <c:pt idx="25">
                  <c:v>1.0391374814805652</c:v>
                </c:pt>
                <c:pt idx="26">
                  <c:v>1.0813970245956657</c:v>
                </c:pt>
                <c:pt idx="27">
                  <c:v>1.0690007952918108</c:v>
                </c:pt>
                <c:pt idx="28">
                  <c:v>1.0320005880597201</c:v>
                </c:pt>
                <c:pt idx="29">
                  <c:v>1.0609867417857222</c:v>
                </c:pt>
                <c:pt idx="30">
                  <c:v>1.0027752088559243</c:v>
                </c:pt>
                <c:pt idx="31">
                  <c:v>0.99049134303406361</c:v>
                </c:pt>
                <c:pt idx="32">
                  <c:v>0.92983318589955766</c:v>
                </c:pt>
                <c:pt idx="33">
                  <c:v>0.98314422116303624</c:v>
                </c:pt>
                <c:pt idx="34">
                  <c:v>1.0917090925399542</c:v>
                </c:pt>
                <c:pt idx="35">
                  <c:v>1.0039894593871499</c:v>
                </c:pt>
                <c:pt idx="36">
                  <c:v>1.0108726288163956</c:v>
                </c:pt>
                <c:pt idx="37">
                  <c:v>1.0369663290381648</c:v>
                </c:pt>
                <c:pt idx="38">
                  <c:v>1.0358934390165446</c:v>
                </c:pt>
                <c:pt idx="39">
                  <c:v>1.016534298457513</c:v>
                </c:pt>
                <c:pt idx="40">
                  <c:v>0.99956741267641813</c:v>
                </c:pt>
                <c:pt idx="41">
                  <c:v>0.93396888696262725</c:v>
                </c:pt>
                <c:pt idx="42">
                  <c:v>0.98183935492052521</c:v>
                </c:pt>
                <c:pt idx="43">
                  <c:v>0.99852351968240927</c:v>
                </c:pt>
                <c:pt idx="44">
                  <c:v>1.033744034344853</c:v>
                </c:pt>
                <c:pt idx="45">
                  <c:v>0.88988615573646279</c:v>
                </c:pt>
                <c:pt idx="46">
                  <c:v>0.9079223069107264</c:v>
                </c:pt>
                <c:pt idx="47">
                  <c:v>0.95365786871073821</c:v>
                </c:pt>
                <c:pt idx="48">
                  <c:v>1.0582972674747688</c:v>
                </c:pt>
                <c:pt idx="49">
                  <c:v>1.0412143935832288</c:v>
                </c:pt>
                <c:pt idx="50">
                  <c:v>0.98527187806401939</c:v>
                </c:pt>
                <c:pt idx="51">
                  <c:v>1.0380355944313338</c:v>
                </c:pt>
                <c:pt idx="52">
                  <c:v>1.0623641005972617</c:v>
                </c:pt>
                <c:pt idx="53">
                  <c:v>1.0359405591864133</c:v>
                </c:pt>
                <c:pt idx="54">
                  <c:v>0.98772937615408196</c:v>
                </c:pt>
                <c:pt idx="55">
                  <c:v>0.99337292265294208</c:v>
                </c:pt>
                <c:pt idx="56">
                  <c:v>1.0143993922996268</c:v>
                </c:pt>
                <c:pt idx="57">
                  <c:v>1.0070160241440853</c:v>
                </c:pt>
                <c:pt idx="58">
                  <c:v>0.96701462455421927</c:v>
                </c:pt>
                <c:pt idx="59">
                  <c:v>1.0073567392185185</c:v>
                </c:pt>
                <c:pt idx="60">
                  <c:v>1.063248509939408</c:v>
                </c:pt>
                <c:pt idx="61">
                  <c:v>0.9345125812303402</c:v>
                </c:pt>
                <c:pt idx="62">
                  <c:v>0.9920318101259169</c:v>
                </c:pt>
                <c:pt idx="63">
                  <c:v>1.0254255120488451</c:v>
                </c:pt>
                <c:pt idx="64">
                  <c:v>1.0721868437006086</c:v>
                </c:pt>
                <c:pt idx="65">
                  <c:v>1.0746479664191224</c:v>
                </c:pt>
                <c:pt idx="66">
                  <c:v>1.0688050653554342</c:v>
                </c:pt>
                <c:pt idx="67">
                  <c:v>1.0120542576915583</c:v>
                </c:pt>
                <c:pt idx="68">
                  <c:v>0.93386014810908458</c:v>
                </c:pt>
                <c:pt idx="69">
                  <c:v>0.99689606150772192</c:v>
                </c:pt>
                <c:pt idx="70">
                  <c:v>1.0454842058990008</c:v>
                </c:pt>
                <c:pt idx="71">
                  <c:v>0.92565398929507081</c:v>
                </c:pt>
                <c:pt idx="72">
                  <c:v>0.99933543645552725</c:v>
                </c:pt>
                <c:pt idx="73">
                  <c:v>1.0671159884970727</c:v>
                </c:pt>
                <c:pt idx="74">
                  <c:v>1.0364262593989035</c:v>
                </c:pt>
              </c:numCache>
            </c:numRef>
          </c:val>
          <c:smooth val="0"/>
        </c:ser>
        <c:ser>
          <c:idx val="5"/>
          <c:order val="5"/>
          <c:tx>
            <c:strRef>
              <c:f>Anomalies!$G$6</c:f>
              <c:strCache>
                <c:ptCount val="1"/>
                <c:pt idx="0">
                  <c:v>MPI.ESM.MR_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G$7:$G$81</c:f>
              <c:numCache>
                <c:formatCode>0.00</c:formatCode>
                <c:ptCount val="75"/>
                <c:pt idx="0">
                  <c:v>0.94979039015307354</c:v>
                </c:pt>
                <c:pt idx="1">
                  <c:v>1.0320150865735258</c:v>
                </c:pt>
                <c:pt idx="2">
                  <c:v>1.0379304802062426</c:v>
                </c:pt>
                <c:pt idx="3">
                  <c:v>1.010963244527681</c:v>
                </c:pt>
                <c:pt idx="4">
                  <c:v>0.93841630607251902</c:v>
                </c:pt>
                <c:pt idx="5">
                  <c:v>0.92193512050391446</c:v>
                </c:pt>
                <c:pt idx="6">
                  <c:v>0.96784103984114278</c:v>
                </c:pt>
                <c:pt idx="7">
                  <c:v>1.05559329465001</c:v>
                </c:pt>
                <c:pt idx="8">
                  <c:v>1.0496960241595503</c:v>
                </c:pt>
                <c:pt idx="9">
                  <c:v>1.0292277472943843</c:v>
                </c:pt>
                <c:pt idx="10">
                  <c:v>1.0657386296855331</c:v>
                </c:pt>
                <c:pt idx="11">
                  <c:v>1.0646331180078501</c:v>
                </c:pt>
                <c:pt idx="12">
                  <c:v>1.1311051791784332</c:v>
                </c:pt>
                <c:pt idx="13">
                  <c:v>1.059058439449567</c:v>
                </c:pt>
                <c:pt idx="14">
                  <c:v>0.87471708566727213</c:v>
                </c:pt>
                <c:pt idx="15">
                  <c:v>0.9358464445004625</c:v>
                </c:pt>
                <c:pt idx="16">
                  <c:v>0.94469416255037775</c:v>
                </c:pt>
                <c:pt idx="17">
                  <c:v>1.1639116912922314</c:v>
                </c:pt>
                <c:pt idx="18">
                  <c:v>1.0673298415757064</c:v>
                </c:pt>
                <c:pt idx="19">
                  <c:v>0.93611829163431903</c:v>
                </c:pt>
                <c:pt idx="20">
                  <c:v>1.0041489430390123</c:v>
                </c:pt>
                <c:pt idx="21">
                  <c:v>1.0045476521686685</c:v>
                </c:pt>
                <c:pt idx="22">
                  <c:v>1.0458937889140112</c:v>
                </c:pt>
                <c:pt idx="23">
                  <c:v>0.99631249632704333</c:v>
                </c:pt>
                <c:pt idx="24">
                  <c:v>1.0611860963505504</c:v>
                </c:pt>
                <c:pt idx="25">
                  <c:v>1.0045440275402171</c:v>
                </c:pt>
                <c:pt idx="26">
                  <c:v>0.93740503473457293</c:v>
                </c:pt>
                <c:pt idx="27">
                  <c:v>1.0163893133194561</c:v>
                </c:pt>
                <c:pt idx="28">
                  <c:v>1.0499823698072126</c:v>
                </c:pt>
                <c:pt idx="29">
                  <c:v>0.90707776848154564</c:v>
                </c:pt>
                <c:pt idx="30">
                  <c:v>0.85765233491798876</c:v>
                </c:pt>
                <c:pt idx="31">
                  <c:v>1.0103361838055855</c:v>
                </c:pt>
                <c:pt idx="32">
                  <c:v>0.93487504407548216</c:v>
                </c:pt>
                <c:pt idx="33">
                  <c:v>0.99483364791886419</c:v>
                </c:pt>
                <c:pt idx="34">
                  <c:v>1.1130074093204954</c:v>
                </c:pt>
                <c:pt idx="35">
                  <c:v>0.94935181011045178</c:v>
                </c:pt>
                <c:pt idx="36">
                  <c:v>1.0454588334998409</c:v>
                </c:pt>
                <c:pt idx="37">
                  <c:v>1.0564740793637049</c:v>
                </c:pt>
                <c:pt idx="38">
                  <c:v>0.90012210648327151</c:v>
                </c:pt>
                <c:pt idx="39">
                  <c:v>1.1255160021063444</c:v>
                </c:pt>
                <c:pt idx="40">
                  <c:v>0.93159113069849608</c:v>
                </c:pt>
                <c:pt idx="41">
                  <c:v>1.0312611638556306</c:v>
                </c:pt>
                <c:pt idx="42">
                  <c:v>0.93031526148359633</c:v>
                </c:pt>
                <c:pt idx="43">
                  <c:v>0.92662176509159988</c:v>
                </c:pt>
                <c:pt idx="44">
                  <c:v>0.9944530619314651</c:v>
                </c:pt>
                <c:pt idx="45">
                  <c:v>0.91552315277335328</c:v>
                </c:pt>
                <c:pt idx="46">
                  <c:v>0.99023399441401283</c:v>
                </c:pt>
                <c:pt idx="47">
                  <c:v>0.97474595704109712</c:v>
                </c:pt>
                <c:pt idx="48">
                  <c:v>1.1433890450002939</c:v>
                </c:pt>
                <c:pt idx="49">
                  <c:v>1.0961238899937833</c:v>
                </c:pt>
                <c:pt idx="50">
                  <c:v>0.92335597485687082</c:v>
                </c:pt>
                <c:pt idx="51">
                  <c:v>1.052544982122366</c:v>
                </c:pt>
                <c:pt idx="52">
                  <c:v>1.0656878848872133</c:v>
                </c:pt>
                <c:pt idx="53">
                  <c:v>1.0153997897522187</c:v>
                </c:pt>
                <c:pt idx="54">
                  <c:v>1.0180602670355605</c:v>
                </c:pt>
                <c:pt idx="55">
                  <c:v>0.91265244703982895</c:v>
                </c:pt>
                <c:pt idx="56">
                  <c:v>1.1125289583649081</c:v>
                </c:pt>
                <c:pt idx="57">
                  <c:v>1.0526682194897143</c:v>
                </c:pt>
                <c:pt idx="58">
                  <c:v>0.90402945595390183</c:v>
                </c:pt>
                <c:pt idx="59">
                  <c:v>0.95798567508173305</c:v>
                </c:pt>
                <c:pt idx="60">
                  <c:v>0.89966902792684411</c:v>
                </c:pt>
                <c:pt idx="61">
                  <c:v>0.98827307042179491</c:v>
                </c:pt>
                <c:pt idx="62">
                  <c:v>1.0199269506880417</c:v>
                </c:pt>
                <c:pt idx="63">
                  <c:v>0.99146274345904395</c:v>
                </c:pt>
                <c:pt idx="64">
                  <c:v>1.0787075502847123</c:v>
                </c:pt>
                <c:pt idx="65">
                  <c:v>0.90872334979849012</c:v>
                </c:pt>
                <c:pt idx="66">
                  <c:v>1.2303583800636546</c:v>
                </c:pt>
                <c:pt idx="67">
                  <c:v>1.0985922619691999</c:v>
                </c:pt>
                <c:pt idx="68">
                  <c:v>0.97391591712572201</c:v>
                </c:pt>
                <c:pt idx="69">
                  <c:v>1.062799056011432</c:v>
                </c:pt>
                <c:pt idx="70">
                  <c:v>0.97516278931301037</c:v>
                </c:pt>
                <c:pt idx="71">
                  <c:v>1.0357267061077793</c:v>
                </c:pt>
                <c:pt idx="72">
                  <c:v>0.96507907296116113</c:v>
                </c:pt>
                <c:pt idx="73">
                  <c:v>1.0238125523879633</c:v>
                </c:pt>
                <c:pt idx="74">
                  <c:v>0.97450673156330347</c:v>
                </c:pt>
              </c:numCache>
            </c:numRef>
          </c:val>
          <c:smooth val="0"/>
        </c:ser>
        <c:ser>
          <c:idx val="6"/>
          <c:order val="6"/>
          <c:tx>
            <c:strRef>
              <c:f>Anomalies!$H$6</c:f>
              <c:strCache>
                <c:ptCount val="1"/>
                <c:pt idx="0">
                  <c:v>MPI.ESM.MR_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H$7:$H$81</c:f>
              <c:numCache>
                <c:formatCode>0.00</c:formatCode>
                <c:ptCount val="75"/>
                <c:pt idx="0">
                  <c:v>0.94457092518302943</c:v>
                </c:pt>
                <c:pt idx="1">
                  <c:v>1.0512219927375979</c:v>
                </c:pt>
                <c:pt idx="2">
                  <c:v>1.0062004827425159</c:v>
                </c:pt>
                <c:pt idx="3">
                  <c:v>0.9040367052108047</c:v>
                </c:pt>
                <c:pt idx="4">
                  <c:v>0.96789178463946279</c:v>
                </c:pt>
                <c:pt idx="5">
                  <c:v>1.0305833583352151</c:v>
                </c:pt>
                <c:pt idx="6">
                  <c:v>0.98612366575010302</c:v>
                </c:pt>
                <c:pt idx="7">
                  <c:v>1.0944275638785188</c:v>
                </c:pt>
                <c:pt idx="8">
                  <c:v>1.0396268063215068</c:v>
                </c:pt>
                <c:pt idx="9">
                  <c:v>1.0956418144097444</c:v>
                </c:pt>
                <c:pt idx="10">
                  <c:v>1.0585292436956597</c:v>
                </c:pt>
                <c:pt idx="11">
                  <c:v>0.94441506615961845</c:v>
                </c:pt>
                <c:pt idx="12">
                  <c:v>1.1288796573092614</c:v>
                </c:pt>
                <c:pt idx="13">
                  <c:v>1.0288072903940195</c:v>
                </c:pt>
                <c:pt idx="14">
                  <c:v>0.97511566914314185</c:v>
                </c:pt>
                <c:pt idx="15">
                  <c:v>0.97178463559628725</c:v>
                </c:pt>
                <c:pt idx="16">
                  <c:v>0.92317836806275133</c:v>
                </c:pt>
                <c:pt idx="17">
                  <c:v>1.0756229914725544</c:v>
                </c:pt>
                <c:pt idx="18">
                  <c:v>1.0389345022872858</c:v>
                </c:pt>
                <c:pt idx="19">
                  <c:v>0.97343021691323173</c:v>
                </c:pt>
                <c:pt idx="20">
                  <c:v>1.0803168853171425</c:v>
                </c:pt>
                <c:pt idx="21">
                  <c:v>1.0036922398541335</c:v>
                </c:pt>
                <c:pt idx="22">
                  <c:v>1.1828395010655444</c:v>
                </c:pt>
                <c:pt idx="23">
                  <c:v>1.0282454729840496</c:v>
                </c:pt>
                <c:pt idx="24">
                  <c:v>1.0084513770108474</c:v>
                </c:pt>
                <c:pt idx="25">
                  <c:v>0.97294451670074167</c:v>
                </c:pt>
                <c:pt idx="26">
                  <c:v>0.99683444282404776</c:v>
                </c:pt>
                <c:pt idx="27">
                  <c:v>1.0538643468786828</c:v>
                </c:pt>
                <c:pt idx="28">
                  <c:v>1.0228955213897544</c:v>
                </c:pt>
                <c:pt idx="29">
                  <c:v>1.0844272139810522</c:v>
                </c:pt>
                <c:pt idx="30">
                  <c:v>0.94936630862425742</c:v>
                </c:pt>
                <c:pt idx="31">
                  <c:v>1.0227142899671833</c:v>
                </c:pt>
                <c:pt idx="32">
                  <c:v>0.9924595162831843</c:v>
                </c:pt>
                <c:pt idx="33">
                  <c:v>1.1062800989146608</c:v>
                </c:pt>
                <c:pt idx="34">
                  <c:v>0.9919556929284371</c:v>
                </c:pt>
                <c:pt idx="35">
                  <c:v>0.98413012010182221</c:v>
                </c:pt>
                <c:pt idx="36">
                  <c:v>0.99241602074176738</c:v>
                </c:pt>
                <c:pt idx="37">
                  <c:v>1.1035869999752561</c:v>
                </c:pt>
                <c:pt idx="38">
                  <c:v>1.0317649872103778</c:v>
                </c:pt>
                <c:pt idx="39">
                  <c:v>1.048880482757981</c:v>
                </c:pt>
                <c:pt idx="40">
                  <c:v>0.99892585344051688</c:v>
                </c:pt>
                <c:pt idx="41">
                  <c:v>0.99302858295005725</c:v>
                </c:pt>
                <c:pt idx="42">
                  <c:v>0.97755504409094718</c:v>
                </c:pt>
                <c:pt idx="43">
                  <c:v>0.95649232815974827</c:v>
                </c:pt>
                <c:pt idx="44">
                  <c:v>1.0058525184111797</c:v>
                </c:pt>
                <c:pt idx="45">
                  <c:v>0.93591893706949103</c:v>
                </c:pt>
                <c:pt idx="46">
                  <c:v>1.010582658540282</c:v>
                </c:pt>
                <c:pt idx="47">
                  <c:v>0.98870802583596518</c:v>
                </c:pt>
                <c:pt idx="48">
                  <c:v>1.0691711528290275</c:v>
                </c:pt>
                <c:pt idx="49">
                  <c:v>1.1002450925430471</c:v>
                </c:pt>
                <c:pt idx="50">
                  <c:v>0.97779064494028956</c:v>
                </c:pt>
                <c:pt idx="51">
                  <c:v>1.032975613113152</c:v>
                </c:pt>
                <c:pt idx="52">
                  <c:v>0.92098909247809391</c:v>
                </c:pt>
                <c:pt idx="53">
                  <c:v>1.0009411468595062</c:v>
                </c:pt>
                <c:pt idx="54">
                  <c:v>1.0357702016491965</c:v>
                </c:pt>
                <c:pt idx="55">
                  <c:v>0.91841198164913451</c:v>
                </c:pt>
                <c:pt idx="56">
                  <c:v>1.0590366916788585</c:v>
                </c:pt>
                <c:pt idx="57">
                  <c:v>1.0486956267069585</c:v>
                </c:pt>
                <c:pt idx="58">
                  <c:v>1.0169112598164605</c:v>
                </c:pt>
                <c:pt idx="59">
                  <c:v>1.0479598271313204</c:v>
                </c:pt>
                <c:pt idx="60">
                  <c:v>1.0067151799826173</c:v>
                </c:pt>
                <c:pt idx="61">
                  <c:v>0.96068964790649203</c:v>
                </c:pt>
                <c:pt idx="62">
                  <c:v>0.99996612180607425</c:v>
                </c:pt>
                <c:pt idx="63">
                  <c:v>0.98782724112227027</c:v>
                </c:pt>
                <c:pt idx="64">
                  <c:v>1.0757389795829997</c:v>
                </c:pt>
                <c:pt idx="65">
                  <c:v>1.0467492012285462</c:v>
                </c:pt>
                <c:pt idx="66">
                  <c:v>1.0485143952843876</c:v>
                </c:pt>
                <c:pt idx="67">
                  <c:v>1.011938269581113</c:v>
                </c:pt>
                <c:pt idx="68">
                  <c:v>1.0831440955092499</c:v>
                </c:pt>
                <c:pt idx="69">
                  <c:v>1.0078460640594604</c:v>
                </c:pt>
                <c:pt idx="70">
                  <c:v>0.98020102286048361</c:v>
                </c:pt>
                <c:pt idx="71">
                  <c:v>0.95472350947545548</c:v>
                </c:pt>
                <c:pt idx="72">
                  <c:v>0.79776259901518365</c:v>
                </c:pt>
                <c:pt idx="73">
                  <c:v>1.0261613116244832</c:v>
                </c:pt>
                <c:pt idx="74">
                  <c:v>0.98773300078253323</c:v>
                </c:pt>
              </c:numCache>
            </c:numRef>
          </c:val>
          <c:smooth val="0"/>
        </c:ser>
        <c:ser>
          <c:idx val="7"/>
          <c:order val="7"/>
          <c:tx>
            <c:strRef>
              <c:f>Anomalies!$I$6</c:f>
              <c:strCache>
                <c:ptCount val="1"/>
                <c:pt idx="0">
                  <c:v>MPI.ESM.MR_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I$7:$I$81</c:f>
              <c:numCache>
                <c:formatCode>0.00</c:formatCode>
                <c:ptCount val="75"/>
                <c:pt idx="0">
                  <c:v>1.0500113668348239</c:v>
                </c:pt>
                <c:pt idx="1">
                  <c:v>1.0328668742596094</c:v>
                </c:pt>
                <c:pt idx="2">
                  <c:v>0.92110508058853924</c:v>
                </c:pt>
                <c:pt idx="3">
                  <c:v>1.0179913990949836</c:v>
                </c:pt>
                <c:pt idx="4">
                  <c:v>0.9502797149940152</c:v>
                </c:pt>
                <c:pt idx="5">
                  <c:v>1.0883563112223911</c:v>
                </c:pt>
                <c:pt idx="6">
                  <c:v>0.96572425682551388</c:v>
                </c:pt>
                <c:pt idx="7">
                  <c:v>0.95639808782001146</c:v>
                </c:pt>
                <c:pt idx="8">
                  <c:v>1.0118077829568619</c:v>
                </c:pt>
                <c:pt idx="9">
                  <c:v>0.99120901946744466</c:v>
                </c:pt>
                <c:pt idx="10">
                  <c:v>1.1527260878911509</c:v>
                </c:pt>
                <c:pt idx="11">
                  <c:v>0.99153886065652375</c:v>
                </c:pt>
                <c:pt idx="12">
                  <c:v>1.005587920534226</c:v>
                </c:pt>
                <c:pt idx="13">
                  <c:v>1.0161210908140512</c:v>
                </c:pt>
                <c:pt idx="14">
                  <c:v>0.75628960027404146</c:v>
                </c:pt>
                <c:pt idx="15">
                  <c:v>0.97844307806154496</c:v>
                </c:pt>
                <c:pt idx="16">
                  <c:v>0.9985380181962149</c:v>
                </c:pt>
                <c:pt idx="17">
                  <c:v>1.0729588895607609</c:v>
                </c:pt>
                <c:pt idx="18">
                  <c:v>1.0461801345616735</c:v>
                </c:pt>
                <c:pt idx="19">
                  <c:v>0.8964721056326922</c:v>
                </c:pt>
                <c:pt idx="20">
                  <c:v>0.98714943560185464</c:v>
                </c:pt>
                <c:pt idx="21">
                  <c:v>0.90692915871503754</c:v>
                </c:pt>
                <c:pt idx="22">
                  <c:v>0.99128151203647297</c:v>
                </c:pt>
                <c:pt idx="23">
                  <c:v>0.99700117573281311</c:v>
                </c:pt>
                <c:pt idx="24">
                  <c:v>1.0640749252263315</c:v>
                </c:pt>
                <c:pt idx="25">
                  <c:v>1.0856414645122778</c:v>
                </c:pt>
                <c:pt idx="26">
                  <c:v>1.040906300164858</c:v>
                </c:pt>
                <c:pt idx="27">
                  <c:v>1.0136309710679259</c:v>
                </c:pt>
                <c:pt idx="28">
                  <c:v>1.0341318695891548</c:v>
                </c:pt>
                <c:pt idx="29">
                  <c:v>0.89820830266092211</c:v>
                </c:pt>
                <c:pt idx="30">
                  <c:v>0.92140954937845854</c:v>
                </c:pt>
                <c:pt idx="31">
                  <c:v>1.0562239800005568</c:v>
                </c:pt>
                <c:pt idx="32">
                  <c:v>1.0360275502692473</c:v>
                </c:pt>
                <c:pt idx="33">
                  <c:v>1.0679061574994821</c:v>
                </c:pt>
                <c:pt idx="34">
                  <c:v>1.0166575358248613</c:v>
                </c:pt>
                <c:pt idx="35">
                  <c:v>1.0015537090677959</c:v>
                </c:pt>
                <c:pt idx="36">
                  <c:v>0.81999244530773985</c:v>
                </c:pt>
                <c:pt idx="37">
                  <c:v>0.97150553920552796</c:v>
                </c:pt>
                <c:pt idx="38">
                  <c:v>1.1102055715275481</c:v>
                </c:pt>
                <c:pt idx="39">
                  <c:v>1.1342187350182025</c:v>
                </c:pt>
                <c:pt idx="40">
                  <c:v>1.0434399154524001</c:v>
                </c:pt>
                <c:pt idx="41">
                  <c:v>1.0372671731996326</c:v>
                </c:pt>
                <c:pt idx="42">
                  <c:v>0.90766495829067562</c:v>
                </c:pt>
                <c:pt idx="43">
                  <c:v>1.0094988946333077</c:v>
                </c:pt>
                <c:pt idx="44">
                  <c:v>0.88656599607496245</c:v>
                </c:pt>
                <c:pt idx="45">
                  <c:v>0.8615270627325563</c:v>
                </c:pt>
                <c:pt idx="46">
                  <c:v>1.0498120122699957</c:v>
                </c:pt>
                <c:pt idx="47">
                  <c:v>0.93926084450169978</c:v>
                </c:pt>
                <c:pt idx="48">
                  <c:v>1.1270745923404546</c:v>
                </c:pt>
                <c:pt idx="49">
                  <c:v>1.0723282042102138</c:v>
                </c:pt>
                <c:pt idx="50">
                  <c:v>1.0526029761775888</c:v>
                </c:pt>
                <c:pt idx="51">
                  <c:v>1.0876096377613989</c:v>
                </c:pt>
                <c:pt idx="52">
                  <c:v>1.0185677150187593</c:v>
                </c:pt>
                <c:pt idx="53">
                  <c:v>1.005787275099054</c:v>
                </c:pt>
                <c:pt idx="54">
                  <c:v>1.027886634767359</c:v>
                </c:pt>
                <c:pt idx="55">
                  <c:v>0.9684209803933701</c:v>
                </c:pt>
                <c:pt idx="56">
                  <c:v>1.0608671290468252</c:v>
                </c:pt>
                <c:pt idx="57">
                  <c:v>1.0507580402958163</c:v>
                </c:pt>
                <c:pt idx="58">
                  <c:v>0.93324396127234333</c:v>
                </c:pt>
                <c:pt idx="59">
                  <c:v>1.0479743256451262</c:v>
                </c:pt>
                <c:pt idx="60">
                  <c:v>0.93603854980838785</c:v>
                </c:pt>
                <c:pt idx="61">
                  <c:v>1.0550351018684911</c:v>
                </c:pt>
                <c:pt idx="62">
                  <c:v>1.0364298840273547</c:v>
                </c:pt>
                <c:pt idx="63">
                  <c:v>1.0529146942244108</c:v>
                </c:pt>
                <c:pt idx="64">
                  <c:v>1.0849056649366398</c:v>
                </c:pt>
                <c:pt idx="65">
                  <c:v>1.0539513379615169</c:v>
                </c:pt>
                <c:pt idx="66">
                  <c:v>1.007142886139885</c:v>
                </c:pt>
                <c:pt idx="67">
                  <c:v>0.96875082158244918</c:v>
                </c:pt>
                <c:pt idx="68">
                  <c:v>0.98778374558085313</c:v>
                </c:pt>
                <c:pt idx="69">
                  <c:v>0.99893672732587102</c:v>
                </c:pt>
                <c:pt idx="70">
                  <c:v>0.95185280374193126</c:v>
                </c:pt>
                <c:pt idx="71">
                  <c:v>1.0447194092957515</c:v>
                </c:pt>
                <c:pt idx="72">
                  <c:v>0.91179703472529394</c:v>
                </c:pt>
                <c:pt idx="73">
                  <c:v>1.0189301778639013</c:v>
                </c:pt>
                <c:pt idx="74">
                  <c:v>0.98515951458202544</c:v>
                </c:pt>
              </c:numCache>
            </c:numRef>
          </c:val>
          <c:smooth val="0"/>
        </c:ser>
        <c:ser>
          <c:idx val="8"/>
          <c:order val="8"/>
          <c:tx>
            <c:strRef>
              <c:f>Anomalies!$J$6</c:f>
              <c:strCache>
                <c:ptCount val="1"/>
                <c:pt idx="0">
                  <c:v>MPI.ESM.MR_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J$7:$J$81</c:f>
              <c:numCache>
                <c:formatCode>0.00</c:formatCode>
                <c:ptCount val="75"/>
                <c:pt idx="0">
                  <c:v>1.0338600224552985</c:v>
                </c:pt>
                <c:pt idx="1">
                  <c:v>1.0727921566519956</c:v>
                </c:pt>
                <c:pt idx="2">
                  <c:v>1.0131307723416301</c:v>
                </c:pt>
                <c:pt idx="3">
                  <c:v>1.0041126967544982</c:v>
                </c:pt>
                <c:pt idx="4">
                  <c:v>1.0450202534572193</c:v>
                </c:pt>
                <c:pt idx="5">
                  <c:v>1.0347734288250561</c:v>
                </c:pt>
                <c:pt idx="6">
                  <c:v>0.92271804024942106</c:v>
                </c:pt>
                <c:pt idx="7">
                  <c:v>1.050185349000492</c:v>
                </c:pt>
                <c:pt idx="8">
                  <c:v>1.0646621150354616</c:v>
                </c:pt>
                <c:pt idx="9">
                  <c:v>1.110774638194421</c:v>
                </c:pt>
                <c:pt idx="10">
                  <c:v>1.0960115265117891</c:v>
                </c:pt>
                <c:pt idx="11">
                  <c:v>0.9369084606367285</c:v>
                </c:pt>
                <c:pt idx="12">
                  <c:v>1.015885489964709</c:v>
                </c:pt>
                <c:pt idx="13">
                  <c:v>1.1294740963752945</c:v>
                </c:pt>
                <c:pt idx="14">
                  <c:v>0.96646730565805483</c:v>
                </c:pt>
                <c:pt idx="15">
                  <c:v>0.91658154428116778</c:v>
                </c:pt>
                <c:pt idx="16">
                  <c:v>0.91770517910110783</c:v>
                </c:pt>
                <c:pt idx="17">
                  <c:v>1.071672146460507</c:v>
                </c:pt>
                <c:pt idx="18">
                  <c:v>0.97713821181903393</c:v>
                </c:pt>
                <c:pt idx="19">
                  <c:v>0.97836333623561378</c:v>
                </c:pt>
                <c:pt idx="20">
                  <c:v>1.005993878920785</c:v>
                </c:pt>
                <c:pt idx="21">
                  <c:v>0.93184485469009537</c:v>
                </c:pt>
                <c:pt idx="22">
                  <c:v>0.86041067716951913</c:v>
                </c:pt>
                <c:pt idx="23">
                  <c:v>0.95383185087640643</c:v>
                </c:pt>
                <c:pt idx="24">
                  <c:v>0.99780221862057683</c:v>
                </c:pt>
                <c:pt idx="25">
                  <c:v>1.0363138959169094</c:v>
                </c:pt>
                <c:pt idx="26">
                  <c:v>1.0391048598245025</c:v>
                </c:pt>
                <c:pt idx="27">
                  <c:v>1.0325152852998218</c:v>
                </c:pt>
                <c:pt idx="28">
                  <c:v>1.0605372878577461</c:v>
                </c:pt>
                <c:pt idx="29">
                  <c:v>0.94863413367707072</c:v>
                </c:pt>
                <c:pt idx="30">
                  <c:v>1.0040112071578584</c:v>
                </c:pt>
                <c:pt idx="31">
                  <c:v>0.97323086234840372</c:v>
                </c:pt>
                <c:pt idx="32">
                  <c:v>1.0284557014342317</c:v>
                </c:pt>
                <c:pt idx="33">
                  <c:v>0.95861273580382866</c:v>
                </c:pt>
                <c:pt idx="34">
                  <c:v>0.90097026954090376</c:v>
                </c:pt>
                <c:pt idx="35">
                  <c:v>0.98314784579148751</c:v>
                </c:pt>
                <c:pt idx="37">
                  <c:v>1.1352408802415028</c:v>
                </c:pt>
                <c:pt idx="38">
                  <c:v>1.0364588810549662</c:v>
                </c:pt>
                <c:pt idx="39">
                  <c:v>1.0168786381603978</c:v>
                </c:pt>
                <c:pt idx="40">
                  <c:v>0.99434432307792264</c:v>
                </c:pt>
                <c:pt idx="41">
                  <c:v>0.9907450670256629</c:v>
                </c:pt>
                <c:pt idx="42">
                  <c:v>1.022478689117841</c:v>
                </c:pt>
                <c:pt idx="43">
                  <c:v>0.9790157693568694</c:v>
                </c:pt>
                <c:pt idx="44">
                  <c:v>1.0214130483531236</c:v>
                </c:pt>
                <c:pt idx="45">
                  <c:v>0.96837748485195285</c:v>
                </c:pt>
                <c:pt idx="46">
                  <c:v>0.89812493620653944</c:v>
                </c:pt>
                <c:pt idx="47">
                  <c:v>0.90178581094247312</c:v>
                </c:pt>
                <c:pt idx="48">
                  <c:v>0.98606204706642886</c:v>
                </c:pt>
                <c:pt idx="49">
                  <c:v>1.057554218642228</c:v>
                </c:pt>
                <c:pt idx="50">
                  <c:v>0.94630349758280807</c:v>
                </c:pt>
                <c:pt idx="51">
                  <c:v>1.0596021337172801</c:v>
                </c:pt>
                <c:pt idx="52">
                  <c:v>1.0215036640644091</c:v>
                </c:pt>
                <c:pt idx="53">
                  <c:v>1.0943659451948446</c:v>
                </c:pt>
                <c:pt idx="54">
                  <c:v>1.0032536598115118</c:v>
                </c:pt>
                <c:pt idx="55">
                  <c:v>1.0016080784945673</c:v>
                </c:pt>
                <c:pt idx="56">
                  <c:v>1.0334721872109964</c:v>
                </c:pt>
                <c:pt idx="57">
                  <c:v>1.0270783426226924</c:v>
                </c:pt>
                <c:pt idx="58">
                  <c:v>0.98162912647034273</c:v>
                </c:pt>
                <c:pt idx="59">
                  <c:v>0.98131740842352078</c:v>
                </c:pt>
                <c:pt idx="60">
                  <c:v>0.91946674852849763</c:v>
                </c:pt>
                <c:pt idx="61">
                  <c:v>0.99150623900046098</c:v>
                </c:pt>
                <c:pt idx="62">
                  <c:v>0.99790733284566802</c:v>
                </c:pt>
                <c:pt idx="63">
                  <c:v>1.0147219842318032</c:v>
                </c:pt>
                <c:pt idx="64">
                  <c:v>1.0610954806392647</c:v>
                </c:pt>
                <c:pt idx="65">
                  <c:v>1.0288942814768536</c:v>
                </c:pt>
                <c:pt idx="66">
                  <c:v>1.1137577074099394</c:v>
                </c:pt>
                <c:pt idx="67">
                  <c:v>1.0200103171424244</c:v>
                </c:pt>
                <c:pt idx="68">
                  <c:v>0.97800812264737469</c:v>
                </c:pt>
                <c:pt idx="69">
                  <c:v>0.91273943812266289</c:v>
                </c:pt>
                <c:pt idx="70">
                  <c:v>1.0764022865896095</c:v>
                </c:pt>
                <c:pt idx="71">
                  <c:v>0.93044937273629891</c:v>
                </c:pt>
                <c:pt idx="73">
                  <c:v>1.0569380318054864</c:v>
                </c:pt>
                <c:pt idx="74">
                  <c:v>0.96622808018026118</c:v>
                </c:pt>
              </c:numCache>
            </c:numRef>
          </c:val>
          <c:smooth val="0"/>
        </c:ser>
        <c:ser>
          <c:idx val="9"/>
          <c:order val="9"/>
          <c:tx>
            <c:strRef>
              <c:f>Anomalies!$K$6</c:f>
              <c:strCache>
                <c:ptCount val="1"/>
                <c:pt idx="0">
                  <c:v>MPI.ESM.MR_1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K$7:$K$81</c:f>
              <c:numCache>
                <c:formatCode>0.00</c:formatCode>
                <c:ptCount val="75"/>
                <c:pt idx="0">
                  <c:v>0.94789833410143254</c:v>
                </c:pt>
                <c:pt idx="1">
                  <c:v>0.98739953496500266</c:v>
                </c:pt>
                <c:pt idx="2">
                  <c:v>0.99034635789600678</c:v>
                </c:pt>
                <c:pt idx="3">
                  <c:v>0.90902056933150654</c:v>
                </c:pt>
                <c:pt idx="4">
                  <c:v>0.99502212859833805</c:v>
                </c:pt>
                <c:pt idx="5">
                  <c:v>1.0290718882709733</c:v>
                </c:pt>
                <c:pt idx="6">
                  <c:v>0.84673495402231314</c:v>
                </c:pt>
                <c:pt idx="7">
                  <c:v>1.003869846648253</c:v>
                </c:pt>
                <c:pt idx="8">
                  <c:v>0.99460167169797342</c:v>
                </c:pt>
                <c:pt idx="9">
                  <c:v>1.0377492487836717</c:v>
                </c:pt>
                <c:pt idx="10">
                  <c:v>1.0078533133163632</c:v>
                </c:pt>
                <c:pt idx="11">
                  <c:v>0.99382600120936948</c:v>
                </c:pt>
                <c:pt idx="12">
                  <c:v>1.008353512042659</c:v>
                </c:pt>
                <c:pt idx="13">
                  <c:v>1.0416674721396562</c:v>
                </c:pt>
                <c:pt idx="14">
                  <c:v>0.91475473154165221</c:v>
                </c:pt>
                <c:pt idx="15">
                  <c:v>0.98333270184250998</c:v>
                </c:pt>
                <c:pt idx="16">
                  <c:v>0.87237557568765511</c:v>
                </c:pt>
                <c:pt idx="17">
                  <c:v>1.0989619740712446</c:v>
                </c:pt>
                <c:pt idx="18">
                  <c:v>1.0436320207603256</c:v>
                </c:pt>
                <c:pt idx="19">
                  <c:v>0.93015577783173387</c:v>
                </c:pt>
                <c:pt idx="20">
                  <c:v>0.94151898802693412</c:v>
                </c:pt>
                <c:pt idx="21">
                  <c:v>0.82242094637019092</c:v>
                </c:pt>
                <c:pt idx="22">
                  <c:v>0.98835281224772598</c:v>
                </c:pt>
                <c:pt idx="23">
                  <c:v>0.92122831795588755</c:v>
                </c:pt>
                <c:pt idx="24">
                  <c:v>0.99973414558518336</c:v>
                </c:pt>
                <c:pt idx="25">
                  <c:v>0.97484744663773693</c:v>
                </c:pt>
                <c:pt idx="26">
                  <c:v>0.98442733963483864</c:v>
                </c:pt>
                <c:pt idx="27">
                  <c:v>0.93636839099746694</c:v>
                </c:pt>
                <c:pt idx="28">
                  <c:v>1.0169257583302662</c:v>
                </c:pt>
                <c:pt idx="29">
                  <c:v>0.77327823382584482</c:v>
                </c:pt>
                <c:pt idx="30">
                  <c:v>0.98791785683355571</c:v>
                </c:pt>
                <c:pt idx="31">
                  <c:v>1.0360891689529212</c:v>
                </c:pt>
                <c:pt idx="32">
                  <c:v>0.98466294048418102</c:v>
                </c:pt>
                <c:pt idx="33">
                  <c:v>1.0291190084408415</c:v>
                </c:pt>
                <c:pt idx="34">
                  <c:v>0.94631799609661371</c:v>
                </c:pt>
                <c:pt idx="35">
                  <c:v>1.1095060182364243</c:v>
                </c:pt>
                <c:pt idx="36">
                  <c:v>0.93270751626153325</c:v>
                </c:pt>
                <c:pt idx="37">
                  <c:v>1.0795847103699558</c:v>
                </c:pt>
                <c:pt idx="38">
                  <c:v>1.0502397184272634</c:v>
                </c:pt>
                <c:pt idx="39">
                  <c:v>1.2016005779300918</c:v>
                </c:pt>
                <c:pt idx="40">
                  <c:v>1.0820603316022754</c:v>
                </c:pt>
                <c:pt idx="41">
                  <c:v>0.97515916468455888</c:v>
                </c:pt>
                <c:pt idx="42">
                  <c:v>0.95273721308407766</c:v>
                </c:pt>
                <c:pt idx="43">
                  <c:v>0.98020102286048361</c:v>
                </c:pt>
                <c:pt idx="44">
                  <c:v>0.91441764109567025</c:v>
                </c:pt>
                <c:pt idx="45">
                  <c:v>0.98908861182336427</c:v>
                </c:pt>
                <c:pt idx="46">
                  <c:v>0.93215657273691743</c:v>
                </c:pt>
                <c:pt idx="47">
                  <c:v>1.0630382814892256</c:v>
                </c:pt>
                <c:pt idx="48">
                  <c:v>1.1156026432917119</c:v>
                </c:pt>
                <c:pt idx="49">
                  <c:v>1.0752714025127668</c:v>
                </c:pt>
                <c:pt idx="50">
                  <c:v>0.91760006487601664</c:v>
                </c:pt>
                <c:pt idx="51">
                  <c:v>1.0784502016646615</c:v>
                </c:pt>
                <c:pt idx="52">
                  <c:v>0.9436683926986259</c:v>
                </c:pt>
                <c:pt idx="53">
                  <c:v>1.0455748216102863</c:v>
                </c:pt>
                <c:pt idx="54">
                  <c:v>1.0753076487972808</c:v>
                </c:pt>
                <c:pt idx="55">
                  <c:v>0.92225771243609078</c:v>
                </c:pt>
                <c:pt idx="56">
                  <c:v>1.0224388182048754</c:v>
                </c:pt>
                <c:pt idx="57">
                  <c:v>1.0466368377465523</c:v>
                </c:pt>
                <c:pt idx="58">
                  <c:v>0.97060663134957592</c:v>
                </c:pt>
                <c:pt idx="59">
                  <c:v>1.0448716436907108</c:v>
                </c:pt>
                <c:pt idx="60">
                  <c:v>0.97032391033036536</c:v>
                </c:pt>
                <c:pt idx="61">
                  <c:v>1.01547953157815</c:v>
                </c:pt>
                <c:pt idx="62">
                  <c:v>1.0926804929649345</c:v>
                </c:pt>
                <c:pt idx="63">
                  <c:v>1.1116699214219214</c:v>
                </c:pt>
                <c:pt idx="64">
                  <c:v>1.0806358526208675</c:v>
                </c:pt>
                <c:pt idx="65">
                  <c:v>1.1139135664333504</c:v>
                </c:pt>
                <c:pt idx="66">
                  <c:v>0.89506212516508987</c:v>
                </c:pt>
                <c:pt idx="67">
                  <c:v>1.0725964267156189</c:v>
                </c:pt>
                <c:pt idx="68">
                  <c:v>1.044284453881581</c:v>
                </c:pt>
                <c:pt idx="69">
                  <c:v>1.0147074857179976</c:v>
                </c:pt>
                <c:pt idx="70">
                  <c:v>1.0031884164993861</c:v>
                </c:pt>
                <c:pt idx="71">
                  <c:v>1.03777099655438</c:v>
                </c:pt>
                <c:pt idx="72">
                  <c:v>0.99153161139962098</c:v>
                </c:pt>
                <c:pt idx="73">
                  <c:v>0.95221889121552461</c:v>
                </c:pt>
                <c:pt idx="74">
                  <c:v>1.0605771587707118</c:v>
                </c:pt>
              </c:numCache>
            </c:numRef>
          </c:val>
          <c:smooth val="0"/>
        </c:ser>
        <c:ser>
          <c:idx val="10"/>
          <c:order val="10"/>
          <c:tx>
            <c:strRef>
              <c:f>Anomalies!$L$6</c:f>
              <c:strCache>
                <c:ptCount val="1"/>
                <c:pt idx="0">
                  <c:v>MPI.ESM.MR_1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L$7:$L$81</c:f>
              <c:numCache>
                <c:formatCode>0.00</c:formatCode>
                <c:ptCount val="75"/>
                <c:pt idx="0">
                  <c:v>0.91284092771930281</c:v>
                </c:pt>
                <c:pt idx="1">
                  <c:v>1.0442192105694554</c:v>
                </c:pt>
                <c:pt idx="2">
                  <c:v>1.0066789336981032</c:v>
                </c:pt>
                <c:pt idx="3">
                  <c:v>0.94628174981209934</c:v>
                </c:pt>
                <c:pt idx="4">
                  <c:v>0.9970519205311329</c:v>
                </c:pt>
                <c:pt idx="5">
                  <c:v>1.0623278543127475</c:v>
                </c:pt>
                <c:pt idx="6">
                  <c:v>0.89958203684401006</c:v>
                </c:pt>
                <c:pt idx="7">
                  <c:v>1.0957686764055441</c:v>
                </c:pt>
                <c:pt idx="8">
                  <c:v>1.1038334747099525</c:v>
                </c:pt>
                <c:pt idx="9">
                  <c:v>1.0438929940088277</c:v>
                </c:pt>
                <c:pt idx="10">
                  <c:v>1.0511350016547638</c:v>
                </c:pt>
                <c:pt idx="11">
                  <c:v>0.96436139652778008</c:v>
                </c:pt>
                <c:pt idx="12">
                  <c:v>1.0086906024886411</c:v>
                </c:pt>
                <c:pt idx="13">
                  <c:v>1.0453247222471382</c:v>
                </c:pt>
                <c:pt idx="14">
                  <c:v>0.97466983984361721</c:v>
                </c:pt>
                <c:pt idx="15">
                  <c:v>0.98717843262946614</c:v>
                </c:pt>
                <c:pt idx="16">
                  <c:v>0.97575360375059184</c:v>
                </c:pt>
                <c:pt idx="17">
                  <c:v>1.1224060708950263</c:v>
                </c:pt>
                <c:pt idx="18">
                  <c:v>1.0416348504835933</c:v>
                </c:pt>
                <c:pt idx="19">
                  <c:v>0.94907996297659536</c:v>
                </c:pt>
                <c:pt idx="20">
                  <c:v>0.94869212773229339</c:v>
                </c:pt>
                <c:pt idx="21">
                  <c:v>1.1546942611402715</c:v>
                </c:pt>
                <c:pt idx="22">
                  <c:v>1.0125254593902429</c:v>
                </c:pt>
                <c:pt idx="23">
                  <c:v>0.95402395618433156</c:v>
                </c:pt>
                <c:pt idx="24">
                  <c:v>1.0224170704341669</c:v>
                </c:pt>
                <c:pt idx="25">
                  <c:v>1.0850325269324395</c:v>
                </c:pt>
                <c:pt idx="26">
                  <c:v>0.97940360460117115</c:v>
                </c:pt>
                <c:pt idx="27">
                  <c:v>0.88392726656232912</c:v>
                </c:pt>
                <c:pt idx="28">
                  <c:v>1.1198978280066441</c:v>
                </c:pt>
                <c:pt idx="29">
                  <c:v>0.93133740670689658</c:v>
                </c:pt>
                <c:pt idx="30">
                  <c:v>0.98313697190613336</c:v>
                </c:pt>
                <c:pt idx="31">
                  <c:v>1.0403227349841795</c:v>
                </c:pt>
                <c:pt idx="32">
                  <c:v>0.99397823560432919</c:v>
                </c:pt>
                <c:pt idx="33">
                  <c:v>1.0355780963412713</c:v>
                </c:pt>
                <c:pt idx="34">
                  <c:v>0.93089157740737194</c:v>
                </c:pt>
                <c:pt idx="35">
                  <c:v>0.94612226616023709</c:v>
                </c:pt>
                <c:pt idx="36">
                  <c:v>0.96445926149596839</c:v>
                </c:pt>
                <c:pt idx="37">
                  <c:v>1.0366836080189543</c:v>
                </c:pt>
                <c:pt idx="38">
                  <c:v>1.1114125728018709</c:v>
                </c:pt>
                <c:pt idx="39">
                  <c:v>1.041598604199079</c:v>
                </c:pt>
                <c:pt idx="40">
                  <c:v>1.0426062509085736</c:v>
                </c:pt>
                <c:pt idx="41">
                  <c:v>1.0260888190554549</c:v>
                </c:pt>
                <c:pt idx="42">
                  <c:v>1.0054538092815233</c:v>
                </c:pt>
                <c:pt idx="43">
                  <c:v>0.9893822067279292</c:v>
                </c:pt>
                <c:pt idx="44">
                  <c:v>1.0595513889189601</c:v>
                </c:pt>
                <c:pt idx="45">
                  <c:v>0.91237697527752104</c:v>
                </c:pt>
                <c:pt idx="46">
                  <c:v>1.0802625158903714</c:v>
                </c:pt>
                <c:pt idx="47">
                  <c:v>0.94287822369621643</c:v>
                </c:pt>
                <c:pt idx="48">
                  <c:v>1.1609793668750332</c:v>
                </c:pt>
                <c:pt idx="49">
                  <c:v>0.96758731584954349</c:v>
                </c:pt>
                <c:pt idx="50">
                  <c:v>0.99320256511572536</c:v>
                </c:pt>
                <c:pt idx="51">
                  <c:v>1.0412325167254857</c:v>
                </c:pt>
                <c:pt idx="52">
                  <c:v>0.9550207290084719</c:v>
                </c:pt>
                <c:pt idx="53">
                  <c:v>1.0262954228771857</c:v>
                </c:pt>
                <c:pt idx="54">
                  <c:v>0.97270891585139929</c:v>
                </c:pt>
                <c:pt idx="55">
                  <c:v>0.93115979991277709</c:v>
                </c:pt>
                <c:pt idx="56">
                  <c:v>1.158300766449434</c:v>
                </c:pt>
                <c:pt idx="57">
                  <c:v>1.1020066619704372</c:v>
                </c:pt>
                <c:pt idx="58">
                  <c:v>0.97158528103145936</c:v>
                </c:pt>
                <c:pt idx="59">
                  <c:v>1.0508559052640045</c:v>
                </c:pt>
                <c:pt idx="60">
                  <c:v>0.99274586193084646</c:v>
                </c:pt>
                <c:pt idx="61">
                  <c:v>0.95705777019816962</c:v>
                </c:pt>
                <c:pt idx="62">
                  <c:v>1.0563472173679052</c:v>
                </c:pt>
                <c:pt idx="63">
                  <c:v>1.0250702984606059</c:v>
                </c:pt>
                <c:pt idx="64">
                  <c:v>0.99307932774837704</c:v>
                </c:pt>
                <c:pt idx="65">
                  <c:v>1.040188623731477</c:v>
                </c:pt>
                <c:pt idx="66">
                  <c:v>1.1031411706757315</c:v>
                </c:pt>
                <c:pt idx="67">
                  <c:v>1.0412216428401315</c:v>
                </c:pt>
                <c:pt idx="68">
                  <c:v>1.0277561481431079</c:v>
                </c:pt>
                <c:pt idx="69">
                  <c:v>0.94535384492853602</c:v>
                </c:pt>
                <c:pt idx="70">
                  <c:v>0.95490111626957508</c:v>
                </c:pt>
                <c:pt idx="71">
                  <c:v>1.0250231782907375</c:v>
                </c:pt>
                <c:pt idx="72">
                  <c:v>1.1194664972209252</c:v>
                </c:pt>
                <c:pt idx="73">
                  <c:v>1.1175345702563184</c:v>
                </c:pt>
                <c:pt idx="74">
                  <c:v>0.97937823220201137</c:v>
                </c:pt>
              </c:numCache>
            </c:numRef>
          </c:val>
          <c:smooth val="0"/>
        </c:ser>
        <c:ser>
          <c:idx val="11"/>
          <c:order val="11"/>
          <c:tx>
            <c:strRef>
              <c:f>Anomalies!$M$6</c:f>
              <c:strCache>
                <c:ptCount val="1"/>
                <c:pt idx="0">
                  <c:v>MPI.ESM.MR_1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M$7:$M$81</c:f>
              <c:numCache>
                <c:formatCode>0.00</c:formatCode>
                <c:ptCount val="75"/>
                <c:pt idx="0">
                  <c:v>0.90478337867179714</c:v>
                </c:pt>
                <c:pt idx="1">
                  <c:v>1.0630890262875456</c:v>
                </c:pt>
                <c:pt idx="2">
                  <c:v>0.94358865087269472</c:v>
                </c:pt>
                <c:pt idx="3">
                  <c:v>0.98238304918823816</c:v>
                </c:pt>
                <c:pt idx="4">
                  <c:v>0.9792912411191772</c:v>
                </c:pt>
                <c:pt idx="5">
                  <c:v>1.0292857413496068</c:v>
                </c:pt>
                <c:pt idx="6">
                  <c:v>0.90693278334348881</c:v>
                </c:pt>
                <c:pt idx="7">
                  <c:v>1.1063598407405921</c:v>
                </c:pt>
                <c:pt idx="8">
                  <c:v>1.0461112666210963</c:v>
                </c:pt>
                <c:pt idx="9">
                  <c:v>1.2227249125449651</c:v>
                </c:pt>
                <c:pt idx="10">
                  <c:v>1.062548956648284</c:v>
                </c:pt>
                <c:pt idx="11">
                  <c:v>1.0515808309542884</c:v>
                </c:pt>
                <c:pt idx="12">
                  <c:v>1.0582610211902546</c:v>
                </c:pt>
                <c:pt idx="13">
                  <c:v>1.1022495120766822</c:v>
                </c:pt>
                <c:pt idx="14">
                  <c:v>0.98758439101602513</c:v>
                </c:pt>
                <c:pt idx="15">
                  <c:v>1.0085202449514243</c:v>
                </c:pt>
                <c:pt idx="16">
                  <c:v>0.95160632900723463</c:v>
                </c:pt>
                <c:pt idx="17">
                  <c:v>1.0312684131125334</c:v>
                </c:pt>
                <c:pt idx="18">
                  <c:v>1.0701135562263966</c:v>
                </c:pt>
                <c:pt idx="19">
                  <c:v>0.90326103472220098</c:v>
                </c:pt>
                <c:pt idx="20">
                  <c:v>1.0326965167223927</c:v>
                </c:pt>
                <c:pt idx="21">
                  <c:v>0.98461944494276388</c:v>
                </c:pt>
                <c:pt idx="22">
                  <c:v>1.0879213558082208</c:v>
                </c:pt>
                <c:pt idx="23">
                  <c:v>1.0049318627845192</c:v>
                </c:pt>
                <c:pt idx="24">
                  <c:v>1.0367416020741769</c:v>
                </c:pt>
                <c:pt idx="25">
                  <c:v>1.0187127001568161</c:v>
                </c:pt>
                <c:pt idx="26">
                  <c:v>1.056535698047379</c:v>
                </c:pt>
                <c:pt idx="27">
                  <c:v>1.1126268233330965</c:v>
                </c:pt>
                <c:pt idx="28">
                  <c:v>0.96593086064724465</c:v>
                </c:pt>
                <c:pt idx="29">
                  <c:v>1.0003249600227648</c:v>
                </c:pt>
                <c:pt idx="30">
                  <c:v>0.97216884621213773</c:v>
                </c:pt>
                <c:pt idx="31">
                  <c:v>0.98720742965707753</c:v>
                </c:pt>
                <c:pt idx="32">
                  <c:v>0.99698305259055597</c:v>
                </c:pt>
                <c:pt idx="33">
                  <c:v>1.0239792852967287</c:v>
                </c:pt>
                <c:pt idx="34">
                  <c:v>1.0163421931495877</c:v>
                </c:pt>
                <c:pt idx="35">
                  <c:v>1.0631651434850253</c:v>
                </c:pt>
                <c:pt idx="36">
                  <c:v>0.99924844537269319</c:v>
                </c:pt>
                <c:pt idx="37">
                  <c:v>1.1463068709036868</c:v>
                </c:pt>
                <c:pt idx="38">
                  <c:v>0.99141924791762692</c:v>
                </c:pt>
                <c:pt idx="39">
                  <c:v>1.060932372358951</c:v>
                </c:pt>
                <c:pt idx="40">
                  <c:v>1.0202241702210579</c:v>
                </c:pt>
                <c:pt idx="41">
                  <c:v>1.0988314874469938</c:v>
                </c:pt>
                <c:pt idx="42">
                  <c:v>0.98447808443315854</c:v>
                </c:pt>
                <c:pt idx="43">
                  <c:v>1.0601639511272498</c:v>
                </c:pt>
                <c:pt idx="44">
                  <c:v>0.91148169205002039</c:v>
                </c:pt>
                <c:pt idx="45">
                  <c:v>0.88581207335706724</c:v>
                </c:pt>
                <c:pt idx="46">
                  <c:v>0.96348423644253656</c:v>
                </c:pt>
                <c:pt idx="47">
                  <c:v>0.97091110013949522</c:v>
                </c:pt>
                <c:pt idx="48">
                  <c:v>1.085746578737369</c:v>
                </c:pt>
                <c:pt idx="49">
                  <c:v>1.0564378330791908</c:v>
                </c:pt>
                <c:pt idx="50">
                  <c:v>1.0291842517529672</c:v>
                </c:pt>
                <c:pt idx="51">
                  <c:v>1.0773156929593672</c:v>
                </c:pt>
                <c:pt idx="52">
                  <c:v>1.0465607205490726</c:v>
                </c:pt>
                <c:pt idx="53">
                  <c:v>0.97049789249603347</c:v>
                </c:pt>
                <c:pt idx="54">
                  <c:v>1.0592505447574923</c:v>
                </c:pt>
                <c:pt idx="55">
                  <c:v>0.88089345254849094</c:v>
                </c:pt>
                <c:pt idx="56">
                  <c:v>0.9845650755159927</c:v>
                </c:pt>
                <c:pt idx="57">
                  <c:v>1.0446940368965913</c:v>
                </c:pt>
                <c:pt idx="58">
                  <c:v>0.95958413622880923</c:v>
                </c:pt>
                <c:pt idx="59">
                  <c:v>1.0880590916893746</c:v>
                </c:pt>
                <c:pt idx="60">
                  <c:v>1.0354004895471518</c:v>
                </c:pt>
                <c:pt idx="61">
                  <c:v>0.91508457273073152</c:v>
                </c:pt>
                <c:pt idx="62">
                  <c:v>0.97969719950573608</c:v>
                </c:pt>
                <c:pt idx="63">
                  <c:v>1.0063817141650868</c:v>
                </c:pt>
                <c:pt idx="64">
                  <c:v>1.1399239002007371</c:v>
                </c:pt>
                <c:pt idx="65">
                  <c:v>1.0864171350008818</c:v>
                </c:pt>
                <c:pt idx="66">
                  <c:v>1.0199414492018473</c:v>
                </c:pt>
                <c:pt idx="67">
                  <c:v>1.0539803349891281</c:v>
                </c:pt>
                <c:pt idx="68">
                  <c:v>1.009372032637508</c:v>
                </c:pt>
                <c:pt idx="69">
                  <c:v>1.0209056003699248</c:v>
                </c:pt>
                <c:pt idx="70">
                  <c:v>1.0135439799850918</c:v>
                </c:pt>
                <c:pt idx="71">
                  <c:v>1.017226602491734</c:v>
                </c:pt>
                <c:pt idx="72">
                  <c:v>1.0029093201086268</c:v>
                </c:pt>
                <c:pt idx="73">
                  <c:v>1.0368684640699766</c:v>
                </c:pt>
                <c:pt idx="74">
                  <c:v>1.0970082993359296</c:v>
                </c:pt>
              </c:numCache>
            </c:numRef>
          </c:val>
          <c:smooth val="0"/>
        </c:ser>
        <c:ser>
          <c:idx val="12"/>
          <c:order val="12"/>
          <c:tx>
            <c:strRef>
              <c:f>Anomalies!$N$6</c:f>
              <c:strCache>
                <c:ptCount val="1"/>
                <c:pt idx="0">
                  <c:v>MPI.ESM.MR_1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N$7:$N$81</c:f>
              <c:numCache>
                <c:formatCode>0.00</c:formatCode>
                <c:ptCount val="75"/>
                <c:pt idx="0">
                  <c:v>0.96892480374811729</c:v>
                </c:pt>
                <c:pt idx="1">
                  <c:v>1.2026009753826836</c:v>
                </c:pt>
                <c:pt idx="2">
                  <c:v>1.0235189574833985</c:v>
                </c:pt>
                <c:pt idx="3">
                  <c:v>1.0755323757612687</c:v>
                </c:pt>
                <c:pt idx="4">
                  <c:v>1.0609613693865623</c:v>
                </c:pt>
                <c:pt idx="5">
                  <c:v>1.0105935324256363</c:v>
                </c:pt>
                <c:pt idx="6">
                  <c:v>0.97692435874040018</c:v>
                </c:pt>
                <c:pt idx="7">
                  <c:v>1.0575578432706791</c:v>
                </c:pt>
                <c:pt idx="8">
                  <c:v>1.0850651485885023</c:v>
                </c:pt>
                <c:pt idx="9">
                  <c:v>1.1054464343708343</c:v>
                </c:pt>
                <c:pt idx="10">
                  <c:v>1.0927348623917059</c:v>
                </c:pt>
                <c:pt idx="11">
                  <c:v>0.97905201564138356</c:v>
                </c:pt>
                <c:pt idx="12">
                  <c:v>1.0089298279664347</c:v>
                </c:pt>
                <c:pt idx="13">
                  <c:v>1.0717917591994037</c:v>
                </c:pt>
                <c:pt idx="14">
                  <c:v>0.93029351371288793</c:v>
                </c:pt>
                <c:pt idx="15">
                  <c:v>1.0467492012285462</c:v>
                </c:pt>
                <c:pt idx="16">
                  <c:v>0.94337842242251235</c:v>
                </c:pt>
                <c:pt idx="17">
                  <c:v>1.1661263392760488</c:v>
                </c:pt>
                <c:pt idx="18">
                  <c:v>1.0953590933905337</c:v>
                </c:pt>
                <c:pt idx="19">
                  <c:v>0.95508959694904894</c:v>
                </c:pt>
                <c:pt idx="20">
                  <c:v>0.93241392135696832</c:v>
                </c:pt>
                <c:pt idx="21">
                  <c:v>1.0355346007998543</c:v>
                </c:pt>
                <c:pt idx="22">
                  <c:v>1.0077300759490149</c:v>
                </c:pt>
                <c:pt idx="23">
                  <c:v>1.1104049260923763</c:v>
                </c:pt>
                <c:pt idx="24">
                  <c:v>1.0130836521717617</c:v>
                </c:pt>
                <c:pt idx="25">
                  <c:v>0.95147221775453217</c:v>
                </c:pt>
                <c:pt idx="26">
                  <c:v>1.0474632530334758</c:v>
                </c:pt>
                <c:pt idx="27">
                  <c:v>1.0164400581177762</c:v>
                </c:pt>
                <c:pt idx="28">
                  <c:v>0.99169834430838621</c:v>
                </c:pt>
                <c:pt idx="29">
                  <c:v>1.0529763129080849</c:v>
                </c:pt>
                <c:pt idx="30">
                  <c:v>1.0179225311544067</c:v>
                </c:pt>
                <c:pt idx="31">
                  <c:v>0.9582502729586867</c:v>
                </c:pt>
                <c:pt idx="32">
                  <c:v>1.002702716286896</c:v>
                </c:pt>
                <c:pt idx="33">
                  <c:v>0.93081183558144087</c:v>
                </c:pt>
                <c:pt idx="34">
                  <c:v>1.031264788484082</c:v>
                </c:pt>
                <c:pt idx="35">
                  <c:v>0.97954496511077649</c:v>
                </c:pt>
                <c:pt idx="36">
                  <c:v>0.93525925469133264</c:v>
                </c:pt>
                <c:pt idx="37">
                  <c:v>1.0887368972097902</c:v>
                </c:pt>
                <c:pt idx="38">
                  <c:v>1.0774280564413612</c:v>
                </c:pt>
                <c:pt idx="39">
                  <c:v>1.0371765574883471</c:v>
                </c:pt>
                <c:pt idx="40">
                  <c:v>0.9577718220030994</c:v>
                </c:pt>
                <c:pt idx="41">
                  <c:v>1.0159543579052859</c:v>
                </c:pt>
                <c:pt idx="42">
                  <c:v>0.87562324278012693</c:v>
                </c:pt>
                <c:pt idx="43">
                  <c:v>1.0409606695916291</c:v>
                </c:pt>
                <c:pt idx="44">
                  <c:v>1.0164328088608732</c:v>
                </c:pt>
                <c:pt idx="45">
                  <c:v>0.82774915019377759</c:v>
                </c:pt>
                <c:pt idx="46">
                  <c:v>1.0126631952713969</c:v>
                </c:pt>
                <c:pt idx="47">
                  <c:v>0.97158528103145936</c:v>
                </c:pt>
                <c:pt idx="48">
                  <c:v>1.0208911018561193</c:v>
                </c:pt>
                <c:pt idx="49">
                  <c:v>1.055930385095992</c:v>
                </c:pt>
                <c:pt idx="50">
                  <c:v>1.0437806305268336</c:v>
                </c:pt>
                <c:pt idx="51">
                  <c:v>1.0139173167155882</c:v>
                </c:pt>
                <c:pt idx="52">
                  <c:v>1.0175165727678477</c:v>
                </c:pt>
                <c:pt idx="53">
                  <c:v>1.0740680258668953</c:v>
                </c:pt>
                <c:pt idx="54">
                  <c:v>1.0760289498591133</c:v>
                </c:pt>
                <c:pt idx="55">
                  <c:v>1.0133192530211039</c:v>
                </c:pt>
                <c:pt idx="56">
                  <c:v>1.048605010995673</c:v>
                </c:pt>
                <c:pt idx="57">
                  <c:v>1.0803603808585598</c:v>
                </c:pt>
                <c:pt idx="58">
                  <c:v>0.97658364366596684</c:v>
                </c:pt>
                <c:pt idx="59">
                  <c:v>0.90854574300437063</c:v>
                </c:pt>
                <c:pt idx="60">
                  <c:v>0.90567503727084631</c:v>
                </c:pt>
                <c:pt idx="61">
                  <c:v>1.0521607715065155</c:v>
                </c:pt>
                <c:pt idx="62">
                  <c:v>1.041598604199079</c:v>
                </c:pt>
                <c:pt idx="63">
                  <c:v>1.009009569792366</c:v>
                </c:pt>
                <c:pt idx="64">
                  <c:v>1.0788815324503807</c:v>
                </c:pt>
                <c:pt idx="65">
                  <c:v>0.97436899568214941</c:v>
                </c:pt>
                <c:pt idx="66">
                  <c:v>1.1028693235418749</c:v>
                </c:pt>
                <c:pt idx="67">
                  <c:v>0.9969758033336531</c:v>
                </c:pt>
                <c:pt idx="68">
                  <c:v>1.0316816207559951</c:v>
                </c:pt>
                <c:pt idx="69">
                  <c:v>0.98949819483837453</c:v>
                </c:pt>
                <c:pt idx="70">
                  <c:v>0.88979554002517736</c:v>
                </c:pt>
                <c:pt idx="71">
                  <c:v>1.0673298415757064</c:v>
                </c:pt>
                <c:pt idx="72">
                  <c:v>0.93310622539118937</c:v>
                </c:pt>
                <c:pt idx="73">
                  <c:v>1.0332583341323627</c:v>
                </c:pt>
                <c:pt idx="74">
                  <c:v>1.0460242755382623</c:v>
                </c:pt>
              </c:numCache>
            </c:numRef>
          </c:val>
          <c:smooth val="0"/>
        </c:ser>
        <c:ser>
          <c:idx val="13"/>
          <c:order val="13"/>
          <c:tx>
            <c:strRef>
              <c:f>Anomalies!$O$6</c:f>
              <c:strCache>
                <c:ptCount val="1"/>
                <c:pt idx="0">
                  <c:v>MPI.ESM.MR_1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O$7:$O$81</c:f>
              <c:numCache>
                <c:formatCode>0.00</c:formatCode>
                <c:ptCount val="75"/>
                <c:pt idx="0">
                  <c:v>0.94665146191414418</c:v>
                </c:pt>
                <c:pt idx="1">
                  <c:v>1.0099410993043807</c:v>
                </c:pt>
                <c:pt idx="2">
                  <c:v>0.9004555723008022</c:v>
                </c:pt>
                <c:pt idx="3">
                  <c:v>1.0063019723391555</c:v>
                </c:pt>
                <c:pt idx="4">
                  <c:v>1.0030688037604893</c:v>
                </c:pt>
                <c:pt idx="5">
                  <c:v>1.1150444505101933</c:v>
                </c:pt>
                <c:pt idx="6">
                  <c:v>0.94052221520279378</c:v>
                </c:pt>
                <c:pt idx="7">
                  <c:v>1.0168097702198209</c:v>
                </c:pt>
                <c:pt idx="8">
                  <c:v>1.06414741779536</c:v>
                </c:pt>
                <c:pt idx="9">
                  <c:v>0.94405622794292776</c:v>
                </c:pt>
                <c:pt idx="10">
                  <c:v>1.1074617277898235</c:v>
                </c:pt>
                <c:pt idx="11">
                  <c:v>0.97619580842166487</c:v>
                </c:pt>
                <c:pt idx="12">
                  <c:v>1.0377927443250885</c:v>
                </c:pt>
                <c:pt idx="13">
                  <c:v>1.1116010534813447</c:v>
                </c:pt>
                <c:pt idx="14">
                  <c:v>0.93774574980900649</c:v>
                </c:pt>
                <c:pt idx="15">
                  <c:v>0.89146286911283035</c:v>
                </c:pt>
                <c:pt idx="16">
                  <c:v>0.95688016340405013</c:v>
                </c:pt>
                <c:pt idx="17">
                  <c:v>1.0906035808622712</c:v>
                </c:pt>
                <c:pt idx="18">
                  <c:v>1.0216885201154315</c:v>
                </c:pt>
                <c:pt idx="19">
                  <c:v>1.0036306211704593</c:v>
                </c:pt>
                <c:pt idx="20">
                  <c:v>0.94470866106418339</c:v>
                </c:pt>
                <c:pt idx="21">
                  <c:v>0.97294451670074167</c:v>
                </c:pt>
                <c:pt idx="22">
                  <c:v>1.0476227366853383</c:v>
                </c:pt>
                <c:pt idx="23">
                  <c:v>1.03434934729624</c:v>
                </c:pt>
                <c:pt idx="24">
                  <c:v>1.0264331587583397</c:v>
                </c:pt>
                <c:pt idx="25">
                  <c:v>0.99005276299144185</c:v>
                </c:pt>
                <c:pt idx="26">
                  <c:v>1.0770039749125451</c:v>
                </c:pt>
                <c:pt idx="27">
                  <c:v>1.0317867349810863</c:v>
                </c:pt>
                <c:pt idx="28">
                  <c:v>0.95439729291482778</c:v>
                </c:pt>
                <c:pt idx="29">
                  <c:v>1.1195426144184049</c:v>
                </c:pt>
                <c:pt idx="30">
                  <c:v>0.90607374640050242</c:v>
                </c:pt>
                <c:pt idx="31">
                  <c:v>0.92361694810537309</c:v>
                </c:pt>
                <c:pt idx="32">
                  <c:v>0.94344729036308939</c:v>
                </c:pt>
                <c:pt idx="33">
                  <c:v>0.97706209462155413</c:v>
                </c:pt>
                <c:pt idx="34">
                  <c:v>1.0049028657569077</c:v>
                </c:pt>
                <c:pt idx="35">
                  <c:v>0.97862430948411594</c:v>
                </c:pt>
                <c:pt idx="36">
                  <c:v>0.94374813452455719</c:v>
                </c:pt>
                <c:pt idx="37">
                  <c:v>1.0716793957174098</c:v>
                </c:pt>
                <c:pt idx="38">
                  <c:v>1.0281222356167012</c:v>
                </c:pt>
                <c:pt idx="39">
                  <c:v>0.99038260418052093</c:v>
                </c:pt>
                <c:pt idx="40">
                  <c:v>1.0072878712779418</c:v>
                </c:pt>
                <c:pt idx="41">
                  <c:v>0.90149221603790819</c:v>
                </c:pt>
                <c:pt idx="42">
                  <c:v>0.99215867212171649</c:v>
                </c:pt>
                <c:pt idx="43">
                  <c:v>0.98805921734316104</c:v>
                </c:pt>
                <c:pt idx="44">
                  <c:v>0.91607409629796899</c:v>
                </c:pt>
                <c:pt idx="45">
                  <c:v>1.0032500351830602</c:v>
                </c:pt>
                <c:pt idx="46">
                  <c:v>0.97456110099007465</c:v>
                </c:pt>
                <c:pt idx="47">
                  <c:v>0.90933228737832872</c:v>
                </c:pt>
                <c:pt idx="48">
                  <c:v>1.0530850517616277</c:v>
                </c:pt>
                <c:pt idx="49">
                  <c:v>1.0392752173617192</c:v>
                </c:pt>
                <c:pt idx="50">
                  <c:v>0.96889218209205452</c:v>
                </c:pt>
                <c:pt idx="51">
                  <c:v>1.0261431884822263</c:v>
                </c:pt>
                <c:pt idx="52">
                  <c:v>0.96449550778048254</c:v>
                </c:pt>
                <c:pt idx="53">
                  <c:v>1.0015283366686361</c:v>
                </c:pt>
                <c:pt idx="54">
                  <c:v>1.0581232853091009</c:v>
                </c:pt>
                <c:pt idx="55">
                  <c:v>0.94394386446093381</c:v>
                </c:pt>
                <c:pt idx="56">
                  <c:v>1.0027099655437988</c:v>
                </c:pt>
                <c:pt idx="57">
                  <c:v>1.0343457226677886</c:v>
                </c:pt>
                <c:pt idx="58">
                  <c:v>1.0264657804144026</c:v>
                </c:pt>
                <c:pt idx="59">
                  <c:v>1.0852826262955875</c:v>
                </c:pt>
                <c:pt idx="60">
                  <c:v>0.94774609970647283</c:v>
                </c:pt>
                <c:pt idx="61">
                  <c:v>0.89646485637578932</c:v>
                </c:pt>
                <c:pt idx="62">
                  <c:v>1.0781421082462908</c:v>
                </c:pt>
                <c:pt idx="63">
                  <c:v>1.0372164284013128</c:v>
                </c:pt>
                <c:pt idx="64">
                  <c:v>1.0390577396546339</c:v>
                </c:pt>
                <c:pt idx="65">
                  <c:v>0.96659779228230591</c:v>
                </c:pt>
                <c:pt idx="66">
                  <c:v>1.1611098534992841</c:v>
                </c:pt>
                <c:pt idx="67">
                  <c:v>1.0113112088590175</c:v>
                </c:pt>
                <c:pt idx="68">
                  <c:v>0.9736150729642542</c:v>
                </c:pt>
                <c:pt idx="69">
                  <c:v>1.0141202959088675</c:v>
                </c:pt>
                <c:pt idx="70">
                  <c:v>1.0003720801926332</c:v>
                </c:pt>
                <c:pt idx="71">
                  <c:v>0.96967872646601261</c:v>
                </c:pt>
                <c:pt idx="72">
                  <c:v>0.99489526660253835</c:v>
                </c:pt>
                <c:pt idx="73">
                  <c:v>1.018937427120804</c:v>
                </c:pt>
                <c:pt idx="74">
                  <c:v>1.1008177838383717</c:v>
                </c:pt>
              </c:numCache>
            </c:numRef>
          </c:val>
          <c:smooth val="0"/>
        </c:ser>
        <c:ser>
          <c:idx val="14"/>
          <c:order val="14"/>
          <c:tx>
            <c:strRef>
              <c:f>Anomalies!$P$6</c:f>
              <c:strCache>
                <c:ptCount val="1"/>
                <c:pt idx="0">
                  <c:v>MPI.ESM.MR_1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P$7:$P$81</c:f>
              <c:numCache>
                <c:formatCode>0.00</c:formatCode>
                <c:ptCount val="75"/>
                <c:pt idx="0">
                  <c:v>0.98236130141752942</c:v>
                </c:pt>
                <c:pt idx="1">
                  <c:v>1.0778557625986287</c:v>
                </c:pt>
                <c:pt idx="2">
                  <c:v>1.0390867366822452</c:v>
                </c:pt>
                <c:pt idx="3">
                  <c:v>1.0509682687459987</c:v>
                </c:pt>
                <c:pt idx="4">
                  <c:v>0.90616073748333659</c:v>
                </c:pt>
                <c:pt idx="5">
                  <c:v>1.0525921022922347</c:v>
                </c:pt>
                <c:pt idx="6">
                  <c:v>0.85877596973792891</c:v>
                </c:pt>
                <c:pt idx="7">
                  <c:v>0.95801829673779582</c:v>
                </c:pt>
                <c:pt idx="8">
                  <c:v>1.0172555995193455</c:v>
                </c:pt>
                <c:pt idx="9">
                  <c:v>1.0504100759644799</c:v>
                </c:pt>
                <c:pt idx="10">
                  <c:v>1.0413412555790282</c:v>
                </c:pt>
                <c:pt idx="11">
                  <c:v>0.9759638322007741</c:v>
                </c:pt>
                <c:pt idx="12">
                  <c:v>1.0630817770306427</c:v>
                </c:pt>
                <c:pt idx="13">
                  <c:v>1.0105754092833792</c:v>
                </c:pt>
                <c:pt idx="14">
                  <c:v>0.89512374384876403</c:v>
                </c:pt>
                <c:pt idx="15">
                  <c:v>1.0005170653306901</c:v>
                </c:pt>
                <c:pt idx="16">
                  <c:v>0.94833328951560292</c:v>
                </c:pt>
                <c:pt idx="17">
                  <c:v>1.1688629337568706</c:v>
                </c:pt>
                <c:pt idx="18">
                  <c:v>1.0251754126856971</c:v>
                </c:pt>
                <c:pt idx="19">
                  <c:v>0.88855954172324314</c:v>
                </c:pt>
                <c:pt idx="20">
                  <c:v>1.061294835204093</c:v>
                </c:pt>
                <c:pt idx="21">
                  <c:v>0.92335959948532231</c:v>
                </c:pt>
                <c:pt idx="22">
                  <c:v>1.1513016089097428</c:v>
                </c:pt>
                <c:pt idx="23">
                  <c:v>1.1034637626079078</c:v>
                </c:pt>
                <c:pt idx="24">
                  <c:v>1.0642525320204512</c:v>
                </c:pt>
                <c:pt idx="25">
                  <c:v>0.9748510712661882</c:v>
                </c:pt>
                <c:pt idx="26">
                  <c:v>1.0119853897509814</c:v>
                </c:pt>
                <c:pt idx="27">
                  <c:v>1.0740426534677354</c:v>
                </c:pt>
                <c:pt idx="28">
                  <c:v>1.0175310712816534</c:v>
                </c:pt>
                <c:pt idx="29">
                  <c:v>1.133928764742089</c:v>
                </c:pt>
                <c:pt idx="30">
                  <c:v>0.955600669560699</c:v>
                </c:pt>
                <c:pt idx="31">
                  <c:v>1.0241496428339454</c:v>
                </c:pt>
                <c:pt idx="32">
                  <c:v>0.90933591200677999</c:v>
                </c:pt>
                <c:pt idx="33">
                  <c:v>1.017889909498344</c:v>
                </c:pt>
                <c:pt idx="34">
                  <c:v>1.0081505328493796</c:v>
                </c:pt>
                <c:pt idx="35">
                  <c:v>1.1179332793859746</c:v>
                </c:pt>
                <c:pt idx="36">
                  <c:v>0.98338344664082977</c:v>
                </c:pt>
                <c:pt idx="37">
                  <c:v>1.113409743078603</c:v>
                </c:pt>
                <c:pt idx="38">
                  <c:v>1.0522405133324468</c:v>
                </c:pt>
                <c:pt idx="39">
                  <c:v>1.0302861388021987</c:v>
                </c:pt>
                <c:pt idx="40">
                  <c:v>0.98057073496252833</c:v>
                </c:pt>
                <c:pt idx="41">
                  <c:v>1.0017494390041726</c:v>
                </c:pt>
                <c:pt idx="42">
                  <c:v>0.94335667465180384</c:v>
                </c:pt>
                <c:pt idx="43">
                  <c:v>1.0114416954832683</c:v>
                </c:pt>
                <c:pt idx="44">
                  <c:v>0.97081685979975829</c:v>
                </c:pt>
                <c:pt idx="45">
                  <c:v>0.91442126572412175</c:v>
                </c:pt>
                <c:pt idx="46">
                  <c:v>0.81880719180412564</c:v>
                </c:pt>
                <c:pt idx="47">
                  <c:v>1.0542231850953734</c:v>
                </c:pt>
                <c:pt idx="48">
                  <c:v>1.0383871833911213</c:v>
                </c:pt>
                <c:pt idx="49">
                  <c:v>1.1024669897837673</c:v>
                </c:pt>
                <c:pt idx="50">
                  <c:v>1.0003575816788275</c:v>
                </c:pt>
                <c:pt idx="51">
                  <c:v>1.0686927018734402</c:v>
                </c:pt>
                <c:pt idx="52">
                  <c:v>1.0427294882759219</c:v>
                </c:pt>
                <c:pt idx="53">
                  <c:v>1.033087976595146</c:v>
                </c:pt>
                <c:pt idx="54">
                  <c:v>0.95996109758775683</c:v>
                </c:pt>
                <c:pt idx="55">
                  <c:v>0.92522990776625469</c:v>
                </c:pt>
                <c:pt idx="56">
                  <c:v>1.0454298364722294</c:v>
                </c:pt>
                <c:pt idx="57">
                  <c:v>1.0885955367001847</c:v>
                </c:pt>
                <c:pt idx="58">
                  <c:v>1.0225294339161608</c:v>
                </c:pt>
                <c:pt idx="59">
                  <c:v>1.0103325591771342</c:v>
                </c:pt>
                <c:pt idx="60">
                  <c:v>0.93984440968237837</c:v>
                </c:pt>
                <c:pt idx="61">
                  <c:v>1.059308538812715</c:v>
                </c:pt>
                <c:pt idx="62">
                  <c:v>1.0858915638754258</c:v>
                </c:pt>
                <c:pt idx="63">
                  <c:v>1.0329139944294778</c:v>
                </c:pt>
                <c:pt idx="64">
                  <c:v>1.0911617736437897</c:v>
                </c:pt>
                <c:pt idx="65">
                  <c:v>0.98162912647034273</c:v>
                </c:pt>
                <c:pt idx="66">
                  <c:v>1.0518599273450477</c:v>
                </c:pt>
                <c:pt idx="67">
                  <c:v>1.0834993090974889</c:v>
                </c:pt>
                <c:pt idx="68">
                  <c:v>1.0278902593958104</c:v>
                </c:pt>
                <c:pt idx="69">
                  <c:v>1.0212571893297127</c:v>
                </c:pt>
                <c:pt idx="70">
                  <c:v>1.1015825804416211</c:v>
                </c:pt>
                <c:pt idx="71">
                  <c:v>0.89139037654380193</c:v>
                </c:pt>
                <c:pt idx="72">
                  <c:v>0.90624410393771915</c:v>
                </c:pt>
                <c:pt idx="73">
                  <c:v>0.99392024154910652</c:v>
                </c:pt>
                <c:pt idx="74">
                  <c:v>1.0529980606787934</c:v>
                </c:pt>
              </c:numCache>
            </c:numRef>
          </c:val>
          <c:smooth val="0"/>
        </c:ser>
        <c:ser>
          <c:idx val="15"/>
          <c:order val="15"/>
          <c:tx>
            <c:strRef>
              <c:f>Anomalies!$Q$6</c:f>
              <c:strCache>
                <c:ptCount val="1"/>
                <c:pt idx="0">
                  <c:v>MPI.ESM.MR_1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Q$7:$Q$81</c:f>
              <c:numCache>
                <c:formatCode>0.00</c:formatCode>
                <c:ptCount val="75"/>
                <c:pt idx="0">
                  <c:v>0.90831376678347964</c:v>
                </c:pt>
                <c:pt idx="1">
                  <c:v>0.98384377445416005</c:v>
                </c:pt>
                <c:pt idx="2">
                  <c:v>0.95465101690642717</c:v>
                </c:pt>
                <c:pt idx="3">
                  <c:v>0.94474853197714892</c:v>
                </c:pt>
                <c:pt idx="4">
                  <c:v>1.0033805218073115</c:v>
                </c:pt>
                <c:pt idx="5">
                  <c:v>1.0433529243695663</c:v>
                </c:pt>
                <c:pt idx="6">
                  <c:v>0.90716838419283119</c:v>
                </c:pt>
                <c:pt idx="7">
                  <c:v>1.0293147383772183</c:v>
                </c:pt>
                <c:pt idx="8">
                  <c:v>0.96537629249417756</c:v>
                </c:pt>
                <c:pt idx="9">
                  <c:v>1.1066461863882542</c:v>
                </c:pt>
                <c:pt idx="10">
                  <c:v>1.0629259180072317</c:v>
                </c:pt>
                <c:pt idx="11">
                  <c:v>0.91049579311123419</c:v>
                </c:pt>
                <c:pt idx="12">
                  <c:v>0.94320444025684425</c:v>
                </c:pt>
                <c:pt idx="13">
                  <c:v>1.0571120139711547</c:v>
                </c:pt>
                <c:pt idx="14">
                  <c:v>0.9878924844343957</c:v>
                </c:pt>
                <c:pt idx="15">
                  <c:v>0.94445856170103537</c:v>
                </c:pt>
                <c:pt idx="16">
                  <c:v>0.91838298462152324</c:v>
                </c:pt>
                <c:pt idx="17">
                  <c:v>1.1003828284242012</c:v>
                </c:pt>
                <c:pt idx="18">
                  <c:v>1.1128443010401816</c:v>
                </c:pt>
                <c:pt idx="19">
                  <c:v>0.89974152049587264</c:v>
                </c:pt>
                <c:pt idx="20">
                  <c:v>1.0686782033596345</c:v>
                </c:pt>
                <c:pt idx="21">
                  <c:v>0.97568111118156331</c:v>
                </c:pt>
                <c:pt idx="22">
                  <c:v>1.0625235842491241</c:v>
                </c:pt>
                <c:pt idx="23">
                  <c:v>1.0475248717171499</c:v>
                </c:pt>
                <c:pt idx="24">
                  <c:v>1.0833035791611123</c:v>
                </c:pt>
                <c:pt idx="25">
                  <c:v>1.0123297294538662</c:v>
                </c:pt>
                <c:pt idx="26">
                  <c:v>1.0099121022767694</c:v>
                </c:pt>
                <c:pt idx="27">
                  <c:v>1.0086616054610298</c:v>
                </c:pt>
                <c:pt idx="28">
                  <c:v>1.0874102831965706</c:v>
                </c:pt>
                <c:pt idx="29">
                  <c:v>0.96522405809921796</c:v>
                </c:pt>
                <c:pt idx="30">
                  <c:v>0.91099599183753022</c:v>
                </c:pt>
                <c:pt idx="31">
                  <c:v>1.061537685310338</c:v>
                </c:pt>
                <c:pt idx="32">
                  <c:v>0.96619183389574703</c:v>
                </c:pt>
                <c:pt idx="33">
                  <c:v>1.0065158254177893</c:v>
                </c:pt>
                <c:pt idx="34">
                  <c:v>0.99062182965831469</c:v>
                </c:pt>
                <c:pt idx="35">
                  <c:v>1.0043881685168061</c:v>
                </c:pt>
                <c:pt idx="36">
                  <c:v>1.0660285999616468</c:v>
                </c:pt>
                <c:pt idx="37">
                  <c:v>1.107352988936281</c:v>
                </c:pt>
                <c:pt idx="38">
                  <c:v>1.0530814271331761</c:v>
                </c:pt>
                <c:pt idx="39">
                  <c:v>1.0185532165049538</c:v>
                </c:pt>
                <c:pt idx="40">
                  <c:v>0.95469813707629558</c:v>
                </c:pt>
                <c:pt idx="41">
                  <c:v>0.9241425192308288</c:v>
                </c:pt>
                <c:pt idx="42">
                  <c:v>0.99400723263194046</c:v>
                </c:pt>
                <c:pt idx="43">
                  <c:v>1.0693958797930156</c:v>
                </c:pt>
                <c:pt idx="44">
                  <c:v>0.83595168437933998</c:v>
                </c:pt>
                <c:pt idx="45">
                  <c:v>1.0266180148093622</c:v>
                </c:pt>
                <c:pt idx="46">
                  <c:v>1.0369518305243592</c:v>
                </c:pt>
                <c:pt idx="47">
                  <c:v>1.0186220844455307</c:v>
                </c:pt>
                <c:pt idx="48">
                  <c:v>0.95232763006906729</c:v>
                </c:pt>
                <c:pt idx="49">
                  <c:v>1.048760870019084</c:v>
                </c:pt>
                <c:pt idx="50">
                  <c:v>0.94474490734869754</c:v>
                </c:pt>
                <c:pt idx="51">
                  <c:v>1.0641147961392972</c:v>
                </c:pt>
                <c:pt idx="52">
                  <c:v>1.0615558084525951</c:v>
                </c:pt>
                <c:pt idx="53">
                  <c:v>1.0500621116331437</c:v>
                </c:pt>
                <c:pt idx="54">
                  <c:v>1.0437407596138679</c:v>
                </c:pt>
                <c:pt idx="55">
                  <c:v>1.0463649906126959</c:v>
                </c:pt>
                <c:pt idx="56">
                  <c:v>1.0012202432502655</c:v>
                </c:pt>
                <c:pt idx="57">
                  <c:v>1.106947030549722</c:v>
                </c:pt>
                <c:pt idx="58">
                  <c:v>0.99967252690150921</c:v>
                </c:pt>
                <c:pt idx="59">
                  <c:v>0.94784034004620987</c:v>
                </c:pt>
                <c:pt idx="60">
                  <c:v>0.86677914935866329</c:v>
                </c:pt>
                <c:pt idx="61">
                  <c:v>1.0565538211896361</c:v>
                </c:pt>
                <c:pt idx="62">
                  <c:v>1.0639516878589834</c:v>
                </c:pt>
                <c:pt idx="63">
                  <c:v>0.91838298462152324</c:v>
                </c:pt>
                <c:pt idx="64">
                  <c:v>1.0468833124812487</c:v>
                </c:pt>
                <c:pt idx="65">
                  <c:v>0.9948300232904127</c:v>
                </c:pt>
                <c:pt idx="66">
                  <c:v>1.0486485065370901</c:v>
                </c:pt>
                <c:pt idx="67">
                  <c:v>1.0197747162930821</c:v>
                </c:pt>
                <c:pt idx="68">
                  <c:v>0.98095494557837881</c:v>
                </c:pt>
                <c:pt idx="69">
                  <c:v>0.95074366743579697</c:v>
                </c:pt>
                <c:pt idx="70">
                  <c:v>1.0017421897472698</c:v>
                </c:pt>
                <c:pt idx="71">
                  <c:v>0.95735136510273466</c:v>
                </c:pt>
                <c:pt idx="73">
                  <c:v>0.97933111203214285</c:v>
                </c:pt>
                <c:pt idx="74">
                  <c:v>1.0813933999672143</c:v>
                </c:pt>
              </c:numCache>
            </c:numRef>
          </c:val>
          <c:smooth val="0"/>
        </c:ser>
        <c:ser>
          <c:idx val="16"/>
          <c:order val="16"/>
          <c:tx>
            <c:strRef>
              <c:f>Anomalies!$R$6</c:f>
              <c:strCache>
                <c:ptCount val="1"/>
                <c:pt idx="0">
                  <c:v>MPI.ESM.MR_1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R$7:$R$81</c:f>
              <c:numCache>
                <c:formatCode>0.00</c:formatCode>
                <c:ptCount val="75"/>
                <c:pt idx="0">
                  <c:v>0.93530999948965243</c:v>
                </c:pt>
                <c:pt idx="1">
                  <c:v>1.1063707146259463</c:v>
                </c:pt>
                <c:pt idx="2">
                  <c:v>0.97118294727335175</c:v>
                </c:pt>
                <c:pt idx="3">
                  <c:v>1.0326892674654899</c:v>
                </c:pt>
                <c:pt idx="4">
                  <c:v>1.0400980080201914</c:v>
                </c:pt>
                <c:pt idx="5">
                  <c:v>0.96889580672050601</c:v>
                </c:pt>
                <c:pt idx="6">
                  <c:v>0.96870007678412939</c:v>
                </c:pt>
                <c:pt idx="7">
                  <c:v>1.0682468725739156</c:v>
                </c:pt>
                <c:pt idx="8">
                  <c:v>1.1555134271702923</c:v>
                </c:pt>
                <c:pt idx="9">
                  <c:v>1.0566190645017617</c:v>
                </c:pt>
                <c:pt idx="10">
                  <c:v>1.0658328700252702</c:v>
                </c:pt>
                <c:pt idx="11">
                  <c:v>0.91143457188015198</c:v>
                </c:pt>
                <c:pt idx="12">
                  <c:v>1.0347516810543476</c:v>
                </c:pt>
                <c:pt idx="13">
                  <c:v>1.0085057464376186</c:v>
                </c:pt>
                <c:pt idx="14">
                  <c:v>0.9000786109418546</c:v>
                </c:pt>
                <c:pt idx="15">
                  <c:v>0.87687736422431795</c:v>
                </c:pt>
                <c:pt idx="16">
                  <c:v>0.9514685931260809</c:v>
                </c:pt>
                <c:pt idx="17">
                  <c:v>1.07333947554816</c:v>
                </c:pt>
                <c:pt idx="18">
                  <c:v>1.1174040836320673</c:v>
                </c:pt>
                <c:pt idx="19">
                  <c:v>0.97039277827094217</c:v>
                </c:pt>
                <c:pt idx="20">
                  <c:v>1.0908210585693563</c:v>
                </c:pt>
                <c:pt idx="21">
                  <c:v>1.0467673243708033</c:v>
                </c:pt>
                <c:pt idx="22">
                  <c:v>1.0754816309629489</c:v>
                </c:pt>
                <c:pt idx="23">
                  <c:v>1.0886607800123105</c:v>
                </c:pt>
                <c:pt idx="24">
                  <c:v>0.92142767252071567</c:v>
                </c:pt>
                <c:pt idx="25">
                  <c:v>1.0294307264876636</c:v>
                </c:pt>
                <c:pt idx="26">
                  <c:v>0.96313627211120023</c:v>
                </c:pt>
                <c:pt idx="27">
                  <c:v>0.96947574727273311</c:v>
                </c:pt>
                <c:pt idx="28">
                  <c:v>0.98858478846861686</c:v>
                </c:pt>
                <c:pt idx="29">
                  <c:v>1.0733793464611256</c:v>
                </c:pt>
                <c:pt idx="30">
                  <c:v>0.95473075873235846</c:v>
                </c:pt>
                <c:pt idx="31">
                  <c:v>1.0051203434639928</c:v>
                </c:pt>
                <c:pt idx="32">
                  <c:v>1.0739665362702555</c:v>
                </c:pt>
                <c:pt idx="33">
                  <c:v>0.95768120629181386</c:v>
                </c:pt>
                <c:pt idx="34">
                  <c:v>1.0308515808406202</c:v>
                </c:pt>
                <c:pt idx="35">
                  <c:v>1.0642924029334169</c:v>
                </c:pt>
                <c:pt idx="36">
                  <c:v>1.1110211129291174</c:v>
                </c:pt>
                <c:pt idx="37">
                  <c:v>1.0129749133182189</c:v>
                </c:pt>
                <c:pt idx="38">
                  <c:v>1.063542104843973</c:v>
                </c:pt>
                <c:pt idx="39">
                  <c:v>1.0449078899752251</c:v>
                </c:pt>
                <c:pt idx="40">
                  <c:v>0.98337257275547563</c:v>
                </c:pt>
                <c:pt idx="41">
                  <c:v>0.97986030778605016</c:v>
                </c:pt>
                <c:pt idx="42">
                  <c:v>0.90432667548691814</c:v>
                </c:pt>
                <c:pt idx="43">
                  <c:v>0.99475028146448152</c:v>
                </c:pt>
                <c:pt idx="44">
                  <c:v>0.94154436042609413</c:v>
                </c:pt>
                <c:pt idx="45">
                  <c:v>0.96843547890717574</c:v>
                </c:pt>
                <c:pt idx="46">
                  <c:v>1.0009737685155689</c:v>
                </c:pt>
                <c:pt idx="47">
                  <c:v>0.98796135237497273</c:v>
                </c:pt>
                <c:pt idx="48">
                  <c:v>1.0122064920865179</c:v>
                </c:pt>
                <c:pt idx="49">
                  <c:v>1.0541144462418306</c:v>
                </c:pt>
                <c:pt idx="50">
                  <c:v>0.99941155365300716</c:v>
                </c:pt>
                <c:pt idx="51">
                  <c:v>1.1157983732280885</c:v>
                </c:pt>
                <c:pt idx="52">
                  <c:v>1.0020575324225434</c:v>
                </c:pt>
                <c:pt idx="53">
                  <c:v>1.0796861999665956</c:v>
                </c:pt>
                <c:pt idx="54">
                  <c:v>1.0188975562078384</c:v>
                </c:pt>
                <c:pt idx="55">
                  <c:v>0.91872007506750519</c:v>
                </c:pt>
                <c:pt idx="56">
                  <c:v>1.0117244165024792</c:v>
                </c:pt>
                <c:pt idx="57">
                  <c:v>1.0700628114280766</c:v>
                </c:pt>
                <c:pt idx="58">
                  <c:v>0.93648437910791238</c:v>
                </c:pt>
                <c:pt idx="59">
                  <c:v>1.0136563434670858</c:v>
                </c:pt>
                <c:pt idx="60">
                  <c:v>1.0130256581165389</c:v>
                </c:pt>
                <c:pt idx="61">
                  <c:v>0.99795807764398781</c:v>
                </c:pt>
                <c:pt idx="62">
                  <c:v>1.0699142016615686</c:v>
                </c:pt>
                <c:pt idx="63">
                  <c:v>0.97468433835742296</c:v>
                </c:pt>
                <c:pt idx="64">
                  <c:v>1.0904694696095687</c:v>
                </c:pt>
                <c:pt idx="65">
                  <c:v>0.99054933708928627</c:v>
                </c:pt>
                <c:pt idx="66">
                  <c:v>1.0054175629970092</c:v>
                </c:pt>
                <c:pt idx="67">
                  <c:v>1.020111806739064</c:v>
                </c:pt>
                <c:pt idx="68">
                  <c:v>0.93492941350225345</c:v>
                </c:pt>
                <c:pt idx="69">
                  <c:v>0.97111407933277472</c:v>
                </c:pt>
                <c:pt idx="70">
                  <c:v>1.0273900606695143</c:v>
                </c:pt>
                <c:pt idx="71">
                  <c:v>1.0500294899770808</c:v>
                </c:pt>
                <c:pt idx="72">
                  <c:v>0.95594863389203533</c:v>
                </c:pt>
                <c:pt idx="73">
                  <c:v>1.0482715451781424</c:v>
                </c:pt>
                <c:pt idx="74">
                  <c:v>1.0995382899950203</c:v>
                </c:pt>
              </c:numCache>
            </c:numRef>
          </c:val>
          <c:smooth val="0"/>
        </c:ser>
        <c:ser>
          <c:idx val="17"/>
          <c:order val="17"/>
          <c:tx>
            <c:strRef>
              <c:f>Anomalies!$S$6</c:f>
              <c:strCache>
                <c:ptCount val="1"/>
                <c:pt idx="0">
                  <c:v>MPI.ESM.MR_1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S$7:$S$81</c:f>
              <c:numCache>
                <c:formatCode>0.00</c:formatCode>
                <c:ptCount val="75"/>
                <c:pt idx="0">
                  <c:v>0.9036597438518571</c:v>
                </c:pt>
                <c:pt idx="1">
                  <c:v>1.0212571893297127</c:v>
                </c:pt>
                <c:pt idx="2">
                  <c:v>1.0286478067421572</c:v>
                </c:pt>
                <c:pt idx="3">
                  <c:v>0.88336907378081053</c:v>
                </c:pt>
                <c:pt idx="4">
                  <c:v>0.98487316893436327</c:v>
                </c:pt>
                <c:pt idx="5">
                  <c:v>0.99103141267332506</c:v>
                </c:pt>
                <c:pt idx="6">
                  <c:v>0.87389429500879967</c:v>
                </c:pt>
                <c:pt idx="7">
                  <c:v>1.1401776241923363</c:v>
                </c:pt>
                <c:pt idx="8">
                  <c:v>1.0317722364672808</c:v>
                </c:pt>
                <c:pt idx="9">
                  <c:v>1.0330408564252775</c:v>
                </c:pt>
                <c:pt idx="10">
                  <c:v>0.96120796977504508</c:v>
                </c:pt>
                <c:pt idx="11">
                  <c:v>0.96454625257880255</c:v>
                </c:pt>
                <c:pt idx="12">
                  <c:v>1.0868448411581493</c:v>
                </c:pt>
                <c:pt idx="13">
                  <c:v>1.0593411604687777</c:v>
                </c:pt>
                <c:pt idx="14">
                  <c:v>0.99670395619979668</c:v>
                </c:pt>
                <c:pt idx="15">
                  <c:v>1.0384016819049271</c:v>
                </c:pt>
                <c:pt idx="16">
                  <c:v>0.96765255916166903</c:v>
                </c:pt>
                <c:pt idx="17">
                  <c:v>0.94850727168127102</c:v>
                </c:pt>
                <c:pt idx="18">
                  <c:v>1.0565103256482191</c:v>
                </c:pt>
                <c:pt idx="19">
                  <c:v>0.94599902879288877</c:v>
                </c:pt>
                <c:pt idx="20">
                  <c:v>1.0418777005898383</c:v>
                </c:pt>
                <c:pt idx="21">
                  <c:v>0.9442773302784645</c:v>
                </c:pt>
                <c:pt idx="22">
                  <c:v>1.1312247919173302</c:v>
                </c:pt>
                <c:pt idx="23">
                  <c:v>0.93324033664389183</c:v>
                </c:pt>
                <c:pt idx="24">
                  <c:v>1.0465752190628781</c:v>
                </c:pt>
                <c:pt idx="25">
                  <c:v>0.95341139397604158</c:v>
                </c:pt>
                <c:pt idx="26">
                  <c:v>0.9578950593704475</c:v>
                </c:pt>
                <c:pt idx="27">
                  <c:v>1.0672718475204837</c:v>
                </c:pt>
                <c:pt idx="28">
                  <c:v>1.0086398576903211</c:v>
                </c:pt>
                <c:pt idx="29">
                  <c:v>1.0155302763764698</c:v>
                </c:pt>
                <c:pt idx="30">
                  <c:v>0.9582792699862982</c:v>
                </c:pt>
                <c:pt idx="31">
                  <c:v>1.0339542627950353</c:v>
                </c:pt>
                <c:pt idx="32">
                  <c:v>1.0253348963375597</c:v>
                </c:pt>
                <c:pt idx="33">
                  <c:v>1.0167481515361467</c:v>
                </c:pt>
                <c:pt idx="34">
                  <c:v>1.0509755180029015</c:v>
                </c:pt>
                <c:pt idx="35">
                  <c:v>1.0884070560207111</c:v>
                </c:pt>
                <c:pt idx="36">
                  <c:v>1.0446577906120773</c:v>
                </c:pt>
                <c:pt idx="37">
                  <c:v>1.0649448360546723</c:v>
                </c:pt>
                <c:pt idx="38">
                  <c:v>1.0925862526251977</c:v>
                </c:pt>
                <c:pt idx="39">
                  <c:v>1.0316091281869668</c:v>
                </c:pt>
                <c:pt idx="40">
                  <c:v>1.0391846016504338</c:v>
                </c:pt>
                <c:pt idx="41">
                  <c:v>0.99857063985227767</c:v>
                </c:pt>
                <c:pt idx="42">
                  <c:v>1.0201661761658354</c:v>
                </c:pt>
                <c:pt idx="43">
                  <c:v>0.91322876296360467</c:v>
                </c:pt>
                <c:pt idx="44">
                  <c:v>1.0116084283920337</c:v>
                </c:pt>
                <c:pt idx="45">
                  <c:v>0.93581744747285123</c:v>
                </c:pt>
                <c:pt idx="46">
                  <c:v>1.0351395162986494</c:v>
                </c:pt>
                <c:pt idx="47">
                  <c:v>0.94612951541713985</c:v>
                </c:pt>
                <c:pt idx="48">
                  <c:v>1.1170053745024111</c:v>
                </c:pt>
                <c:pt idx="49">
                  <c:v>1.0697583426381576</c:v>
                </c:pt>
                <c:pt idx="50">
                  <c:v>0.98513051755441405</c:v>
                </c:pt>
                <c:pt idx="51">
                  <c:v>1.2233048530971922</c:v>
                </c:pt>
                <c:pt idx="52">
                  <c:v>1.080001542641869</c:v>
                </c:pt>
                <c:pt idx="53">
                  <c:v>1.0551728377496452</c:v>
                </c:pt>
                <c:pt idx="54">
                  <c:v>0.99732014303653804</c:v>
                </c:pt>
                <c:pt idx="55">
                  <c:v>1.06190014815548</c:v>
                </c:pt>
                <c:pt idx="56">
                  <c:v>1.0618965235270286</c:v>
                </c:pt>
                <c:pt idx="57">
                  <c:v>1.0389381269157372</c:v>
                </c:pt>
                <c:pt idx="58">
                  <c:v>0.95278433325394607</c:v>
                </c:pt>
                <c:pt idx="59">
                  <c:v>0.98341606829689265</c:v>
                </c:pt>
                <c:pt idx="60">
                  <c:v>0.95193979482476532</c:v>
                </c:pt>
                <c:pt idx="61">
                  <c:v>0.96166467295992386</c:v>
                </c:pt>
                <c:pt idx="62">
                  <c:v>0.96827237062686178</c:v>
                </c:pt>
                <c:pt idx="63">
                  <c:v>0.99391661692065503</c:v>
                </c:pt>
                <c:pt idx="64">
                  <c:v>1.0351938857254208</c:v>
                </c:pt>
                <c:pt idx="65">
                  <c:v>0.99879899144471718</c:v>
                </c:pt>
                <c:pt idx="66">
                  <c:v>1.0708747282011948</c:v>
                </c:pt>
                <c:pt idx="67">
                  <c:v>1.0274661778669942</c:v>
                </c:pt>
                <c:pt idx="68">
                  <c:v>0.97265454642462801</c:v>
                </c:pt>
                <c:pt idx="69">
                  <c:v>0.99263349844885251</c:v>
                </c:pt>
                <c:pt idx="70">
                  <c:v>0.91375070946060899</c:v>
                </c:pt>
                <c:pt idx="71">
                  <c:v>1.0206555010067768</c:v>
                </c:pt>
                <c:pt idx="72">
                  <c:v>0.94413234514040767</c:v>
                </c:pt>
                <c:pt idx="73">
                  <c:v>1.0028658245672097</c:v>
                </c:pt>
                <c:pt idx="74">
                  <c:v>0.94570905851677511</c:v>
                </c:pt>
              </c:numCache>
            </c:numRef>
          </c:val>
          <c:smooth val="0"/>
        </c:ser>
        <c:ser>
          <c:idx val="18"/>
          <c:order val="18"/>
          <c:tx>
            <c:strRef>
              <c:f>Anomalies!$T$6</c:f>
              <c:strCache>
                <c:ptCount val="1"/>
                <c:pt idx="0">
                  <c:v>MPI.ESM.MR_1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T$7:$T$81</c:f>
              <c:numCache>
                <c:formatCode>0.00</c:formatCode>
                <c:ptCount val="75"/>
                <c:pt idx="0">
                  <c:v>0.99377888103950096</c:v>
                </c:pt>
                <c:pt idx="1">
                  <c:v>1.0113365812581774</c:v>
                </c:pt>
                <c:pt idx="2">
                  <c:v>1.0316345005861267</c:v>
                </c:pt>
                <c:pt idx="3">
                  <c:v>0.9563364691363373</c:v>
                </c:pt>
                <c:pt idx="4">
                  <c:v>0.96292966828946946</c:v>
                </c:pt>
                <c:pt idx="5">
                  <c:v>1.0838762704564366</c:v>
                </c:pt>
                <c:pt idx="6">
                  <c:v>0.8083211416941688</c:v>
                </c:pt>
                <c:pt idx="7">
                  <c:v>0.96205250820422583</c:v>
                </c:pt>
                <c:pt idx="8">
                  <c:v>1.043921991036439</c:v>
                </c:pt>
                <c:pt idx="9">
                  <c:v>1.153012433538813</c:v>
                </c:pt>
                <c:pt idx="10">
                  <c:v>1.0189990458044782</c:v>
                </c:pt>
                <c:pt idx="11">
                  <c:v>0.95195066871011969</c:v>
                </c:pt>
                <c:pt idx="12">
                  <c:v>1.0688920564382682</c:v>
                </c:pt>
                <c:pt idx="13">
                  <c:v>1.0155483995187269</c:v>
                </c:pt>
                <c:pt idx="14">
                  <c:v>0.9889762483413701</c:v>
                </c:pt>
                <c:pt idx="15">
                  <c:v>0.99418846405451144</c:v>
                </c:pt>
                <c:pt idx="16">
                  <c:v>1.0379341048346939</c:v>
                </c:pt>
                <c:pt idx="17">
                  <c:v>1.2031809159349107</c:v>
                </c:pt>
                <c:pt idx="18">
                  <c:v>1.03383827468459</c:v>
                </c:pt>
                <c:pt idx="19">
                  <c:v>0.90342414300251483</c:v>
                </c:pt>
                <c:pt idx="20">
                  <c:v>0.91271044109505162</c:v>
                </c:pt>
                <c:pt idx="21">
                  <c:v>0.90558804618801214</c:v>
                </c:pt>
                <c:pt idx="22">
                  <c:v>1.0253022746814968</c:v>
                </c:pt>
                <c:pt idx="23">
                  <c:v>0.95017460076892402</c:v>
                </c:pt>
                <c:pt idx="24">
                  <c:v>1.1320983273741221</c:v>
                </c:pt>
                <c:pt idx="25">
                  <c:v>1.0276909048309824</c:v>
                </c:pt>
                <c:pt idx="26">
                  <c:v>1.0736983137648506</c:v>
                </c:pt>
                <c:pt idx="27">
                  <c:v>0.99848002414099224</c:v>
                </c:pt>
                <c:pt idx="28">
                  <c:v>1.0079729260552601</c:v>
                </c:pt>
                <c:pt idx="29">
                  <c:v>0.90440279268439805</c:v>
                </c:pt>
                <c:pt idx="30">
                  <c:v>1.0031630441002264</c:v>
                </c:pt>
                <c:pt idx="31">
                  <c:v>1.0104376734022251</c:v>
                </c:pt>
                <c:pt idx="32">
                  <c:v>0.92898864747037668</c:v>
                </c:pt>
                <c:pt idx="33">
                  <c:v>1.0432768071720864</c:v>
                </c:pt>
                <c:pt idx="34">
                  <c:v>1.0355853455981741</c:v>
                </c:pt>
                <c:pt idx="35">
                  <c:v>1.0537447341397859</c:v>
                </c:pt>
                <c:pt idx="36">
                  <c:v>0.99272773878858944</c:v>
                </c:pt>
                <c:pt idx="37">
                  <c:v>1.1426822424522673</c:v>
                </c:pt>
                <c:pt idx="38">
                  <c:v>1.0921150509265132</c:v>
                </c:pt>
                <c:pt idx="39">
                  <c:v>0.99643935832284303</c:v>
                </c:pt>
                <c:pt idx="40">
                  <c:v>0.96255633155897313</c:v>
                </c:pt>
                <c:pt idx="41">
                  <c:v>1.0111879714916692</c:v>
                </c:pt>
                <c:pt idx="42">
                  <c:v>1.0001509778570967</c:v>
                </c:pt>
                <c:pt idx="43">
                  <c:v>1.0262374288219631</c:v>
                </c:pt>
                <c:pt idx="44">
                  <c:v>0.96024381860696739</c:v>
                </c:pt>
                <c:pt idx="45">
                  <c:v>0.93918472730421998</c:v>
                </c:pt>
                <c:pt idx="46">
                  <c:v>1.0277452742577535</c:v>
                </c:pt>
                <c:pt idx="47">
                  <c:v>1.0319353447475947</c:v>
                </c:pt>
                <c:pt idx="48">
                  <c:v>1.0241206458063339</c:v>
                </c:pt>
                <c:pt idx="49">
                  <c:v>1.0504644453912513</c:v>
                </c:pt>
                <c:pt idx="50">
                  <c:v>1.0635239817017159</c:v>
                </c:pt>
                <c:pt idx="51">
                  <c:v>1.1505005660219791</c:v>
                </c:pt>
                <c:pt idx="52">
                  <c:v>1.0184118559953481</c:v>
                </c:pt>
                <c:pt idx="53">
                  <c:v>0.95617698548447472</c:v>
                </c:pt>
                <c:pt idx="54">
                  <c:v>1.0131017753140188</c:v>
                </c:pt>
                <c:pt idx="55">
                  <c:v>0.96744595533993816</c:v>
                </c:pt>
                <c:pt idx="56">
                  <c:v>1.1301265294965499</c:v>
                </c:pt>
                <c:pt idx="57">
                  <c:v>1.0892153481653775</c:v>
                </c:pt>
                <c:pt idx="58">
                  <c:v>0.99512724282342913</c:v>
                </c:pt>
                <c:pt idx="59">
                  <c:v>0.99354328019015892</c:v>
                </c:pt>
                <c:pt idx="60">
                  <c:v>0.9709908419654264</c:v>
                </c:pt>
                <c:pt idx="61">
                  <c:v>0.98468106362643804</c:v>
                </c:pt>
                <c:pt idx="62">
                  <c:v>1.0162588266952051</c:v>
                </c:pt>
                <c:pt idx="63">
                  <c:v>1.020162551537384</c:v>
                </c:pt>
                <c:pt idx="64">
                  <c:v>1.1483584106071902</c:v>
                </c:pt>
                <c:pt idx="65">
                  <c:v>1.0632412606825052</c:v>
                </c:pt>
                <c:pt idx="66">
                  <c:v>1.1754525082815512</c:v>
                </c:pt>
                <c:pt idx="67">
                  <c:v>1.1223372029544494</c:v>
                </c:pt>
                <c:pt idx="68">
                  <c:v>0.96554665003139428</c:v>
                </c:pt>
                <c:pt idx="69">
                  <c:v>1.0486267587663816</c:v>
                </c:pt>
                <c:pt idx="70">
                  <c:v>0.92014817867736454</c:v>
                </c:pt>
                <c:pt idx="71">
                  <c:v>1.0043482976038405</c:v>
                </c:pt>
                <c:pt idx="72">
                  <c:v>0.84988113151814526</c:v>
                </c:pt>
                <c:pt idx="73">
                  <c:v>1.0563037218264881</c:v>
                </c:pt>
                <c:pt idx="74">
                  <c:v>1.0379051078070827</c:v>
                </c:pt>
              </c:numCache>
            </c:numRef>
          </c:val>
          <c:smooth val="0"/>
        </c:ser>
        <c:ser>
          <c:idx val="19"/>
          <c:order val="19"/>
          <c:tx>
            <c:strRef>
              <c:f>Anomalies!$U$6</c:f>
              <c:strCache>
                <c:ptCount val="1"/>
                <c:pt idx="0">
                  <c:v>MPI.ESM.MR_2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U$7:$U$81</c:f>
              <c:numCache>
                <c:formatCode>0.00</c:formatCode>
                <c:ptCount val="75"/>
                <c:pt idx="0">
                  <c:v>0.97188250056447556</c:v>
                </c:pt>
                <c:pt idx="1">
                  <c:v>1.0072262525942677</c:v>
                </c:pt>
                <c:pt idx="2">
                  <c:v>0.99496775917156666</c:v>
                </c:pt>
                <c:pt idx="3">
                  <c:v>0.94801432221187798</c:v>
                </c:pt>
                <c:pt idx="4">
                  <c:v>1.046357741355793</c:v>
                </c:pt>
                <c:pt idx="5">
                  <c:v>1.0377564980405745</c:v>
                </c:pt>
                <c:pt idx="6">
                  <c:v>0.85989597992941746</c:v>
                </c:pt>
                <c:pt idx="7">
                  <c:v>1.0932423103749047</c:v>
                </c:pt>
                <c:pt idx="8">
                  <c:v>0.96149794005115863</c:v>
                </c:pt>
                <c:pt idx="9">
                  <c:v>1.0461547621625134</c:v>
                </c:pt>
                <c:pt idx="10">
                  <c:v>1.0776745311760576</c:v>
                </c:pt>
                <c:pt idx="11">
                  <c:v>0.95520920968794576</c:v>
                </c:pt>
                <c:pt idx="12">
                  <c:v>0.96813101011725644</c:v>
                </c:pt>
                <c:pt idx="13">
                  <c:v>1.0540637014435108</c:v>
                </c:pt>
                <c:pt idx="14">
                  <c:v>0.9725820538555997</c:v>
                </c:pt>
                <c:pt idx="15">
                  <c:v>1.1071427604860986</c:v>
                </c:pt>
                <c:pt idx="16">
                  <c:v>1.0291951256383214</c:v>
                </c:pt>
                <c:pt idx="17">
                  <c:v>1.111941768555778</c:v>
                </c:pt>
                <c:pt idx="18">
                  <c:v>1.0427874823311447</c:v>
                </c:pt>
                <c:pt idx="19">
                  <c:v>0.91362747209326078</c:v>
                </c:pt>
                <c:pt idx="20">
                  <c:v>0.86784841475183194</c:v>
                </c:pt>
                <c:pt idx="21">
                  <c:v>0.9792404963208573</c:v>
                </c:pt>
                <c:pt idx="22">
                  <c:v>1.0170816173536774</c:v>
                </c:pt>
                <c:pt idx="23">
                  <c:v>1.1260524471171545</c:v>
                </c:pt>
                <c:pt idx="24">
                  <c:v>0.96898642243179145</c:v>
                </c:pt>
                <c:pt idx="25">
                  <c:v>1.0284484521773289</c:v>
                </c:pt>
                <c:pt idx="26">
                  <c:v>1.0035037591746598</c:v>
                </c:pt>
                <c:pt idx="27">
                  <c:v>1.0495437897645907</c:v>
                </c:pt>
                <c:pt idx="28">
                  <c:v>1.0230767528123252</c:v>
                </c:pt>
                <c:pt idx="29">
                  <c:v>0.94213879949212687</c:v>
                </c:pt>
                <c:pt idx="30">
                  <c:v>0.93338894641040016</c:v>
                </c:pt>
                <c:pt idx="31">
                  <c:v>1.0213405557840953</c:v>
                </c:pt>
                <c:pt idx="32">
                  <c:v>0.97102346362148917</c:v>
                </c:pt>
                <c:pt idx="33">
                  <c:v>1.1023183800172593</c:v>
                </c:pt>
                <c:pt idx="34">
                  <c:v>1.0589786976236357</c:v>
                </c:pt>
                <c:pt idx="35">
                  <c:v>1.0005061914453359</c:v>
                </c:pt>
                <c:pt idx="36">
                  <c:v>1.0690696632323877</c:v>
                </c:pt>
                <c:pt idx="37">
                  <c:v>1.0242221354029739</c:v>
                </c:pt>
                <c:pt idx="38">
                  <c:v>1.0164871782876446</c:v>
                </c:pt>
                <c:pt idx="39">
                  <c:v>0.99193756978617986</c:v>
                </c:pt>
                <c:pt idx="40">
                  <c:v>1.0476553583414012</c:v>
                </c:pt>
                <c:pt idx="41">
                  <c:v>1.0067767986662914</c:v>
                </c:pt>
                <c:pt idx="42">
                  <c:v>0.93693745766433989</c:v>
                </c:pt>
                <c:pt idx="43">
                  <c:v>0.95724987550609497</c:v>
                </c:pt>
                <c:pt idx="44">
                  <c:v>1.0686310831897661</c:v>
                </c:pt>
                <c:pt idx="45">
                  <c:v>0.97416239186041853</c:v>
                </c:pt>
                <c:pt idx="46">
                  <c:v>0.95531794854148833</c:v>
                </c:pt>
                <c:pt idx="47">
                  <c:v>1.0888166390357215</c:v>
                </c:pt>
                <c:pt idx="48">
                  <c:v>1.1481191851293966</c:v>
                </c:pt>
                <c:pt idx="49">
                  <c:v>0.99723315195370388</c:v>
                </c:pt>
                <c:pt idx="50">
                  <c:v>1.0137795808344341</c:v>
                </c:pt>
                <c:pt idx="51">
                  <c:v>1.0400798848779342</c:v>
                </c:pt>
                <c:pt idx="52">
                  <c:v>1.023377596973793</c:v>
                </c:pt>
                <c:pt idx="53">
                  <c:v>0.93566883770634302</c:v>
                </c:pt>
                <c:pt idx="54">
                  <c:v>1.0791678780980427</c:v>
                </c:pt>
                <c:pt idx="55">
                  <c:v>1.1359621813033354</c:v>
                </c:pt>
                <c:pt idx="56">
                  <c:v>1.0074763519574157</c:v>
                </c:pt>
                <c:pt idx="57">
                  <c:v>0.98107455831727564</c:v>
                </c:pt>
                <c:pt idx="58">
                  <c:v>1.0158637421940004</c:v>
                </c:pt>
                <c:pt idx="59">
                  <c:v>1.0692508946549588</c:v>
                </c:pt>
                <c:pt idx="60">
                  <c:v>0.98824407339418341</c:v>
                </c:pt>
                <c:pt idx="61">
                  <c:v>0.96868920289877503</c:v>
                </c:pt>
                <c:pt idx="62">
                  <c:v>1.0880880887169861</c:v>
                </c:pt>
                <c:pt idx="63">
                  <c:v>1.0246715893309497</c:v>
                </c:pt>
                <c:pt idx="64">
                  <c:v>1.0578260657760843</c:v>
                </c:pt>
                <c:pt idx="65">
                  <c:v>0.98713131245959773</c:v>
                </c:pt>
                <c:pt idx="66">
                  <c:v>1.0948045252374665</c:v>
                </c:pt>
                <c:pt idx="67">
                  <c:v>1.0031630441002264</c:v>
                </c:pt>
                <c:pt idx="68">
                  <c:v>1.0613093337178987</c:v>
                </c:pt>
                <c:pt idx="69">
                  <c:v>1.0322108165099024</c:v>
                </c:pt>
                <c:pt idx="70">
                  <c:v>0.99211517658029957</c:v>
                </c:pt>
                <c:pt idx="71">
                  <c:v>0.98272376426267138</c:v>
                </c:pt>
                <c:pt idx="72">
                  <c:v>1.0115649328506167</c:v>
                </c:pt>
                <c:pt idx="73">
                  <c:v>1.1089731978540656</c:v>
                </c:pt>
                <c:pt idx="74">
                  <c:v>1.0144356385841411</c:v>
                </c:pt>
              </c:numCache>
            </c:numRef>
          </c:val>
          <c:smooth val="0"/>
        </c:ser>
        <c:ser>
          <c:idx val="20"/>
          <c:order val="20"/>
          <c:tx>
            <c:strRef>
              <c:f>Anomalies!$V$6</c:f>
              <c:strCache>
                <c:ptCount val="1"/>
                <c:pt idx="0">
                  <c:v>MPI.ESM.MR_2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V$7:$V$81</c:f>
              <c:numCache>
                <c:formatCode>0.00</c:formatCode>
                <c:ptCount val="75"/>
                <c:pt idx="0">
                  <c:v>0.91501570479015448</c:v>
                </c:pt>
                <c:pt idx="1">
                  <c:v>1.0193107638513004</c:v>
                </c:pt>
                <c:pt idx="2">
                  <c:v>0.96722847763285291</c:v>
                </c:pt>
                <c:pt idx="3">
                  <c:v>0.98856304069790835</c:v>
                </c:pt>
                <c:pt idx="4">
                  <c:v>1.0236204470800383</c:v>
                </c:pt>
                <c:pt idx="5">
                  <c:v>1.0603778042058838</c:v>
                </c:pt>
                <c:pt idx="6">
                  <c:v>0.85802567164848509</c:v>
                </c:pt>
                <c:pt idx="7">
                  <c:v>1.04977214135703</c:v>
                </c:pt>
                <c:pt idx="8">
                  <c:v>0.98700445046379803</c:v>
                </c:pt>
                <c:pt idx="9">
                  <c:v>1.0719766152504262</c:v>
                </c:pt>
                <c:pt idx="10">
                  <c:v>1.0567568003829155</c:v>
                </c:pt>
                <c:pt idx="11">
                  <c:v>1.0994078033707693</c:v>
                </c:pt>
                <c:pt idx="12">
                  <c:v>1.1171068640990509</c:v>
                </c:pt>
                <c:pt idx="13">
                  <c:v>1.0923687749181126</c:v>
                </c:pt>
                <c:pt idx="14">
                  <c:v>0.98648612859524498</c:v>
                </c:pt>
                <c:pt idx="15">
                  <c:v>0.97036740587178227</c:v>
                </c:pt>
                <c:pt idx="16">
                  <c:v>0.93368979057186796</c:v>
                </c:pt>
                <c:pt idx="17">
                  <c:v>1.1773445643331921</c:v>
                </c:pt>
                <c:pt idx="18">
                  <c:v>1.0641401685384573</c:v>
                </c:pt>
                <c:pt idx="19">
                  <c:v>0.87630104830054245</c:v>
                </c:pt>
                <c:pt idx="20">
                  <c:v>1.0142761549322785</c:v>
                </c:pt>
                <c:pt idx="21">
                  <c:v>0.9555535493908307</c:v>
                </c:pt>
                <c:pt idx="22">
                  <c:v>1.0688050653554342</c:v>
                </c:pt>
                <c:pt idx="23">
                  <c:v>1.0760651961436276</c:v>
                </c:pt>
                <c:pt idx="24">
                  <c:v>1.0165560462282215</c:v>
                </c:pt>
                <c:pt idx="25">
                  <c:v>1.006443332848761</c:v>
                </c:pt>
                <c:pt idx="26">
                  <c:v>1.0914952394613204</c:v>
                </c:pt>
                <c:pt idx="27">
                  <c:v>1.0722919579256998</c:v>
                </c:pt>
                <c:pt idx="28">
                  <c:v>1.0321673209684854</c:v>
                </c:pt>
                <c:pt idx="29">
                  <c:v>0.99931006405636735</c:v>
                </c:pt>
                <c:pt idx="30">
                  <c:v>0.86439414383762925</c:v>
                </c:pt>
                <c:pt idx="31">
                  <c:v>1.0007707893222895</c:v>
                </c:pt>
                <c:pt idx="32">
                  <c:v>0.94944967507864009</c:v>
                </c:pt>
                <c:pt idx="33">
                  <c:v>0.94988825512126185</c:v>
                </c:pt>
                <c:pt idx="34">
                  <c:v>1.0135838508980575</c:v>
                </c:pt>
                <c:pt idx="35">
                  <c:v>1.0342768547272114</c:v>
                </c:pt>
                <c:pt idx="36">
                  <c:v>1.0147509812594144</c:v>
                </c:pt>
                <c:pt idx="37">
                  <c:v>1.0156027689454981</c:v>
                </c:pt>
                <c:pt idx="38">
                  <c:v>1.0163421931495877</c:v>
                </c:pt>
                <c:pt idx="39">
                  <c:v>1.0672645982635809</c:v>
                </c:pt>
                <c:pt idx="40">
                  <c:v>1.0437697566414794</c:v>
                </c:pt>
                <c:pt idx="41">
                  <c:v>0.99911070949153913</c:v>
                </c:pt>
                <c:pt idx="42">
                  <c:v>0.96141819822522745</c:v>
                </c:pt>
                <c:pt idx="43">
                  <c:v>1.0558723910407692</c:v>
                </c:pt>
                <c:pt idx="44">
                  <c:v>0.92876392050638878</c:v>
                </c:pt>
                <c:pt idx="45">
                  <c:v>0.90338064746109781</c:v>
                </c:pt>
                <c:pt idx="46">
                  <c:v>0.95583264578159</c:v>
                </c:pt>
                <c:pt idx="47">
                  <c:v>0.99479015237744717</c:v>
                </c:pt>
                <c:pt idx="48">
                  <c:v>0.99047684452025797</c:v>
                </c:pt>
                <c:pt idx="49">
                  <c:v>1.0149249634250828</c:v>
                </c:pt>
                <c:pt idx="50">
                  <c:v>1.0758694662072508</c:v>
                </c:pt>
                <c:pt idx="51">
                  <c:v>1.0991540793791699</c:v>
                </c:pt>
                <c:pt idx="52">
                  <c:v>0.97759853963236421</c:v>
                </c:pt>
                <c:pt idx="53">
                  <c:v>1.0855689719432495</c:v>
                </c:pt>
                <c:pt idx="54">
                  <c:v>1.0267702492043218</c:v>
                </c:pt>
                <c:pt idx="55">
                  <c:v>1.0298765557871883</c:v>
                </c:pt>
                <c:pt idx="56">
                  <c:v>0.99310470014753705</c:v>
                </c:pt>
                <c:pt idx="57">
                  <c:v>0.9820423341138047</c:v>
                </c:pt>
                <c:pt idx="58">
                  <c:v>0.94230915702934348</c:v>
                </c:pt>
                <c:pt idx="59">
                  <c:v>1.0286478067421572</c:v>
                </c:pt>
                <c:pt idx="60">
                  <c:v>0.93514326658088709</c:v>
                </c:pt>
                <c:pt idx="61">
                  <c:v>1.0574563536740396</c:v>
                </c:pt>
                <c:pt idx="62">
                  <c:v>1.1616752955377057</c:v>
                </c:pt>
                <c:pt idx="63">
                  <c:v>1.0072914959063932</c:v>
                </c:pt>
                <c:pt idx="64">
                  <c:v>1.0517439392346024</c:v>
                </c:pt>
                <c:pt idx="65">
                  <c:v>0.97274516213591355</c:v>
                </c:pt>
                <c:pt idx="66">
                  <c:v>1.1126340725899992</c:v>
                </c:pt>
                <c:pt idx="67">
                  <c:v>1.1003429575112356</c:v>
                </c:pt>
                <c:pt idx="68">
                  <c:v>1.0491088343504202</c:v>
                </c:pt>
                <c:pt idx="69">
                  <c:v>1.0613274568601556</c:v>
                </c:pt>
                <c:pt idx="70">
                  <c:v>0.97878016850752703</c:v>
                </c:pt>
                <c:pt idx="71">
                  <c:v>0.95328090735179061</c:v>
                </c:pt>
                <c:pt idx="72">
                  <c:v>1.0352410058952892</c:v>
                </c:pt>
                <c:pt idx="73">
                  <c:v>1.042573629252511</c:v>
                </c:pt>
                <c:pt idx="74">
                  <c:v>1.0536976139699177</c:v>
                </c:pt>
              </c:numCache>
            </c:numRef>
          </c:val>
          <c:smooth val="0"/>
        </c:ser>
        <c:ser>
          <c:idx val="21"/>
          <c:order val="21"/>
          <c:tx>
            <c:strRef>
              <c:f>Anomalies!$W$6</c:f>
              <c:strCache>
                <c:ptCount val="1"/>
                <c:pt idx="0">
                  <c:v>MPI.ESM.MR_2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W$7:$W$81</c:f>
              <c:numCache>
                <c:formatCode>0.00</c:formatCode>
                <c:ptCount val="75"/>
                <c:pt idx="0">
                  <c:v>1.0131126491993729</c:v>
                </c:pt>
                <c:pt idx="1">
                  <c:v>1.0419030729889984</c:v>
                </c:pt>
                <c:pt idx="2">
                  <c:v>1.0812302916869003</c:v>
                </c:pt>
                <c:pt idx="3">
                  <c:v>0.97884903644810406</c:v>
                </c:pt>
                <c:pt idx="4">
                  <c:v>0.92717995787311847</c:v>
                </c:pt>
                <c:pt idx="5">
                  <c:v>1.0625562059051867</c:v>
                </c:pt>
                <c:pt idx="6">
                  <c:v>1.0122536122563865</c:v>
                </c:pt>
                <c:pt idx="7">
                  <c:v>1.1398586568886115</c:v>
                </c:pt>
                <c:pt idx="8">
                  <c:v>1.0569960258607094</c:v>
                </c:pt>
                <c:pt idx="9">
                  <c:v>1.0474306313774131</c:v>
                </c:pt>
                <c:pt idx="10">
                  <c:v>1.0143377736159527</c:v>
                </c:pt>
                <c:pt idx="11">
                  <c:v>0.94572355703058075</c:v>
                </c:pt>
                <c:pt idx="12">
                  <c:v>1.0196913498386995</c:v>
                </c:pt>
                <c:pt idx="13">
                  <c:v>1.029691699736166</c:v>
                </c:pt>
                <c:pt idx="14">
                  <c:v>0.96971497275052676</c:v>
                </c:pt>
                <c:pt idx="15">
                  <c:v>1.0491523298918375</c:v>
                </c:pt>
                <c:pt idx="16">
                  <c:v>0.97657276978061247</c:v>
                </c:pt>
                <c:pt idx="17">
                  <c:v>1.0252334067409199</c:v>
                </c:pt>
                <c:pt idx="18">
                  <c:v>1.0234102186298557</c:v>
                </c:pt>
                <c:pt idx="19">
                  <c:v>1.036716229675017</c:v>
                </c:pt>
                <c:pt idx="20">
                  <c:v>1.0353243723496719</c:v>
                </c:pt>
                <c:pt idx="21">
                  <c:v>0.98545673411504187</c:v>
                </c:pt>
                <c:pt idx="22">
                  <c:v>0.94945329970709147</c:v>
                </c:pt>
                <c:pt idx="23">
                  <c:v>0.99456905004191054</c:v>
                </c:pt>
                <c:pt idx="24">
                  <c:v>0.96075851584706906</c:v>
                </c:pt>
                <c:pt idx="25">
                  <c:v>1.0168605150181407</c:v>
                </c:pt>
                <c:pt idx="26">
                  <c:v>1.1169292573049314</c:v>
                </c:pt>
                <c:pt idx="27">
                  <c:v>0.9845650755159927</c:v>
                </c:pt>
                <c:pt idx="28">
                  <c:v>1.0239466636406658</c:v>
                </c:pt>
                <c:pt idx="29">
                  <c:v>0.96552490226068577</c:v>
                </c:pt>
                <c:pt idx="30">
                  <c:v>0.89322443854022027</c:v>
                </c:pt>
                <c:pt idx="31">
                  <c:v>1.0046890126782739</c:v>
                </c:pt>
                <c:pt idx="32">
                  <c:v>1.0326059010111073</c:v>
                </c:pt>
                <c:pt idx="33">
                  <c:v>1.033675166404276</c:v>
                </c:pt>
                <c:pt idx="34">
                  <c:v>1.009165428815777</c:v>
                </c:pt>
                <c:pt idx="35">
                  <c:v>1.0041344445252067</c:v>
                </c:pt>
                <c:pt idx="36">
                  <c:v>0.88425348312295693</c:v>
                </c:pt>
                <c:pt idx="37">
                  <c:v>1.0679532776693506</c:v>
                </c:pt>
                <c:pt idx="38">
                  <c:v>1.0414826160886337</c:v>
                </c:pt>
                <c:pt idx="39">
                  <c:v>1.044621544327563</c:v>
                </c:pt>
                <c:pt idx="40">
                  <c:v>1.0461873838185762</c:v>
                </c:pt>
                <c:pt idx="41">
                  <c:v>0.95442991457089055</c:v>
                </c:pt>
                <c:pt idx="42">
                  <c:v>0.95205940756366214</c:v>
                </c:pt>
                <c:pt idx="43">
                  <c:v>1.0815782560182365</c:v>
                </c:pt>
                <c:pt idx="44">
                  <c:v>0.96977659143420092</c:v>
                </c:pt>
                <c:pt idx="45">
                  <c:v>0.95935578463636972</c:v>
                </c:pt>
                <c:pt idx="46">
                  <c:v>0.89247776507922782</c:v>
                </c:pt>
                <c:pt idx="47">
                  <c:v>0.98062147976084812</c:v>
                </c:pt>
                <c:pt idx="48">
                  <c:v>1.0465752190628781</c:v>
                </c:pt>
                <c:pt idx="49">
                  <c:v>1.0615086882827265</c:v>
                </c:pt>
                <c:pt idx="50">
                  <c:v>1.0149974559941111</c:v>
                </c:pt>
                <c:pt idx="51">
                  <c:v>1.121565157094297</c:v>
                </c:pt>
                <c:pt idx="52">
                  <c:v>1.0261033175692607</c:v>
                </c:pt>
                <c:pt idx="53">
                  <c:v>1.0643902679016053</c:v>
                </c:pt>
                <c:pt idx="54">
                  <c:v>1.0107022712791789</c:v>
                </c:pt>
                <c:pt idx="55">
                  <c:v>1.0097272462257469</c:v>
                </c:pt>
                <c:pt idx="56">
                  <c:v>1.0520774050521329</c:v>
                </c:pt>
                <c:pt idx="57">
                  <c:v>1.0189990458044782</c:v>
                </c:pt>
                <c:pt idx="58">
                  <c:v>1.0121702458020039</c:v>
                </c:pt>
                <c:pt idx="59">
                  <c:v>1.0250376768045433</c:v>
                </c:pt>
                <c:pt idx="60">
                  <c:v>0.88546410902573092</c:v>
                </c:pt>
                <c:pt idx="61">
                  <c:v>1.0370895664055131</c:v>
                </c:pt>
                <c:pt idx="62">
                  <c:v>1.0269659791406984</c:v>
                </c:pt>
                <c:pt idx="63">
                  <c:v>1.0103108114064256</c:v>
                </c:pt>
                <c:pt idx="64">
                  <c:v>1.0726652946561961</c:v>
                </c:pt>
                <c:pt idx="65">
                  <c:v>1.0322035672529997</c:v>
                </c:pt>
                <c:pt idx="66">
                  <c:v>1.0056096683049345</c:v>
                </c:pt>
                <c:pt idx="67">
                  <c:v>1.0022061421890514</c:v>
                </c:pt>
                <c:pt idx="68">
                  <c:v>0.98120504494152672</c:v>
                </c:pt>
                <c:pt idx="69">
                  <c:v>1.0559521328667005</c:v>
                </c:pt>
                <c:pt idx="70">
                  <c:v>0.97384342455669348</c:v>
                </c:pt>
                <c:pt idx="71">
                  <c:v>0.9157188827097299</c:v>
                </c:pt>
                <c:pt idx="72">
                  <c:v>0.91950661944146328</c:v>
                </c:pt>
                <c:pt idx="73">
                  <c:v>1.0225185600308067</c:v>
                </c:pt>
                <c:pt idx="74">
                  <c:v>0.96929089122171064</c:v>
                </c:pt>
              </c:numCache>
            </c:numRef>
          </c:val>
          <c:smooth val="0"/>
        </c:ser>
        <c:ser>
          <c:idx val="22"/>
          <c:order val="22"/>
          <c:tx>
            <c:strRef>
              <c:f>Anomalies!$X$6</c:f>
              <c:strCache>
                <c:ptCount val="1"/>
                <c:pt idx="0">
                  <c:v>MPI.ESM.MR_2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X$7:$X$81</c:f>
              <c:numCache>
                <c:formatCode>0.00</c:formatCode>
                <c:ptCount val="75"/>
                <c:pt idx="0">
                  <c:v>0.95436467125876501</c:v>
                </c:pt>
                <c:pt idx="1">
                  <c:v>1.0684172301111321</c:v>
                </c:pt>
                <c:pt idx="2">
                  <c:v>1.0309929413502255</c:v>
                </c:pt>
                <c:pt idx="3">
                  <c:v>1.0354149880609573</c:v>
                </c:pt>
                <c:pt idx="4">
                  <c:v>0.97620668230701924</c:v>
                </c:pt>
                <c:pt idx="5">
                  <c:v>0.95922167338366726</c:v>
                </c:pt>
                <c:pt idx="6">
                  <c:v>0.83877526994299578</c:v>
                </c:pt>
                <c:pt idx="7">
                  <c:v>1.0728429014503156</c:v>
                </c:pt>
                <c:pt idx="8">
                  <c:v>1.048474524371422</c:v>
                </c:pt>
                <c:pt idx="9">
                  <c:v>1.0096692521705244</c:v>
                </c:pt>
                <c:pt idx="10">
                  <c:v>1.1161644607016818</c:v>
                </c:pt>
                <c:pt idx="11">
                  <c:v>0.9628426772066353</c:v>
                </c:pt>
                <c:pt idx="12">
                  <c:v>0.98921547381916386</c:v>
                </c:pt>
                <c:pt idx="13">
                  <c:v>0.99151711288581534</c:v>
                </c:pt>
                <c:pt idx="14">
                  <c:v>0.89599003004865319</c:v>
                </c:pt>
                <c:pt idx="15">
                  <c:v>0.87548188227052148</c:v>
                </c:pt>
                <c:pt idx="16">
                  <c:v>1.0131815171399499</c:v>
                </c:pt>
                <c:pt idx="17">
                  <c:v>1.0897336700339304</c:v>
                </c:pt>
                <c:pt idx="18">
                  <c:v>0.99603339993628404</c:v>
                </c:pt>
                <c:pt idx="19">
                  <c:v>0.92270716636406669</c:v>
                </c:pt>
                <c:pt idx="20">
                  <c:v>0.97088935236878671</c:v>
                </c:pt>
                <c:pt idx="21">
                  <c:v>0.9932931808270109</c:v>
                </c:pt>
                <c:pt idx="22">
                  <c:v>1.0316924946413495</c:v>
                </c:pt>
                <c:pt idx="23">
                  <c:v>1.0596746262863084</c:v>
                </c:pt>
                <c:pt idx="24">
                  <c:v>1.0218117574827799</c:v>
                </c:pt>
                <c:pt idx="25">
                  <c:v>1.0087087256308982</c:v>
                </c:pt>
                <c:pt idx="26">
                  <c:v>0.9763407935597217</c:v>
                </c:pt>
                <c:pt idx="27">
                  <c:v>1.0087087256308982</c:v>
                </c:pt>
                <c:pt idx="28">
                  <c:v>0.9195537396113318</c:v>
                </c:pt>
                <c:pt idx="29">
                  <c:v>1.0117352903878336</c:v>
                </c:pt>
                <c:pt idx="30">
                  <c:v>0.89658809374313753</c:v>
                </c:pt>
                <c:pt idx="31">
                  <c:v>1.0278105175698793</c:v>
                </c:pt>
                <c:pt idx="32">
                  <c:v>0.87319836634612724</c:v>
                </c:pt>
                <c:pt idx="33">
                  <c:v>1.0021735205329887</c:v>
                </c:pt>
                <c:pt idx="34">
                  <c:v>0.97405727763532735</c:v>
                </c:pt>
                <c:pt idx="35">
                  <c:v>1.0172121039779283</c:v>
                </c:pt>
                <c:pt idx="37">
                  <c:v>1.0589388267106703</c:v>
                </c:pt>
                <c:pt idx="38">
                  <c:v>1.033417817784225</c:v>
                </c:pt>
                <c:pt idx="39">
                  <c:v>1.0685803383914463</c:v>
                </c:pt>
                <c:pt idx="40">
                  <c:v>1.0168496411327863</c:v>
                </c:pt>
                <c:pt idx="41">
                  <c:v>0.98761338804363641</c:v>
                </c:pt>
                <c:pt idx="42">
                  <c:v>1.0050949710648329</c:v>
                </c:pt>
                <c:pt idx="43">
                  <c:v>1.0566444369009216</c:v>
                </c:pt>
                <c:pt idx="44">
                  <c:v>0.98423160969846202</c:v>
                </c:pt>
                <c:pt idx="45">
                  <c:v>0.87237195105920351</c:v>
                </c:pt>
                <c:pt idx="46">
                  <c:v>0.92681024577107363</c:v>
                </c:pt>
                <c:pt idx="47">
                  <c:v>0.97041815067010218</c:v>
                </c:pt>
                <c:pt idx="48">
                  <c:v>1.1066316878744484</c:v>
                </c:pt>
                <c:pt idx="49">
                  <c:v>1.0668586398770219</c:v>
                </c:pt>
                <c:pt idx="50">
                  <c:v>0.99183608018954028</c:v>
                </c:pt>
                <c:pt idx="51">
                  <c:v>1.0045802738247314</c:v>
                </c:pt>
                <c:pt idx="52">
                  <c:v>0.97701859908013711</c:v>
                </c:pt>
                <c:pt idx="53">
                  <c:v>1.0538281005941685</c:v>
                </c:pt>
                <c:pt idx="54">
                  <c:v>0.97136417869592273</c:v>
                </c:pt>
                <c:pt idx="55">
                  <c:v>0.91186952729432236</c:v>
                </c:pt>
                <c:pt idx="56">
                  <c:v>1.0478510882777778</c:v>
                </c:pt>
                <c:pt idx="57">
                  <c:v>1.1856630866292002</c:v>
                </c:pt>
                <c:pt idx="58">
                  <c:v>1.0134823613014177</c:v>
                </c:pt>
                <c:pt idx="59">
                  <c:v>0.97599282922838537</c:v>
                </c:pt>
                <c:pt idx="60">
                  <c:v>0.97897227381545227</c:v>
                </c:pt>
                <c:pt idx="61">
                  <c:v>1.0528240785131253</c:v>
                </c:pt>
                <c:pt idx="62">
                  <c:v>1.1719366186836744</c:v>
                </c:pt>
                <c:pt idx="63">
                  <c:v>1.0402647409289567</c:v>
                </c:pt>
                <c:pt idx="64">
                  <c:v>1.1211265770516752</c:v>
                </c:pt>
                <c:pt idx="65">
                  <c:v>0.96511894387412678</c:v>
                </c:pt>
                <c:pt idx="66">
                  <c:v>1.0361290398658869</c:v>
                </c:pt>
                <c:pt idx="67">
                  <c:v>1.1072297515689327</c:v>
                </c:pt>
                <c:pt idx="68">
                  <c:v>0.96963885555304685</c:v>
                </c:pt>
                <c:pt idx="69">
                  <c:v>0.8695483654955477</c:v>
                </c:pt>
                <c:pt idx="70">
                  <c:v>1.0056857855024144</c:v>
                </c:pt>
                <c:pt idx="71">
                  <c:v>0.95245811669331826</c:v>
                </c:pt>
                <c:pt idx="72">
                  <c:v>0.89358327675691074</c:v>
                </c:pt>
                <c:pt idx="73">
                  <c:v>1.1258567171807778</c:v>
                </c:pt>
                <c:pt idx="74">
                  <c:v>0.96381045300316426</c:v>
                </c:pt>
              </c:numCache>
            </c:numRef>
          </c:val>
          <c:smooth val="0"/>
        </c:ser>
        <c:ser>
          <c:idx val="23"/>
          <c:order val="23"/>
          <c:tx>
            <c:strRef>
              <c:f>Anomalies!$Y$6</c:f>
              <c:strCache>
                <c:ptCount val="1"/>
                <c:pt idx="0">
                  <c:v>MPI.ESM.MR_2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Y$7:$Y$81</c:f>
              <c:numCache>
                <c:formatCode>0.00</c:formatCode>
                <c:ptCount val="75"/>
                <c:pt idx="0">
                  <c:v>1.012956790175962</c:v>
                </c:pt>
                <c:pt idx="1">
                  <c:v>1.0810273124936207</c:v>
                </c:pt>
                <c:pt idx="2">
                  <c:v>0.94940255490877168</c:v>
                </c:pt>
                <c:pt idx="3">
                  <c:v>1.0385031715015669</c:v>
                </c:pt>
                <c:pt idx="4">
                  <c:v>0.93214932348001467</c:v>
                </c:pt>
                <c:pt idx="5">
                  <c:v>0.96273756298154411</c:v>
                </c:pt>
                <c:pt idx="6">
                  <c:v>0.83815183384935177</c:v>
                </c:pt>
                <c:pt idx="7">
                  <c:v>1.0875516437061759</c:v>
                </c:pt>
                <c:pt idx="8">
                  <c:v>1.0571156385996061</c:v>
                </c:pt>
                <c:pt idx="9">
                  <c:v>1.1072007545413214</c:v>
                </c:pt>
                <c:pt idx="10">
                  <c:v>0.99368464069976414</c:v>
                </c:pt>
                <c:pt idx="11">
                  <c:v>1.015722381684395</c:v>
                </c:pt>
                <c:pt idx="12">
                  <c:v>1.0427222390190192</c:v>
                </c:pt>
                <c:pt idx="13">
                  <c:v>1.0273538143850003</c:v>
                </c:pt>
                <c:pt idx="14">
                  <c:v>0.92224683855073641</c:v>
                </c:pt>
                <c:pt idx="15">
                  <c:v>0.97975881818941024</c:v>
                </c:pt>
                <c:pt idx="16">
                  <c:v>1.0050333523811588</c:v>
                </c:pt>
                <c:pt idx="17">
                  <c:v>1.0520157863684587</c:v>
                </c:pt>
                <c:pt idx="18">
                  <c:v>1.0511495001685696</c:v>
                </c:pt>
                <c:pt idx="19">
                  <c:v>0.94509649630848513</c:v>
                </c:pt>
                <c:pt idx="20">
                  <c:v>0.94282022964099377</c:v>
                </c:pt>
                <c:pt idx="21">
                  <c:v>0.96049029334166403</c:v>
                </c:pt>
                <c:pt idx="22">
                  <c:v>0.995134492080332</c:v>
                </c:pt>
                <c:pt idx="23">
                  <c:v>1.0025106109789708</c:v>
                </c:pt>
                <c:pt idx="24">
                  <c:v>1.0801211553807659</c:v>
                </c:pt>
                <c:pt idx="25">
                  <c:v>1.0306703494180491</c:v>
                </c:pt>
                <c:pt idx="26">
                  <c:v>1.063861072147698</c:v>
                </c:pt>
                <c:pt idx="27">
                  <c:v>0.97941085385807403</c:v>
                </c:pt>
                <c:pt idx="28">
                  <c:v>1.1033731468966224</c:v>
                </c:pt>
                <c:pt idx="29">
                  <c:v>1.0225149354023553</c:v>
                </c:pt>
                <c:pt idx="30">
                  <c:v>0.97260380162630822</c:v>
                </c:pt>
                <c:pt idx="31">
                  <c:v>0.9931663188312112</c:v>
                </c:pt>
                <c:pt idx="32">
                  <c:v>0.94433894896213866</c:v>
                </c:pt>
                <c:pt idx="33">
                  <c:v>0.95046094641658618</c:v>
                </c:pt>
                <c:pt idx="34">
                  <c:v>1.0020466585371892</c:v>
                </c:pt>
                <c:pt idx="35">
                  <c:v>1.0565248241620246</c:v>
                </c:pt>
                <c:pt idx="36">
                  <c:v>1.0054719324237804</c:v>
                </c:pt>
                <c:pt idx="37">
                  <c:v>1.0305326135368951</c:v>
                </c:pt>
                <c:pt idx="38">
                  <c:v>1.1064142101673633</c:v>
                </c:pt>
                <c:pt idx="39">
                  <c:v>0.99652634940567719</c:v>
                </c:pt>
                <c:pt idx="40">
                  <c:v>0.94526685384570197</c:v>
                </c:pt>
                <c:pt idx="41">
                  <c:v>0.99892947806896815</c:v>
                </c:pt>
                <c:pt idx="42">
                  <c:v>0.95405295321194283</c:v>
                </c:pt>
                <c:pt idx="43">
                  <c:v>1.019912452174236</c:v>
                </c:pt>
                <c:pt idx="44">
                  <c:v>0.76542728860006992</c:v>
                </c:pt>
                <c:pt idx="45">
                  <c:v>0.91279743217788578</c:v>
                </c:pt>
                <c:pt idx="46">
                  <c:v>1.0448861422045166</c:v>
                </c:pt>
                <c:pt idx="47">
                  <c:v>0.97279953156268484</c:v>
                </c:pt>
                <c:pt idx="48">
                  <c:v>1.0504390729920914</c:v>
                </c:pt>
                <c:pt idx="49">
                  <c:v>1.0712154432756282</c:v>
                </c:pt>
                <c:pt idx="50">
                  <c:v>0.95643433410452561</c:v>
                </c:pt>
                <c:pt idx="51">
                  <c:v>1.0621901184315934</c:v>
                </c:pt>
                <c:pt idx="52">
                  <c:v>1.0726254237432304</c:v>
                </c:pt>
                <c:pt idx="53">
                  <c:v>0.96713423729311609</c:v>
                </c:pt>
                <c:pt idx="54">
                  <c:v>0.99742163263317773</c:v>
                </c:pt>
                <c:pt idx="55">
                  <c:v>0.96181328272643218</c:v>
                </c:pt>
                <c:pt idx="56">
                  <c:v>0.9851196436690598</c:v>
                </c:pt>
                <c:pt idx="57">
                  <c:v>1.0496525286181333</c:v>
                </c:pt>
                <c:pt idx="58">
                  <c:v>0.93303010819370957</c:v>
                </c:pt>
                <c:pt idx="59">
                  <c:v>1.0015174627832819</c:v>
                </c:pt>
                <c:pt idx="60">
                  <c:v>0.92225046317918791</c:v>
                </c:pt>
                <c:pt idx="61">
                  <c:v>1.015765877225812</c:v>
                </c:pt>
                <c:pt idx="62">
                  <c:v>1.0136019740403144</c:v>
                </c:pt>
                <c:pt idx="63">
                  <c:v>1.0375426449619407</c:v>
                </c:pt>
                <c:pt idx="64">
                  <c:v>1.0610991052677161</c:v>
                </c:pt>
                <c:pt idx="65">
                  <c:v>1.0667933965648961</c:v>
                </c:pt>
                <c:pt idx="66">
                  <c:v>1.0297134475068745</c:v>
                </c:pt>
                <c:pt idx="67">
                  <c:v>1.0839088921124993</c:v>
                </c:pt>
                <c:pt idx="68">
                  <c:v>0.90974187039333898</c:v>
                </c:pt>
                <c:pt idx="69">
                  <c:v>0.96981646234716656</c:v>
                </c:pt>
                <c:pt idx="70">
                  <c:v>1.0004083264771475</c:v>
                </c:pt>
                <c:pt idx="71">
                  <c:v>0.92787226190733951</c:v>
                </c:pt>
                <c:pt idx="72">
                  <c:v>0.94423383473704747</c:v>
                </c:pt>
                <c:pt idx="73">
                  <c:v>1.0792222475248139</c:v>
                </c:pt>
                <c:pt idx="74">
                  <c:v>1.1098539825677605</c:v>
                </c:pt>
              </c:numCache>
            </c:numRef>
          </c:val>
          <c:smooth val="0"/>
        </c:ser>
        <c:ser>
          <c:idx val="24"/>
          <c:order val="24"/>
          <c:tx>
            <c:strRef>
              <c:f>Anomalies!$Z$6</c:f>
              <c:strCache>
                <c:ptCount val="1"/>
                <c:pt idx="0">
                  <c:v>MPI.ESM.MR_2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Z$7:$Z$81</c:f>
              <c:numCache>
                <c:formatCode>0.00</c:formatCode>
                <c:ptCount val="75"/>
                <c:pt idx="0">
                  <c:v>0.94777872136253571</c:v>
                </c:pt>
                <c:pt idx="1">
                  <c:v>1.1512979842812916</c:v>
                </c:pt>
                <c:pt idx="2">
                  <c:v>1.0251029201166686</c:v>
                </c:pt>
                <c:pt idx="3">
                  <c:v>0.94969614981333661</c:v>
                </c:pt>
                <c:pt idx="4">
                  <c:v>1.0038372249921903</c:v>
                </c:pt>
                <c:pt idx="5">
                  <c:v>1.1394273261028924</c:v>
                </c:pt>
                <c:pt idx="6">
                  <c:v>0.88937145849636123</c:v>
                </c:pt>
                <c:pt idx="7">
                  <c:v>1.071991113764232</c:v>
                </c:pt>
                <c:pt idx="8">
                  <c:v>0.98819332859586351</c:v>
                </c:pt>
                <c:pt idx="9">
                  <c:v>0.98034600799854021</c:v>
                </c:pt>
                <c:pt idx="10">
                  <c:v>0.96214674854396265</c:v>
                </c:pt>
                <c:pt idx="11">
                  <c:v>0.95229138378455314</c:v>
                </c:pt>
                <c:pt idx="12">
                  <c:v>1.0748799426400133</c:v>
                </c:pt>
                <c:pt idx="13">
                  <c:v>1.0484781489998733</c:v>
                </c:pt>
                <c:pt idx="14">
                  <c:v>0.90593963514779996</c:v>
                </c:pt>
                <c:pt idx="15">
                  <c:v>0.83635764276589897</c:v>
                </c:pt>
                <c:pt idx="16">
                  <c:v>1.0017095680912069</c:v>
                </c:pt>
                <c:pt idx="17">
                  <c:v>1.0869282076125319</c:v>
                </c:pt>
                <c:pt idx="18">
                  <c:v>1.2225255579801368</c:v>
                </c:pt>
                <c:pt idx="19">
                  <c:v>0.93313159779034938</c:v>
                </c:pt>
                <c:pt idx="20">
                  <c:v>1.0399059027122661</c:v>
                </c:pt>
                <c:pt idx="21">
                  <c:v>0.93172161732274716</c:v>
                </c:pt>
                <c:pt idx="22">
                  <c:v>1.035255504409095</c:v>
                </c:pt>
                <c:pt idx="23">
                  <c:v>1.0847643044270345</c:v>
                </c:pt>
                <c:pt idx="24">
                  <c:v>0.99974864409898911</c:v>
                </c:pt>
                <c:pt idx="25">
                  <c:v>1.0079548029130028</c:v>
                </c:pt>
                <c:pt idx="26">
                  <c:v>1.0633427502791448</c:v>
                </c:pt>
                <c:pt idx="27">
                  <c:v>1.0238632971862831</c:v>
                </c:pt>
                <c:pt idx="28">
                  <c:v>1.0170526203260659</c:v>
                </c:pt>
                <c:pt idx="29">
                  <c:v>1.0097961141663239</c:v>
                </c:pt>
                <c:pt idx="30">
                  <c:v>0.92378368101413832</c:v>
                </c:pt>
                <c:pt idx="31">
                  <c:v>0.9992230729735333</c:v>
                </c:pt>
                <c:pt idx="32">
                  <c:v>0.98615628740616579</c:v>
                </c:pt>
                <c:pt idx="33">
                  <c:v>1.0653761668403912</c:v>
                </c:pt>
                <c:pt idx="34">
                  <c:v>0.96265782115561294</c:v>
                </c:pt>
                <c:pt idx="35">
                  <c:v>1.0194086288194886</c:v>
                </c:pt>
                <c:pt idx="36">
                  <c:v>1.0487971163035983</c:v>
                </c:pt>
                <c:pt idx="37">
                  <c:v>1.0394890704403528</c:v>
                </c:pt>
                <c:pt idx="38">
                  <c:v>1.0818319800098359</c:v>
                </c:pt>
                <c:pt idx="39">
                  <c:v>0.97775802328422667</c:v>
                </c:pt>
                <c:pt idx="40">
                  <c:v>0.96116447423362816</c:v>
                </c:pt>
                <c:pt idx="41">
                  <c:v>1.0063635910228297</c:v>
                </c:pt>
                <c:pt idx="42">
                  <c:v>1.0052617039735983</c:v>
                </c:pt>
                <c:pt idx="43">
                  <c:v>0.97918250226563452</c:v>
                </c:pt>
                <c:pt idx="44">
                  <c:v>0.9157188827097299</c:v>
                </c:pt>
                <c:pt idx="45">
                  <c:v>0.87652577526453035</c:v>
                </c:pt>
                <c:pt idx="46">
                  <c:v>0.93953631626400769</c:v>
                </c:pt>
                <c:pt idx="47">
                  <c:v>1.0188033158681016</c:v>
                </c:pt>
                <c:pt idx="48">
                  <c:v>1.0719838645073292</c:v>
                </c:pt>
                <c:pt idx="49">
                  <c:v>1.0663729396645316</c:v>
                </c:pt>
                <c:pt idx="50">
                  <c:v>0.87576097866128078</c:v>
                </c:pt>
                <c:pt idx="51">
                  <c:v>1.0375571434757462</c:v>
                </c:pt>
                <c:pt idx="52">
                  <c:v>1.0045222797695086</c:v>
                </c:pt>
                <c:pt idx="53">
                  <c:v>1.0047035111920797</c:v>
                </c:pt>
                <c:pt idx="54">
                  <c:v>1.1992808157211834</c:v>
                </c:pt>
                <c:pt idx="55">
                  <c:v>1.0696967239544835</c:v>
                </c:pt>
                <c:pt idx="56">
                  <c:v>1.0470717931607225</c:v>
                </c:pt>
                <c:pt idx="57">
                  <c:v>0.99059283263070319</c:v>
                </c:pt>
                <c:pt idx="58">
                  <c:v>0.9337767816547019</c:v>
                </c:pt>
                <c:pt idx="59">
                  <c:v>1.0245845982481159</c:v>
                </c:pt>
                <c:pt idx="60">
                  <c:v>0.94769897953660454</c:v>
                </c:pt>
                <c:pt idx="61">
                  <c:v>0.94123264237927196</c:v>
                </c:pt>
                <c:pt idx="62">
                  <c:v>1.03383827468459</c:v>
                </c:pt>
                <c:pt idx="63">
                  <c:v>0.95453140416753035</c:v>
                </c:pt>
                <c:pt idx="64">
                  <c:v>1.0328306279750952</c:v>
                </c:pt>
                <c:pt idx="65">
                  <c:v>1.0107602653344017</c:v>
                </c:pt>
                <c:pt idx="66">
                  <c:v>1.0671051146117183</c:v>
                </c:pt>
                <c:pt idx="67">
                  <c:v>1.0939309897806744</c:v>
                </c:pt>
                <c:pt idx="68">
                  <c:v>0.96156680799173555</c:v>
                </c:pt>
                <c:pt idx="69">
                  <c:v>1.1123259791716287</c:v>
                </c:pt>
                <c:pt idx="70">
                  <c:v>0.92711108993254143</c:v>
                </c:pt>
                <c:pt idx="71">
                  <c:v>1.0622408632299134</c:v>
                </c:pt>
                <c:pt idx="72">
                  <c:v>0.99587029165597019</c:v>
                </c:pt>
                <c:pt idx="73">
                  <c:v>1.1488622339619374</c:v>
                </c:pt>
                <c:pt idx="74">
                  <c:v>1.0323340538772507</c:v>
                </c:pt>
              </c:numCache>
            </c:numRef>
          </c:val>
          <c:smooth val="0"/>
        </c:ser>
        <c:ser>
          <c:idx val="25"/>
          <c:order val="25"/>
          <c:tx>
            <c:strRef>
              <c:f>Anomalies!$AA$6</c:f>
              <c:strCache>
                <c:ptCount val="1"/>
                <c:pt idx="0">
                  <c:v>MPI.ESM.MR_2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A$7:$AA$81</c:f>
              <c:numCache>
                <c:formatCode>0.00</c:formatCode>
                <c:ptCount val="75"/>
                <c:pt idx="0">
                  <c:v>0.96565901351338823</c:v>
                </c:pt>
                <c:pt idx="1">
                  <c:v>1.0552815766031878</c:v>
                </c:pt>
                <c:pt idx="2">
                  <c:v>0.97540201479080402</c:v>
                </c:pt>
                <c:pt idx="3">
                  <c:v>0.9949858823138239</c:v>
                </c:pt>
                <c:pt idx="4">
                  <c:v>1.0247694542991381</c:v>
                </c:pt>
                <c:pt idx="5">
                  <c:v>0.97590583814555132</c:v>
                </c:pt>
                <c:pt idx="6">
                  <c:v>0.92524078165160906</c:v>
                </c:pt>
                <c:pt idx="7">
                  <c:v>1.0078134424033975</c:v>
                </c:pt>
                <c:pt idx="8">
                  <c:v>1.0891537294817033</c:v>
                </c:pt>
                <c:pt idx="9">
                  <c:v>0.99581229760074741</c:v>
                </c:pt>
                <c:pt idx="10">
                  <c:v>1.0215834058903404</c:v>
                </c:pt>
                <c:pt idx="11">
                  <c:v>0.97452847933401199</c:v>
                </c:pt>
                <c:pt idx="12">
                  <c:v>1.1254145125097046</c:v>
                </c:pt>
                <c:pt idx="13">
                  <c:v>1.0693886305361127</c:v>
                </c:pt>
                <c:pt idx="14">
                  <c:v>0.95678229843586182</c:v>
                </c:pt>
                <c:pt idx="15">
                  <c:v>0.93579569970214271</c:v>
                </c:pt>
                <c:pt idx="16">
                  <c:v>0.92703497273506164</c:v>
                </c:pt>
                <c:pt idx="17">
                  <c:v>1.1042213099542546</c:v>
                </c:pt>
                <c:pt idx="18">
                  <c:v>1.0261830593951917</c:v>
                </c:pt>
                <c:pt idx="19">
                  <c:v>1.0001835995131594</c:v>
                </c:pt>
                <c:pt idx="20">
                  <c:v>0.95613711457150907</c:v>
                </c:pt>
                <c:pt idx="21">
                  <c:v>0.90810353833329738</c:v>
                </c:pt>
                <c:pt idx="22">
                  <c:v>1.0175926899653276</c:v>
                </c:pt>
                <c:pt idx="23">
                  <c:v>0.93335632475433739</c:v>
                </c:pt>
                <c:pt idx="24">
                  <c:v>1.0044497872004801</c:v>
                </c:pt>
                <c:pt idx="25">
                  <c:v>0.92389966912458366</c:v>
                </c:pt>
                <c:pt idx="26">
                  <c:v>1.1832418348236518</c:v>
                </c:pt>
                <c:pt idx="27">
                  <c:v>1.0122354891141294</c:v>
                </c:pt>
                <c:pt idx="28">
                  <c:v>0.99508012265356072</c:v>
                </c:pt>
                <c:pt idx="29">
                  <c:v>1.0009338976026032</c:v>
                </c:pt>
                <c:pt idx="30">
                  <c:v>0.95383185087640643</c:v>
                </c:pt>
                <c:pt idx="31">
                  <c:v>1.0087848428283779</c:v>
                </c:pt>
                <c:pt idx="32">
                  <c:v>1.025650239012833</c:v>
                </c:pt>
                <c:pt idx="33">
                  <c:v>0.98428235449678192</c:v>
                </c:pt>
                <c:pt idx="34">
                  <c:v>0.95826114684404096</c:v>
                </c:pt>
                <c:pt idx="35">
                  <c:v>1.0803567562301082</c:v>
                </c:pt>
                <c:pt idx="36">
                  <c:v>0.98820782710966926</c:v>
                </c:pt>
                <c:pt idx="37">
                  <c:v>1.062791806754529</c:v>
                </c:pt>
                <c:pt idx="38">
                  <c:v>1.0609432462443051</c:v>
                </c:pt>
                <c:pt idx="39">
                  <c:v>0.99799069930005069</c:v>
                </c:pt>
                <c:pt idx="40">
                  <c:v>0.94378438080907134</c:v>
                </c:pt>
                <c:pt idx="41">
                  <c:v>1.018400982109994</c:v>
                </c:pt>
                <c:pt idx="42">
                  <c:v>0.95695265597307855</c:v>
                </c:pt>
                <c:pt idx="43">
                  <c:v>0.94375538378146007</c:v>
                </c:pt>
                <c:pt idx="44">
                  <c:v>0.86219761899606884</c:v>
                </c:pt>
                <c:pt idx="45">
                  <c:v>0.85337164871686233</c:v>
                </c:pt>
                <c:pt idx="46">
                  <c:v>0.97752967169178728</c:v>
                </c:pt>
                <c:pt idx="47">
                  <c:v>0.94145374471480858</c:v>
                </c:pt>
                <c:pt idx="48">
                  <c:v>1.0815528836190766</c:v>
                </c:pt>
                <c:pt idx="49">
                  <c:v>1.0641836640798743</c:v>
                </c:pt>
                <c:pt idx="50">
                  <c:v>0.98676522498600427</c:v>
                </c:pt>
                <c:pt idx="51">
                  <c:v>1.1819949626363637</c:v>
                </c:pt>
                <c:pt idx="52">
                  <c:v>1.0377492487836717</c:v>
                </c:pt>
                <c:pt idx="53">
                  <c:v>1.0567133048414985</c:v>
                </c:pt>
                <c:pt idx="54">
                  <c:v>1.0407250687422871</c:v>
                </c:pt>
                <c:pt idx="55">
                  <c:v>1.0635094831879102</c:v>
                </c:pt>
                <c:pt idx="56">
                  <c:v>1.110981242016152</c:v>
                </c:pt>
                <c:pt idx="57">
                  <c:v>1.0572823715083715</c:v>
                </c:pt>
                <c:pt idx="58">
                  <c:v>0.96602510098698169</c:v>
                </c:pt>
                <c:pt idx="59">
                  <c:v>0.95257772943221519</c:v>
                </c:pt>
                <c:pt idx="60">
                  <c:v>1.0160413489881199</c:v>
                </c:pt>
                <c:pt idx="61">
                  <c:v>0.88113992728318746</c:v>
                </c:pt>
                <c:pt idx="62">
                  <c:v>1.0351902610969692</c:v>
                </c:pt>
                <c:pt idx="63">
                  <c:v>1.0044715349711886</c:v>
                </c:pt>
                <c:pt idx="64">
                  <c:v>1.0055842959057746</c:v>
                </c:pt>
                <c:pt idx="65">
                  <c:v>0.90881396550977556</c:v>
                </c:pt>
                <c:pt idx="66">
                  <c:v>1.1176795553943752</c:v>
                </c:pt>
                <c:pt idx="67">
                  <c:v>1.0574781014447481</c:v>
                </c:pt>
                <c:pt idx="68">
                  <c:v>0.96891392986276303</c:v>
                </c:pt>
                <c:pt idx="69">
                  <c:v>1.05730411927908</c:v>
                </c:pt>
                <c:pt idx="70">
                  <c:v>0.85746022961006363</c:v>
                </c:pt>
                <c:pt idx="71">
                  <c:v>0.93542961222854937</c:v>
                </c:pt>
                <c:pt idx="72">
                  <c:v>0.94270424153054833</c:v>
                </c:pt>
                <c:pt idx="73">
                  <c:v>1.0773338161016244</c:v>
                </c:pt>
                <c:pt idx="74">
                  <c:v>1.1055769209950854</c:v>
                </c:pt>
              </c:numCache>
            </c:numRef>
          </c:val>
          <c:smooth val="0"/>
        </c:ser>
        <c:ser>
          <c:idx val="26"/>
          <c:order val="26"/>
          <c:tx>
            <c:strRef>
              <c:f>Anomalies!$AB$6</c:f>
              <c:strCache>
                <c:ptCount val="1"/>
                <c:pt idx="0">
                  <c:v>MPI.ESM.MR_2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B$7:$AB$81</c:f>
              <c:numCache>
                <c:formatCode>0.00</c:formatCode>
                <c:ptCount val="75"/>
                <c:pt idx="0">
                  <c:v>0.97340846914252321</c:v>
                </c:pt>
                <c:pt idx="1">
                  <c:v>1.0376296360447745</c:v>
                </c:pt>
                <c:pt idx="2">
                  <c:v>0.95311417444302537</c:v>
                </c:pt>
                <c:pt idx="3">
                  <c:v>0.94502400373945683</c:v>
                </c:pt>
                <c:pt idx="4">
                  <c:v>0.94900022115066396</c:v>
                </c:pt>
                <c:pt idx="5">
                  <c:v>1.0482389235220797</c:v>
                </c:pt>
                <c:pt idx="6">
                  <c:v>0.85453877907821951</c:v>
                </c:pt>
                <c:pt idx="7">
                  <c:v>1.0810128139798152</c:v>
                </c:pt>
                <c:pt idx="8">
                  <c:v>1.1031556691895372</c:v>
                </c:pt>
                <c:pt idx="9">
                  <c:v>1.0498301354122528</c:v>
                </c:pt>
                <c:pt idx="10">
                  <c:v>0.98795410311806986</c:v>
                </c:pt>
                <c:pt idx="11">
                  <c:v>0.97638066447268723</c:v>
                </c:pt>
                <c:pt idx="12">
                  <c:v>1.0161319646994054</c:v>
                </c:pt>
                <c:pt idx="13">
                  <c:v>1.0016986942058528</c:v>
                </c:pt>
                <c:pt idx="14">
                  <c:v>0.94829704323108877</c:v>
                </c:pt>
                <c:pt idx="15">
                  <c:v>1.0323920479324735</c:v>
                </c:pt>
                <c:pt idx="16">
                  <c:v>1.0749923061220075</c:v>
                </c:pt>
                <c:pt idx="17">
                  <c:v>1.1101113311878112</c:v>
                </c:pt>
                <c:pt idx="18">
                  <c:v>1.094220960056788</c:v>
                </c:pt>
                <c:pt idx="19">
                  <c:v>0.94069982199691338</c:v>
                </c:pt>
                <c:pt idx="20">
                  <c:v>0.99411959611393441</c:v>
                </c:pt>
                <c:pt idx="21">
                  <c:v>0.90493198843830525</c:v>
                </c:pt>
                <c:pt idx="22">
                  <c:v>1.022442442833327</c:v>
                </c:pt>
                <c:pt idx="23">
                  <c:v>1.0134569889022578</c:v>
                </c:pt>
                <c:pt idx="24">
                  <c:v>1.0604539214033635</c:v>
                </c:pt>
                <c:pt idx="25">
                  <c:v>1.0806865974191875</c:v>
                </c:pt>
                <c:pt idx="26">
                  <c:v>1.1681887528649066</c:v>
                </c:pt>
                <c:pt idx="27">
                  <c:v>1.0714546687534219</c:v>
                </c:pt>
                <c:pt idx="28">
                  <c:v>1.0388873821174174</c:v>
                </c:pt>
                <c:pt idx="29">
                  <c:v>1.0729625141892123</c:v>
                </c:pt>
                <c:pt idx="30">
                  <c:v>1.0030941761596492</c:v>
                </c:pt>
                <c:pt idx="31">
                  <c:v>0.95814153410514413</c:v>
                </c:pt>
                <c:pt idx="32">
                  <c:v>1.0349220385915643</c:v>
                </c:pt>
                <c:pt idx="33">
                  <c:v>0.89905284109010286</c:v>
                </c:pt>
                <c:pt idx="34">
                  <c:v>1.0049681090690332</c:v>
                </c:pt>
                <c:pt idx="35">
                  <c:v>1.0429179689553958</c:v>
                </c:pt>
                <c:pt idx="36">
                  <c:v>0.96991070268690338</c:v>
                </c:pt>
                <c:pt idx="37">
                  <c:v>0.99654084791948283</c:v>
                </c:pt>
                <c:pt idx="38">
                  <c:v>1.0410875315874291</c:v>
                </c:pt>
                <c:pt idx="39">
                  <c:v>1.0944783086768388</c:v>
                </c:pt>
                <c:pt idx="40">
                  <c:v>0.9808317082110305</c:v>
                </c:pt>
                <c:pt idx="41">
                  <c:v>0.95031958590698085</c:v>
                </c:pt>
                <c:pt idx="42">
                  <c:v>0.95909118675941607</c:v>
                </c:pt>
                <c:pt idx="43">
                  <c:v>1.0722158407282198</c:v>
                </c:pt>
                <c:pt idx="44">
                  <c:v>0.97238632391922286</c:v>
                </c:pt>
                <c:pt idx="45">
                  <c:v>0.93578482581678835</c:v>
                </c:pt>
                <c:pt idx="46">
                  <c:v>1.0190606644881524</c:v>
                </c:pt>
                <c:pt idx="47">
                  <c:v>1.0123514772245747</c:v>
                </c:pt>
                <c:pt idx="48">
                  <c:v>1.0442953277669353</c:v>
                </c:pt>
                <c:pt idx="49">
                  <c:v>1.0259945787157179</c:v>
                </c:pt>
                <c:pt idx="50">
                  <c:v>0.9590078203050334</c:v>
                </c:pt>
                <c:pt idx="51">
                  <c:v>0.97521353411133016</c:v>
                </c:pt>
                <c:pt idx="52">
                  <c:v>1.0391084844529539</c:v>
                </c:pt>
                <c:pt idx="53">
                  <c:v>1.1368248428747731</c:v>
                </c:pt>
                <c:pt idx="54">
                  <c:v>1.0191222831718265</c:v>
                </c:pt>
                <c:pt idx="55">
                  <c:v>1.0289196538760135</c:v>
                </c:pt>
                <c:pt idx="56">
                  <c:v>1.0960731451954633</c:v>
                </c:pt>
                <c:pt idx="57">
                  <c:v>1.031014689120934</c:v>
                </c:pt>
                <c:pt idx="58">
                  <c:v>0.90181118334163313</c:v>
                </c:pt>
                <c:pt idx="59">
                  <c:v>1.0228302780776286</c:v>
                </c:pt>
                <c:pt idx="60">
                  <c:v>1.0894763214138798</c:v>
                </c:pt>
                <c:pt idx="61">
                  <c:v>0.96342986701576538</c:v>
                </c:pt>
                <c:pt idx="62">
                  <c:v>1.039844284028592</c:v>
                </c:pt>
                <c:pt idx="63">
                  <c:v>1.0412180182116799</c:v>
                </c:pt>
                <c:pt idx="64">
                  <c:v>1.0418668267044842</c:v>
                </c:pt>
                <c:pt idx="65">
                  <c:v>0.97573910523678598</c:v>
                </c:pt>
                <c:pt idx="66">
                  <c:v>0.99196656681379125</c:v>
                </c:pt>
                <c:pt idx="67">
                  <c:v>1.0259547078027524</c:v>
                </c:pt>
                <c:pt idx="68">
                  <c:v>0.90388809544429638</c:v>
                </c:pt>
                <c:pt idx="69">
                  <c:v>1.0087087256308982</c:v>
                </c:pt>
                <c:pt idx="70">
                  <c:v>0.97297351372835295</c:v>
                </c:pt>
                <c:pt idx="71">
                  <c:v>1.0888057651503671</c:v>
                </c:pt>
                <c:pt idx="72">
                  <c:v>0.96981283771871507</c:v>
                </c:pt>
                <c:pt idx="73">
                  <c:v>1.096000652626435</c:v>
                </c:pt>
                <c:pt idx="74">
                  <c:v>1.1137613320383908</c:v>
                </c:pt>
              </c:numCache>
            </c:numRef>
          </c:val>
          <c:smooth val="0"/>
        </c:ser>
        <c:ser>
          <c:idx val="27"/>
          <c:order val="27"/>
          <c:tx>
            <c:strRef>
              <c:f>Anomalies!$AC$6</c:f>
              <c:strCache>
                <c:ptCount val="1"/>
                <c:pt idx="0">
                  <c:v>MPI.ESM.MR_2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C$7:$AC$81</c:f>
              <c:numCache>
                <c:formatCode>0.00</c:formatCode>
                <c:ptCount val="75"/>
                <c:pt idx="0">
                  <c:v>1.0078243162887517</c:v>
                </c:pt>
                <c:pt idx="1">
                  <c:v>0.95902231881883904</c:v>
                </c:pt>
                <c:pt idx="2">
                  <c:v>0.95332077826475614</c:v>
                </c:pt>
                <c:pt idx="3">
                  <c:v>0.95644520798987975</c:v>
                </c:pt>
                <c:pt idx="4">
                  <c:v>1.0430339570658413</c:v>
                </c:pt>
                <c:pt idx="5">
                  <c:v>0.98287237402917971</c:v>
                </c:pt>
                <c:pt idx="6">
                  <c:v>0.92557062284068814</c:v>
                </c:pt>
                <c:pt idx="7">
                  <c:v>1.1078205660065141</c:v>
                </c:pt>
                <c:pt idx="8">
                  <c:v>0.99749412520220604</c:v>
                </c:pt>
                <c:pt idx="9">
                  <c:v>1.1681815036080037</c:v>
                </c:pt>
                <c:pt idx="10">
                  <c:v>1.04811206152628</c:v>
                </c:pt>
                <c:pt idx="11">
                  <c:v>0.95564778973056752</c:v>
                </c:pt>
                <c:pt idx="12">
                  <c:v>1.0033442755227973</c:v>
                </c:pt>
                <c:pt idx="13">
                  <c:v>1.059826860681268</c:v>
                </c:pt>
                <c:pt idx="14">
                  <c:v>0.74472703551401309</c:v>
                </c:pt>
                <c:pt idx="15">
                  <c:v>1.0404967171498476</c:v>
                </c:pt>
                <c:pt idx="16">
                  <c:v>0.97430737699847525</c:v>
                </c:pt>
                <c:pt idx="17">
                  <c:v>1.1081866534801075</c:v>
                </c:pt>
                <c:pt idx="18">
                  <c:v>1.0242185107745223</c:v>
                </c:pt>
                <c:pt idx="19">
                  <c:v>0.97758041649010718</c:v>
                </c:pt>
                <c:pt idx="20">
                  <c:v>0.97884541181965257</c:v>
                </c:pt>
                <c:pt idx="21">
                  <c:v>0.94310657528865594</c:v>
                </c:pt>
                <c:pt idx="22">
                  <c:v>1.0200610619407442</c:v>
                </c:pt>
                <c:pt idx="23">
                  <c:v>1.0737925541045874</c:v>
                </c:pt>
                <c:pt idx="24">
                  <c:v>0.99367739144286138</c:v>
                </c:pt>
                <c:pt idx="25">
                  <c:v>0.99793995450173067</c:v>
                </c:pt>
                <c:pt idx="26">
                  <c:v>0.94873924790216191</c:v>
                </c:pt>
                <c:pt idx="27">
                  <c:v>1.010227444952043</c:v>
                </c:pt>
                <c:pt idx="28">
                  <c:v>1.0485977617387703</c:v>
                </c:pt>
                <c:pt idx="29">
                  <c:v>0.86158868141623046</c:v>
                </c:pt>
                <c:pt idx="30">
                  <c:v>0.97166139822893893</c:v>
                </c:pt>
                <c:pt idx="31">
                  <c:v>0.95779719440225919</c:v>
                </c:pt>
                <c:pt idx="32">
                  <c:v>0.9681382593741592</c:v>
                </c:pt>
                <c:pt idx="33">
                  <c:v>1.0337404097164014</c:v>
                </c:pt>
                <c:pt idx="34">
                  <c:v>0.994703161294613</c:v>
                </c:pt>
                <c:pt idx="35">
                  <c:v>1.0401668759607683</c:v>
                </c:pt>
                <c:pt idx="36">
                  <c:v>0.9506603009814143</c:v>
                </c:pt>
                <c:pt idx="37">
                  <c:v>1.0178029184155097</c:v>
                </c:pt>
                <c:pt idx="38">
                  <c:v>1.0844018415818926</c:v>
                </c:pt>
                <c:pt idx="39">
                  <c:v>1.0608236335054084</c:v>
                </c:pt>
                <c:pt idx="40">
                  <c:v>1.0362087816918182</c:v>
                </c:pt>
                <c:pt idx="41">
                  <c:v>0.97544551033222104</c:v>
                </c:pt>
                <c:pt idx="42">
                  <c:v>0.88820432813500405</c:v>
                </c:pt>
                <c:pt idx="43">
                  <c:v>0.98370241394455482</c:v>
                </c:pt>
                <c:pt idx="44">
                  <c:v>0.88058535913012015</c:v>
                </c:pt>
                <c:pt idx="45">
                  <c:v>1.0094807714910505</c:v>
                </c:pt>
                <c:pt idx="46">
                  <c:v>0.91483809799603488</c:v>
                </c:pt>
                <c:pt idx="47">
                  <c:v>0.975583246213375</c:v>
                </c:pt>
                <c:pt idx="48">
                  <c:v>1.1296662016832195</c:v>
                </c:pt>
                <c:pt idx="49">
                  <c:v>1.0675509439112429</c:v>
                </c:pt>
                <c:pt idx="50">
                  <c:v>0.97738831118218195</c:v>
                </c:pt>
                <c:pt idx="51">
                  <c:v>1.1068056700401168</c:v>
                </c:pt>
                <c:pt idx="52">
                  <c:v>1.0264839035566595</c:v>
                </c:pt>
                <c:pt idx="53">
                  <c:v>1.0451543647099217</c:v>
                </c:pt>
                <c:pt idx="54">
                  <c:v>1.0793599834059677</c:v>
                </c:pt>
                <c:pt idx="55">
                  <c:v>0.96777942115746884</c:v>
                </c:pt>
                <c:pt idx="56">
                  <c:v>1.126965853486912</c:v>
                </c:pt>
                <c:pt idx="57">
                  <c:v>0.99065807594282895</c:v>
                </c:pt>
                <c:pt idx="58">
                  <c:v>0.98843980333056014</c:v>
                </c:pt>
                <c:pt idx="59">
                  <c:v>0.91889768186162479</c:v>
                </c:pt>
                <c:pt idx="60">
                  <c:v>1.0175709421946191</c:v>
                </c:pt>
                <c:pt idx="61">
                  <c:v>0.88753739649994301</c:v>
                </c:pt>
                <c:pt idx="62">
                  <c:v>1.0857683265080778</c:v>
                </c:pt>
                <c:pt idx="63">
                  <c:v>1.0987408717357081</c:v>
                </c:pt>
                <c:pt idx="64">
                  <c:v>1.078341462811119</c:v>
                </c:pt>
                <c:pt idx="65">
                  <c:v>0.98541686320207622</c:v>
                </c:pt>
                <c:pt idx="66">
                  <c:v>0.98339069589773265</c:v>
                </c:pt>
                <c:pt idx="67">
                  <c:v>1.0771779570782132</c:v>
                </c:pt>
                <c:pt idx="68">
                  <c:v>0.96398443516883248</c:v>
                </c:pt>
                <c:pt idx="69">
                  <c:v>1.0683882330835208</c:v>
                </c:pt>
                <c:pt idx="70">
                  <c:v>1.0316163774438698</c:v>
                </c:pt>
                <c:pt idx="71">
                  <c:v>0.97924412094930868</c:v>
                </c:pt>
                <c:pt idx="72">
                  <c:v>0.98917922753464971</c:v>
                </c:pt>
                <c:pt idx="73">
                  <c:v>1.1358244454221815</c:v>
                </c:pt>
                <c:pt idx="74">
                  <c:v>1.0827055154666281</c:v>
                </c:pt>
              </c:numCache>
            </c:numRef>
          </c:val>
          <c:smooth val="0"/>
        </c:ser>
        <c:ser>
          <c:idx val="28"/>
          <c:order val="28"/>
          <c:tx>
            <c:strRef>
              <c:f>Anomalies!$AD$6</c:f>
              <c:strCache>
                <c:ptCount val="1"/>
                <c:pt idx="0">
                  <c:v>MPI.ESM.MR_2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D$7:$AD$81</c:f>
              <c:numCache>
                <c:formatCode>0.00</c:formatCode>
                <c:ptCount val="75"/>
                <c:pt idx="0">
                  <c:v>0.98724730057004295</c:v>
                </c:pt>
                <c:pt idx="1">
                  <c:v>1.0504861931619598</c:v>
                </c:pt>
                <c:pt idx="2">
                  <c:v>1.0162407035529479</c:v>
                </c:pt>
                <c:pt idx="3">
                  <c:v>0.93802484619976578</c:v>
                </c:pt>
                <c:pt idx="4">
                  <c:v>0.96538716637953181</c:v>
                </c:pt>
                <c:pt idx="5">
                  <c:v>1.0337114126887901</c:v>
                </c:pt>
                <c:pt idx="6">
                  <c:v>0.95752172263995139</c:v>
                </c:pt>
                <c:pt idx="7">
                  <c:v>0.99975951798434326</c:v>
                </c:pt>
                <c:pt idx="8">
                  <c:v>1.1154359103829465</c:v>
                </c:pt>
                <c:pt idx="9">
                  <c:v>1.0872290517739998</c:v>
                </c:pt>
                <c:pt idx="10">
                  <c:v>1.0056277914471916</c:v>
                </c:pt>
                <c:pt idx="11">
                  <c:v>0.92721982878608411</c:v>
                </c:pt>
                <c:pt idx="12">
                  <c:v>0.92019529884723295</c:v>
                </c:pt>
                <c:pt idx="13">
                  <c:v>1.0715634076069644</c:v>
                </c:pt>
                <c:pt idx="14">
                  <c:v>0.96774317487295447</c:v>
                </c:pt>
                <c:pt idx="15">
                  <c:v>0.9971026653294528</c:v>
                </c:pt>
                <c:pt idx="16">
                  <c:v>0.94577067720044927</c:v>
                </c:pt>
                <c:pt idx="17">
                  <c:v>1.0005279392160442</c:v>
                </c:pt>
                <c:pt idx="18">
                  <c:v>1.0377021286138031</c:v>
                </c:pt>
                <c:pt idx="19">
                  <c:v>0.94199743898252153</c:v>
                </c:pt>
                <c:pt idx="20">
                  <c:v>1.0173425906021796</c:v>
                </c:pt>
                <c:pt idx="21">
                  <c:v>0.96791353241017131</c:v>
                </c:pt>
                <c:pt idx="22">
                  <c:v>1.0332039647055915</c:v>
                </c:pt>
                <c:pt idx="23">
                  <c:v>0.93311709927654374</c:v>
                </c:pt>
                <c:pt idx="24">
                  <c:v>0.94387499652035678</c:v>
                </c:pt>
                <c:pt idx="25">
                  <c:v>0.98047649462279141</c:v>
                </c:pt>
                <c:pt idx="26">
                  <c:v>1.0213151833849354</c:v>
                </c:pt>
                <c:pt idx="27">
                  <c:v>0.97278865767733047</c:v>
                </c:pt>
                <c:pt idx="28">
                  <c:v>1.0591563044177554</c:v>
                </c:pt>
                <c:pt idx="29">
                  <c:v>0.8996726525552956</c:v>
                </c:pt>
                <c:pt idx="30">
                  <c:v>0.91833948908010621</c:v>
                </c:pt>
                <c:pt idx="31">
                  <c:v>0.93422261095422654</c:v>
                </c:pt>
                <c:pt idx="32">
                  <c:v>0.98483329802139763</c:v>
                </c:pt>
                <c:pt idx="33">
                  <c:v>0.97170126914190469</c:v>
                </c:pt>
                <c:pt idx="34">
                  <c:v>1.0043555468607432</c:v>
                </c:pt>
                <c:pt idx="35">
                  <c:v>1.1317213660151746</c:v>
                </c:pt>
                <c:pt idx="36">
                  <c:v>1.0503230848816458</c:v>
                </c:pt>
                <c:pt idx="37">
                  <c:v>0.95994297444549959</c:v>
                </c:pt>
                <c:pt idx="38">
                  <c:v>1.0607148946518656</c:v>
                </c:pt>
                <c:pt idx="39">
                  <c:v>1.0628715485804605</c:v>
                </c:pt>
                <c:pt idx="40">
                  <c:v>0.98351393326508096</c:v>
                </c:pt>
                <c:pt idx="41">
                  <c:v>1.0080562925096428</c:v>
                </c:pt>
                <c:pt idx="42">
                  <c:v>0.9473256428061082</c:v>
                </c:pt>
                <c:pt idx="43">
                  <c:v>0.89861788567593237</c:v>
                </c:pt>
                <c:pt idx="44">
                  <c:v>0.88301023556411984</c:v>
                </c:pt>
                <c:pt idx="45">
                  <c:v>0.98697907806463803</c:v>
                </c:pt>
                <c:pt idx="46">
                  <c:v>0.88103481305809628</c:v>
                </c:pt>
                <c:pt idx="47">
                  <c:v>0.915062824960023</c:v>
                </c:pt>
                <c:pt idx="48">
                  <c:v>1.1488549847050347</c:v>
                </c:pt>
                <c:pt idx="49">
                  <c:v>1.0796354551682759</c:v>
                </c:pt>
                <c:pt idx="50">
                  <c:v>0.93417549078435824</c:v>
                </c:pt>
                <c:pt idx="51">
                  <c:v>1.1136815902124595</c:v>
                </c:pt>
                <c:pt idx="52">
                  <c:v>1.0257734763801813</c:v>
                </c:pt>
                <c:pt idx="53">
                  <c:v>1.0966530857476904</c:v>
                </c:pt>
                <c:pt idx="54">
                  <c:v>0.99803057021301611</c:v>
                </c:pt>
                <c:pt idx="55">
                  <c:v>0.95810166319217849</c:v>
                </c:pt>
                <c:pt idx="56">
                  <c:v>1.0747929515571792</c:v>
                </c:pt>
                <c:pt idx="57">
                  <c:v>1.0481664309530512</c:v>
                </c:pt>
                <c:pt idx="58">
                  <c:v>0.92887265935993135</c:v>
                </c:pt>
                <c:pt idx="59">
                  <c:v>0.97561224324098628</c:v>
                </c:pt>
                <c:pt idx="60">
                  <c:v>0.94239614811217765</c:v>
                </c:pt>
                <c:pt idx="61">
                  <c:v>1.0227179145956347</c:v>
                </c:pt>
                <c:pt idx="62">
                  <c:v>1.0408519307380868</c:v>
                </c:pt>
                <c:pt idx="63">
                  <c:v>1.0408628046234409</c:v>
                </c:pt>
                <c:pt idx="64">
                  <c:v>1.0275024241515085</c:v>
                </c:pt>
                <c:pt idx="65">
                  <c:v>1.0278068929414277</c:v>
                </c:pt>
                <c:pt idx="66">
                  <c:v>1.0603923027196893</c:v>
                </c:pt>
                <c:pt idx="67">
                  <c:v>1.0487065005923129</c:v>
                </c:pt>
                <c:pt idx="68">
                  <c:v>1.0071755077959477</c:v>
                </c:pt>
                <c:pt idx="69">
                  <c:v>1.0306486016473406</c:v>
                </c:pt>
                <c:pt idx="70">
                  <c:v>1.0926188742812604</c:v>
                </c:pt>
                <c:pt idx="71">
                  <c:v>1.0251717880572457</c:v>
                </c:pt>
                <c:pt idx="72">
                  <c:v>0.93426248186719218</c:v>
                </c:pt>
                <c:pt idx="73">
                  <c:v>1.0284919477187462</c:v>
                </c:pt>
                <c:pt idx="74">
                  <c:v>1.0162950729797193</c:v>
                </c:pt>
              </c:numCache>
            </c:numRef>
          </c:val>
          <c:smooth val="0"/>
        </c:ser>
        <c:ser>
          <c:idx val="29"/>
          <c:order val="29"/>
          <c:tx>
            <c:strRef>
              <c:f>Anomalies!$AE$6</c:f>
              <c:strCache>
                <c:ptCount val="1"/>
                <c:pt idx="0">
                  <c:v>MPI.ESM.MR_3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E$7:$AE$81</c:f>
              <c:numCache>
                <c:formatCode>0.00</c:formatCode>
                <c:ptCount val="75"/>
                <c:pt idx="0">
                  <c:v>0.89799807421073963</c:v>
                </c:pt>
                <c:pt idx="1">
                  <c:v>1.0716685218320556</c:v>
                </c:pt>
                <c:pt idx="2">
                  <c:v>0.99191944664392295</c:v>
                </c:pt>
                <c:pt idx="3">
                  <c:v>0.93487141944703067</c:v>
                </c:pt>
                <c:pt idx="4">
                  <c:v>1.0539005931631971</c:v>
                </c:pt>
                <c:pt idx="5">
                  <c:v>1.0251246678873771</c:v>
                </c:pt>
                <c:pt idx="6">
                  <c:v>0.9235408309078933</c:v>
                </c:pt>
                <c:pt idx="7">
                  <c:v>1.0025577311488392</c:v>
                </c:pt>
                <c:pt idx="8">
                  <c:v>1.042116926067632</c:v>
                </c:pt>
                <c:pt idx="9">
                  <c:v>1.042167670865952</c:v>
                </c:pt>
                <c:pt idx="10">
                  <c:v>1.0551619638642911</c:v>
                </c:pt>
                <c:pt idx="11">
                  <c:v>1.0143377736159527</c:v>
                </c:pt>
                <c:pt idx="12">
                  <c:v>0.98849779738578281</c:v>
                </c:pt>
                <c:pt idx="13">
                  <c:v>1.0413956250057996</c:v>
                </c:pt>
                <c:pt idx="14">
                  <c:v>0.96229173368201948</c:v>
                </c:pt>
                <c:pt idx="15">
                  <c:v>1.0864352581431387</c:v>
                </c:pt>
                <c:pt idx="16">
                  <c:v>0.90991222793055582</c:v>
                </c:pt>
                <c:pt idx="17">
                  <c:v>1.0966422118623362</c:v>
                </c:pt>
                <c:pt idx="18">
                  <c:v>1.1136453439279452</c:v>
                </c:pt>
                <c:pt idx="19">
                  <c:v>0.92541838844572855</c:v>
                </c:pt>
                <c:pt idx="20">
                  <c:v>0.90673342877866092</c:v>
                </c:pt>
                <c:pt idx="21">
                  <c:v>1.0454189625868753</c:v>
                </c:pt>
                <c:pt idx="22">
                  <c:v>1.0333924453850654</c:v>
                </c:pt>
                <c:pt idx="23">
                  <c:v>0.98460857105740962</c:v>
                </c:pt>
                <c:pt idx="24">
                  <c:v>1.0109886169268409</c:v>
                </c:pt>
                <c:pt idx="25">
                  <c:v>1.0683701099412639</c:v>
                </c:pt>
                <c:pt idx="26">
                  <c:v>1.0620378840366338</c:v>
                </c:pt>
                <c:pt idx="27">
                  <c:v>1.0494060538834369</c:v>
                </c:pt>
                <c:pt idx="28">
                  <c:v>1.0164110610901647</c:v>
                </c:pt>
                <c:pt idx="29">
                  <c:v>1.1053884403156116</c:v>
                </c:pt>
                <c:pt idx="30">
                  <c:v>0.99860326150834056</c:v>
                </c:pt>
                <c:pt idx="31">
                  <c:v>0.9947067859230645</c:v>
                </c:pt>
                <c:pt idx="32">
                  <c:v>0.91338099735856415</c:v>
                </c:pt>
                <c:pt idx="33">
                  <c:v>1.0300432886959536</c:v>
                </c:pt>
                <c:pt idx="34">
                  <c:v>1.0563762143955167</c:v>
                </c:pt>
                <c:pt idx="35">
                  <c:v>1.0129314177768018</c:v>
                </c:pt>
                <c:pt idx="36">
                  <c:v>0.90033233493345388</c:v>
                </c:pt>
                <c:pt idx="37">
                  <c:v>1.0668115197071535</c:v>
                </c:pt>
                <c:pt idx="38">
                  <c:v>1.0426569957068936</c:v>
                </c:pt>
                <c:pt idx="39">
                  <c:v>1.0442482075970667</c:v>
                </c:pt>
                <c:pt idx="40">
                  <c:v>1.0154215375229272</c:v>
                </c:pt>
                <c:pt idx="41">
                  <c:v>0.96891030523431165</c:v>
                </c:pt>
                <c:pt idx="42">
                  <c:v>0.95348026191661861</c:v>
                </c:pt>
                <c:pt idx="43">
                  <c:v>0.99161860248245515</c:v>
                </c:pt>
                <c:pt idx="44">
                  <c:v>0.94532484790092464</c:v>
                </c:pt>
                <c:pt idx="45">
                  <c:v>0.88278550860013194</c:v>
                </c:pt>
                <c:pt idx="46">
                  <c:v>0.96901541945940284</c:v>
                </c:pt>
                <c:pt idx="47">
                  <c:v>0.93475543133658534</c:v>
                </c:pt>
                <c:pt idx="48">
                  <c:v>1.0467455766000948</c:v>
                </c:pt>
                <c:pt idx="49">
                  <c:v>1.0839850093099792</c:v>
                </c:pt>
                <c:pt idx="50">
                  <c:v>0.9720492334732409</c:v>
                </c:pt>
                <c:pt idx="51">
                  <c:v>1.1363173948915744</c:v>
                </c:pt>
                <c:pt idx="52">
                  <c:v>1.0469340572795687</c:v>
                </c:pt>
                <c:pt idx="53">
                  <c:v>1.0791823766118482</c:v>
                </c:pt>
                <c:pt idx="54">
                  <c:v>0.99401810651729483</c:v>
                </c:pt>
                <c:pt idx="55">
                  <c:v>0.90430492771620963</c:v>
                </c:pt>
                <c:pt idx="56">
                  <c:v>1.0246715893309497</c:v>
                </c:pt>
                <c:pt idx="57">
                  <c:v>0.96229535831047097</c:v>
                </c:pt>
                <c:pt idx="58">
                  <c:v>1.0010861319975628</c:v>
                </c:pt>
                <c:pt idx="59">
                  <c:v>0.95684391711953598</c:v>
                </c:pt>
                <c:pt idx="60">
                  <c:v>0.88893287845373947</c:v>
                </c:pt>
                <c:pt idx="61">
                  <c:v>0.97220146786820061</c:v>
                </c:pt>
                <c:pt idx="62">
                  <c:v>0.97032391033036536</c:v>
                </c:pt>
                <c:pt idx="63">
                  <c:v>0.98171974218162816</c:v>
                </c:pt>
                <c:pt idx="64">
                  <c:v>1.0670579944418499</c:v>
                </c:pt>
                <c:pt idx="65">
                  <c:v>0.99318081734501695</c:v>
                </c:pt>
                <c:pt idx="66">
                  <c:v>1.0679786500685104</c:v>
                </c:pt>
                <c:pt idx="67">
                  <c:v>0.92934386105861588</c:v>
                </c:pt>
                <c:pt idx="68">
                  <c:v>0.97297713835680433</c:v>
                </c:pt>
                <c:pt idx="69">
                  <c:v>0.98797585088877837</c:v>
                </c:pt>
                <c:pt idx="70">
                  <c:v>0.96577137699538218</c:v>
                </c:pt>
                <c:pt idx="71">
                  <c:v>0.9833798220123785</c:v>
                </c:pt>
                <c:pt idx="72">
                  <c:v>1.0062838491968984</c:v>
                </c:pt>
                <c:pt idx="73">
                  <c:v>1.0649557099400266</c:v>
                </c:pt>
                <c:pt idx="74">
                  <c:v>1.088918128632361</c:v>
                </c:pt>
              </c:numCache>
            </c:numRef>
          </c:val>
          <c:smooth val="0"/>
        </c:ser>
        <c:ser>
          <c:idx val="30"/>
          <c:order val="30"/>
          <c:tx>
            <c:strRef>
              <c:f>Anomalies!$AF$6</c:f>
              <c:strCache>
                <c:ptCount val="1"/>
                <c:pt idx="0">
                  <c:v>MPI.ESM.MR_3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F$7:$AF$81</c:f>
              <c:numCache>
                <c:formatCode>0.00</c:formatCode>
                <c:ptCount val="75"/>
                <c:pt idx="0">
                  <c:v>0.96671378039275146</c:v>
                </c:pt>
                <c:pt idx="1">
                  <c:v>1.0644555112137306</c:v>
                </c:pt>
                <c:pt idx="2">
                  <c:v>0.96432515024326593</c:v>
                </c:pt>
                <c:pt idx="3">
                  <c:v>0.94042435023460547</c:v>
                </c:pt>
                <c:pt idx="4">
                  <c:v>1.0051239680924442</c:v>
                </c:pt>
                <c:pt idx="5">
                  <c:v>1.0583625107868946</c:v>
                </c:pt>
                <c:pt idx="6">
                  <c:v>0.95406020246884571</c:v>
                </c:pt>
                <c:pt idx="7">
                  <c:v>1.0420299349847981</c:v>
                </c:pt>
                <c:pt idx="8">
                  <c:v>0.94205180840929292</c:v>
                </c:pt>
                <c:pt idx="9">
                  <c:v>1.0299417990993138</c:v>
                </c:pt>
                <c:pt idx="10">
                  <c:v>1.0317033685267036</c:v>
                </c:pt>
                <c:pt idx="11">
                  <c:v>0.96431427635791156</c:v>
                </c:pt>
                <c:pt idx="12">
                  <c:v>0.98948007169611751</c:v>
                </c:pt>
                <c:pt idx="13">
                  <c:v>1.0322398135375137</c:v>
                </c:pt>
                <c:pt idx="14">
                  <c:v>0.90418531497731292</c:v>
                </c:pt>
                <c:pt idx="15">
                  <c:v>0.98346318846676117</c:v>
                </c:pt>
                <c:pt idx="16">
                  <c:v>0.87395591369247383</c:v>
                </c:pt>
                <c:pt idx="17">
                  <c:v>0.93653874853468377</c:v>
                </c:pt>
                <c:pt idx="18">
                  <c:v>1.053762857282043</c:v>
                </c:pt>
                <c:pt idx="19">
                  <c:v>0.93003254046438555</c:v>
                </c:pt>
                <c:pt idx="20">
                  <c:v>0.95511496934820894</c:v>
                </c:pt>
                <c:pt idx="21">
                  <c:v>0.87658376931975301</c:v>
                </c:pt>
                <c:pt idx="22">
                  <c:v>1.0470282976193055</c:v>
                </c:pt>
                <c:pt idx="23">
                  <c:v>0.93026089205682505</c:v>
                </c:pt>
                <c:pt idx="24">
                  <c:v>1.0693777566507585</c:v>
                </c:pt>
                <c:pt idx="25">
                  <c:v>1.0909225481659961</c:v>
                </c:pt>
                <c:pt idx="26">
                  <c:v>1.0582537719333518</c:v>
                </c:pt>
                <c:pt idx="27">
                  <c:v>1.0344000920945597</c:v>
                </c:pt>
                <c:pt idx="28">
                  <c:v>1.032769009291421</c:v>
                </c:pt>
                <c:pt idx="29">
                  <c:v>1.0549444861572057</c:v>
                </c:pt>
                <c:pt idx="30">
                  <c:v>1.0070051502587309</c:v>
                </c:pt>
                <c:pt idx="31">
                  <c:v>1.0320694560002972</c:v>
                </c:pt>
                <c:pt idx="32">
                  <c:v>1.0146929872041919</c:v>
                </c:pt>
                <c:pt idx="33">
                  <c:v>1.0290392666149104</c:v>
                </c:pt>
                <c:pt idx="34">
                  <c:v>0.99247039016853866</c:v>
                </c:pt>
                <c:pt idx="35">
                  <c:v>1.0396231816930555</c:v>
                </c:pt>
                <c:pt idx="36">
                  <c:v>1.0072914959063932</c:v>
                </c:pt>
                <c:pt idx="37">
                  <c:v>1.1053485694026459</c:v>
                </c:pt>
                <c:pt idx="38">
                  <c:v>0.94575980331509513</c:v>
                </c:pt>
                <c:pt idx="39">
                  <c:v>1.058971448366733</c:v>
                </c:pt>
                <c:pt idx="40">
                  <c:v>0.97602545088444825</c:v>
                </c:pt>
                <c:pt idx="41">
                  <c:v>0.98550022965645889</c:v>
                </c:pt>
                <c:pt idx="42">
                  <c:v>0.93987703133844114</c:v>
                </c:pt>
                <c:pt idx="43">
                  <c:v>1.0073712377323243</c:v>
                </c:pt>
                <c:pt idx="44">
                  <c:v>1.0140731757389991</c:v>
                </c:pt>
                <c:pt idx="45">
                  <c:v>0.94150448951312848</c:v>
                </c:pt>
                <c:pt idx="46">
                  <c:v>0.91134395616886643</c:v>
                </c:pt>
                <c:pt idx="47">
                  <c:v>1.0124203451651519</c:v>
                </c:pt>
                <c:pt idx="48">
                  <c:v>1.0802190203489541</c:v>
                </c:pt>
                <c:pt idx="49">
                  <c:v>1.0430267078089384</c:v>
                </c:pt>
                <c:pt idx="50">
                  <c:v>0.99004551373453897</c:v>
                </c:pt>
                <c:pt idx="51">
                  <c:v>0.9934925353918389</c:v>
                </c:pt>
                <c:pt idx="52">
                  <c:v>1.0964319834121539</c:v>
                </c:pt>
                <c:pt idx="53">
                  <c:v>1.0555099281956273</c:v>
                </c:pt>
                <c:pt idx="54">
                  <c:v>1.0032246627839005</c:v>
                </c:pt>
                <c:pt idx="55">
                  <c:v>0.94494426191352565</c:v>
                </c:pt>
                <c:pt idx="56">
                  <c:v>1.0432478101444749</c:v>
                </c:pt>
                <c:pt idx="57">
                  <c:v>1.1084548759855124</c:v>
                </c:pt>
                <c:pt idx="58">
                  <c:v>0.93529912560429829</c:v>
                </c:pt>
                <c:pt idx="59">
                  <c:v>0.99659159271780262</c:v>
                </c:pt>
                <c:pt idx="60">
                  <c:v>0.87019354935990045</c:v>
                </c:pt>
                <c:pt idx="61">
                  <c:v>0.99009988316131026</c:v>
                </c:pt>
                <c:pt idx="62">
                  <c:v>1.0395470644955758</c:v>
                </c:pt>
                <c:pt idx="63">
                  <c:v>1.0047506313619481</c:v>
                </c:pt>
                <c:pt idx="64">
                  <c:v>1.0088754585396633</c:v>
                </c:pt>
                <c:pt idx="65">
                  <c:v>0.97515554005610749</c:v>
                </c:pt>
                <c:pt idx="66">
                  <c:v>1.0248528207535208</c:v>
                </c:pt>
                <c:pt idx="67">
                  <c:v>1.1079401787454108</c:v>
                </c:pt>
                <c:pt idx="68">
                  <c:v>0.96804401903442228</c:v>
                </c:pt>
                <c:pt idx="69">
                  <c:v>0.90650870181467269</c:v>
                </c:pt>
                <c:pt idx="70">
                  <c:v>1.0417725863647473</c:v>
                </c:pt>
                <c:pt idx="71">
                  <c:v>0.9579748011963789</c:v>
                </c:pt>
                <c:pt idx="72">
                  <c:v>0.91321426444979892</c:v>
                </c:pt>
                <c:pt idx="73">
                  <c:v>1.0565103256482191</c:v>
                </c:pt>
                <c:pt idx="74">
                  <c:v>0.99219854303468225</c:v>
                </c:pt>
              </c:numCache>
            </c:numRef>
          </c:val>
          <c:smooth val="0"/>
        </c:ser>
        <c:ser>
          <c:idx val="31"/>
          <c:order val="31"/>
          <c:tx>
            <c:strRef>
              <c:f>Anomalies!$AG$6</c:f>
              <c:strCache>
                <c:ptCount val="1"/>
                <c:pt idx="0">
                  <c:v>MPI.ESM.MR_3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G$7:$AG$81</c:f>
              <c:numCache>
                <c:formatCode>0.00</c:formatCode>
                <c:ptCount val="75"/>
                <c:pt idx="0">
                  <c:v>0.92966282836234082</c:v>
                </c:pt>
                <c:pt idx="1">
                  <c:v>1.1178209159039807</c:v>
                </c:pt>
                <c:pt idx="2">
                  <c:v>0.98521750863724811</c:v>
                </c:pt>
                <c:pt idx="3">
                  <c:v>1.0083607612995618</c:v>
                </c:pt>
                <c:pt idx="4">
                  <c:v>0.93078646318228087</c:v>
                </c:pt>
                <c:pt idx="5">
                  <c:v>1.0917997082512398</c:v>
                </c:pt>
                <c:pt idx="6">
                  <c:v>0.99371363772737553</c:v>
                </c:pt>
                <c:pt idx="7">
                  <c:v>1.1191837762017143</c:v>
                </c:pt>
                <c:pt idx="8">
                  <c:v>0.99030648698304113</c:v>
                </c:pt>
                <c:pt idx="9">
                  <c:v>1.2117205405664553</c:v>
                </c:pt>
                <c:pt idx="10">
                  <c:v>0.99743613114698337</c:v>
                </c:pt>
                <c:pt idx="11">
                  <c:v>1.0071030152269194</c:v>
                </c:pt>
                <c:pt idx="12">
                  <c:v>0.99602615067938127</c:v>
                </c:pt>
                <c:pt idx="13">
                  <c:v>1.0482425481505311</c:v>
                </c:pt>
                <c:pt idx="14">
                  <c:v>0.97875117147991575</c:v>
                </c:pt>
                <c:pt idx="15">
                  <c:v>0.96923289716648797</c:v>
                </c:pt>
                <c:pt idx="16">
                  <c:v>0.93974292008573856</c:v>
                </c:pt>
                <c:pt idx="17">
                  <c:v>1.1463793634727151</c:v>
                </c:pt>
                <c:pt idx="18">
                  <c:v>1.1044460369182425</c:v>
                </c:pt>
                <c:pt idx="19">
                  <c:v>0.95596313240584097</c:v>
                </c:pt>
                <c:pt idx="20">
                  <c:v>1.0932314364895503</c:v>
                </c:pt>
                <c:pt idx="21">
                  <c:v>0.89353253195859084</c:v>
                </c:pt>
                <c:pt idx="22">
                  <c:v>1.0090421914484287</c:v>
                </c:pt>
                <c:pt idx="23">
                  <c:v>0.94655722157440736</c:v>
                </c:pt>
                <c:pt idx="24">
                  <c:v>1.0087268487731553</c:v>
                </c:pt>
                <c:pt idx="25">
                  <c:v>1.0094409005780849</c:v>
                </c:pt>
                <c:pt idx="26">
                  <c:v>0.97645678167016703</c:v>
                </c:pt>
                <c:pt idx="27">
                  <c:v>1.039731920546598</c:v>
                </c:pt>
                <c:pt idx="28">
                  <c:v>1.0503339587670002</c:v>
                </c:pt>
                <c:pt idx="29">
                  <c:v>1.0341572419883147</c:v>
                </c:pt>
                <c:pt idx="30">
                  <c:v>0.99917595280366478</c:v>
                </c:pt>
                <c:pt idx="31">
                  <c:v>0.9557782763548186</c:v>
                </c:pt>
                <c:pt idx="32">
                  <c:v>0.93177236212106707</c:v>
                </c:pt>
                <c:pt idx="33">
                  <c:v>1.0408229337104753</c:v>
                </c:pt>
                <c:pt idx="34">
                  <c:v>1.0826656445536624</c:v>
                </c:pt>
                <c:pt idx="35">
                  <c:v>1.0561442381746258</c:v>
                </c:pt>
                <c:pt idx="36">
                  <c:v>0.90252523514656269</c:v>
                </c:pt>
                <c:pt idx="37">
                  <c:v>0.99042609972193796</c:v>
                </c:pt>
                <c:pt idx="38">
                  <c:v>1.0103724300900998</c:v>
                </c:pt>
                <c:pt idx="39">
                  <c:v>1.0257589778663756</c:v>
                </c:pt>
                <c:pt idx="40">
                  <c:v>0.91551952814490178</c:v>
                </c:pt>
                <c:pt idx="41">
                  <c:v>0.99065445131437735</c:v>
                </c:pt>
                <c:pt idx="42">
                  <c:v>0.90510959523242496</c:v>
                </c:pt>
                <c:pt idx="43">
                  <c:v>0.95842063049590354</c:v>
                </c:pt>
                <c:pt idx="44">
                  <c:v>1.0236131978231353</c:v>
                </c:pt>
                <c:pt idx="45">
                  <c:v>1.0616283010216234</c:v>
                </c:pt>
                <c:pt idx="46">
                  <c:v>0.86911703470982882</c:v>
                </c:pt>
                <c:pt idx="47">
                  <c:v>1.1129457906368214</c:v>
                </c:pt>
                <c:pt idx="48">
                  <c:v>0.94861601053481359</c:v>
                </c:pt>
                <c:pt idx="49">
                  <c:v>1.1368248428747731</c:v>
                </c:pt>
                <c:pt idx="50">
                  <c:v>0.97216884621213773</c:v>
                </c:pt>
                <c:pt idx="51">
                  <c:v>0.97600007848528825</c:v>
                </c:pt>
                <c:pt idx="52">
                  <c:v>0.95855836637705749</c:v>
                </c:pt>
                <c:pt idx="53">
                  <c:v>1.1030469303359944</c:v>
                </c:pt>
                <c:pt idx="54">
                  <c:v>1.0526537209759088</c:v>
                </c:pt>
                <c:pt idx="55">
                  <c:v>0.89625462792560684</c:v>
                </c:pt>
                <c:pt idx="56">
                  <c:v>1.0779101320254001</c:v>
                </c:pt>
                <c:pt idx="57">
                  <c:v>1.0070885167131136</c:v>
                </c:pt>
                <c:pt idx="58">
                  <c:v>1.0213985498393181</c:v>
                </c:pt>
                <c:pt idx="59">
                  <c:v>0.98683771755503269</c:v>
                </c:pt>
                <c:pt idx="60">
                  <c:v>0.93674897698486603</c:v>
                </c:pt>
                <c:pt idx="61">
                  <c:v>1.0242728802012937</c:v>
                </c:pt>
                <c:pt idx="62">
                  <c:v>0.93276913494520741</c:v>
                </c:pt>
                <c:pt idx="63">
                  <c:v>1.0876096377613989</c:v>
                </c:pt>
                <c:pt idx="64">
                  <c:v>1.0167300283938896</c:v>
                </c:pt>
                <c:pt idx="65">
                  <c:v>1.04463966746982</c:v>
                </c:pt>
                <c:pt idx="66">
                  <c:v>1.0646331180078501</c:v>
                </c:pt>
                <c:pt idx="67">
                  <c:v>1.0011223782820771</c:v>
                </c:pt>
                <c:pt idx="68">
                  <c:v>0.97385067381359658</c:v>
                </c:pt>
                <c:pt idx="69">
                  <c:v>0.98740315959345415</c:v>
                </c:pt>
                <c:pt idx="70">
                  <c:v>0.98261140078067744</c:v>
                </c:pt>
                <c:pt idx="71">
                  <c:v>1.0719947383926833</c:v>
                </c:pt>
                <c:pt idx="72">
                  <c:v>0.95461839525036429</c:v>
                </c:pt>
                <c:pt idx="73">
                  <c:v>1.0088138398559892</c:v>
                </c:pt>
                <c:pt idx="74">
                  <c:v>0.98408662456040519</c:v>
                </c:pt>
              </c:numCache>
            </c:numRef>
          </c:val>
          <c:smooth val="0"/>
        </c:ser>
        <c:ser>
          <c:idx val="32"/>
          <c:order val="32"/>
          <c:tx>
            <c:strRef>
              <c:f>Anomalies!$AH$6</c:f>
              <c:strCache>
                <c:ptCount val="1"/>
                <c:pt idx="0">
                  <c:v>MPI.ESM.MR_3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H$7:$AH$81</c:f>
              <c:numCache>
                <c:formatCode>0.00</c:formatCode>
                <c:ptCount val="75"/>
                <c:pt idx="0">
                  <c:v>0.99520336002090903</c:v>
                </c:pt>
                <c:pt idx="1">
                  <c:v>1.0066571859273947</c:v>
                </c:pt>
                <c:pt idx="2">
                  <c:v>0.98359367509101214</c:v>
                </c:pt>
                <c:pt idx="3">
                  <c:v>0.92757141774587171</c:v>
                </c:pt>
                <c:pt idx="4">
                  <c:v>1.0409534203347264</c:v>
                </c:pt>
                <c:pt idx="5">
                  <c:v>1.0133699978194237</c:v>
                </c:pt>
                <c:pt idx="6">
                  <c:v>1.0243091264858077</c:v>
                </c:pt>
                <c:pt idx="7">
                  <c:v>1.1780151205967049</c:v>
                </c:pt>
                <c:pt idx="8">
                  <c:v>1.0175274466532021</c:v>
                </c:pt>
                <c:pt idx="9">
                  <c:v>1.1253238967984189</c:v>
                </c:pt>
                <c:pt idx="10">
                  <c:v>1.0877075027295871</c:v>
                </c:pt>
                <c:pt idx="11">
                  <c:v>0.88756639352755429</c:v>
                </c:pt>
                <c:pt idx="12">
                  <c:v>1.0291443808400016</c:v>
                </c:pt>
                <c:pt idx="13">
                  <c:v>1.137618636505634</c:v>
                </c:pt>
                <c:pt idx="14">
                  <c:v>0.90310880032724128</c:v>
                </c:pt>
                <c:pt idx="15">
                  <c:v>1.0255813710722561</c:v>
                </c:pt>
                <c:pt idx="16">
                  <c:v>0.88033888439542374</c:v>
                </c:pt>
                <c:pt idx="17">
                  <c:v>1.0710197133392516</c:v>
                </c:pt>
                <c:pt idx="18">
                  <c:v>1.0579927986848496</c:v>
                </c:pt>
                <c:pt idx="19">
                  <c:v>0.8752245336504707</c:v>
                </c:pt>
                <c:pt idx="20">
                  <c:v>0.97865693114017871</c:v>
                </c:pt>
                <c:pt idx="21">
                  <c:v>0.96276656000915539</c:v>
                </c:pt>
                <c:pt idx="22">
                  <c:v>1.0222249651262416</c:v>
                </c:pt>
                <c:pt idx="23">
                  <c:v>1.1051564640947207</c:v>
                </c:pt>
                <c:pt idx="24">
                  <c:v>1.0411201532434917</c:v>
                </c:pt>
                <c:pt idx="25">
                  <c:v>1.0952394806516368</c:v>
                </c:pt>
                <c:pt idx="26">
                  <c:v>1.1242473821483474</c:v>
                </c:pt>
                <c:pt idx="27">
                  <c:v>1.0342116114150861</c:v>
                </c:pt>
                <c:pt idx="28">
                  <c:v>1.0532662831841986</c:v>
                </c:pt>
                <c:pt idx="29">
                  <c:v>1.0936953889313321</c:v>
                </c:pt>
                <c:pt idx="30">
                  <c:v>0.99004551373453897</c:v>
                </c:pt>
                <c:pt idx="31">
                  <c:v>1.0427621099319848</c:v>
                </c:pt>
                <c:pt idx="32">
                  <c:v>0.90382647676062244</c:v>
                </c:pt>
                <c:pt idx="33">
                  <c:v>0.92037653026980393</c:v>
                </c:pt>
                <c:pt idx="34">
                  <c:v>1.058859084884739</c:v>
                </c:pt>
                <c:pt idx="35">
                  <c:v>0.99889323178445399</c:v>
                </c:pt>
                <c:pt idx="36">
                  <c:v>0.85160283003256954</c:v>
                </c:pt>
                <c:pt idx="37">
                  <c:v>1.0995709116510832</c:v>
                </c:pt>
                <c:pt idx="38">
                  <c:v>1.008958824994046</c:v>
                </c:pt>
                <c:pt idx="39">
                  <c:v>0.94537196807079316</c:v>
                </c:pt>
                <c:pt idx="40">
                  <c:v>0.95079441223411676</c:v>
                </c:pt>
                <c:pt idx="41">
                  <c:v>1.1195027435054392</c:v>
                </c:pt>
                <c:pt idx="42">
                  <c:v>1.0450130042003163</c:v>
                </c:pt>
                <c:pt idx="43">
                  <c:v>1.0273103188435833</c:v>
                </c:pt>
                <c:pt idx="44">
                  <c:v>0.91415666784716809</c:v>
                </c:pt>
                <c:pt idx="45">
                  <c:v>0.88025551794104107</c:v>
                </c:pt>
                <c:pt idx="46">
                  <c:v>0.97225946192342327</c:v>
                </c:pt>
                <c:pt idx="47">
                  <c:v>1.0238850449569918</c:v>
                </c:pt>
                <c:pt idx="48">
                  <c:v>1.0651188182203404</c:v>
                </c:pt>
                <c:pt idx="49">
                  <c:v>1.066989126501273</c:v>
                </c:pt>
                <c:pt idx="50">
                  <c:v>1.018082014806269</c:v>
                </c:pt>
                <c:pt idx="51">
                  <c:v>1.0161174661855996</c:v>
                </c:pt>
                <c:pt idx="52">
                  <c:v>0.99342729207971336</c:v>
                </c:pt>
                <c:pt idx="53">
                  <c:v>1.0606858976242544</c:v>
                </c:pt>
                <c:pt idx="54">
                  <c:v>1.0531502950737532</c:v>
                </c:pt>
                <c:pt idx="55">
                  <c:v>0.96573150608241676</c:v>
                </c:pt>
                <c:pt idx="56">
                  <c:v>0.98673260332994162</c:v>
                </c:pt>
                <c:pt idx="57">
                  <c:v>1.1167262781116518</c:v>
                </c:pt>
                <c:pt idx="58">
                  <c:v>0.97579347466355726</c:v>
                </c:pt>
                <c:pt idx="59">
                  <c:v>1.0074799765858669</c:v>
                </c:pt>
                <c:pt idx="61">
                  <c:v>0.9956383154350793</c:v>
                </c:pt>
                <c:pt idx="62">
                  <c:v>1.0803785040008167</c:v>
                </c:pt>
                <c:pt idx="63">
                  <c:v>0.99649010312116282</c:v>
                </c:pt>
                <c:pt idx="64">
                  <c:v>1.0805742339371933</c:v>
                </c:pt>
                <c:pt idx="65">
                  <c:v>1.0230368818993596</c:v>
                </c:pt>
                <c:pt idx="66">
                  <c:v>1.0295575884834633</c:v>
                </c:pt>
                <c:pt idx="67">
                  <c:v>1.0559376343528948</c:v>
                </c:pt>
                <c:pt idx="68">
                  <c:v>1.0162697005805592</c:v>
                </c:pt>
                <c:pt idx="69">
                  <c:v>1.0400110169373573</c:v>
                </c:pt>
                <c:pt idx="70">
                  <c:v>1.0004916929315302</c:v>
                </c:pt>
                <c:pt idx="71">
                  <c:v>1.010477544315191</c:v>
                </c:pt>
                <c:pt idx="72">
                  <c:v>0.96629694812083811</c:v>
                </c:pt>
                <c:pt idx="73">
                  <c:v>1.0529001957106052</c:v>
                </c:pt>
                <c:pt idx="74">
                  <c:v>1.0704252742732185</c:v>
                </c:pt>
              </c:numCache>
            </c:numRef>
          </c:val>
          <c:smooth val="0"/>
        </c:ser>
        <c:ser>
          <c:idx val="33"/>
          <c:order val="33"/>
          <c:tx>
            <c:strRef>
              <c:f>Anomalies!$AI$6</c:f>
              <c:strCache>
                <c:ptCount val="1"/>
                <c:pt idx="0">
                  <c:v>MPI.ESM.MR_3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I$7:$AI$81</c:f>
              <c:numCache>
                <c:formatCode>0.00</c:formatCode>
                <c:ptCount val="75"/>
                <c:pt idx="0">
                  <c:v>0.90675880117782071</c:v>
                </c:pt>
                <c:pt idx="1">
                  <c:v>1.0028078305119872</c:v>
                </c:pt>
                <c:pt idx="2">
                  <c:v>0.99430082753650539</c:v>
                </c:pt>
                <c:pt idx="3">
                  <c:v>0.93569421010550291</c:v>
                </c:pt>
                <c:pt idx="4">
                  <c:v>1.0112967103452117</c:v>
                </c:pt>
                <c:pt idx="5">
                  <c:v>1.1613055834356607</c:v>
                </c:pt>
                <c:pt idx="6">
                  <c:v>0.92204023472900565</c:v>
                </c:pt>
                <c:pt idx="7">
                  <c:v>1.012344227967672</c:v>
                </c:pt>
                <c:pt idx="8">
                  <c:v>1.1556874093359604</c:v>
                </c:pt>
                <c:pt idx="9">
                  <c:v>1.1144898823571261</c:v>
                </c:pt>
                <c:pt idx="10">
                  <c:v>0.99289809632580617</c:v>
                </c:pt>
                <c:pt idx="11">
                  <c:v>1.0253711426220737</c:v>
                </c:pt>
                <c:pt idx="12">
                  <c:v>1.0037429846524535</c:v>
                </c:pt>
                <c:pt idx="13">
                  <c:v>1.0721288496453858</c:v>
                </c:pt>
                <c:pt idx="14">
                  <c:v>0.90114062707812037</c:v>
                </c:pt>
                <c:pt idx="15">
                  <c:v>1.010513790599705</c:v>
                </c:pt>
                <c:pt idx="16">
                  <c:v>0.90608462028585679</c:v>
                </c:pt>
                <c:pt idx="17">
                  <c:v>1.1135366050744027</c:v>
                </c:pt>
                <c:pt idx="18">
                  <c:v>1.1241458925517076</c:v>
                </c:pt>
                <c:pt idx="19">
                  <c:v>0.98468106362643804</c:v>
                </c:pt>
                <c:pt idx="20">
                  <c:v>1.0230731281838739</c:v>
                </c:pt>
                <c:pt idx="21">
                  <c:v>0.97057038506506177</c:v>
                </c:pt>
                <c:pt idx="22">
                  <c:v>1.1625850772790118</c:v>
                </c:pt>
                <c:pt idx="23">
                  <c:v>0.99818280460797582</c:v>
                </c:pt>
                <c:pt idx="24">
                  <c:v>0.99378975492485533</c:v>
                </c:pt>
                <c:pt idx="25">
                  <c:v>1.032156447083131</c:v>
                </c:pt>
                <c:pt idx="26">
                  <c:v>1.055386690828279</c:v>
                </c:pt>
                <c:pt idx="27">
                  <c:v>1.0433710475118232</c:v>
                </c:pt>
                <c:pt idx="28">
                  <c:v>1.103768231397827</c:v>
                </c:pt>
                <c:pt idx="29">
                  <c:v>1.0353134984643175</c:v>
                </c:pt>
                <c:pt idx="30">
                  <c:v>0.94597728102218026</c:v>
                </c:pt>
                <c:pt idx="31">
                  <c:v>1.0685005965655148</c:v>
                </c:pt>
                <c:pt idx="32">
                  <c:v>0.99518886150710328</c:v>
                </c:pt>
                <c:pt idx="33">
                  <c:v>1.0509501456037413</c:v>
                </c:pt>
                <c:pt idx="34">
                  <c:v>0.92193512050391446</c:v>
                </c:pt>
                <c:pt idx="35">
                  <c:v>1.0860872938118025</c:v>
                </c:pt>
                <c:pt idx="36">
                  <c:v>1.0496017838198135</c:v>
                </c:pt>
                <c:pt idx="37">
                  <c:v>1.1040292046463291</c:v>
                </c:pt>
                <c:pt idx="38">
                  <c:v>1.0470899163029797</c:v>
                </c:pt>
                <c:pt idx="39">
                  <c:v>1.0334069438988709</c:v>
                </c:pt>
                <c:pt idx="40">
                  <c:v>0.96580037402299368</c:v>
                </c:pt>
                <c:pt idx="41">
                  <c:v>0.94141024917339167</c:v>
                </c:pt>
                <c:pt idx="42">
                  <c:v>1.0121267502605868</c:v>
                </c:pt>
                <c:pt idx="43">
                  <c:v>0.87044727335149985</c:v>
                </c:pt>
                <c:pt idx="44">
                  <c:v>0.90563879098633215</c:v>
                </c:pt>
                <c:pt idx="45">
                  <c:v>0.94628537444055083</c:v>
                </c:pt>
                <c:pt idx="46">
                  <c:v>1.0707079952924294</c:v>
                </c:pt>
                <c:pt idx="47">
                  <c:v>1.0379812250045624</c:v>
                </c:pt>
                <c:pt idx="48">
                  <c:v>1.0702222950799392</c:v>
                </c:pt>
                <c:pt idx="49">
                  <c:v>1.0267992462319331</c:v>
                </c:pt>
                <c:pt idx="50">
                  <c:v>1.0701244301117507</c:v>
                </c:pt>
                <c:pt idx="51">
                  <c:v>1.0733068538920973</c:v>
                </c:pt>
                <c:pt idx="52">
                  <c:v>0.95014197911286125</c:v>
                </c:pt>
                <c:pt idx="53">
                  <c:v>1.0150264530217226</c:v>
                </c:pt>
                <c:pt idx="54">
                  <c:v>1.0331205982512088</c:v>
                </c:pt>
                <c:pt idx="55">
                  <c:v>1.0036451196842651</c:v>
                </c:pt>
                <c:pt idx="56">
                  <c:v>1.0066898075834576</c:v>
                </c:pt>
                <c:pt idx="57">
                  <c:v>1.1851556386460014</c:v>
                </c:pt>
                <c:pt idx="58">
                  <c:v>0.92465359184247908</c:v>
                </c:pt>
                <c:pt idx="59">
                  <c:v>1.0512654882790151</c:v>
                </c:pt>
                <c:pt idx="60">
                  <c:v>0.98903424239659299</c:v>
                </c:pt>
                <c:pt idx="61">
                  <c:v>1.0231637438951593</c:v>
                </c:pt>
                <c:pt idx="62">
                  <c:v>1.048811614817404</c:v>
                </c:pt>
                <c:pt idx="63">
                  <c:v>1.0557201566458096</c:v>
                </c:pt>
                <c:pt idx="64">
                  <c:v>1.0462091315892847</c:v>
                </c:pt>
                <c:pt idx="65">
                  <c:v>0.99197019144224274</c:v>
                </c:pt>
                <c:pt idx="66">
                  <c:v>1.0057582780714427</c:v>
                </c:pt>
                <c:pt idx="67">
                  <c:v>1.1134931095329856</c:v>
                </c:pt>
                <c:pt idx="68">
                  <c:v>0.95944640034765516</c:v>
                </c:pt>
                <c:pt idx="69">
                  <c:v>0.98060698124704249</c:v>
                </c:pt>
                <c:pt idx="70">
                  <c:v>1.0202024224503494</c:v>
                </c:pt>
                <c:pt idx="71">
                  <c:v>1.047263898468648</c:v>
                </c:pt>
                <c:pt idx="72">
                  <c:v>0.97829809292348835</c:v>
                </c:pt>
                <c:pt idx="73">
                  <c:v>1.0722702101549912</c:v>
                </c:pt>
                <c:pt idx="74">
                  <c:v>1.0206881226628397</c:v>
                </c:pt>
              </c:numCache>
            </c:numRef>
          </c:val>
          <c:smooth val="0"/>
        </c:ser>
        <c:ser>
          <c:idx val="34"/>
          <c:order val="34"/>
          <c:tx>
            <c:strRef>
              <c:f>Anomalies!$AJ$6</c:f>
              <c:strCache>
                <c:ptCount val="1"/>
                <c:pt idx="0">
                  <c:v>MPI.ESM.MR_3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J$7:$AJ$81</c:f>
              <c:numCache>
                <c:formatCode>0.00</c:formatCode>
                <c:ptCount val="75"/>
                <c:pt idx="0">
                  <c:v>0.94860513664945945</c:v>
                </c:pt>
                <c:pt idx="1">
                  <c:v>1.0603343086644668</c:v>
                </c:pt>
                <c:pt idx="2">
                  <c:v>0.94474490734869754</c:v>
                </c:pt>
                <c:pt idx="3">
                  <c:v>0.91765443430278781</c:v>
                </c:pt>
                <c:pt idx="4">
                  <c:v>1.0986212589968112</c:v>
                </c:pt>
                <c:pt idx="5">
                  <c:v>1.105685659848628</c:v>
                </c:pt>
                <c:pt idx="6">
                  <c:v>0.95346213877436159</c:v>
                </c:pt>
                <c:pt idx="7">
                  <c:v>1.0401777498461227</c:v>
                </c:pt>
                <c:pt idx="8">
                  <c:v>1.0236131978231353</c:v>
                </c:pt>
                <c:pt idx="9">
                  <c:v>1.0592686678997494</c:v>
                </c:pt>
                <c:pt idx="10">
                  <c:v>0.99670395619979668</c:v>
                </c:pt>
                <c:pt idx="11">
                  <c:v>0.93516501435159571</c:v>
                </c:pt>
                <c:pt idx="12">
                  <c:v>0.98637376511325092</c:v>
                </c:pt>
                <c:pt idx="13">
                  <c:v>1.0198508334905618</c:v>
                </c:pt>
                <c:pt idx="14">
                  <c:v>0.78810296419215076</c:v>
                </c:pt>
                <c:pt idx="15">
                  <c:v>1.0374230322230438</c:v>
                </c:pt>
                <c:pt idx="16">
                  <c:v>1.0127284385835225</c:v>
                </c:pt>
                <c:pt idx="17">
                  <c:v>1.0215870305187917</c:v>
                </c:pt>
                <c:pt idx="18">
                  <c:v>1.0956599375520015</c:v>
                </c:pt>
                <c:pt idx="19">
                  <c:v>0.86197651666053243</c:v>
                </c:pt>
                <c:pt idx="20">
                  <c:v>0.95147221775453217</c:v>
                </c:pt>
                <c:pt idx="21">
                  <c:v>0.92513204279806638</c:v>
                </c:pt>
                <c:pt idx="22">
                  <c:v>1.0393187129031363</c:v>
                </c:pt>
                <c:pt idx="23">
                  <c:v>0.96576050311002803</c:v>
                </c:pt>
                <c:pt idx="24">
                  <c:v>1.0570503952874806</c:v>
                </c:pt>
                <c:pt idx="25">
                  <c:v>0.99866125556356322</c:v>
                </c:pt>
                <c:pt idx="26">
                  <c:v>1.1683228641176091</c:v>
                </c:pt>
                <c:pt idx="27">
                  <c:v>1.0277126526016909</c:v>
                </c:pt>
                <c:pt idx="28">
                  <c:v>1.074600846249254</c:v>
                </c:pt>
                <c:pt idx="29">
                  <c:v>1.1430410806689577</c:v>
                </c:pt>
                <c:pt idx="30">
                  <c:v>1.0000676114027141</c:v>
                </c:pt>
                <c:pt idx="31">
                  <c:v>1.0174404555703678</c:v>
                </c:pt>
                <c:pt idx="32">
                  <c:v>1.0369627044097136</c:v>
                </c:pt>
                <c:pt idx="33">
                  <c:v>1.0536359952862435</c:v>
                </c:pt>
                <c:pt idx="34">
                  <c:v>0.9476301115960275</c:v>
                </c:pt>
                <c:pt idx="35">
                  <c:v>1.0544442874309099</c:v>
                </c:pt>
                <c:pt idx="36">
                  <c:v>0.99613126490447235</c:v>
                </c:pt>
                <c:pt idx="37">
                  <c:v>0.96122971754575359</c:v>
                </c:pt>
                <c:pt idx="38">
                  <c:v>1.0340992479330922</c:v>
                </c:pt>
                <c:pt idx="39">
                  <c:v>1.0386481566396237</c:v>
                </c:pt>
                <c:pt idx="40">
                  <c:v>0.94831879100179728</c:v>
                </c:pt>
                <c:pt idx="41">
                  <c:v>0.98047286999434002</c:v>
                </c:pt>
                <c:pt idx="42">
                  <c:v>1.045589320124092</c:v>
                </c:pt>
                <c:pt idx="43">
                  <c:v>0.92884366233232007</c:v>
                </c:pt>
                <c:pt idx="44">
                  <c:v>0.94664783728569279</c:v>
                </c:pt>
                <c:pt idx="45">
                  <c:v>0.87037840541092282</c:v>
                </c:pt>
                <c:pt idx="46">
                  <c:v>0.93820970225078804</c:v>
                </c:pt>
                <c:pt idx="47">
                  <c:v>0.98670360630233012</c:v>
                </c:pt>
                <c:pt idx="48">
                  <c:v>1.0360927935813729</c:v>
                </c:pt>
                <c:pt idx="49">
                  <c:v>1.049467672567111</c:v>
                </c:pt>
                <c:pt idx="50">
                  <c:v>0.95820677741726967</c:v>
                </c:pt>
                <c:pt idx="51">
                  <c:v>1.0176543086490017</c:v>
                </c:pt>
                <c:pt idx="52">
                  <c:v>0.91483809799603488</c:v>
                </c:pt>
                <c:pt idx="53">
                  <c:v>1.0932930551732245</c:v>
                </c:pt>
                <c:pt idx="54">
                  <c:v>1.0829193685452618</c:v>
                </c:pt>
                <c:pt idx="55">
                  <c:v>0.81067352555914018</c:v>
                </c:pt>
                <c:pt idx="56">
                  <c:v>1.1052615783198119</c:v>
                </c:pt>
                <c:pt idx="57">
                  <c:v>1.0011115043967227</c:v>
                </c:pt>
                <c:pt idx="58">
                  <c:v>0.95322291329656783</c:v>
                </c:pt>
                <c:pt idx="59">
                  <c:v>0.97241532094683436</c:v>
                </c:pt>
                <c:pt idx="60">
                  <c:v>0.94266437061758268</c:v>
                </c:pt>
                <c:pt idx="61">
                  <c:v>0.99847639951254075</c:v>
                </c:pt>
                <c:pt idx="62">
                  <c:v>0.97216884621213773</c:v>
                </c:pt>
                <c:pt idx="63">
                  <c:v>1.1267411265229241</c:v>
                </c:pt>
                <c:pt idx="64">
                  <c:v>1.0458756657717541</c:v>
                </c:pt>
                <c:pt idx="65">
                  <c:v>1.0721324742738372</c:v>
                </c:pt>
                <c:pt idx="66">
                  <c:v>1.0523927477274064</c:v>
                </c:pt>
                <c:pt idx="67">
                  <c:v>1.0921078016696104</c:v>
                </c:pt>
                <c:pt idx="68">
                  <c:v>0.97275966064971919</c:v>
                </c:pt>
                <c:pt idx="69">
                  <c:v>1.0227396623663432</c:v>
                </c:pt>
                <c:pt idx="70">
                  <c:v>0.99750499908756041</c:v>
                </c:pt>
                <c:pt idx="71">
                  <c:v>0.99369188995666702</c:v>
                </c:pt>
                <c:pt idx="72">
                  <c:v>1.0119962636363358</c:v>
                </c:pt>
                <c:pt idx="73">
                  <c:v>1.0201444283951269</c:v>
                </c:pt>
                <c:pt idx="74">
                  <c:v>1.0672718475204837</c:v>
                </c:pt>
              </c:numCache>
            </c:numRef>
          </c:val>
          <c:smooth val="0"/>
        </c:ser>
        <c:ser>
          <c:idx val="35"/>
          <c:order val="35"/>
          <c:tx>
            <c:strRef>
              <c:f>Anomalies!$AK$6</c:f>
              <c:strCache>
                <c:ptCount val="1"/>
                <c:pt idx="0">
                  <c:v>MPI.ESM.MR_3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K$7:$AK$81</c:f>
              <c:numCache>
                <c:formatCode>0.00</c:formatCode>
                <c:ptCount val="75"/>
                <c:pt idx="0">
                  <c:v>0.97874392222301287</c:v>
                </c:pt>
                <c:pt idx="1">
                  <c:v>1.1070811418024245</c:v>
                </c:pt>
                <c:pt idx="2">
                  <c:v>1.0117461642731878</c:v>
                </c:pt>
                <c:pt idx="3">
                  <c:v>0.94409247422744202</c:v>
                </c:pt>
                <c:pt idx="4">
                  <c:v>1.0566299383871158</c:v>
                </c:pt>
                <c:pt idx="5">
                  <c:v>1.0672247273506152</c:v>
                </c:pt>
                <c:pt idx="6">
                  <c:v>0.96478910268504769</c:v>
                </c:pt>
                <c:pt idx="7">
                  <c:v>1.0556005439069129</c:v>
                </c:pt>
                <c:pt idx="8">
                  <c:v>1.0230803774407766</c:v>
                </c:pt>
                <c:pt idx="9">
                  <c:v>1.1196332301296903</c:v>
                </c:pt>
                <c:pt idx="10">
                  <c:v>1.0877944938124211</c:v>
                </c:pt>
                <c:pt idx="11">
                  <c:v>0.96227723516821384</c:v>
                </c:pt>
                <c:pt idx="12">
                  <c:v>0.96253820841671611</c:v>
                </c:pt>
                <c:pt idx="13">
                  <c:v>0.97296626447145018</c:v>
                </c:pt>
                <c:pt idx="14">
                  <c:v>0.85222626612621377</c:v>
                </c:pt>
                <c:pt idx="15">
                  <c:v>0.98687758846799822</c:v>
                </c:pt>
                <c:pt idx="16">
                  <c:v>0.9852972504631794</c:v>
                </c:pt>
                <c:pt idx="17">
                  <c:v>1.0650680734220206</c:v>
                </c:pt>
                <c:pt idx="18">
                  <c:v>1.0325877778688501</c:v>
                </c:pt>
                <c:pt idx="19">
                  <c:v>0.8800416648624072</c:v>
                </c:pt>
                <c:pt idx="20">
                  <c:v>0.9613819519407133</c:v>
                </c:pt>
                <c:pt idx="21">
                  <c:v>0.91338462198701564</c:v>
                </c:pt>
                <c:pt idx="22">
                  <c:v>1.0150844470769451</c:v>
                </c:pt>
                <c:pt idx="23">
                  <c:v>1.1225401821477288</c:v>
                </c:pt>
                <c:pt idx="24">
                  <c:v>1.0523782492136007</c:v>
                </c:pt>
                <c:pt idx="25">
                  <c:v>0.9430920767748503</c:v>
                </c:pt>
                <c:pt idx="26">
                  <c:v>1.0270239731959212</c:v>
                </c:pt>
                <c:pt idx="27">
                  <c:v>1.1043662950923112</c:v>
                </c:pt>
                <c:pt idx="28">
                  <c:v>1.0478583375346806</c:v>
                </c:pt>
                <c:pt idx="29">
                  <c:v>0.99293434261032032</c:v>
                </c:pt>
                <c:pt idx="30">
                  <c:v>0.92363869587608161</c:v>
                </c:pt>
                <c:pt idx="31">
                  <c:v>0.97179188485319012</c:v>
                </c:pt>
                <c:pt idx="32">
                  <c:v>0.95266109588659786</c:v>
                </c:pt>
                <c:pt idx="33">
                  <c:v>0.98891462965769616</c:v>
                </c:pt>
                <c:pt idx="34">
                  <c:v>0.99896934898193379</c:v>
                </c:pt>
                <c:pt idx="35">
                  <c:v>1.0194484997324542</c:v>
                </c:pt>
                <c:pt idx="36">
                  <c:v>1.0275531689498283</c:v>
                </c:pt>
                <c:pt idx="37">
                  <c:v>1.0906833226882025</c:v>
                </c:pt>
                <c:pt idx="38">
                  <c:v>1.012630573615334</c:v>
                </c:pt>
                <c:pt idx="39">
                  <c:v>1.1496161566798326</c:v>
                </c:pt>
                <c:pt idx="40">
                  <c:v>0.96956636298401855</c:v>
                </c:pt>
                <c:pt idx="41">
                  <c:v>1.0419900640718325</c:v>
                </c:pt>
                <c:pt idx="42">
                  <c:v>0.92562861689591081</c:v>
                </c:pt>
                <c:pt idx="43">
                  <c:v>1.020525014382526</c:v>
                </c:pt>
                <c:pt idx="44">
                  <c:v>0.97329973028898065</c:v>
                </c:pt>
                <c:pt idx="45">
                  <c:v>0.94202281138168142</c:v>
                </c:pt>
                <c:pt idx="46">
                  <c:v>0.90075279183381862</c:v>
                </c:pt>
                <c:pt idx="47">
                  <c:v>0.97734481564076492</c:v>
                </c:pt>
                <c:pt idx="48">
                  <c:v>1.1204560207881626</c:v>
                </c:pt>
                <c:pt idx="49">
                  <c:v>1.0306920971887576</c:v>
                </c:pt>
                <c:pt idx="50">
                  <c:v>0.90637459056197023</c:v>
                </c:pt>
                <c:pt idx="51">
                  <c:v>1.0670108742719815</c:v>
                </c:pt>
                <c:pt idx="52">
                  <c:v>1.0673769617455748</c:v>
                </c:pt>
                <c:pt idx="53">
                  <c:v>1.0289305277613676</c:v>
                </c:pt>
                <c:pt idx="54">
                  <c:v>1.0524434925257264</c:v>
                </c:pt>
                <c:pt idx="55">
                  <c:v>0.89148099225508748</c:v>
                </c:pt>
                <c:pt idx="56">
                  <c:v>1.0517221914638939</c:v>
                </c:pt>
                <c:pt idx="57">
                  <c:v>0.98897987296982159</c:v>
                </c:pt>
                <c:pt idx="58">
                  <c:v>1.0167988963344665</c:v>
                </c:pt>
                <c:pt idx="59">
                  <c:v>1.006856540492223</c:v>
                </c:pt>
                <c:pt idx="60">
                  <c:v>0.95519471117414001</c:v>
                </c:pt>
                <c:pt idx="61">
                  <c:v>0.95438641902947352</c:v>
                </c:pt>
                <c:pt idx="62">
                  <c:v>0.98513776681131693</c:v>
                </c:pt>
                <c:pt idx="63">
                  <c:v>1.0378036182104426</c:v>
                </c:pt>
                <c:pt idx="64">
                  <c:v>1.0810309371220723</c:v>
                </c:pt>
                <c:pt idx="65">
                  <c:v>1.0048448717016849</c:v>
                </c:pt>
                <c:pt idx="66">
                  <c:v>1.0505260640749254</c:v>
                </c:pt>
                <c:pt idx="67">
                  <c:v>1.0629766628055515</c:v>
                </c:pt>
                <c:pt idx="68">
                  <c:v>1.074444987225843</c:v>
                </c:pt>
                <c:pt idx="69">
                  <c:v>0.95236750098203271</c:v>
                </c:pt>
                <c:pt idx="70">
                  <c:v>0.94673120374007547</c:v>
                </c:pt>
                <c:pt idx="71">
                  <c:v>1.0637233362665439</c:v>
                </c:pt>
                <c:pt idx="72">
                  <c:v>0.96069327253494352</c:v>
                </c:pt>
                <c:pt idx="73">
                  <c:v>1.0374882755351693</c:v>
                </c:pt>
                <c:pt idx="74">
                  <c:v>1.0533677727808384</c:v>
                </c:pt>
              </c:numCache>
            </c:numRef>
          </c:val>
          <c:smooth val="0"/>
        </c:ser>
        <c:ser>
          <c:idx val="36"/>
          <c:order val="36"/>
          <c:tx>
            <c:strRef>
              <c:f>Anomalies!$AL$6</c:f>
              <c:strCache>
                <c:ptCount val="1"/>
                <c:pt idx="0">
                  <c:v>MPI.ESM.MR_3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L$7:$AL$81</c:f>
              <c:numCache>
                <c:formatCode>0.00</c:formatCode>
                <c:ptCount val="75"/>
                <c:pt idx="0">
                  <c:v>0.93227981010426575</c:v>
                </c:pt>
                <c:pt idx="1">
                  <c:v>1.0567241787268529</c:v>
                </c:pt>
                <c:pt idx="2">
                  <c:v>0.93225443770510585</c:v>
                </c:pt>
                <c:pt idx="3">
                  <c:v>1.0133047545072982</c:v>
                </c:pt>
                <c:pt idx="4">
                  <c:v>0.97727232307173639</c:v>
                </c:pt>
                <c:pt idx="5">
                  <c:v>1.1833360751633888</c:v>
                </c:pt>
                <c:pt idx="6">
                  <c:v>0.90265572177081388</c:v>
                </c:pt>
                <c:pt idx="7">
                  <c:v>1.0683302390282983</c:v>
                </c:pt>
                <c:pt idx="8">
                  <c:v>1.0673189676903523</c:v>
                </c:pt>
                <c:pt idx="9">
                  <c:v>1.1097524929711207</c:v>
                </c:pt>
                <c:pt idx="10">
                  <c:v>1.079758692535624</c:v>
                </c:pt>
                <c:pt idx="11">
                  <c:v>0.91362747209326078</c:v>
                </c:pt>
                <c:pt idx="12">
                  <c:v>0.97742093283824472</c:v>
                </c:pt>
                <c:pt idx="13">
                  <c:v>0.96612659058362138</c:v>
                </c:pt>
                <c:pt idx="14">
                  <c:v>1.0407685642837041</c:v>
                </c:pt>
                <c:pt idx="15">
                  <c:v>0.96177341181346654</c:v>
                </c:pt>
                <c:pt idx="16">
                  <c:v>1.0319389693760459</c:v>
                </c:pt>
                <c:pt idx="17">
                  <c:v>1.1327906314083434</c:v>
                </c:pt>
                <c:pt idx="18">
                  <c:v>1.0994875451967006</c:v>
                </c:pt>
                <c:pt idx="19">
                  <c:v>0.95989947890408267</c:v>
                </c:pt>
                <c:pt idx="20">
                  <c:v>1.0506637999560793</c:v>
                </c:pt>
                <c:pt idx="21">
                  <c:v>1.0361000428382756</c:v>
                </c:pt>
                <c:pt idx="22">
                  <c:v>0.96574962922467378</c:v>
                </c:pt>
                <c:pt idx="23">
                  <c:v>1.0255451247877421</c:v>
                </c:pt>
                <c:pt idx="24">
                  <c:v>1.0954134628173049</c:v>
                </c:pt>
                <c:pt idx="25">
                  <c:v>0.96620270778110118</c:v>
                </c:pt>
                <c:pt idx="26">
                  <c:v>1.096692956660656</c:v>
                </c:pt>
                <c:pt idx="27">
                  <c:v>1.0605807833991632</c:v>
                </c:pt>
                <c:pt idx="28">
                  <c:v>1.094688537127021</c:v>
                </c:pt>
                <c:pt idx="29">
                  <c:v>0.9680911392042908</c:v>
                </c:pt>
                <c:pt idx="30">
                  <c:v>0.90433392474382102</c:v>
                </c:pt>
                <c:pt idx="31">
                  <c:v>1.0306884725603063</c:v>
                </c:pt>
                <c:pt idx="32">
                  <c:v>1.0005823086428156</c:v>
                </c:pt>
                <c:pt idx="33">
                  <c:v>0.96994694897141753</c:v>
                </c:pt>
                <c:pt idx="34">
                  <c:v>0.98410474770266243</c:v>
                </c:pt>
                <c:pt idx="35">
                  <c:v>1.0001473532286451</c:v>
                </c:pt>
                <c:pt idx="36">
                  <c:v>0.99019412350104707</c:v>
                </c:pt>
                <c:pt idx="37">
                  <c:v>1.0845468267199492</c:v>
                </c:pt>
                <c:pt idx="38">
                  <c:v>1.0293183630056697</c:v>
                </c:pt>
                <c:pt idx="39">
                  <c:v>0.98921909844761524</c:v>
                </c:pt>
                <c:pt idx="40">
                  <c:v>0.95860911117537728</c:v>
                </c:pt>
                <c:pt idx="41">
                  <c:v>1.0353859910333461</c:v>
                </c:pt>
                <c:pt idx="42">
                  <c:v>0.91580949842101533</c:v>
                </c:pt>
                <c:pt idx="43">
                  <c:v>1.0146531162912262</c:v>
                </c:pt>
                <c:pt idx="44">
                  <c:v>0.96935975916228756</c:v>
                </c:pt>
                <c:pt idx="45">
                  <c:v>0.89214792389014852</c:v>
                </c:pt>
                <c:pt idx="46">
                  <c:v>0.88619265934446634</c:v>
                </c:pt>
                <c:pt idx="47">
                  <c:v>1.0008831528042834</c:v>
                </c:pt>
                <c:pt idx="48">
                  <c:v>0.96021844620780761</c:v>
                </c:pt>
                <c:pt idx="49">
                  <c:v>1.0635276063301673</c:v>
                </c:pt>
                <c:pt idx="50">
                  <c:v>1.0454878305274522</c:v>
                </c:pt>
                <c:pt idx="51">
                  <c:v>1.0579891740563983</c:v>
                </c:pt>
                <c:pt idx="52">
                  <c:v>0.98263677317983744</c:v>
                </c:pt>
                <c:pt idx="53">
                  <c:v>1.0544914076007783</c:v>
                </c:pt>
                <c:pt idx="54">
                  <c:v>0.98345956383830968</c:v>
                </c:pt>
                <c:pt idx="55">
                  <c:v>0.99487714346028122</c:v>
                </c:pt>
                <c:pt idx="56">
                  <c:v>1.0660104768193897</c:v>
                </c:pt>
                <c:pt idx="57">
                  <c:v>1.1622443622045784</c:v>
                </c:pt>
                <c:pt idx="58">
                  <c:v>0.98923359696142088</c:v>
                </c:pt>
                <c:pt idx="59">
                  <c:v>1.0033044046098316</c:v>
                </c:pt>
                <c:pt idx="60">
                  <c:v>0.93409574895842695</c:v>
                </c:pt>
                <c:pt idx="61">
                  <c:v>1.0020466585371892</c:v>
                </c:pt>
                <c:pt idx="62">
                  <c:v>1.0716032785199299</c:v>
                </c:pt>
                <c:pt idx="63">
                  <c:v>1.0139064428302338</c:v>
                </c:pt>
                <c:pt idx="64">
                  <c:v>1.0211774475037814</c:v>
                </c:pt>
                <c:pt idx="65">
                  <c:v>0.97448498379259496</c:v>
                </c:pt>
                <c:pt idx="66">
                  <c:v>1.0600189659891932</c:v>
                </c:pt>
                <c:pt idx="67">
                  <c:v>1.0802298942343085</c:v>
                </c:pt>
                <c:pt idx="68">
                  <c:v>1.107102889573133</c:v>
                </c:pt>
                <c:pt idx="69">
                  <c:v>1.0941158458316969</c:v>
                </c:pt>
                <c:pt idx="70">
                  <c:v>0.99910708486308786</c:v>
                </c:pt>
                <c:pt idx="71">
                  <c:v>1.0388185141768402</c:v>
                </c:pt>
                <c:pt idx="73">
                  <c:v>1.0303658806281299</c:v>
                </c:pt>
                <c:pt idx="74">
                  <c:v>0.98746840290557969</c:v>
                </c:pt>
              </c:numCache>
            </c:numRef>
          </c:val>
          <c:smooth val="0"/>
        </c:ser>
        <c:ser>
          <c:idx val="37"/>
          <c:order val="37"/>
          <c:tx>
            <c:strRef>
              <c:f>Anomalies!$AM$6</c:f>
              <c:strCache>
                <c:ptCount val="1"/>
                <c:pt idx="0">
                  <c:v>MPI.ESM.MR_3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M$7:$AM$81</c:f>
              <c:numCache>
                <c:formatCode>0.00</c:formatCode>
                <c:ptCount val="75"/>
                <c:pt idx="0">
                  <c:v>1.0089298279664347</c:v>
                </c:pt>
                <c:pt idx="1">
                  <c:v>1.0939781099505428</c:v>
                </c:pt>
                <c:pt idx="2">
                  <c:v>0.9773701880399247</c:v>
                </c:pt>
                <c:pt idx="3">
                  <c:v>0.92085135659693995</c:v>
                </c:pt>
                <c:pt idx="4">
                  <c:v>0.99072694388340588</c:v>
                </c:pt>
                <c:pt idx="5">
                  <c:v>0.93378765554005627</c:v>
                </c:pt>
                <c:pt idx="6">
                  <c:v>0.87096921984850428</c:v>
                </c:pt>
                <c:pt idx="7">
                  <c:v>1.1724005711254559</c:v>
                </c:pt>
                <c:pt idx="8">
                  <c:v>1.1203255341639116</c:v>
                </c:pt>
                <c:pt idx="9">
                  <c:v>1.1372452997751379</c:v>
                </c:pt>
                <c:pt idx="10">
                  <c:v>1.0073059944201987</c:v>
                </c:pt>
                <c:pt idx="11">
                  <c:v>1.0652746772437514</c:v>
                </c:pt>
                <c:pt idx="12">
                  <c:v>0.91418566487477948</c:v>
                </c:pt>
                <c:pt idx="13">
                  <c:v>0.96759094047799488</c:v>
                </c:pt>
                <c:pt idx="14">
                  <c:v>0.87986405806828782</c:v>
                </c:pt>
                <c:pt idx="15">
                  <c:v>1.0908355570831623</c:v>
                </c:pt>
                <c:pt idx="16">
                  <c:v>0.93679247252628306</c:v>
                </c:pt>
                <c:pt idx="17">
                  <c:v>1.0986828776804853</c:v>
                </c:pt>
                <c:pt idx="18">
                  <c:v>1.0284919477187462</c:v>
                </c:pt>
                <c:pt idx="19">
                  <c:v>0.91088000372708489</c:v>
                </c:pt>
                <c:pt idx="20">
                  <c:v>0.85964950519472105</c:v>
                </c:pt>
                <c:pt idx="21">
                  <c:v>0.95338964620533317</c:v>
                </c:pt>
                <c:pt idx="22">
                  <c:v>1.070972593169383</c:v>
                </c:pt>
                <c:pt idx="23">
                  <c:v>0.99791458210257078</c:v>
                </c:pt>
                <c:pt idx="24">
                  <c:v>1.1373467893717777</c:v>
                </c:pt>
                <c:pt idx="25">
                  <c:v>1.0640749252263315</c:v>
                </c:pt>
                <c:pt idx="26">
                  <c:v>0.99727302286666952</c:v>
                </c:pt>
                <c:pt idx="27">
                  <c:v>1.0988459859607993</c:v>
                </c:pt>
                <c:pt idx="28">
                  <c:v>0.99182158167573453</c:v>
                </c:pt>
                <c:pt idx="29">
                  <c:v>1.1255305006201499</c:v>
                </c:pt>
                <c:pt idx="30">
                  <c:v>0.98332182795715561</c:v>
                </c:pt>
                <c:pt idx="31">
                  <c:v>1.061943643696897</c:v>
                </c:pt>
                <c:pt idx="32">
                  <c:v>0.98305723008020207</c:v>
                </c:pt>
                <c:pt idx="33">
                  <c:v>1.0335301812662192</c:v>
                </c:pt>
                <c:pt idx="34">
                  <c:v>1.0859459333021972</c:v>
                </c:pt>
                <c:pt idx="35">
                  <c:v>1.0046020215954399</c:v>
                </c:pt>
                <c:pt idx="36">
                  <c:v>0.91611034258248314</c:v>
                </c:pt>
                <c:pt idx="37">
                  <c:v>1.0636145974130014</c:v>
                </c:pt>
                <c:pt idx="38">
                  <c:v>1.0848367969960628</c:v>
                </c:pt>
                <c:pt idx="39">
                  <c:v>1.0078025685180432</c:v>
                </c:pt>
                <c:pt idx="40">
                  <c:v>1.0042685557779092</c:v>
                </c:pt>
                <c:pt idx="41">
                  <c:v>0.93996402242127519</c:v>
                </c:pt>
                <c:pt idx="42">
                  <c:v>0.93357742708987401</c:v>
                </c:pt>
                <c:pt idx="43">
                  <c:v>0.97407540077758448</c:v>
                </c:pt>
                <c:pt idx="44">
                  <c:v>0.981890099718845</c:v>
                </c:pt>
                <c:pt idx="45">
                  <c:v>0.91901729460052162</c:v>
                </c:pt>
                <c:pt idx="46">
                  <c:v>0.99047684452025797</c:v>
                </c:pt>
                <c:pt idx="47">
                  <c:v>0.96630782200619236</c:v>
                </c:pt>
                <c:pt idx="48">
                  <c:v>1.0500548623762409</c:v>
                </c:pt>
                <c:pt idx="49">
                  <c:v>1.0517366899776994</c:v>
                </c:pt>
                <c:pt idx="50">
                  <c:v>1.0665215494310398</c:v>
                </c:pt>
                <c:pt idx="51">
                  <c:v>1.0727812827666414</c:v>
                </c:pt>
                <c:pt idx="52">
                  <c:v>0.97248781351586266</c:v>
                </c:pt>
                <c:pt idx="53">
                  <c:v>1.0827997558063651</c:v>
                </c:pt>
                <c:pt idx="54">
                  <c:v>1.0303985022841926</c:v>
                </c:pt>
                <c:pt idx="55">
                  <c:v>0.9977333506799998</c:v>
                </c:pt>
                <c:pt idx="56">
                  <c:v>1.1066896819296712</c:v>
                </c:pt>
                <c:pt idx="57">
                  <c:v>1.1237979282203714</c:v>
                </c:pt>
                <c:pt idx="58">
                  <c:v>0.91689688695644123</c:v>
                </c:pt>
                <c:pt idx="59">
                  <c:v>0.94630349758280807</c:v>
                </c:pt>
                <c:pt idx="60">
                  <c:v>1.0019052980275835</c:v>
                </c:pt>
                <c:pt idx="61">
                  <c:v>0.95635096765014294</c:v>
                </c:pt>
                <c:pt idx="62">
                  <c:v>1.0165197999437072</c:v>
                </c:pt>
                <c:pt idx="63">
                  <c:v>0.99213329972255659</c:v>
                </c:pt>
                <c:pt idx="64">
                  <c:v>1.0634877354172017</c:v>
                </c:pt>
                <c:pt idx="65">
                  <c:v>1.0623604759688101</c:v>
                </c:pt>
                <c:pt idx="66">
                  <c:v>0.99618563433124374</c:v>
                </c:pt>
                <c:pt idx="67">
                  <c:v>1.1226489210012716</c:v>
                </c:pt>
                <c:pt idx="68">
                  <c:v>1.0129422916621562</c:v>
                </c:pt>
                <c:pt idx="69">
                  <c:v>0.94006551201791499</c:v>
                </c:pt>
                <c:pt idx="70">
                  <c:v>1.0156063935739497</c:v>
                </c:pt>
                <c:pt idx="71">
                  <c:v>0.99650097700651719</c:v>
                </c:pt>
                <c:pt idx="72">
                  <c:v>0.94779684450479285</c:v>
                </c:pt>
                <c:pt idx="73">
                  <c:v>1.1044532861751453</c:v>
                </c:pt>
                <c:pt idx="74">
                  <c:v>1.063498609302556</c:v>
                </c:pt>
              </c:numCache>
            </c:numRef>
          </c:val>
          <c:smooth val="0"/>
        </c:ser>
        <c:ser>
          <c:idx val="38"/>
          <c:order val="38"/>
          <c:tx>
            <c:strRef>
              <c:f>Anomalies!$AN$6</c:f>
              <c:strCache>
                <c:ptCount val="1"/>
                <c:pt idx="0">
                  <c:v>MPI.ESM.MR_3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N$7:$AN$81</c:f>
              <c:numCache>
                <c:formatCode>0.00</c:formatCode>
                <c:ptCount val="75"/>
                <c:pt idx="0">
                  <c:v>0.94382425172203699</c:v>
                </c:pt>
                <c:pt idx="1">
                  <c:v>1.0790083944461801</c:v>
                </c:pt>
                <c:pt idx="2">
                  <c:v>1.0323340538772507</c:v>
                </c:pt>
                <c:pt idx="3">
                  <c:v>1.0975846152597053</c:v>
                </c:pt>
                <c:pt idx="4">
                  <c:v>1.024102522664077</c:v>
                </c:pt>
                <c:pt idx="5">
                  <c:v>0.99393836469136343</c:v>
                </c:pt>
                <c:pt idx="6">
                  <c:v>0.9454589591536271</c:v>
                </c:pt>
                <c:pt idx="7">
                  <c:v>0.97973344579025023</c:v>
                </c:pt>
                <c:pt idx="8">
                  <c:v>1.0737635570769761</c:v>
                </c:pt>
                <c:pt idx="9">
                  <c:v>1.0311306772313795</c:v>
                </c:pt>
                <c:pt idx="10">
                  <c:v>1.0780804895626168</c:v>
                </c:pt>
                <c:pt idx="11">
                  <c:v>0.95510047083440319</c:v>
                </c:pt>
                <c:pt idx="12">
                  <c:v>1.0192092742546606</c:v>
                </c:pt>
                <c:pt idx="13">
                  <c:v>1.004663640279114</c:v>
                </c:pt>
                <c:pt idx="14">
                  <c:v>0.97973344579025023</c:v>
                </c:pt>
                <c:pt idx="15">
                  <c:v>1.0220872292450878</c:v>
                </c:pt>
                <c:pt idx="16">
                  <c:v>0.88840730732828366</c:v>
                </c:pt>
                <c:pt idx="17">
                  <c:v>1.0790011451892774</c:v>
                </c:pt>
                <c:pt idx="18">
                  <c:v>1.0828758730038448</c:v>
                </c:pt>
                <c:pt idx="19">
                  <c:v>0.90428317994550123</c:v>
                </c:pt>
                <c:pt idx="20">
                  <c:v>1.0110357370967096</c:v>
                </c:pt>
                <c:pt idx="21">
                  <c:v>0.95088865257385358</c:v>
                </c:pt>
                <c:pt idx="22">
                  <c:v>1.0640423035702689</c:v>
                </c:pt>
                <c:pt idx="23">
                  <c:v>1.0187163247852675</c:v>
                </c:pt>
                <c:pt idx="24">
                  <c:v>1.0531285473030447</c:v>
                </c:pt>
                <c:pt idx="25">
                  <c:v>0.95638358930620571</c:v>
                </c:pt>
                <c:pt idx="26">
                  <c:v>1.0492900657729913</c:v>
                </c:pt>
                <c:pt idx="27">
                  <c:v>1.0235515791394612</c:v>
                </c:pt>
                <c:pt idx="28">
                  <c:v>1.1254543834226702</c:v>
                </c:pt>
                <c:pt idx="29">
                  <c:v>0.9731619944078268</c:v>
                </c:pt>
                <c:pt idx="30">
                  <c:v>0.96359659992453051</c:v>
                </c:pt>
                <c:pt idx="31">
                  <c:v>1.0184372283945082</c:v>
                </c:pt>
                <c:pt idx="32">
                  <c:v>0.95519108654568874</c:v>
                </c:pt>
                <c:pt idx="33">
                  <c:v>1.0107566407059503</c:v>
                </c:pt>
                <c:pt idx="34">
                  <c:v>1.0193325116220087</c:v>
                </c:pt>
                <c:pt idx="35">
                  <c:v>1.0077626976050778</c:v>
                </c:pt>
                <c:pt idx="36">
                  <c:v>0.95091040034456209</c:v>
                </c:pt>
                <c:pt idx="37">
                  <c:v>1.0773773116430414</c:v>
                </c:pt>
                <c:pt idx="38">
                  <c:v>1.0631288972005113</c:v>
                </c:pt>
                <c:pt idx="39">
                  <c:v>1.1299163010463675</c:v>
                </c:pt>
                <c:pt idx="40">
                  <c:v>0.971168448759546</c:v>
                </c:pt>
                <c:pt idx="41">
                  <c:v>1.0080889141657055</c:v>
                </c:pt>
                <c:pt idx="42">
                  <c:v>0.94098979227302681</c:v>
                </c:pt>
                <c:pt idx="43">
                  <c:v>1.0087232241447037</c:v>
                </c:pt>
                <c:pt idx="44">
                  <c:v>0.97721795364496522</c:v>
                </c:pt>
                <c:pt idx="45">
                  <c:v>0.98293036808440237</c:v>
                </c:pt>
                <c:pt idx="46">
                  <c:v>0.91917315362393259</c:v>
                </c:pt>
                <c:pt idx="47">
                  <c:v>0.95398408527136591</c:v>
                </c:pt>
                <c:pt idx="48">
                  <c:v>0.99683081819559627</c:v>
                </c:pt>
                <c:pt idx="49">
                  <c:v>1.053201039872073</c:v>
                </c:pt>
                <c:pt idx="50">
                  <c:v>0.92682474428487938</c:v>
                </c:pt>
                <c:pt idx="51">
                  <c:v>1.1831548437408179</c:v>
                </c:pt>
                <c:pt idx="52">
                  <c:v>0.95644520798987975</c:v>
                </c:pt>
                <c:pt idx="53">
                  <c:v>0.99916507891831052</c:v>
                </c:pt>
                <c:pt idx="54">
                  <c:v>0.97533677147867848</c:v>
                </c:pt>
                <c:pt idx="55">
                  <c:v>0.98797222626032688</c:v>
                </c:pt>
                <c:pt idx="56">
                  <c:v>1.0629077948649746</c:v>
                </c:pt>
                <c:pt idx="57">
                  <c:v>1.073788929476136</c:v>
                </c:pt>
                <c:pt idx="58">
                  <c:v>0.97093647253865512</c:v>
                </c:pt>
                <c:pt idx="59">
                  <c:v>0.96972222200742952</c:v>
                </c:pt>
                <c:pt idx="60">
                  <c:v>0.85870710179735199</c:v>
                </c:pt>
                <c:pt idx="61">
                  <c:v>0.99178171076276889</c:v>
                </c:pt>
                <c:pt idx="62">
                  <c:v>1.1055696717381824</c:v>
                </c:pt>
                <c:pt idx="63">
                  <c:v>1.0651151935918892</c:v>
                </c:pt>
                <c:pt idx="64">
                  <c:v>1.1343419723855508</c:v>
                </c:pt>
                <c:pt idx="65">
                  <c:v>0.9668805133015167</c:v>
                </c:pt>
                <c:pt idx="66">
                  <c:v>1.0228266534491772</c:v>
                </c:pt>
                <c:pt idx="67">
                  <c:v>1.0237146874197751</c:v>
                </c:pt>
                <c:pt idx="68">
                  <c:v>0.9447304088348919</c:v>
                </c:pt>
                <c:pt idx="69">
                  <c:v>1.0218987485656139</c:v>
                </c:pt>
                <c:pt idx="70">
                  <c:v>0.90165169968977066</c:v>
                </c:pt>
                <c:pt idx="71">
                  <c:v>0.96431065172946029</c:v>
                </c:pt>
                <c:pt idx="72">
                  <c:v>0.92906476466785659</c:v>
                </c:pt>
                <c:pt idx="73">
                  <c:v>1.0466332131181009</c:v>
                </c:pt>
                <c:pt idx="74">
                  <c:v>1.0225584309437721</c:v>
                </c:pt>
              </c:numCache>
            </c:numRef>
          </c:val>
          <c:smooth val="0"/>
        </c:ser>
        <c:ser>
          <c:idx val="39"/>
          <c:order val="39"/>
          <c:tx>
            <c:strRef>
              <c:f>Anomalies!$AO$6</c:f>
              <c:strCache>
                <c:ptCount val="1"/>
                <c:pt idx="0">
                  <c:v>MPI.ESM.MR_4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O$7:$AO$81</c:f>
              <c:numCache>
                <c:formatCode>0.00</c:formatCode>
                <c:ptCount val="75"/>
                <c:pt idx="0">
                  <c:v>1.0165306738290616</c:v>
                </c:pt>
                <c:pt idx="1">
                  <c:v>1.0735352054845366</c:v>
                </c:pt>
                <c:pt idx="2">
                  <c:v>1.09795432736175</c:v>
                </c:pt>
                <c:pt idx="3">
                  <c:v>0.93225081307665425</c:v>
                </c:pt>
                <c:pt idx="4">
                  <c:v>0.97763116128842709</c:v>
                </c:pt>
                <c:pt idx="5">
                  <c:v>0.94184157995911044</c:v>
                </c:pt>
                <c:pt idx="6">
                  <c:v>0.93224718844820298</c:v>
                </c:pt>
                <c:pt idx="7">
                  <c:v>1.0499751205503096</c:v>
                </c:pt>
                <c:pt idx="8">
                  <c:v>1.0133228776495551</c:v>
                </c:pt>
                <c:pt idx="9">
                  <c:v>1.0600878339297701</c:v>
                </c:pt>
                <c:pt idx="10">
                  <c:v>1.0185785889041135</c:v>
                </c:pt>
                <c:pt idx="11">
                  <c:v>0.96993607508606339</c:v>
                </c:pt>
                <c:pt idx="12">
                  <c:v>1.0815855052751393</c:v>
                </c:pt>
                <c:pt idx="13">
                  <c:v>1.0047361328481423</c:v>
                </c:pt>
                <c:pt idx="14">
                  <c:v>0.98094769632147594</c:v>
                </c:pt>
                <c:pt idx="15">
                  <c:v>0.97307862795344413</c:v>
                </c:pt>
                <c:pt idx="16">
                  <c:v>0.9235408309078933</c:v>
                </c:pt>
                <c:pt idx="17">
                  <c:v>1.1353314959527885</c:v>
                </c:pt>
                <c:pt idx="18">
                  <c:v>0.9633718729605425</c:v>
                </c:pt>
                <c:pt idx="19">
                  <c:v>0.99523960630542319</c:v>
                </c:pt>
                <c:pt idx="20">
                  <c:v>1.0101585770114658</c:v>
                </c:pt>
                <c:pt idx="21">
                  <c:v>0.95568041138663029</c:v>
                </c:pt>
                <c:pt idx="22">
                  <c:v>1.06299841057626</c:v>
                </c:pt>
                <c:pt idx="23">
                  <c:v>0.9260635723100813</c:v>
                </c:pt>
                <c:pt idx="24">
                  <c:v>1.0620270101512796</c:v>
                </c:pt>
                <c:pt idx="25">
                  <c:v>0.97586234260413429</c:v>
                </c:pt>
                <c:pt idx="26">
                  <c:v>1.0548466211890175</c:v>
                </c:pt>
                <c:pt idx="27">
                  <c:v>0.99974139484208624</c:v>
                </c:pt>
                <c:pt idx="28">
                  <c:v>1.0164763044022902</c:v>
                </c:pt>
                <c:pt idx="29">
                  <c:v>1.0442590814824211</c:v>
                </c:pt>
                <c:pt idx="30">
                  <c:v>0.90813615998936015</c:v>
                </c:pt>
                <c:pt idx="31">
                  <c:v>1.0059213863517564</c:v>
                </c:pt>
                <c:pt idx="32">
                  <c:v>0.95725350013454635</c:v>
                </c:pt>
                <c:pt idx="33">
                  <c:v>1.0065665702161093</c:v>
                </c:pt>
                <c:pt idx="34">
                  <c:v>0.98624327848899984</c:v>
                </c:pt>
                <c:pt idx="35">
                  <c:v>1.0200465634269384</c:v>
                </c:pt>
                <c:pt idx="36">
                  <c:v>1.0600407137599017</c:v>
                </c:pt>
                <c:pt idx="37">
                  <c:v>1.0326095256395587</c:v>
                </c:pt>
                <c:pt idx="38">
                  <c:v>1.052595726920686</c:v>
                </c:pt>
                <c:pt idx="39">
                  <c:v>1.0037429846524535</c:v>
                </c:pt>
                <c:pt idx="40">
                  <c:v>0.95649232815974827</c:v>
                </c:pt>
                <c:pt idx="41">
                  <c:v>1.0171722330649628</c:v>
                </c:pt>
                <c:pt idx="42">
                  <c:v>0.93330557995601748</c:v>
                </c:pt>
                <c:pt idx="43">
                  <c:v>0.94557857189252414</c:v>
                </c:pt>
                <c:pt idx="44">
                  <c:v>0.98291949419904823</c:v>
                </c:pt>
                <c:pt idx="45">
                  <c:v>0.87770740413969317</c:v>
                </c:pt>
                <c:pt idx="46">
                  <c:v>0.97522078336823304</c:v>
                </c:pt>
                <c:pt idx="47">
                  <c:v>1.0361326644943385</c:v>
                </c:pt>
                <c:pt idx="48">
                  <c:v>1.0511132538840553</c:v>
                </c:pt>
                <c:pt idx="49">
                  <c:v>1.0406344530310017</c:v>
                </c:pt>
                <c:pt idx="50">
                  <c:v>0.87678312388458113</c:v>
                </c:pt>
                <c:pt idx="51">
                  <c:v>1.0530741778762733</c:v>
                </c:pt>
                <c:pt idx="52">
                  <c:v>0.96794615406623397</c:v>
                </c:pt>
                <c:pt idx="53">
                  <c:v>1.0554483095119531</c:v>
                </c:pt>
                <c:pt idx="54">
                  <c:v>1.0835065583543917</c:v>
                </c:pt>
                <c:pt idx="55">
                  <c:v>0.93446183643202041</c:v>
                </c:pt>
                <c:pt idx="56">
                  <c:v>1.0994947944536035</c:v>
                </c:pt>
                <c:pt idx="57">
                  <c:v>1.1508376564679612</c:v>
                </c:pt>
                <c:pt idx="58">
                  <c:v>1.0142471579046672</c:v>
                </c:pt>
                <c:pt idx="59">
                  <c:v>0.98388002073867431</c:v>
                </c:pt>
                <c:pt idx="60">
                  <c:v>1.0388547604613545</c:v>
                </c:pt>
                <c:pt idx="61">
                  <c:v>0.96777942115746884</c:v>
                </c:pt>
                <c:pt idx="62">
                  <c:v>1.0377130024991572</c:v>
                </c:pt>
                <c:pt idx="63">
                  <c:v>0.9791897515225374</c:v>
                </c:pt>
                <c:pt idx="64">
                  <c:v>1.1043590458354084</c:v>
                </c:pt>
                <c:pt idx="65">
                  <c:v>0.96377783134710149</c:v>
                </c:pt>
                <c:pt idx="66">
                  <c:v>1.0809693184383982</c:v>
                </c:pt>
                <c:pt idx="67">
                  <c:v>1.1088282127160087</c:v>
                </c:pt>
                <c:pt idx="68">
                  <c:v>0.95275896085478617</c:v>
                </c:pt>
                <c:pt idx="69">
                  <c:v>1.0000241158612968</c:v>
                </c:pt>
                <c:pt idx="70">
                  <c:v>0.97573910523678598</c:v>
                </c:pt>
                <c:pt idx="71">
                  <c:v>0.91237335064906966</c:v>
                </c:pt>
                <c:pt idx="72">
                  <c:v>0.96627157572167821</c:v>
                </c:pt>
                <c:pt idx="73">
                  <c:v>0.98528275194937376</c:v>
                </c:pt>
                <c:pt idx="74">
                  <c:v>0.96858046404523235</c:v>
                </c:pt>
              </c:numCache>
            </c:numRef>
          </c:val>
          <c:smooth val="0"/>
        </c:ser>
        <c:ser>
          <c:idx val="40"/>
          <c:order val="40"/>
          <c:tx>
            <c:strRef>
              <c:f>Anomalies!$AP$6</c:f>
              <c:strCache>
                <c:ptCount val="1"/>
                <c:pt idx="0">
                  <c:v>MPI.ESM.MR_4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P$7:$AP$81</c:f>
              <c:numCache>
                <c:formatCode>0.00</c:formatCode>
                <c:ptCount val="75"/>
                <c:pt idx="0">
                  <c:v>0.90058968355350466</c:v>
                </c:pt>
                <c:pt idx="1">
                  <c:v>1.0197167222378594</c:v>
                </c:pt>
                <c:pt idx="2">
                  <c:v>0.97007381096721734</c:v>
                </c:pt>
                <c:pt idx="3">
                  <c:v>0.94287822369621643</c:v>
                </c:pt>
                <c:pt idx="4">
                  <c:v>0.96961710778233845</c:v>
                </c:pt>
                <c:pt idx="5">
                  <c:v>1.0529038203390566</c:v>
                </c:pt>
                <c:pt idx="6">
                  <c:v>0.9171324878057836</c:v>
                </c:pt>
                <c:pt idx="7">
                  <c:v>0.94844565299759687</c:v>
                </c:pt>
                <c:pt idx="8">
                  <c:v>1.0216631477162716</c:v>
                </c:pt>
                <c:pt idx="9">
                  <c:v>1.1754162619970372</c:v>
                </c:pt>
                <c:pt idx="10">
                  <c:v>1.0240626517511113</c:v>
                </c:pt>
                <c:pt idx="11">
                  <c:v>0.97378905512992242</c:v>
                </c:pt>
                <c:pt idx="12">
                  <c:v>1.0013253574753564</c:v>
                </c:pt>
                <c:pt idx="13">
                  <c:v>1.0620632564357939</c:v>
                </c:pt>
                <c:pt idx="14">
                  <c:v>0.90135810478520573</c:v>
                </c:pt>
                <c:pt idx="15">
                  <c:v>1.0013108589615509</c:v>
                </c:pt>
                <c:pt idx="16">
                  <c:v>0.92458109927345056</c:v>
                </c:pt>
                <c:pt idx="17">
                  <c:v>1.1730964997881286</c:v>
                </c:pt>
                <c:pt idx="18">
                  <c:v>1.165220182163194</c:v>
                </c:pt>
                <c:pt idx="19">
                  <c:v>0.99027386532697848</c:v>
                </c:pt>
                <c:pt idx="20">
                  <c:v>1.0285934373153858</c:v>
                </c:pt>
                <c:pt idx="21">
                  <c:v>0.91782841646845592</c:v>
                </c:pt>
                <c:pt idx="22">
                  <c:v>1.0104014271177111</c:v>
                </c:pt>
                <c:pt idx="23">
                  <c:v>1.040137878933157</c:v>
                </c:pt>
                <c:pt idx="24">
                  <c:v>0.95394058972994888</c:v>
                </c:pt>
                <c:pt idx="25">
                  <c:v>1.0382132012254532</c:v>
                </c:pt>
                <c:pt idx="26">
                  <c:v>1.0069145345474455</c:v>
                </c:pt>
                <c:pt idx="27">
                  <c:v>0.96925826956564798</c:v>
                </c:pt>
                <c:pt idx="28">
                  <c:v>1.0545602755413552</c:v>
                </c:pt>
                <c:pt idx="29">
                  <c:v>1.0005678101290099</c:v>
                </c:pt>
                <c:pt idx="30">
                  <c:v>0.92601282751176139</c:v>
                </c:pt>
                <c:pt idx="31">
                  <c:v>1.0133301269064581</c:v>
                </c:pt>
                <c:pt idx="32">
                  <c:v>0.98820057785276638</c:v>
                </c:pt>
                <c:pt idx="33">
                  <c:v>0.9723790746623201</c:v>
                </c:pt>
                <c:pt idx="34">
                  <c:v>1.0003467077934733</c:v>
                </c:pt>
                <c:pt idx="35">
                  <c:v>1.1101113311878112</c:v>
                </c:pt>
                <c:pt idx="36">
                  <c:v>1.1342441074173626</c:v>
                </c:pt>
                <c:pt idx="37">
                  <c:v>1.055923135839089</c:v>
                </c:pt>
                <c:pt idx="38">
                  <c:v>1.0743036267162376</c:v>
                </c:pt>
                <c:pt idx="39">
                  <c:v>1.0113547044004345</c:v>
                </c:pt>
                <c:pt idx="40">
                  <c:v>1.0091146840174572</c:v>
                </c:pt>
                <c:pt idx="41">
                  <c:v>0.97060663134957592</c:v>
                </c:pt>
                <c:pt idx="42">
                  <c:v>0.96499570650677846</c:v>
                </c:pt>
                <c:pt idx="43">
                  <c:v>1.0096547536567186</c:v>
                </c:pt>
                <c:pt idx="44">
                  <c:v>0.95444803771314768</c:v>
                </c:pt>
                <c:pt idx="45">
                  <c:v>0.9495729124459884</c:v>
                </c:pt>
                <c:pt idx="46">
                  <c:v>1.0013507298745166</c:v>
                </c:pt>
                <c:pt idx="47">
                  <c:v>1.0093357863529937</c:v>
                </c:pt>
                <c:pt idx="48">
                  <c:v>1.0484600258576162</c:v>
                </c:pt>
                <c:pt idx="49">
                  <c:v>1.0520157863684587</c:v>
                </c:pt>
                <c:pt idx="50">
                  <c:v>0.94427008102156162</c:v>
                </c:pt>
                <c:pt idx="51">
                  <c:v>1.1279481277972467</c:v>
                </c:pt>
                <c:pt idx="52">
                  <c:v>1.0580544173685238</c:v>
                </c:pt>
                <c:pt idx="53">
                  <c:v>1.0315221371041328</c:v>
                </c:pt>
                <c:pt idx="54">
                  <c:v>0.97887803347571534</c:v>
                </c:pt>
                <c:pt idx="55">
                  <c:v>0.97666701012034951</c:v>
                </c:pt>
                <c:pt idx="56">
                  <c:v>1.024102522664077</c:v>
                </c:pt>
                <c:pt idx="57">
                  <c:v>1.008596362148904</c:v>
                </c:pt>
                <c:pt idx="58">
                  <c:v>0.97941810311497679</c:v>
                </c:pt>
                <c:pt idx="59">
                  <c:v>0.98787798592059006</c:v>
                </c:pt>
                <c:pt idx="60">
                  <c:v>1.0542050619531163</c:v>
                </c:pt>
                <c:pt idx="61">
                  <c:v>1.0181980029167146</c:v>
                </c:pt>
                <c:pt idx="62">
                  <c:v>1.0192781421952377</c:v>
                </c:pt>
                <c:pt idx="63">
                  <c:v>1.0525812284068803</c:v>
                </c:pt>
                <c:pt idx="64">
                  <c:v>1.0605989065414203</c:v>
                </c:pt>
                <c:pt idx="65">
                  <c:v>0.92572285723564784</c:v>
                </c:pt>
                <c:pt idx="66">
                  <c:v>1.0966204640916277</c:v>
                </c:pt>
                <c:pt idx="67">
                  <c:v>1.0499497481511497</c:v>
                </c:pt>
                <c:pt idx="68">
                  <c:v>1.0458212963449829</c:v>
                </c:pt>
                <c:pt idx="69">
                  <c:v>0.98161825258498858</c:v>
                </c:pt>
                <c:pt idx="70">
                  <c:v>1.0397862899733694</c:v>
                </c:pt>
                <c:pt idx="71">
                  <c:v>0.94060920628562794</c:v>
                </c:pt>
                <c:pt idx="72">
                  <c:v>0.86526043003751851</c:v>
                </c:pt>
                <c:pt idx="73">
                  <c:v>0.96313989673965172</c:v>
                </c:pt>
                <c:pt idx="74">
                  <c:v>1.0612803366902872</c:v>
                </c:pt>
              </c:numCache>
            </c:numRef>
          </c:val>
          <c:smooth val="0"/>
        </c:ser>
        <c:ser>
          <c:idx val="41"/>
          <c:order val="41"/>
          <c:tx>
            <c:strRef>
              <c:f>Anomalies!$AQ$6</c:f>
              <c:strCache>
                <c:ptCount val="1"/>
                <c:pt idx="0">
                  <c:v>MPI.ESM.MR_4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Q$7:$AQ$81</c:f>
              <c:numCache>
                <c:formatCode>0.00</c:formatCode>
                <c:ptCount val="75"/>
                <c:pt idx="0">
                  <c:v>1.0044316640582232</c:v>
                </c:pt>
                <c:pt idx="1">
                  <c:v>1.0444113158773807</c:v>
                </c:pt>
                <c:pt idx="2">
                  <c:v>0.95840250735364629</c:v>
                </c:pt>
                <c:pt idx="3">
                  <c:v>0.89720428057987889</c:v>
                </c:pt>
                <c:pt idx="4">
                  <c:v>0.97402103135081319</c:v>
                </c:pt>
                <c:pt idx="5">
                  <c:v>1.1144500114441604</c:v>
                </c:pt>
                <c:pt idx="6">
                  <c:v>0.9004012028740308</c:v>
                </c:pt>
                <c:pt idx="7">
                  <c:v>1.0068819128913826</c:v>
                </c:pt>
                <c:pt idx="8">
                  <c:v>1.0603705549489808</c:v>
                </c:pt>
                <c:pt idx="9">
                  <c:v>1.0218371298819398</c:v>
                </c:pt>
                <c:pt idx="10">
                  <c:v>1.0180856394347206</c:v>
                </c:pt>
                <c:pt idx="11">
                  <c:v>0.96754382030812647</c:v>
                </c:pt>
                <c:pt idx="12">
                  <c:v>1.0661047171591267</c:v>
                </c:pt>
                <c:pt idx="13">
                  <c:v>0.99886423475684272</c:v>
                </c:pt>
                <c:pt idx="14">
                  <c:v>0.95546293367954516</c:v>
                </c:pt>
                <c:pt idx="15">
                  <c:v>1.0094843961195019</c:v>
                </c:pt>
                <c:pt idx="16">
                  <c:v>0.98272013963422011</c:v>
                </c:pt>
                <c:pt idx="17">
                  <c:v>1.0778086424287603</c:v>
                </c:pt>
                <c:pt idx="18">
                  <c:v>1.0317432394396693</c:v>
                </c:pt>
                <c:pt idx="19">
                  <c:v>0.97128443686999133</c:v>
                </c:pt>
                <c:pt idx="20">
                  <c:v>0.94053671371659942</c:v>
                </c:pt>
                <c:pt idx="21">
                  <c:v>0.95412182115251987</c:v>
                </c:pt>
                <c:pt idx="22">
                  <c:v>1.1188503103841838</c:v>
                </c:pt>
                <c:pt idx="23">
                  <c:v>1.1435485286521565</c:v>
                </c:pt>
                <c:pt idx="24">
                  <c:v>1.0607620148217343</c:v>
                </c:pt>
                <c:pt idx="25">
                  <c:v>0.93725280033961333</c:v>
                </c:pt>
                <c:pt idx="26">
                  <c:v>1.107447229276018</c:v>
                </c:pt>
                <c:pt idx="27">
                  <c:v>1.0042214356080408</c:v>
                </c:pt>
                <c:pt idx="28">
                  <c:v>1.0135367307281891</c:v>
                </c:pt>
                <c:pt idx="29">
                  <c:v>0.96414029419224345</c:v>
                </c:pt>
                <c:pt idx="30">
                  <c:v>0.9022207663566435</c:v>
                </c:pt>
                <c:pt idx="31">
                  <c:v>1.0498591324398643</c:v>
                </c:pt>
                <c:pt idx="32">
                  <c:v>1.0456944343491832</c:v>
                </c:pt>
                <c:pt idx="33">
                  <c:v>1.1038769702513695</c:v>
                </c:pt>
                <c:pt idx="34">
                  <c:v>0.99458354855571618</c:v>
                </c:pt>
                <c:pt idx="35">
                  <c:v>0.9884724249866228</c:v>
                </c:pt>
                <c:pt idx="36">
                  <c:v>1.0333888207566138</c:v>
                </c:pt>
                <c:pt idx="37">
                  <c:v>1.0094046542935706</c:v>
                </c:pt>
                <c:pt idx="38">
                  <c:v>1.0121521226597467</c:v>
                </c:pt>
                <c:pt idx="39">
                  <c:v>1.0225439324299666</c:v>
                </c:pt>
                <c:pt idx="40">
                  <c:v>0.96517693792934944</c:v>
                </c:pt>
                <c:pt idx="41">
                  <c:v>1.0378616122656656</c:v>
                </c:pt>
                <c:pt idx="42">
                  <c:v>0.94620563261461954</c:v>
                </c:pt>
                <c:pt idx="43">
                  <c:v>1.0209092249983764</c:v>
                </c:pt>
                <c:pt idx="44">
                  <c:v>1.0207497413465139</c:v>
                </c:pt>
                <c:pt idx="45">
                  <c:v>0.98283612774466556</c:v>
                </c:pt>
                <c:pt idx="46">
                  <c:v>0.92490006657717561</c:v>
                </c:pt>
                <c:pt idx="47">
                  <c:v>0.97770365385745539</c:v>
                </c:pt>
                <c:pt idx="48">
                  <c:v>1.0277923944276219</c:v>
                </c:pt>
                <c:pt idx="49">
                  <c:v>1.0503267095100974</c:v>
                </c:pt>
                <c:pt idx="50">
                  <c:v>1.0767937464623627</c:v>
                </c:pt>
                <c:pt idx="51">
                  <c:v>1.0351540148124552</c:v>
                </c:pt>
                <c:pt idx="52">
                  <c:v>0.92825647252318999</c:v>
                </c:pt>
                <c:pt idx="53">
                  <c:v>1.037665882329289</c:v>
                </c:pt>
                <c:pt idx="54">
                  <c:v>0.97824009886826546</c:v>
                </c:pt>
                <c:pt idx="55">
                  <c:v>0.88404687930122594</c:v>
                </c:pt>
                <c:pt idx="56">
                  <c:v>1.0934634127104415</c:v>
                </c:pt>
                <c:pt idx="57">
                  <c:v>1.0975266212044825</c:v>
                </c:pt>
                <c:pt idx="58">
                  <c:v>0.98369878931610333</c:v>
                </c:pt>
                <c:pt idx="59">
                  <c:v>0.97220509249665188</c:v>
                </c:pt>
                <c:pt idx="60">
                  <c:v>0.96615196298278139</c:v>
                </c:pt>
                <c:pt idx="61">
                  <c:v>0.9876677574704078</c:v>
                </c:pt>
                <c:pt idx="62">
                  <c:v>1.0422909082333003</c:v>
                </c:pt>
                <c:pt idx="63">
                  <c:v>1.0672138534652611</c:v>
                </c:pt>
                <c:pt idx="64">
                  <c:v>0.98282162923085992</c:v>
                </c:pt>
                <c:pt idx="65">
                  <c:v>0.99311919866134279</c:v>
                </c:pt>
                <c:pt idx="66">
                  <c:v>1.0749524352090416</c:v>
                </c:pt>
                <c:pt idx="67">
                  <c:v>0.94709366658521743</c:v>
                </c:pt>
                <c:pt idx="68">
                  <c:v>0.97415514260351566</c:v>
                </c:pt>
                <c:pt idx="69">
                  <c:v>0.91335924958785575</c:v>
                </c:pt>
                <c:pt idx="70">
                  <c:v>1.0564342084507392</c:v>
                </c:pt>
                <c:pt idx="71">
                  <c:v>0.94173646573401926</c:v>
                </c:pt>
                <c:pt idx="72">
                  <c:v>0.94104053707134672</c:v>
                </c:pt>
                <c:pt idx="73">
                  <c:v>0.99482277403350983</c:v>
                </c:pt>
                <c:pt idx="74">
                  <c:v>1.0434145430532402</c:v>
                </c:pt>
              </c:numCache>
            </c:numRef>
          </c:val>
          <c:smooth val="0"/>
        </c:ser>
        <c:ser>
          <c:idx val="42"/>
          <c:order val="42"/>
          <c:tx>
            <c:strRef>
              <c:f>Anomalies!$AR$6</c:f>
              <c:strCache>
                <c:ptCount val="1"/>
                <c:pt idx="0">
                  <c:v>MPI.ESM.MR_4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R$7:$AR$81</c:f>
              <c:numCache>
                <c:formatCode>0.00</c:formatCode>
                <c:ptCount val="75"/>
                <c:pt idx="0">
                  <c:v>1.0287674194810539</c:v>
                </c:pt>
                <c:pt idx="1">
                  <c:v>1.0839560122823679</c:v>
                </c:pt>
                <c:pt idx="2">
                  <c:v>1.0195608632144482</c:v>
                </c:pt>
                <c:pt idx="3">
                  <c:v>0.89376088355103034</c:v>
                </c:pt>
                <c:pt idx="4">
                  <c:v>0.99434794770637391</c:v>
                </c:pt>
                <c:pt idx="5">
                  <c:v>1.0439691112063074</c:v>
                </c:pt>
                <c:pt idx="6">
                  <c:v>0.91802414640483265</c:v>
                </c:pt>
                <c:pt idx="7">
                  <c:v>0.97475683092645138</c:v>
                </c:pt>
                <c:pt idx="8">
                  <c:v>1.0931335715213621</c:v>
                </c:pt>
                <c:pt idx="9">
                  <c:v>1.0564559562214477</c:v>
                </c:pt>
                <c:pt idx="10">
                  <c:v>1.0997702662159112</c:v>
                </c:pt>
                <c:pt idx="11">
                  <c:v>0.93707881817394523</c:v>
                </c:pt>
                <c:pt idx="12">
                  <c:v>1.0032572844399632</c:v>
                </c:pt>
                <c:pt idx="13">
                  <c:v>0.99474303220757876</c:v>
                </c:pt>
                <c:pt idx="14">
                  <c:v>0.93258790352263643</c:v>
                </c:pt>
                <c:pt idx="15">
                  <c:v>0.95442628994243917</c:v>
                </c:pt>
                <c:pt idx="16">
                  <c:v>1.0015428351824416</c:v>
                </c:pt>
                <c:pt idx="17">
                  <c:v>0.98748290141938533</c:v>
                </c:pt>
                <c:pt idx="18">
                  <c:v>1.0487862424182439</c:v>
                </c:pt>
                <c:pt idx="19">
                  <c:v>0.89589578970891637</c:v>
                </c:pt>
                <c:pt idx="20">
                  <c:v>1.0144936326393637</c:v>
                </c:pt>
                <c:pt idx="21">
                  <c:v>0.9234103442836421</c:v>
                </c:pt>
                <c:pt idx="22">
                  <c:v>0.95033770904923787</c:v>
                </c:pt>
                <c:pt idx="23">
                  <c:v>1.0525884776637831</c:v>
                </c:pt>
                <c:pt idx="24">
                  <c:v>1.0945254288467072</c:v>
                </c:pt>
                <c:pt idx="25">
                  <c:v>1.0579203061158211</c:v>
                </c:pt>
                <c:pt idx="26">
                  <c:v>1.0962724997602915</c:v>
                </c:pt>
                <c:pt idx="27">
                  <c:v>1.1245119800253012</c:v>
                </c:pt>
                <c:pt idx="28">
                  <c:v>1.0146059961213576</c:v>
                </c:pt>
                <c:pt idx="29">
                  <c:v>1.072277459411894</c:v>
                </c:pt>
                <c:pt idx="30">
                  <c:v>0.92607444619543544</c:v>
                </c:pt>
                <c:pt idx="31">
                  <c:v>1.0468688139674431</c:v>
                </c:pt>
                <c:pt idx="32">
                  <c:v>0.95911655915857608</c:v>
                </c:pt>
                <c:pt idx="33">
                  <c:v>0.97904839101293206</c:v>
                </c:pt>
                <c:pt idx="34">
                  <c:v>0.92492543897633561</c:v>
                </c:pt>
                <c:pt idx="35">
                  <c:v>0.9820169617146447</c:v>
                </c:pt>
                <c:pt idx="36">
                  <c:v>1.1019232955160545</c:v>
                </c:pt>
                <c:pt idx="37">
                  <c:v>1.0767864972054599</c:v>
                </c:pt>
                <c:pt idx="38">
                  <c:v>1.0292386211797384</c:v>
                </c:pt>
                <c:pt idx="39">
                  <c:v>1.01542878677983</c:v>
                </c:pt>
                <c:pt idx="40">
                  <c:v>1.0113220827443716</c:v>
                </c:pt>
                <c:pt idx="41">
                  <c:v>1.0648940912563525</c:v>
                </c:pt>
                <c:pt idx="42">
                  <c:v>0.92918437740675353</c:v>
                </c:pt>
                <c:pt idx="43">
                  <c:v>0.95040657698981479</c:v>
                </c:pt>
                <c:pt idx="44">
                  <c:v>0.99812481055275315</c:v>
                </c:pt>
                <c:pt idx="45">
                  <c:v>1.0156535137438181</c:v>
                </c:pt>
                <c:pt idx="46">
                  <c:v>1.0943550713094905</c:v>
                </c:pt>
                <c:pt idx="47">
                  <c:v>0.96373796043413595</c:v>
                </c:pt>
                <c:pt idx="48">
                  <c:v>1.0692400207696044</c:v>
                </c:pt>
                <c:pt idx="49">
                  <c:v>1.09397086069364</c:v>
                </c:pt>
                <c:pt idx="50">
                  <c:v>0.95387172178937185</c:v>
                </c:pt>
                <c:pt idx="51">
                  <c:v>1.1411635231311226</c:v>
                </c:pt>
                <c:pt idx="52">
                  <c:v>0.94846377613985389</c:v>
                </c:pt>
                <c:pt idx="53">
                  <c:v>1.0666012912569711</c:v>
                </c:pt>
                <c:pt idx="54">
                  <c:v>0.98020464748893488</c:v>
                </c:pt>
                <c:pt idx="55">
                  <c:v>0.92545101010179132</c:v>
                </c:pt>
                <c:pt idx="56">
                  <c:v>1.0457778008035656</c:v>
                </c:pt>
                <c:pt idx="57">
                  <c:v>1.1340954976508544</c:v>
                </c:pt>
                <c:pt idx="58">
                  <c:v>1.0290428912433618</c:v>
                </c:pt>
                <c:pt idx="59">
                  <c:v>0.91420741264548788</c:v>
                </c:pt>
                <c:pt idx="60">
                  <c:v>0.90267746954152239</c:v>
                </c:pt>
                <c:pt idx="61">
                  <c:v>0.9989910967526423</c:v>
                </c:pt>
                <c:pt idx="62">
                  <c:v>1.0659452335072641</c:v>
                </c:pt>
                <c:pt idx="63">
                  <c:v>1.0100607120432776</c:v>
                </c:pt>
                <c:pt idx="64">
                  <c:v>1.1964173592445619</c:v>
                </c:pt>
                <c:pt idx="65">
                  <c:v>0.99611314176221522</c:v>
                </c:pt>
                <c:pt idx="66">
                  <c:v>1.1498118866162095</c:v>
                </c:pt>
                <c:pt idx="67">
                  <c:v>1.0100208411303122</c:v>
                </c:pt>
                <c:pt idx="68">
                  <c:v>0.99133225683479287</c:v>
                </c:pt>
                <c:pt idx="69">
                  <c:v>1.0264476572721453</c:v>
                </c:pt>
                <c:pt idx="70">
                  <c:v>0.97660539143667535</c:v>
                </c:pt>
                <c:pt idx="71">
                  <c:v>1.060276314609244</c:v>
                </c:pt>
                <c:pt idx="72">
                  <c:v>1.0169040105595577</c:v>
                </c:pt>
                <c:pt idx="73">
                  <c:v>1.1673913346055942</c:v>
                </c:pt>
                <c:pt idx="74">
                  <c:v>1.0451797371090816</c:v>
                </c:pt>
              </c:numCache>
            </c:numRef>
          </c:val>
          <c:smooth val="0"/>
        </c:ser>
        <c:ser>
          <c:idx val="43"/>
          <c:order val="43"/>
          <c:tx>
            <c:strRef>
              <c:f>Anomalies!$AS$6</c:f>
              <c:strCache>
                <c:ptCount val="1"/>
                <c:pt idx="0">
                  <c:v>MPI.ESM.MR_4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S$7:$AS$81</c:f>
              <c:numCache>
                <c:formatCode>0.00</c:formatCode>
                <c:ptCount val="75"/>
                <c:pt idx="0">
                  <c:v>1.0156643876291722</c:v>
                </c:pt>
                <c:pt idx="1">
                  <c:v>1.0820712054876296</c:v>
                </c:pt>
                <c:pt idx="2">
                  <c:v>1.017882660241441</c:v>
                </c:pt>
                <c:pt idx="3">
                  <c:v>0.92059038334843779</c:v>
                </c:pt>
                <c:pt idx="4">
                  <c:v>1.0096547536567186</c:v>
                </c:pt>
                <c:pt idx="5">
                  <c:v>1.0881279596299518</c:v>
                </c:pt>
                <c:pt idx="6">
                  <c:v>0.8624875892721825</c:v>
                </c:pt>
                <c:pt idx="7">
                  <c:v>1.037165683602993</c:v>
                </c:pt>
                <c:pt idx="8">
                  <c:v>0.97107058379135769</c:v>
                </c:pt>
                <c:pt idx="9">
                  <c:v>1.0700628114280766</c:v>
                </c:pt>
                <c:pt idx="10">
                  <c:v>0.97479307721096553</c:v>
                </c:pt>
                <c:pt idx="11">
                  <c:v>0.92613968950756109</c:v>
                </c:pt>
                <c:pt idx="12">
                  <c:v>0.91956461349668595</c:v>
                </c:pt>
                <c:pt idx="13">
                  <c:v>1.0279446288225818</c:v>
                </c:pt>
                <c:pt idx="14">
                  <c:v>0.85227701092453356</c:v>
                </c:pt>
                <c:pt idx="15">
                  <c:v>1.069555363444878</c:v>
                </c:pt>
                <c:pt idx="16">
                  <c:v>0.8566591867222999</c:v>
                </c:pt>
                <c:pt idx="17">
                  <c:v>1.1587429711205073</c:v>
                </c:pt>
                <c:pt idx="18">
                  <c:v>1.0506601753276279</c:v>
                </c:pt>
                <c:pt idx="19">
                  <c:v>0.98706969377592357</c:v>
                </c:pt>
                <c:pt idx="20">
                  <c:v>0.93461407082698</c:v>
                </c:pt>
                <c:pt idx="21">
                  <c:v>1.0599464734201647</c:v>
                </c:pt>
                <c:pt idx="22">
                  <c:v>1.0311343018598309</c:v>
                </c:pt>
                <c:pt idx="23">
                  <c:v>1.0508595298924559</c:v>
                </c:pt>
                <c:pt idx="24">
                  <c:v>0.9766162653220295</c:v>
                </c:pt>
                <c:pt idx="25">
                  <c:v>1.0173208428314711</c:v>
                </c:pt>
                <c:pt idx="26">
                  <c:v>1.0832129634498269</c:v>
                </c:pt>
                <c:pt idx="27">
                  <c:v>1.0405474619481674</c:v>
                </c:pt>
                <c:pt idx="28">
                  <c:v>1.0850760224738565</c:v>
                </c:pt>
                <c:pt idx="29">
                  <c:v>1.0087123502593496</c:v>
                </c:pt>
                <c:pt idx="30">
                  <c:v>1.1044025413768255</c:v>
                </c:pt>
                <c:pt idx="31">
                  <c:v>1.0317178670405094</c:v>
                </c:pt>
                <c:pt idx="32">
                  <c:v>1.0167010313662783</c:v>
                </c:pt>
                <c:pt idx="33">
                  <c:v>0.96625345257942119</c:v>
                </c:pt>
                <c:pt idx="34">
                  <c:v>0.9798711816714043</c:v>
                </c:pt>
                <c:pt idx="35">
                  <c:v>1.0283904581221064</c:v>
                </c:pt>
                <c:pt idx="36">
                  <c:v>0.96731546871568708</c:v>
                </c:pt>
                <c:pt idx="37">
                  <c:v>1.059464397836126</c:v>
                </c:pt>
                <c:pt idx="38">
                  <c:v>1.0227976564215659</c:v>
                </c:pt>
                <c:pt idx="39">
                  <c:v>1.0349474109907242</c:v>
                </c:pt>
                <c:pt idx="40">
                  <c:v>1.0850216530470851</c:v>
                </c:pt>
                <c:pt idx="41">
                  <c:v>0.92507404874284371</c:v>
                </c:pt>
                <c:pt idx="42">
                  <c:v>0.90958963599837939</c:v>
                </c:pt>
                <c:pt idx="43">
                  <c:v>0.92176113833824624</c:v>
                </c:pt>
                <c:pt idx="44">
                  <c:v>0.90420706274802132</c:v>
                </c:pt>
                <c:pt idx="45">
                  <c:v>1.00917267807268</c:v>
                </c:pt>
                <c:pt idx="46">
                  <c:v>0.91876357060892233</c:v>
                </c:pt>
                <c:pt idx="47">
                  <c:v>0.9525741048037637</c:v>
                </c:pt>
                <c:pt idx="48">
                  <c:v>1.0749923061220075</c:v>
                </c:pt>
                <c:pt idx="49">
                  <c:v>1.0473943850928988</c:v>
                </c:pt>
                <c:pt idx="50">
                  <c:v>0.95247261520712412</c:v>
                </c:pt>
                <c:pt idx="51">
                  <c:v>1.0824372929612232</c:v>
                </c:pt>
                <c:pt idx="52">
                  <c:v>1.0663946874352401</c:v>
                </c:pt>
                <c:pt idx="53">
                  <c:v>1.0451036199116017</c:v>
                </c:pt>
                <c:pt idx="54">
                  <c:v>1.1152039341620557</c:v>
                </c:pt>
                <c:pt idx="55">
                  <c:v>0.85681504574571088</c:v>
                </c:pt>
                <c:pt idx="56">
                  <c:v>1.1586704785514788</c:v>
                </c:pt>
                <c:pt idx="57">
                  <c:v>1.0947682789529523</c:v>
                </c:pt>
                <c:pt idx="58">
                  <c:v>1.0444403129049922</c:v>
                </c:pt>
                <c:pt idx="59">
                  <c:v>1.0050116046104502</c:v>
                </c:pt>
                <c:pt idx="60">
                  <c:v>0.89899847166333147</c:v>
                </c:pt>
                <c:pt idx="61">
                  <c:v>1.0131126491993729</c:v>
                </c:pt>
                <c:pt idx="62">
                  <c:v>1.1650280768552685</c:v>
                </c:pt>
                <c:pt idx="63">
                  <c:v>0.98487679356281466</c:v>
                </c:pt>
                <c:pt idx="64">
                  <c:v>1.0862141558076024</c:v>
                </c:pt>
                <c:pt idx="65">
                  <c:v>1.0530814271331761</c:v>
                </c:pt>
                <c:pt idx="66">
                  <c:v>1.0246208445326299</c:v>
                </c:pt>
                <c:pt idx="67">
                  <c:v>1.0563617158817109</c:v>
                </c:pt>
                <c:pt idx="68">
                  <c:v>0.99335842413913644</c:v>
                </c:pt>
                <c:pt idx="69">
                  <c:v>1.0345124555765539</c:v>
                </c:pt>
                <c:pt idx="70">
                  <c:v>0.96294779143172637</c:v>
                </c:pt>
                <c:pt idx="71">
                  <c:v>1.0174875757402364</c:v>
                </c:pt>
                <c:pt idx="72">
                  <c:v>0.96628969886393534</c:v>
                </c:pt>
                <c:pt idx="73">
                  <c:v>1.0124529668212146</c:v>
                </c:pt>
                <c:pt idx="74">
                  <c:v>1.0973018942404946</c:v>
                </c:pt>
              </c:numCache>
            </c:numRef>
          </c:val>
          <c:smooth val="0"/>
        </c:ser>
        <c:ser>
          <c:idx val="44"/>
          <c:order val="44"/>
          <c:tx>
            <c:strRef>
              <c:f>Anomalies!$AT$6</c:f>
              <c:strCache>
                <c:ptCount val="1"/>
                <c:pt idx="0">
                  <c:v>MPI.ESM.MR_4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T$7:$AT$81</c:f>
              <c:numCache>
                <c:formatCode>0.00</c:formatCode>
                <c:ptCount val="75"/>
                <c:pt idx="0">
                  <c:v>0.94949679524850861</c:v>
                </c:pt>
                <c:pt idx="1">
                  <c:v>1.0035110084315626</c:v>
                </c:pt>
                <c:pt idx="2">
                  <c:v>1.0308624547259744</c:v>
                </c:pt>
                <c:pt idx="3">
                  <c:v>0.96057728442449808</c:v>
                </c:pt>
                <c:pt idx="4">
                  <c:v>1.0251899111995029</c:v>
                </c:pt>
                <c:pt idx="5">
                  <c:v>1.1140947978559212</c:v>
                </c:pt>
                <c:pt idx="6">
                  <c:v>0.91071689544677081</c:v>
                </c:pt>
                <c:pt idx="7">
                  <c:v>1.0242728802012937</c:v>
                </c:pt>
                <c:pt idx="8">
                  <c:v>1.030702971074112</c:v>
                </c:pt>
                <c:pt idx="9">
                  <c:v>1.055973880637409</c:v>
                </c:pt>
                <c:pt idx="10">
                  <c:v>1.0350887715003296</c:v>
                </c:pt>
                <c:pt idx="11">
                  <c:v>0.9914518695736898</c:v>
                </c:pt>
                <c:pt idx="12">
                  <c:v>1.004663640279114</c:v>
                </c:pt>
                <c:pt idx="13">
                  <c:v>1.1049136139884757</c:v>
                </c:pt>
                <c:pt idx="14">
                  <c:v>0.93540061520093787</c:v>
                </c:pt>
                <c:pt idx="15">
                  <c:v>1.0173063443176653</c:v>
                </c:pt>
                <c:pt idx="16">
                  <c:v>0.99315182031740556</c:v>
                </c:pt>
                <c:pt idx="17">
                  <c:v>1.1406488258910208</c:v>
                </c:pt>
                <c:pt idx="18">
                  <c:v>1.0843837184396354</c:v>
                </c:pt>
                <c:pt idx="19">
                  <c:v>0.95864898208834293</c:v>
                </c:pt>
                <c:pt idx="20">
                  <c:v>0.9506603009814143</c:v>
                </c:pt>
                <c:pt idx="21">
                  <c:v>0.89430820244719467</c:v>
                </c:pt>
                <c:pt idx="22">
                  <c:v>0.92846670097337247</c:v>
                </c:pt>
                <c:pt idx="23">
                  <c:v>1.0075814661825067</c:v>
                </c:pt>
                <c:pt idx="24">
                  <c:v>1.0848331723676112</c:v>
                </c:pt>
                <c:pt idx="25">
                  <c:v>1.0361580368934984</c:v>
                </c:pt>
                <c:pt idx="26">
                  <c:v>1.0562348538859112</c:v>
                </c:pt>
                <c:pt idx="27">
                  <c:v>1.0203909031298233</c:v>
                </c:pt>
                <c:pt idx="28">
                  <c:v>1.034729933283639</c:v>
                </c:pt>
                <c:pt idx="29">
                  <c:v>1.0711212029358912</c:v>
                </c:pt>
                <c:pt idx="30">
                  <c:v>0.96182053198333506</c:v>
                </c:pt>
                <c:pt idx="31">
                  <c:v>1.0186800785007533</c:v>
                </c:pt>
                <c:pt idx="32">
                  <c:v>0.95442628994243917</c:v>
                </c:pt>
                <c:pt idx="33">
                  <c:v>1.0712263171609824</c:v>
                </c:pt>
                <c:pt idx="34">
                  <c:v>1.0342841039841144</c:v>
                </c:pt>
                <c:pt idx="35">
                  <c:v>1.0479308301037089</c:v>
                </c:pt>
                <c:pt idx="36">
                  <c:v>0.94701030013083476</c:v>
                </c:pt>
                <c:pt idx="37">
                  <c:v>0.97843945343309358</c:v>
                </c:pt>
                <c:pt idx="38">
                  <c:v>1.0337295358310472</c:v>
                </c:pt>
                <c:pt idx="39">
                  <c:v>1.0945181795898045</c:v>
                </c:pt>
                <c:pt idx="40">
                  <c:v>1.0115033141669425</c:v>
                </c:pt>
                <c:pt idx="41">
                  <c:v>0.95957688697190635</c:v>
                </c:pt>
                <c:pt idx="42">
                  <c:v>0.91495408610648032</c:v>
                </c:pt>
                <c:pt idx="43">
                  <c:v>0.93201883685576348</c:v>
                </c:pt>
                <c:pt idx="44">
                  <c:v>0.98948007169611751</c:v>
                </c:pt>
                <c:pt idx="45">
                  <c:v>0.88671823046992204</c:v>
                </c:pt>
                <c:pt idx="46">
                  <c:v>0.92486744492111272</c:v>
                </c:pt>
                <c:pt idx="47">
                  <c:v>1.0052617039735983</c:v>
                </c:pt>
                <c:pt idx="48">
                  <c:v>1.0506058059008567</c:v>
                </c:pt>
                <c:pt idx="49">
                  <c:v>1.0543826687472357</c:v>
                </c:pt>
                <c:pt idx="50">
                  <c:v>0.98154213538750867</c:v>
                </c:pt>
                <c:pt idx="51">
                  <c:v>1.0748110746994364</c:v>
                </c:pt>
                <c:pt idx="52">
                  <c:v>0.96274843686689848</c:v>
                </c:pt>
                <c:pt idx="53">
                  <c:v>1.1216231511495196</c:v>
                </c:pt>
                <c:pt idx="54">
                  <c:v>1.0741695154635351</c:v>
                </c:pt>
                <c:pt idx="55">
                  <c:v>1.0234645880566271</c:v>
                </c:pt>
                <c:pt idx="56">
                  <c:v>1.0475212470886988</c:v>
                </c:pt>
                <c:pt idx="57">
                  <c:v>1.0676415596225284</c:v>
                </c:pt>
                <c:pt idx="58">
                  <c:v>0.98905599016730139</c:v>
                </c:pt>
                <c:pt idx="59">
                  <c:v>0.97302063389822135</c:v>
                </c:pt>
                <c:pt idx="60">
                  <c:v>0.98381477742654877</c:v>
                </c:pt>
                <c:pt idx="61">
                  <c:v>0.95951889291668346</c:v>
                </c:pt>
                <c:pt idx="62">
                  <c:v>0.98431860078129607</c:v>
                </c:pt>
                <c:pt idx="63">
                  <c:v>1.0078678118301689</c:v>
                </c:pt>
                <c:pt idx="64">
                  <c:v>1.0640785498547831</c:v>
                </c:pt>
                <c:pt idx="65">
                  <c:v>1.1014085982759529</c:v>
                </c:pt>
                <c:pt idx="66">
                  <c:v>1.0826112751268913</c:v>
                </c:pt>
                <c:pt idx="67">
                  <c:v>1.0626685693871809</c:v>
                </c:pt>
                <c:pt idx="68">
                  <c:v>1.0251210432589259</c:v>
                </c:pt>
                <c:pt idx="69">
                  <c:v>1.0337911545147214</c:v>
                </c:pt>
                <c:pt idx="70">
                  <c:v>1.0366437371059887</c:v>
                </c:pt>
                <c:pt idx="71">
                  <c:v>0.98311884876387623</c:v>
                </c:pt>
                <c:pt idx="72">
                  <c:v>0.90547568270601819</c:v>
                </c:pt>
                <c:pt idx="73">
                  <c:v>1.1302026466940298</c:v>
                </c:pt>
                <c:pt idx="74">
                  <c:v>1.1050187282135668</c:v>
                </c:pt>
              </c:numCache>
            </c:numRef>
          </c:val>
          <c:smooth val="0"/>
        </c:ser>
        <c:ser>
          <c:idx val="45"/>
          <c:order val="45"/>
          <c:tx>
            <c:strRef>
              <c:f>Anomalies!$AU$6</c:f>
              <c:strCache>
                <c:ptCount val="1"/>
                <c:pt idx="0">
                  <c:v>MPI.ESM.MR_4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U$7:$AU$81</c:f>
              <c:numCache>
                <c:formatCode>0.00</c:formatCode>
                <c:ptCount val="75"/>
                <c:pt idx="0">
                  <c:v>0.91957186275358893</c:v>
                </c:pt>
                <c:pt idx="1">
                  <c:v>1.1042756793810258</c:v>
                </c:pt>
                <c:pt idx="2">
                  <c:v>0.95389346956008036</c:v>
                </c:pt>
                <c:pt idx="3">
                  <c:v>0.99675832562656796</c:v>
                </c:pt>
                <c:pt idx="4">
                  <c:v>0.96812013623190207</c:v>
                </c:pt>
                <c:pt idx="5">
                  <c:v>1.0089733235078517</c:v>
                </c:pt>
                <c:pt idx="6">
                  <c:v>0.94203730989548706</c:v>
                </c:pt>
                <c:pt idx="7">
                  <c:v>1.0956019434967788</c:v>
                </c:pt>
                <c:pt idx="8">
                  <c:v>1.0412687630099999</c:v>
                </c:pt>
                <c:pt idx="9">
                  <c:v>0.95075454132115111</c:v>
                </c:pt>
                <c:pt idx="10">
                  <c:v>1.0525232343516575</c:v>
                </c:pt>
                <c:pt idx="11">
                  <c:v>0.93737966233541303</c:v>
                </c:pt>
                <c:pt idx="12">
                  <c:v>1.0612730874333842</c:v>
                </c:pt>
                <c:pt idx="13">
                  <c:v>1.0388148895483889</c:v>
                </c:pt>
                <c:pt idx="14">
                  <c:v>0.83231980667101768</c:v>
                </c:pt>
                <c:pt idx="15">
                  <c:v>0.99473940757912727</c:v>
                </c:pt>
                <c:pt idx="16">
                  <c:v>0.97535851924938699</c:v>
                </c:pt>
                <c:pt idx="17">
                  <c:v>1.0456944343491832</c:v>
                </c:pt>
                <c:pt idx="18">
                  <c:v>1.1284519511519941</c:v>
                </c:pt>
                <c:pt idx="19">
                  <c:v>0.96786278761185129</c:v>
                </c:pt>
                <c:pt idx="20">
                  <c:v>1.0878126169546782</c:v>
                </c:pt>
                <c:pt idx="21">
                  <c:v>1.0066463120420404</c:v>
                </c:pt>
                <c:pt idx="22">
                  <c:v>1.003757483166259</c:v>
                </c:pt>
                <c:pt idx="23">
                  <c:v>0.96804764366287377</c:v>
                </c:pt>
                <c:pt idx="24">
                  <c:v>1.0344218398652683</c:v>
                </c:pt>
                <c:pt idx="25">
                  <c:v>1.02576985175173</c:v>
                </c:pt>
                <c:pt idx="26">
                  <c:v>1.0415442347723078</c:v>
                </c:pt>
                <c:pt idx="27">
                  <c:v>1.1039893337333637</c:v>
                </c:pt>
                <c:pt idx="28">
                  <c:v>0.96782654132733714</c:v>
                </c:pt>
                <c:pt idx="29">
                  <c:v>0.99556582286605089</c:v>
                </c:pt>
                <c:pt idx="30">
                  <c:v>1.0451869863659844</c:v>
                </c:pt>
                <c:pt idx="31">
                  <c:v>0.97880554090668692</c:v>
                </c:pt>
                <c:pt idx="32">
                  <c:v>0.98953806575134018</c:v>
                </c:pt>
                <c:pt idx="33">
                  <c:v>0.99782034176283385</c:v>
                </c:pt>
                <c:pt idx="34">
                  <c:v>1.0369047103544906</c:v>
                </c:pt>
                <c:pt idx="35">
                  <c:v>1.0356687120525567</c:v>
                </c:pt>
                <c:pt idx="36">
                  <c:v>1.0502143460281033</c:v>
                </c:pt>
                <c:pt idx="37">
                  <c:v>1.0599464734201647</c:v>
                </c:pt>
                <c:pt idx="38">
                  <c:v>1.112242612717246</c:v>
                </c:pt>
                <c:pt idx="39">
                  <c:v>1.003920591446573</c:v>
                </c:pt>
                <c:pt idx="40">
                  <c:v>1.0136998390085028</c:v>
                </c:pt>
                <c:pt idx="41">
                  <c:v>1.0165451723428673</c:v>
                </c:pt>
                <c:pt idx="42">
                  <c:v>1.0099700963319922</c:v>
                </c:pt>
                <c:pt idx="43">
                  <c:v>0.91433789926973907</c:v>
                </c:pt>
                <c:pt idx="44">
                  <c:v>0.93546585851306352</c:v>
                </c:pt>
                <c:pt idx="45">
                  <c:v>0.8924088971386509</c:v>
                </c:pt>
                <c:pt idx="46">
                  <c:v>0.84433907461592483</c:v>
                </c:pt>
                <c:pt idx="47">
                  <c:v>0.95755796892446554</c:v>
                </c:pt>
                <c:pt idx="48">
                  <c:v>1.0744232394551345</c:v>
                </c:pt>
                <c:pt idx="49">
                  <c:v>1.0186764538723019</c:v>
                </c:pt>
                <c:pt idx="50">
                  <c:v>0.99610951713376383</c:v>
                </c:pt>
                <c:pt idx="51">
                  <c:v>1.0354657328592771</c:v>
                </c:pt>
                <c:pt idx="52">
                  <c:v>1.0570322721452234</c:v>
                </c:pt>
                <c:pt idx="53">
                  <c:v>1.0209708436820506</c:v>
                </c:pt>
                <c:pt idx="54">
                  <c:v>1.0023221302994969</c:v>
                </c:pt>
                <c:pt idx="55">
                  <c:v>0.99379337955330682</c:v>
                </c:pt>
                <c:pt idx="56">
                  <c:v>1.0174042092858537</c:v>
                </c:pt>
                <c:pt idx="57">
                  <c:v>1.0439799850916616</c:v>
                </c:pt>
                <c:pt idx="58">
                  <c:v>0.966554296740889</c:v>
                </c:pt>
                <c:pt idx="59">
                  <c:v>1.0658763655666872</c:v>
                </c:pt>
                <c:pt idx="60">
                  <c:v>0.95283145342381448</c:v>
                </c:pt>
                <c:pt idx="61">
                  <c:v>1.0142725303038271</c:v>
                </c:pt>
                <c:pt idx="62">
                  <c:v>1.0215435349773747</c:v>
                </c:pt>
                <c:pt idx="63">
                  <c:v>1.1250955452059797</c:v>
                </c:pt>
                <c:pt idx="64">
                  <c:v>1.194793525698326</c:v>
                </c:pt>
                <c:pt idx="65">
                  <c:v>1.0503593311661601</c:v>
                </c:pt>
                <c:pt idx="66">
                  <c:v>1.0608018857346999</c:v>
                </c:pt>
                <c:pt idx="67">
                  <c:v>0.98709506617508347</c:v>
                </c:pt>
                <c:pt idx="68">
                  <c:v>1.0844670848940181</c:v>
                </c:pt>
                <c:pt idx="69">
                  <c:v>1.0752279069713495</c:v>
                </c:pt>
                <c:pt idx="70">
                  <c:v>0.97546725810292945</c:v>
                </c:pt>
                <c:pt idx="71">
                  <c:v>1.000016866604394</c:v>
                </c:pt>
                <c:pt idx="72">
                  <c:v>0.96166104833147259</c:v>
                </c:pt>
                <c:pt idx="73">
                  <c:v>1.0453537192747497</c:v>
                </c:pt>
                <c:pt idx="74">
                  <c:v>1.0659307349934586</c:v>
                </c:pt>
              </c:numCache>
            </c:numRef>
          </c:val>
          <c:smooth val="0"/>
        </c:ser>
        <c:ser>
          <c:idx val="46"/>
          <c:order val="46"/>
          <c:tx>
            <c:strRef>
              <c:f>Anomalies!$AV$6</c:f>
              <c:strCache>
                <c:ptCount val="1"/>
                <c:pt idx="0">
                  <c:v>MPI.ESM.MR_4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V$7:$AV$81</c:f>
              <c:numCache>
                <c:formatCode>0.00</c:formatCode>
                <c:ptCount val="75"/>
                <c:pt idx="0">
                  <c:v>0.90537056848092701</c:v>
                </c:pt>
                <c:pt idx="1">
                  <c:v>1.0636182220414527</c:v>
                </c:pt>
                <c:pt idx="2">
                  <c:v>1.0118404046129248</c:v>
                </c:pt>
                <c:pt idx="3">
                  <c:v>0.97635166744507584</c:v>
                </c:pt>
                <c:pt idx="4">
                  <c:v>1.0035363808307225</c:v>
                </c:pt>
                <c:pt idx="5">
                  <c:v>1.0471587842435568</c:v>
                </c:pt>
                <c:pt idx="6">
                  <c:v>0.86862770986888715</c:v>
                </c:pt>
                <c:pt idx="7">
                  <c:v>0.97166864748584181</c:v>
                </c:pt>
                <c:pt idx="8">
                  <c:v>1.1192671426560969</c:v>
                </c:pt>
                <c:pt idx="9">
                  <c:v>1.1251970348026192</c:v>
                </c:pt>
                <c:pt idx="10">
                  <c:v>1.1007307927555374</c:v>
                </c:pt>
                <c:pt idx="11">
                  <c:v>0.92801724704539634</c:v>
                </c:pt>
                <c:pt idx="12">
                  <c:v>1.0190389167174438</c:v>
                </c:pt>
                <c:pt idx="13">
                  <c:v>1.0735098330853767</c:v>
                </c:pt>
                <c:pt idx="14">
                  <c:v>0.86192577186221242</c:v>
                </c:pt>
                <c:pt idx="15">
                  <c:v>1.0289087799906591</c:v>
                </c:pt>
                <c:pt idx="16">
                  <c:v>0.97771090311435815</c:v>
                </c:pt>
                <c:pt idx="17">
                  <c:v>1.0604249243757522</c:v>
                </c:pt>
                <c:pt idx="18">
                  <c:v>1.0089080801957262</c:v>
                </c:pt>
                <c:pt idx="19">
                  <c:v>0.93774212518055489</c:v>
                </c:pt>
                <c:pt idx="20">
                  <c:v>0.99172371670754622</c:v>
                </c:pt>
                <c:pt idx="21">
                  <c:v>0.95506784917834042</c:v>
                </c:pt>
                <c:pt idx="22">
                  <c:v>0.96741333368387539</c:v>
                </c:pt>
                <c:pt idx="23">
                  <c:v>1.0039097175612188</c:v>
                </c:pt>
                <c:pt idx="24">
                  <c:v>1.0467020810586778</c:v>
                </c:pt>
                <c:pt idx="25">
                  <c:v>1.0747712037864707</c:v>
                </c:pt>
                <c:pt idx="26">
                  <c:v>1.0462779995298617</c:v>
                </c:pt>
                <c:pt idx="27">
                  <c:v>0.96814550863106208</c:v>
                </c:pt>
                <c:pt idx="28">
                  <c:v>0.96146894302354724</c:v>
                </c:pt>
                <c:pt idx="29">
                  <c:v>0.93508527252566442</c:v>
                </c:pt>
                <c:pt idx="30">
                  <c:v>0.88494941178562925</c:v>
                </c:pt>
                <c:pt idx="31">
                  <c:v>1.0575360954999709</c:v>
                </c:pt>
                <c:pt idx="32">
                  <c:v>1.0725166848896877</c:v>
                </c:pt>
                <c:pt idx="33">
                  <c:v>0.91982196211673672</c:v>
                </c:pt>
                <c:pt idx="34">
                  <c:v>1.0302752649168443</c:v>
                </c:pt>
                <c:pt idx="35">
                  <c:v>1.0434652878515602</c:v>
                </c:pt>
                <c:pt idx="36">
                  <c:v>0.96287529886269807</c:v>
                </c:pt>
                <c:pt idx="37">
                  <c:v>1.1034601379794564</c:v>
                </c:pt>
                <c:pt idx="38">
                  <c:v>0.99266249547646379</c:v>
                </c:pt>
                <c:pt idx="39">
                  <c:v>1.0537664819104944</c:v>
                </c:pt>
                <c:pt idx="40">
                  <c:v>1.1166682840564293</c:v>
                </c:pt>
                <c:pt idx="41">
                  <c:v>1.1140694254567614</c:v>
                </c:pt>
                <c:pt idx="42">
                  <c:v>1.0345015816911998</c:v>
                </c:pt>
                <c:pt idx="43">
                  <c:v>0.90655219735608994</c:v>
                </c:pt>
                <c:pt idx="44">
                  <c:v>0.9031269234694983</c:v>
                </c:pt>
                <c:pt idx="45">
                  <c:v>0.97179550948164162</c:v>
                </c:pt>
                <c:pt idx="46">
                  <c:v>1.0223228300944298</c:v>
                </c:pt>
                <c:pt idx="47">
                  <c:v>1.0098794806207065</c:v>
                </c:pt>
                <c:pt idx="48">
                  <c:v>1.0332982050453283</c:v>
                </c:pt>
                <c:pt idx="49">
                  <c:v>1.0292567443219955</c:v>
                </c:pt>
                <c:pt idx="50">
                  <c:v>0.92543288695953418</c:v>
                </c:pt>
                <c:pt idx="51">
                  <c:v>1.0635566033577786</c:v>
                </c:pt>
                <c:pt idx="52">
                  <c:v>1.0803821286292681</c:v>
                </c:pt>
                <c:pt idx="53">
                  <c:v>1.0201987978218983</c:v>
                </c:pt>
                <c:pt idx="54">
                  <c:v>0.99562019229282228</c:v>
                </c:pt>
                <c:pt idx="55">
                  <c:v>0.85472725975769326</c:v>
                </c:pt>
                <c:pt idx="56">
                  <c:v>1.0997485184452027</c:v>
                </c:pt>
                <c:pt idx="57">
                  <c:v>1.1292711171820149</c:v>
                </c:pt>
                <c:pt idx="58">
                  <c:v>0.93795235363073726</c:v>
                </c:pt>
                <c:pt idx="59">
                  <c:v>1.017027247926906</c:v>
                </c:pt>
                <c:pt idx="60">
                  <c:v>1.0582682704471575</c:v>
                </c:pt>
                <c:pt idx="61">
                  <c:v>0.90325741009374949</c:v>
                </c:pt>
                <c:pt idx="62">
                  <c:v>1.0340158814787095</c:v>
                </c:pt>
                <c:pt idx="63">
                  <c:v>0.97472783389883988</c:v>
                </c:pt>
                <c:pt idx="64">
                  <c:v>1.0303513821143242</c:v>
                </c:pt>
                <c:pt idx="65">
                  <c:v>0.98916835364929545</c:v>
                </c:pt>
                <c:pt idx="66">
                  <c:v>1.0767647494347514</c:v>
                </c:pt>
                <c:pt idx="67">
                  <c:v>1.1204052759898429</c:v>
                </c:pt>
                <c:pt idx="68">
                  <c:v>0.96124059143110785</c:v>
                </c:pt>
                <c:pt idx="69">
                  <c:v>0.98871889972131943</c:v>
                </c:pt>
                <c:pt idx="70">
                  <c:v>0.94761561308222186</c:v>
                </c:pt>
                <c:pt idx="71">
                  <c:v>0.98046924536588853</c:v>
                </c:pt>
                <c:pt idx="72">
                  <c:v>0.93120329545419411</c:v>
                </c:pt>
                <c:pt idx="73">
                  <c:v>1.0859604318160028</c:v>
                </c:pt>
                <c:pt idx="74">
                  <c:v>0.96672102964965423</c:v>
                </c:pt>
              </c:numCache>
            </c:numRef>
          </c:val>
          <c:smooth val="0"/>
        </c:ser>
        <c:ser>
          <c:idx val="47"/>
          <c:order val="47"/>
          <c:tx>
            <c:strRef>
              <c:f>Anomalies!$AW$6</c:f>
              <c:strCache>
                <c:ptCount val="1"/>
                <c:pt idx="0">
                  <c:v>MPI.ESM.MR_4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W$7:$AW$81</c:f>
              <c:numCache>
                <c:formatCode>0.00</c:formatCode>
                <c:ptCount val="75"/>
                <c:pt idx="0">
                  <c:v>1.0101187060985004</c:v>
                </c:pt>
                <c:pt idx="1">
                  <c:v>0.98339069589773265</c:v>
                </c:pt>
                <c:pt idx="2">
                  <c:v>0.99431532605031114</c:v>
                </c:pt>
                <c:pt idx="3">
                  <c:v>0.96319789079487439</c:v>
                </c:pt>
                <c:pt idx="4">
                  <c:v>1.0481446831823429</c:v>
                </c:pt>
                <c:pt idx="5">
                  <c:v>1.1190605388343662</c:v>
                </c:pt>
                <c:pt idx="6">
                  <c:v>0.90634196890590757</c:v>
                </c:pt>
                <c:pt idx="7">
                  <c:v>1.1060444980653183</c:v>
                </c:pt>
                <c:pt idx="8">
                  <c:v>1.0027425871998614</c:v>
                </c:pt>
                <c:pt idx="9">
                  <c:v>1.0174875757402364</c:v>
                </c:pt>
                <c:pt idx="10">
                  <c:v>1.0386916521810405</c:v>
                </c:pt>
                <c:pt idx="11">
                  <c:v>0.95556079864773347</c:v>
                </c:pt>
                <c:pt idx="12">
                  <c:v>1.0490725880659062</c:v>
                </c:pt>
                <c:pt idx="13">
                  <c:v>0.98938583135638059</c:v>
                </c:pt>
                <c:pt idx="14">
                  <c:v>1.0100244657587634</c:v>
                </c:pt>
                <c:pt idx="15">
                  <c:v>1.0976353600580251</c:v>
                </c:pt>
                <c:pt idx="16">
                  <c:v>1.0281258602451526</c:v>
                </c:pt>
                <c:pt idx="17">
                  <c:v>1.065314548156717</c:v>
                </c:pt>
                <c:pt idx="18">
                  <c:v>1.1052108335214921</c:v>
                </c:pt>
                <c:pt idx="19">
                  <c:v>0.89144112134212183</c:v>
                </c:pt>
                <c:pt idx="20">
                  <c:v>1.018444477651411</c:v>
                </c:pt>
                <c:pt idx="21">
                  <c:v>0.96905529037236848</c:v>
                </c:pt>
                <c:pt idx="22">
                  <c:v>1.0426316233077337</c:v>
                </c:pt>
                <c:pt idx="23">
                  <c:v>1.070160676396265</c:v>
                </c:pt>
                <c:pt idx="24">
                  <c:v>1.1310725575223703</c:v>
                </c:pt>
                <c:pt idx="25">
                  <c:v>0.97999804366720389</c:v>
                </c:pt>
                <c:pt idx="26">
                  <c:v>1.0241786398615569</c:v>
                </c:pt>
                <c:pt idx="27">
                  <c:v>0.91174628992697404</c:v>
                </c:pt>
                <c:pt idx="28">
                  <c:v>0.97690986022659443</c:v>
                </c:pt>
                <c:pt idx="29">
                  <c:v>0.87122294384010357</c:v>
                </c:pt>
                <c:pt idx="30">
                  <c:v>1.0089407018517891</c:v>
                </c:pt>
                <c:pt idx="31">
                  <c:v>1.0106986466507275</c:v>
                </c:pt>
                <c:pt idx="32">
                  <c:v>1.0002705905959934</c:v>
                </c:pt>
                <c:pt idx="33">
                  <c:v>1.027168958333978</c:v>
                </c:pt>
                <c:pt idx="34">
                  <c:v>1.0153744173530588</c:v>
                </c:pt>
                <c:pt idx="35">
                  <c:v>0.98241204621584943</c:v>
                </c:pt>
                <c:pt idx="36">
                  <c:v>0.95171869248922869</c:v>
                </c:pt>
                <c:pt idx="37">
                  <c:v>1.0584640003835342</c:v>
                </c:pt>
                <c:pt idx="38">
                  <c:v>1.1035471290622905</c:v>
                </c:pt>
                <c:pt idx="39">
                  <c:v>1.1183827333139507</c:v>
                </c:pt>
                <c:pt idx="40">
                  <c:v>1.0552163332910622</c:v>
                </c:pt>
                <c:pt idx="41">
                  <c:v>1.0136382203248289</c:v>
                </c:pt>
                <c:pt idx="42">
                  <c:v>0.99660609123160826</c:v>
                </c:pt>
                <c:pt idx="43">
                  <c:v>0.97773990014196954</c:v>
                </c:pt>
                <c:pt idx="44">
                  <c:v>1.0539477133330655</c:v>
                </c:pt>
                <c:pt idx="45">
                  <c:v>0.93969579991587016</c:v>
                </c:pt>
                <c:pt idx="46">
                  <c:v>0.90103188822457791</c:v>
                </c:pt>
                <c:pt idx="47">
                  <c:v>0.98062147976084812</c:v>
                </c:pt>
                <c:pt idx="48">
                  <c:v>1.0663548165222745</c:v>
                </c:pt>
                <c:pt idx="49">
                  <c:v>1.0243924929401904</c:v>
                </c:pt>
                <c:pt idx="50">
                  <c:v>1.0191730279701465</c:v>
                </c:pt>
                <c:pt idx="51">
                  <c:v>1.034487083177394</c:v>
                </c:pt>
                <c:pt idx="52">
                  <c:v>1.0651913107893689</c:v>
                </c:pt>
                <c:pt idx="53">
                  <c:v>1.035991303984733</c:v>
                </c:pt>
                <c:pt idx="54">
                  <c:v>0.99901646915180231</c:v>
                </c:pt>
                <c:pt idx="55">
                  <c:v>0.92244256848711303</c:v>
                </c:pt>
                <c:pt idx="56">
                  <c:v>1.1255631222762128</c:v>
                </c:pt>
                <c:pt idx="57">
                  <c:v>1.0961927579343602</c:v>
                </c:pt>
                <c:pt idx="58">
                  <c:v>0.986105542607846</c:v>
                </c:pt>
                <c:pt idx="59">
                  <c:v>0.96590548824808486</c:v>
                </c:pt>
                <c:pt idx="60">
                  <c:v>0.90887195956499822</c:v>
                </c:pt>
                <c:pt idx="61">
                  <c:v>1.038582913327498</c:v>
                </c:pt>
                <c:pt idx="62">
                  <c:v>1.1021371485946883</c:v>
                </c:pt>
                <c:pt idx="63">
                  <c:v>1.0814441447655341</c:v>
                </c:pt>
                <c:pt idx="64">
                  <c:v>1.0688449362683998</c:v>
                </c:pt>
                <c:pt idx="65">
                  <c:v>0.93973204620038431</c:v>
                </c:pt>
                <c:pt idx="66">
                  <c:v>1.0919301948754909</c:v>
                </c:pt>
                <c:pt idx="67">
                  <c:v>1.0267883723465787</c:v>
                </c:pt>
                <c:pt idx="68">
                  <c:v>1.0482969175773025</c:v>
                </c:pt>
                <c:pt idx="69">
                  <c:v>1.0503992020791257</c:v>
                </c:pt>
                <c:pt idx="70">
                  <c:v>1.0446179196991117</c:v>
                </c:pt>
                <c:pt idx="71">
                  <c:v>0.97757316723320442</c:v>
                </c:pt>
                <c:pt idx="72">
                  <c:v>0.91289529714607409</c:v>
                </c:pt>
                <c:pt idx="73">
                  <c:v>1.0502252199134574</c:v>
                </c:pt>
                <c:pt idx="74">
                  <c:v>0.97647490481242416</c:v>
                </c:pt>
              </c:numCache>
            </c:numRef>
          </c:val>
          <c:smooth val="0"/>
        </c:ser>
        <c:ser>
          <c:idx val="48"/>
          <c:order val="48"/>
          <c:tx>
            <c:strRef>
              <c:f>Anomalies!$AX$6</c:f>
              <c:strCache>
                <c:ptCount val="1"/>
                <c:pt idx="0">
                  <c:v>MPI.ESM.MR_4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X$7:$AX$81</c:f>
              <c:numCache>
                <c:formatCode>0.00</c:formatCode>
                <c:ptCount val="75"/>
                <c:pt idx="0">
                  <c:v>0.92340671965519072</c:v>
                </c:pt>
                <c:pt idx="1">
                  <c:v>1.0346248190585479</c:v>
                </c:pt>
                <c:pt idx="2">
                  <c:v>0.95817053113275552</c:v>
                </c:pt>
                <c:pt idx="3">
                  <c:v>0.99241964537021865</c:v>
                </c:pt>
                <c:pt idx="4">
                  <c:v>1.0516605727802197</c:v>
                </c:pt>
                <c:pt idx="5">
                  <c:v>0.97171214302725895</c:v>
                </c:pt>
                <c:pt idx="6">
                  <c:v>0.95888820756613657</c:v>
                </c:pt>
                <c:pt idx="7">
                  <c:v>0.97938910608736551</c:v>
                </c:pt>
                <c:pt idx="8">
                  <c:v>1.0667499010234793</c:v>
                </c:pt>
                <c:pt idx="9">
                  <c:v>1.0410404114175604</c:v>
                </c:pt>
                <c:pt idx="10">
                  <c:v>1.0717011434881183</c:v>
                </c:pt>
                <c:pt idx="11">
                  <c:v>0.95113150268009872</c:v>
                </c:pt>
                <c:pt idx="12">
                  <c:v>1.0549626092994628</c:v>
                </c:pt>
                <c:pt idx="13">
                  <c:v>1.1171104887275023</c:v>
                </c:pt>
                <c:pt idx="14">
                  <c:v>0.89471778546220504</c:v>
                </c:pt>
                <c:pt idx="15">
                  <c:v>0.89744350605767254</c:v>
                </c:pt>
                <c:pt idx="16">
                  <c:v>0.95346576340281297</c:v>
                </c:pt>
                <c:pt idx="17">
                  <c:v>1.2017636862104057</c:v>
                </c:pt>
                <c:pt idx="18">
                  <c:v>0.99605152307854117</c:v>
                </c:pt>
                <c:pt idx="19">
                  <c:v>0.97257842922714821</c:v>
                </c:pt>
                <c:pt idx="20">
                  <c:v>1.0815963791604937</c:v>
                </c:pt>
                <c:pt idx="21">
                  <c:v>0.9099376003297156</c:v>
                </c:pt>
                <c:pt idx="22">
                  <c:v>1.022478689117841</c:v>
                </c:pt>
                <c:pt idx="23">
                  <c:v>1.0513162330773349</c:v>
                </c:pt>
                <c:pt idx="24">
                  <c:v>1.0256901099257989</c:v>
                </c:pt>
                <c:pt idx="25">
                  <c:v>1.0405184649205561</c:v>
                </c:pt>
                <c:pt idx="26">
                  <c:v>0.98868265343680517</c:v>
                </c:pt>
                <c:pt idx="27">
                  <c:v>1.0842967273568012</c:v>
                </c:pt>
                <c:pt idx="28">
                  <c:v>1.038582913327498</c:v>
                </c:pt>
                <c:pt idx="29">
                  <c:v>0.88853416932408336</c:v>
                </c:pt>
                <c:pt idx="30">
                  <c:v>0.92327260840248815</c:v>
                </c:pt>
                <c:pt idx="31">
                  <c:v>1.035135891670198</c:v>
                </c:pt>
                <c:pt idx="32">
                  <c:v>0.9585003723218346</c:v>
                </c:pt>
                <c:pt idx="33">
                  <c:v>0.99181070779038027</c:v>
                </c:pt>
                <c:pt idx="34">
                  <c:v>1.113054529490364</c:v>
                </c:pt>
                <c:pt idx="35">
                  <c:v>1.025363893365171</c:v>
                </c:pt>
                <c:pt idx="36">
                  <c:v>1.0295612131119147</c:v>
                </c:pt>
                <c:pt idx="37">
                  <c:v>1.0701208054832996</c:v>
                </c:pt>
                <c:pt idx="38">
                  <c:v>0.95694540671617567</c:v>
                </c:pt>
                <c:pt idx="39">
                  <c:v>1.0782762194989934</c:v>
                </c:pt>
                <c:pt idx="40">
                  <c:v>0.98480067636533486</c:v>
                </c:pt>
                <c:pt idx="41">
                  <c:v>1.0150518254208822</c:v>
                </c:pt>
                <c:pt idx="42">
                  <c:v>1.0318773506923717</c:v>
                </c:pt>
                <c:pt idx="43">
                  <c:v>1.0097852402809697</c:v>
                </c:pt>
                <c:pt idx="44">
                  <c:v>0.90408745000912449</c:v>
                </c:pt>
                <c:pt idx="45">
                  <c:v>0.87514116719608803</c:v>
                </c:pt>
                <c:pt idx="46">
                  <c:v>1.0013326067322594</c:v>
                </c:pt>
                <c:pt idx="47">
                  <c:v>0.98817158082515499</c:v>
                </c:pt>
                <c:pt idx="48">
                  <c:v>1.0174223324281106</c:v>
                </c:pt>
                <c:pt idx="49">
                  <c:v>1.0929740878694996</c:v>
                </c:pt>
                <c:pt idx="50">
                  <c:v>0.9448790186014</c:v>
                </c:pt>
                <c:pt idx="51">
                  <c:v>1.1042720547525744</c:v>
                </c:pt>
                <c:pt idx="52">
                  <c:v>0.95887008442387944</c:v>
                </c:pt>
                <c:pt idx="53">
                  <c:v>1.1019667910574715</c:v>
                </c:pt>
                <c:pt idx="54">
                  <c:v>0.91242409544738945</c:v>
                </c:pt>
                <c:pt idx="55">
                  <c:v>1.0450166288287677</c:v>
                </c:pt>
                <c:pt idx="56">
                  <c:v>1.0840031324522363</c:v>
                </c:pt>
                <c:pt idx="57">
                  <c:v>1.1062619757724037</c:v>
                </c:pt>
                <c:pt idx="58">
                  <c:v>1.0344435876359768</c:v>
                </c:pt>
                <c:pt idx="59">
                  <c:v>1.0215145379497634</c:v>
                </c:pt>
                <c:pt idx="60">
                  <c:v>0.98947644706766602</c:v>
                </c:pt>
                <c:pt idx="61">
                  <c:v>1.0427186143905678</c:v>
                </c:pt>
                <c:pt idx="62">
                  <c:v>1.0460097770244567</c:v>
                </c:pt>
                <c:pt idx="63">
                  <c:v>1.0376296360447745</c:v>
                </c:pt>
                <c:pt idx="64">
                  <c:v>1.0793019893507452</c:v>
                </c:pt>
                <c:pt idx="65">
                  <c:v>0.94707916807141179</c:v>
                </c:pt>
                <c:pt idx="66">
                  <c:v>1.0556295409345242</c:v>
                </c:pt>
                <c:pt idx="67">
                  <c:v>1.005468307795329</c:v>
                </c:pt>
                <c:pt idx="68">
                  <c:v>1.0291371315830986</c:v>
                </c:pt>
                <c:pt idx="69">
                  <c:v>1.039119358338308</c:v>
                </c:pt>
                <c:pt idx="70">
                  <c:v>0.95120399524912724</c:v>
                </c:pt>
                <c:pt idx="71">
                  <c:v>1.0169620046147805</c:v>
                </c:pt>
                <c:pt idx="72">
                  <c:v>1.0414064988911538</c:v>
                </c:pt>
                <c:pt idx="73">
                  <c:v>1.1057617770461079</c:v>
                </c:pt>
                <c:pt idx="74">
                  <c:v>1.0654124131249054</c:v>
                </c:pt>
              </c:numCache>
            </c:numRef>
          </c:val>
          <c:smooth val="0"/>
        </c:ser>
        <c:ser>
          <c:idx val="49"/>
          <c:order val="49"/>
          <c:tx>
            <c:strRef>
              <c:f>Anomalies!$AY$6</c:f>
              <c:strCache>
                <c:ptCount val="1"/>
                <c:pt idx="0">
                  <c:v>MPI.ESM.MR_5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Y$7:$AY$81</c:f>
              <c:numCache>
                <c:formatCode>0.00</c:formatCode>
                <c:ptCount val="75"/>
                <c:pt idx="0">
                  <c:v>0.9296918253899521</c:v>
                </c:pt>
                <c:pt idx="1">
                  <c:v>1.0991685778929756</c:v>
                </c:pt>
                <c:pt idx="2">
                  <c:v>0.96165379907456972</c:v>
                </c:pt>
                <c:pt idx="3">
                  <c:v>0.97549263050208945</c:v>
                </c:pt>
                <c:pt idx="4">
                  <c:v>1.0114380708548172</c:v>
                </c:pt>
                <c:pt idx="5">
                  <c:v>1.0662569515540861</c:v>
                </c:pt>
                <c:pt idx="6">
                  <c:v>1.0513126084488833</c:v>
                </c:pt>
                <c:pt idx="7">
                  <c:v>1.080059536697092</c:v>
                </c:pt>
                <c:pt idx="8">
                  <c:v>1.0765798933837289</c:v>
                </c:pt>
                <c:pt idx="9">
                  <c:v>1.137013323554247</c:v>
                </c:pt>
                <c:pt idx="10">
                  <c:v>1.1190025447791432</c:v>
                </c:pt>
                <c:pt idx="11">
                  <c:v>0.98624327848899984</c:v>
                </c:pt>
                <c:pt idx="12">
                  <c:v>0.95594138463513245</c:v>
                </c:pt>
                <c:pt idx="13">
                  <c:v>1.0986611299097768</c:v>
                </c:pt>
                <c:pt idx="14">
                  <c:v>0.8861237914038893</c:v>
                </c:pt>
                <c:pt idx="15">
                  <c:v>1.014047803339839</c:v>
                </c:pt>
                <c:pt idx="16">
                  <c:v>0.94784396467466137</c:v>
                </c:pt>
                <c:pt idx="17">
                  <c:v>1.0634877354172017</c:v>
                </c:pt>
                <c:pt idx="18">
                  <c:v>1.0131416462269842</c:v>
                </c:pt>
                <c:pt idx="19">
                  <c:v>0.97163602582977915</c:v>
                </c:pt>
                <c:pt idx="20">
                  <c:v>0.92614331413601236</c:v>
                </c:pt>
                <c:pt idx="21">
                  <c:v>0.95553180162012197</c:v>
                </c:pt>
                <c:pt idx="22">
                  <c:v>1.0337694067440129</c:v>
                </c:pt>
                <c:pt idx="23">
                  <c:v>1.0713314313860736</c:v>
                </c:pt>
                <c:pt idx="24">
                  <c:v>1.0142652810469244</c:v>
                </c:pt>
                <c:pt idx="25">
                  <c:v>0.98868265343680517</c:v>
                </c:pt>
                <c:pt idx="26">
                  <c:v>1.005993878920785</c:v>
                </c:pt>
                <c:pt idx="27">
                  <c:v>1.0467818228846089</c:v>
                </c:pt>
                <c:pt idx="28">
                  <c:v>1.1242038866069304</c:v>
                </c:pt>
                <c:pt idx="29">
                  <c:v>1.0055842959057746</c:v>
                </c:pt>
                <c:pt idx="30">
                  <c:v>0.93528462709049254</c:v>
                </c:pt>
                <c:pt idx="31">
                  <c:v>0.96935613453383629</c:v>
                </c:pt>
                <c:pt idx="32">
                  <c:v>0.93580657358749697</c:v>
                </c:pt>
                <c:pt idx="33">
                  <c:v>0.9792912411191772</c:v>
                </c:pt>
                <c:pt idx="34">
                  <c:v>0.94260275193390863</c:v>
                </c:pt>
                <c:pt idx="35">
                  <c:v>0.99358315110312434</c:v>
                </c:pt>
                <c:pt idx="36">
                  <c:v>0.82604195019315896</c:v>
                </c:pt>
                <c:pt idx="37">
                  <c:v>1.1110609838420831</c:v>
                </c:pt>
                <c:pt idx="38">
                  <c:v>1.0241097719209797</c:v>
                </c:pt>
                <c:pt idx="39">
                  <c:v>1.0971859061300493</c:v>
                </c:pt>
                <c:pt idx="40">
                  <c:v>1.03041662542645</c:v>
                </c:pt>
                <c:pt idx="41">
                  <c:v>0.97214709844142921</c:v>
                </c:pt>
                <c:pt idx="42">
                  <c:v>0.88710969034267539</c:v>
                </c:pt>
                <c:pt idx="43">
                  <c:v>0.933327327726726</c:v>
                </c:pt>
                <c:pt idx="44">
                  <c:v>1.0253602687367196</c:v>
                </c:pt>
                <c:pt idx="45">
                  <c:v>0.94157335745370541</c:v>
                </c:pt>
                <c:pt idx="46">
                  <c:v>0.9520449090498565</c:v>
                </c:pt>
                <c:pt idx="47">
                  <c:v>0.99511999356652636</c:v>
                </c:pt>
                <c:pt idx="48">
                  <c:v>1.0413412555790282</c:v>
                </c:pt>
                <c:pt idx="49">
                  <c:v>1.10140134901905</c:v>
                </c:pt>
                <c:pt idx="50">
                  <c:v>0.98712768783114613</c:v>
                </c:pt>
                <c:pt idx="51">
                  <c:v>1.1213947995570803</c:v>
                </c:pt>
                <c:pt idx="52">
                  <c:v>0.94316819397233009</c:v>
                </c:pt>
                <c:pt idx="53">
                  <c:v>1.0705195146129556</c:v>
                </c:pt>
                <c:pt idx="54">
                  <c:v>1.0075343460126382</c:v>
                </c:pt>
                <c:pt idx="55">
                  <c:v>1.060069710787513</c:v>
                </c:pt>
                <c:pt idx="56">
                  <c:v>0.99725127509596101</c:v>
                </c:pt>
                <c:pt idx="57">
                  <c:v>1.1178607868169463</c:v>
                </c:pt>
                <c:pt idx="58">
                  <c:v>0.90274271285364793</c:v>
                </c:pt>
                <c:pt idx="59">
                  <c:v>0.97228120969413168</c:v>
                </c:pt>
                <c:pt idx="60">
                  <c:v>0.86381057865695066</c:v>
                </c:pt>
                <c:pt idx="61">
                  <c:v>1.0356904598232652</c:v>
                </c:pt>
                <c:pt idx="62">
                  <c:v>0.96654704748398612</c:v>
                </c:pt>
                <c:pt idx="63">
                  <c:v>1.0511676233108267</c:v>
                </c:pt>
                <c:pt idx="64">
                  <c:v>1.0349184139631127</c:v>
                </c:pt>
                <c:pt idx="65">
                  <c:v>0.93906148993687177</c:v>
                </c:pt>
                <c:pt idx="66">
                  <c:v>1.0107602653344017</c:v>
                </c:pt>
                <c:pt idx="67">
                  <c:v>1.1311305515775931</c:v>
                </c:pt>
                <c:pt idx="68">
                  <c:v>1.0039060929327672</c:v>
                </c:pt>
                <c:pt idx="69">
                  <c:v>0.95594500926358394</c:v>
                </c:pt>
                <c:pt idx="70">
                  <c:v>0.94573443091593512</c:v>
                </c:pt>
                <c:pt idx="71">
                  <c:v>1.1145986212106687</c:v>
                </c:pt>
                <c:pt idx="72">
                  <c:v>1.0510443859434784</c:v>
                </c:pt>
                <c:pt idx="73">
                  <c:v>1.0512872360497236</c:v>
                </c:pt>
                <c:pt idx="74">
                  <c:v>1.0561949829729456</c:v>
                </c:pt>
              </c:numCache>
            </c:numRef>
          </c:val>
          <c:smooth val="0"/>
        </c:ser>
        <c:ser>
          <c:idx val="50"/>
          <c:order val="50"/>
          <c:tx>
            <c:strRef>
              <c:f>Anomalies!$AZ$6</c:f>
              <c:strCache>
                <c:ptCount val="1"/>
                <c:pt idx="0">
                  <c:v>MPI.ESM.MR_5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AZ$7:$AZ$81</c:f>
              <c:numCache>
                <c:formatCode>0.00</c:formatCode>
                <c:ptCount val="75"/>
                <c:pt idx="0">
                  <c:v>0.98119054642772108</c:v>
                </c:pt>
                <c:pt idx="1">
                  <c:v>1.0978455885082075</c:v>
                </c:pt>
                <c:pt idx="2">
                  <c:v>1.0084441277539444</c:v>
                </c:pt>
                <c:pt idx="3">
                  <c:v>0.90729887081708227</c:v>
                </c:pt>
                <c:pt idx="4">
                  <c:v>0.95454952730978748</c:v>
                </c:pt>
                <c:pt idx="5">
                  <c:v>1.0799435485866464</c:v>
                </c:pt>
                <c:pt idx="6">
                  <c:v>0.99991900163620573</c:v>
                </c:pt>
                <c:pt idx="7">
                  <c:v>1.0386119103551092</c:v>
                </c:pt>
                <c:pt idx="8">
                  <c:v>1.0428309778725617</c:v>
                </c:pt>
                <c:pt idx="9">
                  <c:v>1.0161174661855996</c:v>
                </c:pt>
                <c:pt idx="10">
                  <c:v>0.97139317572353401</c:v>
                </c:pt>
                <c:pt idx="11">
                  <c:v>0.98249903729868349</c:v>
                </c:pt>
                <c:pt idx="12">
                  <c:v>0.99366289292905563</c:v>
                </c:pt>
                <c:pt idx="13">
                  <c:v>1.1045257787441738</c:v>
                </c:pt>
                <c:pt idx="14">
                  <c:v>0.98860653623932537</c:v>
                </c:pt>
                <c:pt idx="15">
                  <c:v>1.0013072343330995</c:v>
                </c:pt>
                <c:pt idx="16">
                  <c:v>0.90831376678347964</c:v>
                </c:pt>
                <c:pt idx="17">
                  <c:v>1.0686455817035716</c:v>
                </c:pt>
                <c:pt idx="18">
                  <c:v>1.0696169821285522</c:v>
                </c:pt>
                <c:pt idx="19">
                  <c:v>0.88976291836911447</c:v>
                </c:pt>
                <c:pt idx="20">
                  <c:v>0.97094009716710661</c:v>
                </c:pt>
                <c:pt idx="21">
                  <c:v>0.90612811582727382</c:v>
                </c:pt>
                <c:pt idx="22">
                  <c:v>1.0810273124936207</c:v>
                </c:pt>
                <c:pt idx="23">
                  <c:v>1.0692871409394729</c:v>
                </c:pt>
                <c:pt idx="24">
                  <c:v>1.0219821150199966</c:v>
                </c:pt>
                <c:pt idx="25">
                  <c:v>0.96691675958603096</c:v>
                </c:pt>
                <c:pt idx="26">
                  <c:v>1.0840756250212646</c:v>
                </c:pt>
                <c:pt idx="27">
                  <c:v>1.0981500572981269</c:v>
                </c:pt>
                <c:pt idx="28">
                  <c:v>1.0202785396478293</c:v>
                </c:pt>
                <c:pt idx="29">
                  <c:v>1.0320912037710057</c:v>
                </c:pt>
                <c:pt idx="30">
                  <c:v>0.84886623555174789</c:v>
                </c:pt>
                <c:pt idx="31">
                  <c:v>1.0183756097108341</c:v>
                </c:pt>
                <c:pt idx="32">
                  <c:v>0.97182813113770428</c:v>
                </c:pt>
                <c:pt idx="33">
                  <c:v>1.0539477133330655</c:v>
                </c:pt>
                <c:pt idx="34">
                  <c:v>1.0367887222440453</c:v>
                </c:pt>
                <c:pt idx="35">
                  <c:v>1.0718098823416609</c:v>
                </c:pt>
                <c:pt idx="36">
                  <c:v>1.0112858364598574</c:v>
                </c:pt>
                <c:pt idx="37">
                  <c:v>1.0213913005824151</c:v>
                </c:pt>
                <c:pt idx="38">
                  <c:v>1.1272594483914771</c:v>
                </c:pt>
                <c:pt idx="39">
                  <c:v>1.0319099723484346</c:v>
                </c:pt>
                <c:pt idx="40">
                  <c:v>1.0546581405095437</c:v>
                </c:pt>
                <c:pt idx="41">
                  <c:v>0.9631471459965546</c:v>
                </c:pt>
                <c:pt idx="42">
                  <c:v>0.84456380157991295</c:v>
                </c:pt>
                <c:pt idx="43">
                  <c:v>0.97574997912214034</c:v>
                </c:pt>
                <c:pt idx="44">
                  <c:v>1.0050442262665131</c:v>
                </c:pt>
                <c:pt idx="45">
                  <c:v>0.96716323432072737</c:v>
                </c:pt>
                <c:pt idx="46">
                  <c:v>1.0278141421983304</c:v>
                </c:pt>
                <c:pt idx="47">
                  <c:v>1.0120433838062042</c:v>
                </c:pt>
                <c:pt idx="48">
                  <c:v>0.92467896424163898</c:v>
                </c:pt>
                <c:pt idx="49">
                  <c:v>1.0438857447519247</c:v>
                </c:pt>
                <c:pt idx="50">
                  <c:v>0.87597483173991464</c:v>
                </c:pt>
                <c:pt idx="51">
                  <c:v>1.0758042228951252</c:v>
                </c:pt>
                <c:pt idx="52">
                  <c:v>0.94509287168003386</c:v>
                </c:pt>
                <c:pt idx="53">
                  <c:v>1.1725528055204157</c:v>
                </c:pt>
                <c:pt idx="54">
                  <c:v>0.94055846148730793</c:v>
                </c:pt>
                <c:pt idx="55">
                  <c:v>1.0895415647260054</c:v>
                </c:pt>
                <c:pt idx="56">
                  <c:v>1.0499533727796011</c:v>
                </c:pt>
                <c:pt idx="57">
                  <c:v>1.0965805931786621</c:v>
                </c:pt>
                <c:pt idx="58">
                  <c:v>0.89510199607805552</c:v>
                </c:pt>
                <c:pt idx="59">
                  <c:v>1.0537773557958487</c:v>
                </c:pt>
                <c:pt idx="60">
                  <c:v>1.0543536717196245</c:v>
                </c:pt>
                <c:pt idx="61">
                  <c:v>1.1189844216368863</c:v>
                </c:pt>
                <c:pt idx="62">
                  <c:v>0.97356070353748292</c:v>
                </c:pt>
                <c:pt idx="63">
                  <c:v>1.039775416088015</c:v>
                </c:pt>
                <c:pt idx="64">
                  <c:v>1.1153779163277238</c:v>
                </c:pt>
                <c:pt idx="65">
                  <c:v>0.99650460163496868</c:v>
                </c:pt>
                <c:pt idx="66">
                  <c:v>1.0493045642867969</c:v>
                </c:pt>
                <c:pt idx="67">
                  <c:v>1.1632701320563301</c:v>
                </c:pt>
                <c:pt idx="68">
                  <c:v>0.90404395446770758</c:v>
                </c:pt>
                <c:pt idx="69">
                  <c:v>0.94853989333733368</c:v>
                </c:pt>
                <c:pt idx="70">
                  <c:v>0.96140732433987308</c:v>
                </c:pt>
                <c:pt idx="71">
                  <c:v>0.9755107536443467</c:v>
                </c:pt>
                <c:pt idx="72">
                  <c:v>0.91551227888799891</c:v>
                </c:pt>
                <c:pt idx="73">
                  <c:v>1.0733104785205485</c:v>
                </c:pt>
                <c:pt idx="74">
                  <c:v>1.002952815650044</c:v>
                </c:pt>
              </c:numCache>
            </c:numRef>
          </c:val>
          <c:smooth val="0"/>
        </c:ser>
        <c:ser>
          <c:idx val="51"/>
          <c:order val="51"/>
          <c:tx>
            <c:strRef>
              <c:f>Anomalies!$BA$6</c:f>
              <c:strCache>
                <c:ptCount val="1"/>
                <c:pt idx="0">
                  <c:v>MPI.ESM.MR_5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A$7:$BA$81</c:f>
              <c:numCache>
                <c:formatCode>0.00</c:formatCode>
                <c:ptCount val="75"/>
                <c:pt idx="0">
                  <c:v>0.97509029674398184</c:v>
                </c:pt>
                <c:pt idx="1">
                  <c:v>1.0627156895570493</c:v>
                </c:pt>
                <c:pt idx="2">
                  <c:v>0.97517728782681601</c:v>
                </c:pt>
                <c:pt idx="3">
                  <c:v>0.94458904832528656</c:v>
                </c:pt>
                <c:pt idx="4">
                  <c:v>0.98057073496252833</c:v>
                </c:pt>
                <c:pt idx="5">
                  <c:v>1.1396520530668806</c:v>
                </c:pt>
                <c:pt idx="6">
                  <c:v>0.95064942709605993</c:v>
                </c:pt>
                <c:pt idx="7">
                  <c:v>1.0207352428327083</c:v>
                </c:pt>
                <c:pt idx="8">
                  <c:v>1.1129095443523072</c:v>
                </c:pt>
                <c:pt idx="9">
                  <c:v>1.0978129668521448</c:v>
                </c:pt>
                <c:pt idx="10">
                  <c:v>1.0492828165160886</c:v>
                </c:pt>
                <c:pt idx="11">
                  <c:v>0.9240192818634807</c:v>
                </c:pt>
                <c:pt idx="12">
                  <c:v>1.0339760105657438</c:v>
                </c:pt>
                <c:pt idx="13">
                  <c:v>1.0947900267236608</c:v>
                </c:pt>
                <c:pt idx="14">
                  <c:v>0.94396198760319094</c:v>
                </c:pt>
                <c:pt idx="15">
                  <c:v>0.9568149200919247</c:v>
                </c:pt>
                <c:pt idx="16">
                  <c:v>0.97408265003448735</c:v>
                </c:pt>
                <c:pt idx="17">
                  <c:v>1.1048773677039614</c:v>
                </c:pt>
                <c:pt idx="18">
                  <c:v>1.0710777073944742</c:v>
                </c:pt>
                <c:pt idx="19">
                  <c:v>0.93239579821471108</c:v>
                </c:pt>
                <c:pt idx="20">
                  <c:v>1.0096547536567186</c:v>
                </c:pt>
                <c:pt idx="21">
                  <c:v>0.94163135150892807</c:v>
                </c:pt>
                <c:pt idx="22">
                  <c:v>1.0026809685161875</c:v>
                </c:pt>
                <c:pt idx="23">
                  <c:v>1.0318664768070176</c:v>
                </c:pt>
                <c:pt idx="24">
                  <c:v>1.0012637387916823</c:v>
                </c:pt>
                <c:pt idx="25">
                  <c:v>0.98643900842537646</c:v>
                </c:pt>
                <c:pt idx="26">
                  <c:v>1.0895379400975538</c:v>
                </c:pt>
                <c:pt idx="27">
                  <c:v>1.1123296038000801</c:v>
                </c:pt>
                <c:pt idx="28">
                  <c:v>1.0535127579188952</c:v>
                </c:pt>
                <c:pt idx="29">
                  <c:v>0.92718720713002123</c:v>
                </c:pt>
                <c:pt idx="30">
                  <c:v>0.94052946445969654</c:v>
                </c:pt>
                <c:pt idx="31">
                  <c:v>1.0596383800017941</c:v>
                </c:pt>
                <c:pt idx="32">
                  <c:v>0.96075489121861768</c:v>
                </c:pt>
                <c:pt idx="33">
                  <c:v>1.0183683604539313</c:v>
                </c:pt>
                <c:pt idx="34">
                  <c:v>0.97903389249912642</c:v>
                </c:pt>
                <c:pt idx="35">
                  <c:v>0.97543826107531817</c:v>
                </c:pt>
                <c:pt idx="36">
                  <c:v>0.99171284282219196</c:v>
                </c:pt>
                <c:pt idx="37">
                  <c:v>1.0654704071801282</c:v>
                </c:pt>
                <c:pt idx="38">
                  <c:v>1.064509880640502</c:v>
                </c:pt>
                <c:pt idx="39">
                  <c:v>1.1331820912810966</c:v>
                </c:pt>
                <c:pt idx="40">
                  <c:v>1.0675146976267289</c:v>
                </c:pt>
                <c:pt idx="41">
                  <c:v>1.0232579842348963</c:v>
                </c:pt>
                <c:pt idx="42">
                  <c:v>0.91848809884661442</c:v>
                </c:pt>
                <c:pt idx="43">
                  <c:v>0.96328488187770855</c:v>
                </c:pt>
                <c:pt idx="44">
                  <c:v>1.0158492436801947</c:v>
                </c:pt>
                <c:pt idx="45">
                  <c:v>0.90729524618863078</c:v>
                </c:pt>
                <c:pt idx="46">
                  <c:v>0.90530170054035008</c:v>
                </c:pt>
                <c:pt idx="47">
                  <c:v>1.0646004963517874</c:v>
                </c:pt>
                <c:pt idx="48">
                  <c:v>1.0026012266902562</c:v>
                </c:pt>
                <c:pt idx="49">
                  <c:v>1.0144791341255581</c:v>
                </c:pt>
                <c:pt idx="50">
                  <c:v>1.0760470730013705</c:v>
                </c:pt>
                <c:pt idx="51">
                  <c:v>1.0683519867990068</c:v>
                </c:pt>
                <c:pt idx="52">
                  <c:v>0.95653944832961668</c:v>
                </c:pt>
                <c:pt idx="53">
                  <c:v>1.0648433464580327</c:v>
                </c:pt>
                <c:pt idx="54">
                  <c:v>0.94282385426944515</c:v>
                </c:pt>
                <c:pt idx="55">
                  <c:v>0.92808611498597338</c:v>
                </c:pt>
                <c:pt idx="56">
                  <c:v>1.0457488037759544</c:v>
                </c:pt>
                <c:pt idx="57">
                  <c:v>1.0746117201346082</c:v>
                </c:pt>
                <c:pt idx="58">
                  <c:v>1.0035110084315626</c:v>
                </c:pt>
                <c:pt idx="59">
                  <c:v>0.99780221862057683</c:v>
                </c:pt>
                <c:pt idx="60">
                  <c:v>1.0805379876526793</c:v>
                </c:pt>
                <c:pt idx="61">
                  <c:v>0.99333667636842793</c:v>
                </c:pt>
                <c:pt idx="62">
                  <c:v>1.0183212402840627</c:v>
                </c:pt>
                <c:pt idx="63">
                  <c:v>1.0529545651373764</c:v>
                </c:pt>
                <c:pt idx="64">
                  <c:v>1.0342478576996001</c:v>
                </c:pt>
                <c:pt idx="65">
                  <c:v>1.0221089770157963</c:v>
                </c:pt>
                <c:pt idx="66">
                  <c:v>1.0049572351836789</c:v>
                </c:pt>
                <c:pt idx="67">
                  <c:v>1.089487195299234</c:v>
                </c:pt>
                <c:pt idx="68">
                  <c:v>0.93121779396799975</c:v>
                </c:pt>
                <c:pt idx="69">
                  <c:v>1.0063490925090242</c:v>
                </c:pt>
                <c:pt idx="70">
                  <c:v>0.99676919951192211</c:v>
                </c:pt>
                <c:pt idx="71">
                  <c:v>1.0353823664048947</c:v>
                </c:pt>
                <c:pt idx="72">
                  <c:v>1.0009012759465403</c:v>
                </c:pt>
                <c:pt idx="73">
                  <c:v>1.1199630713187696</c:v>
                </c:pt>
                <c:pt idx="74">
                  <c:v>1.1090166933954826</c:v>
                </c:pt>
              </c:numCache>
            </c:numRef>
          </c:val>
          <c:smooth val="0"/>
        </c:ser>
        <c:ser>
          <c:idx val="52"/>
          <c:order val="52"/>
          <c:tx>
            <c:strRef>
              <c:f>Anomalies!$BB$6</c:f>
              <c:strCache>
                <c:ptCount val="1"/>
                <c:pt idx="0">
                  <c:v>MPI.ESM.MR_5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B$7:$BB$81</c:f>
              <c:numCache>
                <c:formatCode>0.00</c:formatCode>
                <c:ptCount val="75"/>
                <c:pt idx="0">
                  <c:v>0.95953701605894071</c:v>
                </c:pt>
                <c:pt idx="1">
                  <c:v>1.0462163808461875</c:v>
                </c:pt>
                <c:pt idx="2">
                  <c:v>1.0042105617226864</c:v>
                </c:pt>
                <c:pt idx="3">
                  <c:v>0.96098324281105718</c:v>
                </c:pt>
                <c:pt idx="4">
                  <c:v>0.92670150691753106</c:v>
                </c:pt>
                <c:pt idx="5">
                  <c:v>0.96923652179493947</c:v>
                </c:pt>
                <c:pt idx="6">
                  <c:v>0.91020944746357213</c:v>
                </c:pt>
                <c:pt idx="7">
                  <c:v>1.0998971282117112</c:v>
                </c:pt>
                <c:pt idx="8">
                  <c:v>1.0224895630031952</c:v>
                </c:pt>
                <c:pt idx="9">
                  <c:v>1.0687941914700798</c:v>
                </c:pt>
                <c:pt idx="10">
                  <c:v>1.0416312258551419</c:v>
                </c:pt>
                <c:pt idx="11">
                  <c:v>0.91722310351706904</c:v>
                </c:pt>
                <c:pt idx="12">
                  <c:v>1.0366328632206343</c:v>
                </c:pt>
                <c:pt idx="13">
                  <c:v>1.0738034279899418</c:v>
                </c:pt>
                <c:pt idx="14">
                  <c:v>0.86053391453686745</c:v>
                </c:pt>
                <c:pt idx="15">
                  <c:v>0.93045662199320167</c:v>
                </c:pt>
                <c:pt idx="16">
                  <c:v>0.96656517062624314</c:v>
                </c:pt>
                <c:pt idx="17">
                  <c:v>1.1128116793841187</c:v>
                </c:pt>
                <c:pt idx="18">
                  <c:v>1.0874139078250222</c:v>
                </c:pt>
                <c:pt idx="19">
                  <c:v>0.9149105905650633</c:v>
                </c:pt>
                <c:pt idx="20">
                  <c:v>0.99392749080600928</c:v>
                </c:pt>
                <c:pt idx="21">
                  <c:v>0.99150986362891247</c:v>
                </c:pt>
                <c:pt idx="22">
                  <c:v>1.0218842500518082</c:v>
                </c:pt>
                <c:pt idx="23">
                  <c:v>1.0979941982747159</c:v>
                </c:pt>
                <c:pt idx="24">
                  <c:v>1.0226019264851893</c:v>
                </c:pt>
                <c:pt idx="25">
                  <c:v>1.0934017940267673</c:v>
                </c:pt>
                <c:pt idx="26">
                  <c:v>1.1005749337321264</c:v>
                </c:pt>
                <c:pt idx="27">
                  <c:v>0.97335772434420342</c:v>
                </c:pt>
                <c:pt idx="28">
                  <c:v>1.0788380369089634</c:v>
                </c:pt>
                <c:pt idx="29">
                  <c:v>1.0120615069484611</c:v>
                </c:pt>
                <c:pt idx="30">
                  <c:v>1.0158564929370975</c:v>
                </c:pt>
                <c:pt idx="31">
                  <c:v>0.97342659228478046</c:v>
                </c:pt>
                <c:pt idx="32">
                  <c:v>0.94925032051381197</c:v>
                </c:pt>
                <c:pt idx="33">
                  <c:v>0.9527009667995634</c:v>
                </c:pt>
                <c:pt idx="34">
                  <c:v>1.0861235400963167</c:v>
                </c:pt>
                <c:pt idx="35">
                  <c:v>1.1317358645289801</c:v>
                </c:pt>
                <c:pt idx="36">
                  <c:v>1.0332365863616542</c:v>
                </c:pt>
                <c:pt idx="37">
                  <c:v>1.047749598681138</c:v>
                </c:pt>
                <c:pt idx="38">
                  <c:v>1.0002814644813476</c:v>
                </c:pt>
                <c:pt idx="39">
                  <c:v>0.96061353070901223</c:v>
                </c:pt>
                <c:pt idx="40">
                  <c:v>0.88974479522685734</c:v>
                </c:pt>
                <c:pt idx="41">
                  <c:v>1.0020285353949319</c:v>
                </c:pt>
                <c:pt idx="42">
                  <c:v>0.98879864154725061</c:v>
                </c:pt>
                <c:pt idx="43">
                  <c:v>0.99520336002090903</c:v>
                </c:pt>
                <c:pt idx="44">
                  <c:v>0.86412229670377272</c:v>
                </c:pt>
                <c:pt idx="45">
                  <c:v>0.91799514937722126</c:v>
                </c:pt>
                <c:pt idx="46">
                  <c:v>0.91605959778416335</c:v>
                </c:pt>
                <c:pt idx="47">
                  <c:v>1.0033297770089917</c:v>
                </c:pt>
                <c:pt idx="48">
                  <c:v>1.0361399137512413</c:v>
                </c:pt>
                <c:pt idx="49">
                  <c:v>1.0318954738346291</c:v>
                </c:pt>
                <c:pt idx="50">
                  <c:v>0.94796357741355819</c:v>
                </c:pt>
                <c:pt idx="51">
                  <c:v>1.0541361940125393</c:v>
                </c:pt>
                <c:pt idx="52">
                  <c:v>1.0734337158878968</c:v>
                </c:pt>
                <c:pt idx="53">
                  <c:v>1.0508994008054215</c:v>
                </c:pt>
                <c:pt idx="54">
                  <c:v>1.0099628470750892</c:v>
                </c:pt>
                <c:pt idx="55">
                  <c:v>0.99298508740864022</c:v>
                </c:pt>
                <c:pt idx="56">
                  <c:v>1.0736185719389193</c:v>
                </c:pt>
                <c:pt idx="57">
                  <c:v>1.1378361142127191</c:v>
                </c:pt>
                <c:pt idx="58">
                  <c:v>0.95370136425215524</c:v>
                </c:pt>
                <c:pt idx="59">
                  <c:v>1.0111843468632178</c:v>
                </c:pt>
                <c:pt idx="60">
                  <c:v>0.91350423472591247</c:v>
                </c:pt>
                <c:pt idx="61">
                  <c:v>0.96637306531831801</c:v>
                </c:pt>
                <c:pt idx="62">
                  <c:v>0.98474268231011219</c:v>
                </c:pt>
                <c:pt idx="63">
                  <c:v>0.97903026787067504</c:v>
                </c:pt>
                <c:pt idx="64">
                  <c:v>1.0982334237525093</c:v>
                </c:pt>
                <c:pt idx="65">
                  <c:v>0.98063235364620238</c:v>
                </c:pt>
                <c:pt idx="66">
                  <c:v>1.0053631935702378</c:v>
                </c:pt>
                <c:pt idx="67">
                  <c:v>1.0542050619531163</c:v>
                </c:pt>
                <c:pt idx="68">
                  <c:v>1.0360275502692473</c:v>
                </c:pt>
                <c:pt idx="69">
                  <c:v>1.0605880326560659</c:v>
                </c:pt>
                <c:pt idx="70">
                  <c:v>0.97808423984485449</c:v>
                </c:pt>
                <c:pt idx="71">
                  <c:v>0.96750032476670933</c:v>
                </c:pt>
                <c:pt idx="72">
                  <c:v>0.97555062455731212</c:v>
                </c:pt>
                <c:pt idx="73">
                  <c:v>0.96396631202657523</c:v>
                </c:pt>
                <c:pt idx="74">
                  <c:v>1.1338526475446093</c:v>
                </c:pt>
              </c:numCache>
            </c:numRef>
          </c:val>
          <c:smooth val="0"/>
        </c:ser>
        <c:ser>
          <c:idx val="53"/>
          <c:order val="53"/>
          <c:tx>
            <c:strRef>
              <c:f>Anomalies!$BC$6</c:f>
              <c:strCache>
                <c:ptCount val="1"/>
                <c:pt idx="0">
                  <c:v>MPI.ESM.MR_5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C$7:$BC$81</c:f>
              <c:numCache>
                <c:formatCode>0.00</c:formatCode>
                <c:ptCount val="75"/>
                <c:pt idx="0">
                  <c:v>0.96830499228292455</c:v>
                </c:pt>
                <c:pt idx="1">
                  <c:v>1.022192343470179</c:v>
                </c:pt>
                <c:pt idx="2">
                  <c:v>1.0559883791512146</c:v>
                </c:pt>
                <c:pt idx="3">
                  <c:v>1.0480721906133144</c:v>
                </c:pt>
                <c:pt idx="4">
                  <c:v>1.025044926061446</c:v>
                </c:pt>
                <c:pt idx="5">
                  <c:v>1.0188323128957131</c:v>
                </c:pt>
                <c:pt idx="6">
                  <c:v>0.93826044704910805</c:v>
                </c:pt>
                <c:pt idx="7">
                  <c:v>1.0294053540885038</c:v>
                </c:pt>
                <c:pt idx="8">
                  <c:v>1.1067114297003797</c:v>
                </c:pt>
                <c:pt idx="9">
                  <c:v>1.0928580997590542</c:v>
                </c:pt>
                <c:pt idx="10">
                  <c:v>1.1241458925517076</c:v>
                </c:pt>
                <c:pt idx="11">
                  <c:v>0.93046749587855604</c:v>
                </c:pt>
                <c:pt idx="12">
                  <c:v>0.99876636978865441</c:v>
                </c:pt>
                <c:pt idx="13">
                  <c:v>1.0826656445536624</c:v>
                </c:pt>
                <c:pt idx="14">
                  <c:v>0.84549533109192765</c:v>
                </c:pt>
                <c:pt idx="15">
                  <c:v>1.045582070867189</c:v>
                </c:pt>
                <c:pt idx="16">
                  <c:v>1.0301375290356907</c:v>
                </c:pt>
                <c:pt idx="17">
                  <c:v>1.0337694067440129</c:v>
                </c:pt>
                <c:pt idx="18">
                  <c:v>0.9530054355894827</c:v>
                </c:pt>
                <c:pt idx="19">
                  <c:v>0.89161510350778994</c:v>
                </c:pt>
                <c:pt idx="20">
                  <c:v>1.0910965303316644</c:v>
                </c:pt>
                <c:pt idx="21">
                  <c:v>0.9562820997095659</c:v>
                </c:pt>
                <c:pt idx="22">
                  <c:v>1.0162515774383021</c:v>
                </c:pt>
                <c:pt idx="23">
                  <c:v>1.0801537770368288</c:v>
                </c:pt>
                <c:pt idx="24">
                  <c:v>1.0113547044004345</c:v>
                </c:pt>
                <c:pt idx="25">
                  <c:v>0.99866125556356322</c:v>
                </c:pt>
                <c:pt idx="26">
                  <c:v>0.99977401649814912</c:v>
                </c:pt>
                <c:pt idx="27">
                  <c:v>1.0431970653461551</c:v>
                </c:pt>
                <c:pt idx="28">
                  <c:v>1.0516315757526082</c:v>
                </c:pt>
                <c:pt idx="29">
                  <c:v>1.0371548097176386</c:v>
                </c:pt>
                <c:pt idx="30">
                  <c:v>0.96680802073248828</c:v>
                </c:pt>
                <c:pt idx="31">
                  <c:v>1.0278395145974906</c:v>
                </c:pt>
                <c:pt idx="32">
                  <c:v>0.93899262199629474</c:v>
                </c:pt>
                <c:pt idx="33">
                  <c:v>1.0606206543121288</c:v>
                </c:pt>
                <c:pt idx="34">
                  <c:v>0.9758115978058145</c:v>
                </c:pt>
                <c:pt idx="35">
                  <c:v>1.0133953702185836</c:v>
                </c:pt>
                <c:pt idx="36">
                  <c:v>0.90866173111481596</c:v>
                </c:pt>
                <c:pt idx="37">
                  <c:v>1.0583190152454776</c:v>
                </c:pt>
                <c:pt idx="38">
                  <c:v>1.0532481600419414</c:v>
                </c:pt>
                <c:pt idx="39">
                  <c:v>1.0588554602562876</c:v>
                </c:pt>
                <c:pt idx="40">
                  <c:v>1.0233920954875988</c:v>
                </c:pt>
                <c:pt idx="41">
                  <c:v>1.0440488530322387</c:v>
                </c:pt>
                <c:pt idx="42">
                  <c:v>1.0099845948457977</c:v>
                </c:pt>
                <c:pt idx="43">
                  <c:v>1.0088392122551493</c:v>
                </c:pt>
                <c:pt idx="44">
                  <c:v>0.93608929460670764</c:v>
                </c:pt>
                <c:pt idx="45">
                  <c:v>0.88410487335644861</c:v>
                </c:pt>
                <c:pt idx="46">
                  <c:v>0.89406535234094953</c:v>
                </c:pt>
                <c:pt idx="47">
                  <c:v>0.94914158166026952</c:v>
                </c:pt>
                <c:pt idx="48">
                  <c:v>1.0555461744801415</c:v>
                </c:pt>
                <c:pt idx="49">
                  <c:v>1.0597978636536567</c:v>
                </c:pt>
                <c:pt idx="50">
                  <c:v>0.98861378549622814</c:v>
                </c:pt>
                <c:pt idx="51">
                  <c:v>1.109426276410493</c:v>
                </c:pt>
                <c:pt idx="52">
                  <c:v>1.010876253444847</c:v>
                </c:pt>
                <c:pt idx="53">
                  <c:v>1.0169475061009747</c:v>
                </c:pt>
                <c:pt idx="54">
                  <c:v>0.95693090820237003</c:v>
                </c:pt>
                <c:pt idx="55">
                  <c:v>1.0493879307411795</c:v>
                </c:pt>
                <c:pt idx="56">
                  <c:v>1.0766632598381116</c:v>
                </c:pt>
                <c:pt idx="57">
                  <c:v>1.0651369413625975</c:v>
                </c:pt>
                <c:pt idx="58">
                  <c:v>0.94755399439854771</c:v>
                </c:pt>
                <c:pt idx="59">
                  <c:v>1.0490979604650661</c:v>
                </c:pt>
                <c:pt idx="60">
                  <c:v>0.99030648698304113</c:v>
                </c:pt>
                <c:pt idx="61">
                  <c:v>0.98864640715229102</c:v>
                </c:pt>
                <c:pt idx="62">
                  <c:v>1.070653625865658</c:v>
                </c:pt>
                <c:pt idx="63">
                  <c:v>1.0843800938111838</c:v>
                </c:pt>
                <c:pt idx="64">
                  <c:v>1.0129169192629963</c:v>
                </c:pt>
                <c:pt idx="65">
                  <c:v>1.1284809481796054</c:v>
                </c:pt>
                <c:pt idx="66">
                  <c:v>0.98096219483528158</c:v>
                </c:pt>
                <c:pt idx="67">
                  <c:v>1.0111517252071549</c:v>
                </c:pt>
                <c:pt idx="68">
                  <c:v>0.96921839865268233</c:v>
                </c:pt>
                <c:pt idx="69">
                  <c:v>1.0004590712754673</c:v>
                </c:pt>
                <c:pt idx="70">
                  <c:v>1.0201009328537098</c:v>
                </c:pt>
                <c:pt idx="71">
                  <c:v>1.0045947723385369</c:v>
                </c:pt>
                <c:pt idx="72">
                  <c:v>0.93520126063610998</c:v>
                </c:pt>
                <c:pt idx="73">
                  <c:v>1.0174730772264307</c:v>
                </c:pt>
                <c:pt idx="74">
                  <c:v>1.1093719069837218</c:v>
                </c:pt>
              </c:numCache>
            </c:numRef>
          </c:val>
          <c:smooth val="0"/>
        </c:ser>
        <c:ser>
          <c:idx val="54"/>
          <c:order val="54"/>
          <c:tx>
            <c:strRef>
              <c:f>Anomalies!$BD$6</c:f>
              <c:strCache>
                <c:ptCount val="1"/>
                <c:pt idx="0">
                  <c:v>MPI.ESM.MR_5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D$7:$BD$81</c:f>
              <c:numCache>
                <c:formatCode>0.00</c:formatCode>
                <c:ptCount val="75"/>
                <c:pt idx="0">
                  <c:v>0.87903401815291271</c:v>
                </c:pt>
                <c:pt idx="1">
                  <c:v>1.0098396097077411</c:v>
                </c:pt>
                <c:pt idx="2">
                  <c:v>1.0704723944430872</c:v>
                </c:pt>
                <c:pt idx="3">
                  <c:v>0.89554420074912866</c:v>
                </c:pt>
                <c:pt idx="4">
                  <c:v>0.9420046882394244</c:v>
                </c:pt>
                <c:pt idx="5">
                  <c:v>0.96266507041251581</c:v>
                </c:pt>
                <c:pt idx="6">
                  <c:v>0.95971099822460881</c:v>
                </c:pt>
                <c:pt idx="7">
                  <c:v>1.0152004351873907</c:v>
                </c:pt>
                <c:pt idx="8">
                  <c:v>1.045995278510651</c:v>
                </c:pt>
                <c:pt idx="9">
                  <c:v>1.0639915587719488</c:v>
                </c:pt>
                <c:pt idx="10">
                  <c:v>1.0615050636542753</c:v>
                </c:pt>
                <c:pt idx="11">
                  <c:v>0.96025831712077325</c:v>
                </c:pt>
                <c:pt idx="12">
                  <c:v>1.0481736802099542</c:v>
                </c:pt>
                <c:pt idx="13">
                  <c:v>1.0147256088602548</c:v>
                </c:pt>
                <c:pt idx="14">
                  <c:v>0.8605701608213816</c:v>
                </c:pt>
                <c:pt idx="15">
                  <c:v>0.92762216254419161</c:v>
                </c:pt>
                <c:pt idx="16">
                  <c:v>0.89703029841421078</c:v>
                </c:pt>
                <c:pt idx="17">
                  <c:v>1.0566625600431787</c:v>
                </c:pt>
                <c:pt idx="18">
                  <c:v>1.0655102780930938</c:v>
                </c:pt>
                <c:pt idx="19">
                  <c:v>0.9337767816547019</c:v>
                </c:pt>
                <c:pt idx="20">
                  <c:v>0.97557237232802085</c:v>
                </c:pt>
                <c:pt idx="21">
                  <c:v>0.88989340499336567</c:v>
                </c:pt>
                <c:pt idx="22">
                  <c:v>1.0810236878651693</c:v>
                </c:pt>
                <c:pt idx="23">
                  <c:v>1.03720917914441</c:v>
                </c:pt>
                <c:pt idx="24">
                  <c:v>1.0344109659799141</c:v>
                </c:pt>
                <c:pt idx="25">
                  <c:v>1.0394491995273871</c:v>
                </c:pt>
                <c:pt idx="26">
                  <c:v>1.0227759086508574</c:v>
                </c:pt>
                <c:pt idx="27">
                  <c:v>1.0988713583599592</c:v>
                </c:pt>
                <c:pt idx="28">
                  <c:v>1.0188431867810672</c:v>
                </c:pt>
                <c:pt idx="29">
                  <c:v>1.1012092437111249</c:v>
                </c:pt>
                <c:pt idx="30">
                  <c:v>0.9126633209251831</c:v>
                </c:pt>
                <c:pt idx="31">
                  <c:v>1.020967219053599</c:v>
                </c:pt>
                <c:pt idx="32">
                  <c:v>0.94955478930373127</c:v>
                </c:pt>
                <c:pt idx="33">
                  <c:v>1.0098287358223867</c:v>
                </c:pt>
                <c:pt idx="34">
                  <c:v>1.0529980606787934</c:v>
                </c:pt>
                <c:pt idx="35">
                  <c:v>1.0919990628160676</c:v>
                </c:pt>
                <c:pt idx="36">
                  <c:v>0.99925931925804745</c:v>
                </c:pt>
                <c:pt idx="37">
                  <c:v>1.0848440462529656</c:v>
                </c:pt>
                <c:pt idx="38">
                  <c:v>0.92281590521760937</c:v>
                </c:pt>
                <c:pt idx="39">
                  <c:v>0.98008141012158656</c:v>
                </c:pt>
                <c:pt idx="40">
                  <c:v>0.946571720088213</c:v>
                </c:pt>
                <c:pt idx="41">
                  <c:v>0.95266834514350074</c:v>
                </c:pt>
                <c:pt idx="42">
                  <c:v>0.98040762668221437</c:v>
                </c:pt>
                <c:pt idx="43">
                  <c:v>0.96661229079611166</c:v>
                </c:pt>
                <c:pt idx="44">
                  <c:v>0.98905599016730139</c:v>
                </c:pt>
                <c:pt idx="45">
                  <c:v>0.97222321563890912</c:v>
                </c:pt>
                <c:pt idx="46">
                  <c:v>1.0613274568601556</c:v>
                </c:pt>
                <c:pt idx="47">
                  <c:v>1.0193687579065231</c:v>
                </c:pt>
                <c:pt idx="48">
                  <c:v>1.0767285031502374</c:v>
                </c:pt>
                <c:pt idx="49">
                  <c:v>1.1017130670658721</c:v>
                </c:pt>
                <c:pt idx="50">
                  <c:v>0.99222029080539065</c:v>
                </c:pt>
                <c:pt idx="51">
                  <c:v>1.0998753804410024</c:v>
                </c:pt>
                <c:pt idx="52">
                  <c:v>1.101945043286763</c:v>
                </c:pt>
                <c:pt idx="53">
                  <c:v>1.0040510780708241</c:v>
                </c:pt>
                <c:pt idx="54">
                  <c:v>1.0185350933626964</c:v>
                </c:pt>
                <c:pt idx="55">
                  <c:v>1.022928143045817</c:v>
                </c:pt>
                <c:pt idx="56">
                  <c:v>1.0411926458125202</c:v>
                </c:pt>
                <c:pt idx="57">
                  <c:v>1.0959064122866982</c:v>
                </c:pt>
                <c:pt idx="58">
                  <c:v>0.97504317657411355</c:v>
                </c:pt>
                <c:pt idx="59">
                  <c:v>0.912083380372956</c:v>
                </c:pt>
                <c:pt idx="60">
                  <c:v>0.9387243994908897</c:v>
                </c:pt>
                <c:pt idx="61">
                  <c:v>0.94966352815727395</c:v>
                </c:pt>
                <c:pt idx="62">
                  <c:v>1.0801791494359887</c:v>
                </c:pt>
                <c:pt idx="63">
                  <c:v>0.96395543814122109</c:v>
                </c:pt>
                <c:pt idx="64">
                  <c:v>1.0773591885007843</c:v>
                </c:pt>
                <c:pt idx="65">
                  <c:v>1.0651623137617574</c:v>
                </c:pt>
                <c:pt idx="66">
                  <c:v>1.0767792479485572</c:v>
                </c:pt>
                <c:pt idx="67">
                  <c:v>1.0299490483562168</c:v>
                </c:pt>
                <c:pt idx="68">
                  <c:v>1.0685259689646749</c:v>
                </c:pt>
                <c:pt idx="69">
                  <c:v>1.0476481090844982</c:v>
                </c:pt>
                <c:pt idx="70">
                  <c:v>1.0117062933602221</c:v>
                </c:pt>
                <c:pt idx="71">
                  <c:v>0.99634874261155748</c:v>
                </c:pt>
                <c:pt idx="72">
                  <c:v>0.96891755449121453</c:v>
                </c:pt>
                <c:pt idx="73">
                  <c:v>1.1101113311878112</c:v>
                </c:pt>
                <c:pt idx="74">
                  <c:v>1.0704651451861842</c:v>
                </c:pt>
              </c:numCache>
            </c:numRef>
          </c:val>
          <c:smooth val="0"/>
        </c:ser>
        <c:ser>
          <c:idx val="55"/>
          <c:order val="55"/>
          <c:tx>
            <c:strRef>
              <c:f>Anomalies!$BE$6</c:f>
              <c:strCache>
                <c:ptCount val="1"/>
                <c:pt idx="0">
                  <c:v>MPI.ESM.MR_5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E$7:$BE$81</c:f>
              <c:numCache>
                <c:formatCode>0.00</c:formatCode>
                <c:ptCount val="75"/>
                <c:pt idx="0">
                  <c:v>0.89503675276592998</c:v>
                </c:pt>
                <c:pt idx="1">
                  <c:v>1.0883236895663284</c:v>
                </c:pt>
                <c:pt idx="2">
                  <c:v>0.97658364366596684</c:v>
                </c:pt>
                <c:pt idx="3">
                  <c:v>0.90016197739623716</c:v>
                </c:pt>
                <c:pt idx="4">
                  <c:v>1.0705775086681784</c:v>
                </c:pt>
                <c:pt idx="5">
                  <c:v>1.0109342475000698</c:v>
                </c:pt>
                <c:pt idx="6">
                  <c:v>0.93076834004002384</c:v>
                </c:pt>
                <c:pt idx="7">
                  <c:v>1.025001430520029</c:v>
                </c:pt>
                <c:pt idx="8">
                  <c:v>1.0330408564252775</c:v>
                </c:pt>
                <c:pt idx="9">
                  <c:v>1.0902157456179695</c:v>
                </c:pt>
                <c:pt idx="10">
                  <c:v>1.0719113719383007</c:v>
                </c:pt>
                <c:pt idx="11">
                  <c:v>1.0437190118431594</c:v>
                </c:pt>
                <c:pt idx="12">
                  <c:v>1.0299273005855081</c:v>
                </c:pt>
                <c:pt idx="13">
                  <c:v>1.0544225396602014</c:v>
                </c:pt>
                <c:pt idx="14">
                  <c:v>0.958123410962887</c:v>
                </c:pt>
                <c:pt idx="15">
                  <c:v>1.0291806271245156</c:v>
                </c:pt>
                <c:pt idx="16">
                  <c:v>0.97739193581063344</c:v>
                </c:pt>
                <c:pt idx="17">
                  <c:v>1.009665627542073</c:v>
                </c:pt>
                <c:pt idx="18">
                  <c:v>1.0188286882672615</c:v>
                </c:pt>
                <c:pt idx="19">
                  <c:v>1.0107240190498874</c:v>
                </c:pt>
                <c:pt idx="20">
                  <c:v>0.98366254303158907</c:v>
                </c:pt>
                <c:pt idx="21">
                  <c:v>1.0257771010086327</c:v>
                </c:pt>
                <c:pt idx="22">
                  <c:v>0.95277345936859181</c:v>
                </c:pt>
                <c:pt idx="23">
                  <c:v>1.0611933456074532</c:v>
                </c:pt>
                <c:pt idx="24">
                  <c:v>1.0521970177910298</c:v>
                </c:pt>
                <c:pt idx="25">
                  <c:v>1.0195028691592256</c:v>
                </c:pt>
                <c:pt idx="26">
                  <c:v>1.088631782984699</c:v>
                </c:pt>
                <c:pt idx="27">
                  <c:v>0.97290827041622729</c:v>
                </c:pt>
                <c:pt idx="28">
                  <c:v>1.0075162228703811</c:v>
                </c:pt>
                <c:pt idx="29">
                  <c:v>1.0693161379670844</c:v>
                </c:pt>
                <c:pt idx="30">
                  <c:v>0.92412439608857189</c:v>
                </c:pt>
                <c:pt idx="31">
                  <c:v>0.95325191032417911</c:v>
                </c:pt>
                <c:pt idx="32">
                  <c:v>0.94749600034332504</c:v>
                </c:pt>
                <c:pt idx="33">
                  <c:v>1.0694574984766898</c:v>
                </c:pt>
                <c:pt idx="34">
                  <c:v>1.0133881209616808</c:v>
                </c:pt>
                <c:pt idx="35">
                  <c:v>1.1201334288559863</c:v>
                </c:pt>
                <c:pt idx="36">
                  <c:v>1.0258930891190783</c:v>
                </c:pt>
                <c:pt idx="37">
                  <c:v>1.0681091366927615</c:v>
                </c:pt>
                <c:pt idx="38">
                  <c:v>1.0441467180004269</c:v>
                </c:pt>
                <c:pt idx="39">
                  <c:v>1.018038519264852</c:v>
                </c:pt>
                <c:pt idx="40">
                  <c:v>1.0058053982413111</c:v>
                </c:pt>
                <c:pt idx="41">
                  <c:v>1.022478689117841</c:v>
                </c:pt>
                <c:pt idx="42">
                  <c:v>0.94562206743394106</c:v>
                </c:pt>
                <c:pt idx="43">
                  <c:v>0.98017927508977487</c:v>
                </c:pt>
                <c:pt idx="44">
                  <c:v>0.97868230353933872</c:v>
                </c:pt>
                <c:pt idx="45">
                  <c:v>0.91232623047920114</c:v>
                </c:pt>
                <c:pt idx="46">
                  <c:v>0.91293879268749112</c:v>
                </c:pt>
                <c:pt idx="47">
                  <c:v>0.96743870608303539</c:v>
                </c:pt>
                <c:pt idx="48">
                  <c:v>1.0839197659978537</c:v>
                </c:pt>
                <c:pt idx="49">
                  <c:v>1.0194122534479402</c:v>
                </c:pt>
                <c:pt idx="50">
                  <c:v>1.0530886763900791</c:v>
                </c:pt>
                <c:pt idx="51">
                  <c:v>1.0310038152355798</c:v>
                </c:pt>
                <c:pt idx="52">
                  <c:v>0.98024089377344903</c:v>
                </c:pt>
                <c:pt idx="53">
                  <c:v>1.0637922042071211</c:v>
                </c:pt>
                <c:pt idx="54">
                  <c:v>1.0775077982672925</c:v>
                </c:pt>
                <c:pt idx="55">
                  <c:v>0.98990415322493364</c:v>
                </c:pt>
                <c:pt idx="56">
                  <c:v>1.1155990186632605</c:v>
                </c:pt>
                <c:pt idx="57">
                  <c:v>1.0521281498504527</c:v>
                </c:pt>
                <c:pt idx="58">
                  <c:v>0.88342344320758182</c:v>
                </c:pt>
                <c:pt idx="59">
                  <c:v>0.98504715110003149</c:v>
                </c:pt>
                <c:pt idx="60">
                  <c:v>0.96924739568029361</c:v>
                </c:pt>
                <c:pt idx="61">
                  <c:v>0.99353603093325604</c:v>
                </c:pt>
                <c:pt idx="62">
                  <c:v>1.0133410007918124</c:v>
                </c:pt>
                <c:pt idx="63">
                  <c:v>1.0794578483741561</c:v>
                </c:pt>
                <c:pt idx="64">
                  <c:v>1.0555824207646556</c:v>
                </c:pt>
                <c:pt idx="65">
                  <c:v>0.96462236977628235</c:v>
                </c:pt>
                <c:pt idx="66">
                  <c:v>1.131768486185043</c:v>
                </c:pt>
                <c:pt idx="67">
                  <c:v>1.1029853116523205</c:v>
                </c:pt>
                <c:pt idx="68">
                  <c:v>0.9914264971745298</c:v>
                </c:pt>
                <c:pt idx="69">
                  <c:v>0.99468866278080736</c:v>
                </c:pt>
                <c:pt idx="70">
                  <c:v>1.0520665311667787</c:v>
                </c:pt>
                <c:pt idx="71">
                  <c:v>0.98647525470989073</c:v>
                </c:pt>
                <c:pt idx="73">
                  <c:v>1.0972257770430147</c:v>
                </c:pt>
                <c:pt idx="74">
                  <c:v>0.94574168017283788</c:v>
                </c:pt>
              </c:numCache>
            </c:numRef>
          </c:val>
          <c:smooth val="0"/>
        </c:ser>
        <c:ser>
          <c:idx val="56"/>
          <c:order val="56"/>
          <c:tx>
            <c:strRef>
              <c:f>Anomalies!$BF$6</c:f>
              <c:strCache>
                <c:ptCount val="1"/>
                <c:pt idx="0">
                  <c:v>MPI.ESM.MR_5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F$7:$BF$81</c:f>
              <c:numCache>
                <c:formatCode>0.00</c:formatCode>
                <c:ptCount val="75"/>
                <c:pt idx="0">
                  <c:v>0.96385032391613001</c:v>
                </c:pt>
                <c:pt idx="1">
                  <c:v>1.052345627557538</c:v>
                </c:pt>
                <c:pt idx="2">
                  <c:v>1.0155556487756296</c:v>
                </c:pt>
                <c:pt idx="3">
                  <c:v>0.94458542369683507</c:v>
                </c:pt>
                <c:pt idx="4">
                  <c:v>0.97010643262328</c:v>
                </c:pt>
                <c:pt idx="5">
                  <c:v>1.1155084029519748</c:v>
                </c:pt>
                <c:pt idx="6">
                  <c:v>0.99695768019139608</c:v>
                </c:pt>
                <c:pt idx="7">
                  <c:v>1.0803640054870109</c:v>
                </c:pt>
                <c:pt idx="8">
                  <c:v>1.1233484742923954</c:v>
                </c:pt>
                <c:pt idx="9">
                  <c:v>1.0478547129062292</c:v>
                </c:pt>
                <c:pt idx="10">
                  <c:v>1.0685477167353834</c:v>
                </c:pt>
                <c:pt idx="11">
                  <c:v>0.93190284874531815</c:v>
                </c:pt>
                <c:pt idx="12">
                  <c:v>0.98806284197161243</c:v>
                </c:pt>
                <c:pt idx="13">
                  <c:v>1.098679253052034</c:v>
                </c:pt>
                <c:pt idx="14">
                  <c:v>0.96966060332375537</c:v>
                </c:pt>
                <c:pt idx="15">
                  <c:v>0.98728354685455733</c:v>
                </c:pt>
                <c:pt idx="16">
                  <c:v>0.98818607933896074</c:v>
                </c:pt>
                <c:pt idx="17">
                  <c:v>1.1506709235591959</c:v>
                </c:pt>
                <c:pt idx="18">
                  <c:v>1.0310291876347397</c:v>
                </c:pt>
                <c:pt idx="19">
                  <c:v>0.90926704406620307</c:v>
                </c:pt>
                <c:pt idx="20">
                  <c:v>1.06703262204269</c:v>
                </c:pt>
                <c:pt idx="21">
                  <c:v>0.96088537784286865</c:v>
                </c:pt>
                <c:pt idx="22">
                  <c:v>1.0249615596070634</c:v>
                </c:pt>
                <c:pt idx="23">
                  <c:v>1.1190460403205604</c:v>
                </c:pt>
                <c:pt idx="24">
                  <c:v>1.0005206899591415</c:v>
                </c:pt>
                <c:pt idx="25">
                  <c:v>0.99215142286481373</c:v>
                </c:pt>
                <c:pt idx="26">
                  <c:v>1.1160122263067223</c:v>
                </c:pt>
                <c:pt idx="27">
                  <c:v>1.0686202093044117</c:v>
                </c:pt>
                <c:pt idx="28">
                  <c:v>1.0515300861559687</c:v>
                </c:pt>
                <c:pt idx="29">
                  <c:v>1.010115081470049</c:v>
                </c:pt>
                <c:pt idx="30">
                  <c:v>0.98792873071890996</c:v>
                </c:pt>
                <c:pt idx="31">
                  <c:v>1.0488478611019181</c:v>
                </c:pt>
                <c:pt idx="32">
                  <c:v>1.004982607582839</c:v>
                </c:pt>
                <c:pt idx="33">
                  <c:v>1.0127719341249395</c:v>
                </c:pt>
                <c:pt idx="34">
                  <c:v>0.99711716384325844</c:v>
                </c:pt>
                <c:pt idx="35">
                  <c:v>0.98563796553761285</c:v>
                </c:pt>
                <c:pt idx="36">
                  <c:v>1.0370351969787419</c:v>
                </c:pt>
                <c:pt idx="37">
                  <c:v>1.0009991409147287</c:v>
                </c:pt>
                <c:pt idx="38">
                  <c:v>1.0005496869867527</c:v>
                </c:pt>
                <c:pt idx="39">
                  <c:v>1.1966094645524872</c:v>
                </c:pt>
                <c:pt idx="40">
                  <c:v>0.99544258549870257</c:v>
                </c:pt>
                <c:pt idx="41">
                  <c:v>0.95385359864711494</c:v>
                </c:pt>
                <c:pt idx="42">
                  <c:v>0.8903392342928903</c:v>
                </c:pt>
                <c:pt idx="43">
                  <c:v>1.0366292385921829</c:v>
                </c:pt>
                <c:pt idx="44">
                  <c:v>0.92907926318166223</c:v>
                </c:pt>
                <c:pt idx="45">
                  <c:v>0.97730856935625077</c:v>
                </c:pt>
                <c:pt idx="46">
                  <c:v>1.0120288852923984</c:v>
                </c:pt>
                <c:pt idx="47">
                  <c:v>0.92913725723688501</c:v>
                </c:pt>
                <c:pt idx="48">
                  <c:v>1.0611281022953276</c:v>
                </c:pt>
                <c:pt idx="49">
                  <c:v>1.0317504886965723</c:v>
                </c:pt>
                <c:pt idx="50">
                  <c:v>1.0305616105645066</c:v>
                </c:pt>
                <c:pt idx="51">
                  <c:v>1.1119127715281667</c:v>
                </c:pt>
                <c:pt idx="52">
                  <c:v>0.90877409459680991</c:v>
                </c:pt>
                <c:pt idx="53">
                  <c:v>0.95952976680203783</c:v>
                </c:pt>
                <c:pt idx="54">
                  <c:v>1.0412651383815485</c:v>
                </c:pt>
                <c:pt idx="55">
                  <c:v>1.0174187077996593</c:v>
                </c:pt>
                <c:pt idx="56">
                  <c:v>1.069504618646558</c:v>
                </c:pt>
                <c:pt idx="57">
                  <c:v>1.0850723978454051</c:v>
                </c:pt>
                <c:pt idx="58">
                  <c:v>0.87797200201664671</c:v>
                </c:pt>
                <c:pt idx="59">
                  <c:v>1.0265998916671051</c:v>
                </c:pt>
                <c:pt idx="60">
                  <c:v>0.91064440287774251</c:v>
                </c:pt>
                <c:pt idx="61">
                  <c:v>1.0265563961256881</c:v>
                </c:pt>
                <c:pt idx="62">
                  <c:v>1.1055334254536684</c:v>
                </c:pt>
                <c:pt idx="63">
                  <c:v>0.99975589335589188</c:v>
                </c:pt>
                <c:pt idx="64">
                  <c:v>1.073332226291257</c:v>
                </c:pt>
                <c:pt idx="65">
                  <c:v>0.97733394175541055</c:v>
                </c:pt>
                <c:pt idx="66">
                  <c:v>1.0955548233269103</c:v>
                </c:pt>
                <c:pt idx="67">
                  <c:v>0.86812388651413996</c:v>
                </c:pt>
                <c:pt idx="68">
                  <c:v>1.0156680122576238</c:v>
                </c:pt>
                <c:pt idx="69">
                  <c:v>1.0329429914570891</c:v>
                </c:pt>
                <c:pt idx="70">
                  <c:v>1.003713987624842</c:v>
                </c:pt>
                <c:pt idx="71">
                  <c:v>0.9687218245548378</c:v>
                </c:pt>
                <c:pt idx="72">
                  <c:v>0.87404652940375938</c:v>
                </c:pt>
                <c:pt idx="73">
                  <c:v>0.97222684026736061</c:v>
                </c:pt>
                <c:pt idx="74">
                  <c:v>0.99766448273942288</c:v>
                </c:pt>
              </c:numCache>
            </c:numRef>
          </c:val>
          <c:smooth val="0"/>
        </c:ser>
        <c:ser>
          <c:idx val="57"/>
          <c:order val="57"/>
          <c:tx>
            <c:strRef>
              <c:f>Anomalies!$BG$6</c:f>
              <c:strCache>
                <c:ptCount val="1"/>
                <c:pt idx="0">
                  <c:v>MPI.ESM.MR_5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G$7:$BG$81</c:f>
              <c:numCache>
                <c:formatCode>0.00</c:formatCode>
                <c:ptCount val="75"/>
                <c:pt idx="0">
                  <c:v>0.89208992983492585</c:v>
                </c:pt>
                <c:pt idx="1">
                  <c:v>1.0436247715034226</c:v>
                </c:pt>
                <c:pt idx="2">
                  <c:v>0.95299818633257982</c:v>
                </c:pt>
                <c:pt idx="3">
                  <c:v>0.88767513238109697</c:v>
                </c:pt>
                <c:pt idx="4">
                  <c:v>0.9937462593834383</c:v>
                </c:pt>
                <c:pt idx="5">
                  <c:v>0.98443458889174151</c:v>
                </c:pt>
                <c:pt idx="6">
                  <c:v>0.93561809290802322</c:v>
                </c:pt>
                <c:pt idx="7">
                  <c:v>1.0836152972079345</c:v>
                </c:pt>
                <c:pt idx="8">
                  <c:v>1.0699540725745342</c:v>
                </c:pt>
                <c:pt idx="9">
                  <c:v>1.012844426693968</c:v>
                </c:pt>
                <c:pt idx="10">
                  <c:v>1.0768626144029398</c:v>
                </c:pt>
                <c:pt idx="11">
                  <c:v>1.0278938840242617</c:v>
                </c:pt>
                <c:pt idx="12">
                  <c:v>0.90852037060521063</c:v>
                </c:pt>
                <c:pt idx="13">
                  <c:v>0.99249576256769845</c:v>
                </c:pt>
                <c:pt idx="14">
                  <c:v>0.98495291076029445</c:v>
                </c:pt>
                <c:pt idx="15">
                  <c:v>1.0238379247871234</c:v>
                </c:pt>
                <c:pt idx="16">
                  <c:v>0.92931123940255322</c:v>
                </c:pt>
                <c:pt idx="17">
                  <c:v>1.0458829150286568</c:v>
                </c:pt>
                <c:pt idx="18">
                  <c:v>1.0806467265062218</c:v>
                </c:pt>
                <c:pt idx="19">
                  <c:v>0.91986908228660524</c:v>
                </c:pt>
                <c:pt idx="20">
                  <c:v>0.93633214471295279</c:v>
                </c:pt>
                <c:pt idx="21">
                  <c:v>1.0043519222322919</c:v>
                </c:pt>
                <c:pt idx="22">
                  <c:v>1.0795158424293789</c:v>
                </c:pt>
                <c:pt idx="23">
                  <c:v>1.0195644878428998</c:v>
                </c:pt>
                <c:pt idx="24">
                  <c:v>0.9649377124515558</c:v>
                </c:pt>
                <c:pt idx="25">
                  <c:v>1.0476698568552067</c:v>
                </c:pt>
                <c:pt idx="26">
                  <c:v>1.1590836861949407</c:v>
                </c:pt>
                <c:pt idx="27">
                  <c:v>1.0881315842584032</c:v>
                </c:pt>
                <c:pt idx="28">
                  <c:v>0.93698820246265968</c:v>
                </c:pt>
                <c:pt idx="29">
                  <c:v>0.79766473404699534</c:v>
                </c:pt>
                <c:pt idx="30">
                  <c:v>0.91586386784778673</c:v>
                </c:pt>
                <c:pt idx="31">
                  <c:v>0.98031701097092883</c:v>
                </c:pt>
                <c:pt idx="32">
                  <c:v>0.99306845386302289</c:v>
                </c:pt>
                <c:pt idx="33">
                  <c:v>1.1077227010383257</c:v>
                </c:pt>
                <c:pt idx="34">
                  <c:v>0.97739556043908471</c:v>
                </c:pt>
                <c:pt idx="35">
                  <c:v>1.0693596335085014</c:v>
                </c:pt>
                <c:pt idx="36">
                  <c:v>0.97757316723320442</c:v>
                </c:pt>
                <c:pt idx="37">
                  <c:v>1.0876386347890101</c:v>
                </c:pt>
                <c:pt idx="38">
                  <c:v>0.96293329291792074</c:v>
                </c:pt>
                <c:pt idx="39">
                  <c:v>1.1236783154814745</c:v>
                </c:pt>
                <c:pt idx="40">
                  <c:v>1.0326421472956213</c:v>
                </c:pt>
                <c:pt idx="41">
                  <c:v>1.0572751222514687</c:v>
                </c:pt>
                <c:pt idx="42">
                  <c:v>0.93464669248304266</c:v>
                </c:pt>
                <c:pt idx="43">
                  <c:v>1.0297678169336457</c:v>
                </c:pt>
                <c:pt idx="44">
                  <c:v>0.94405260331447649</c:v>
                </c:pt>
                <c:pt idx="45">
                  <c:v>0.86239697356089695</c:v>
                </c:pt>
                <c:pt idx="46">
                  <c:v>0.94131600883365463</c:v>
                </c:pt>
                <c:pt idx="47">
                  <c:v>1.0260235757433291</c:v>
                </c:pt>
                <c:pt idx="48">
                  <c:v>1.0527588352009998</c:v>
                </c:pt>
                <c:pt idx="49">
                  <c:v>0.99779859399212534</c:v>
                </c:pt>
                <c:pt idx="50">
                  <c:v>1.0229716385872341</c:v>
                </c:pt>
                <c:pt idx="51">
                  <c:v>1.1326891418117035</c:v>
                </c:pt>
                <c:pt idx="52">
                  <c:v>1.0659669812779726</c:v>
                </c:pt>
                <c:pt idx="53">
                  <c:v>1.0469268080226657</c:v>
                </c:pt>
                <c:pt idx="54">
                  <c:v>0.97191512222053844</c:v>
                </c:pt>
                <c:pt idx="55">
                  <c:v>0.89277860924069563</c:v>
                </c:pt>
                <c:pt idx="56">
                  <c:v>1.0778412640848229</c:v>
                </c:pt>
                <c:pt idx="57">
                  <c:v>1.0651550645048546</c:v>
                </c:pt>
                <c:pt idx="58">
                  <c:v>0.95154833495201208</c:v>
                </c:pt>
                <c:pt idx="59">
                  <c:v>1.0224098211772641</c:v>
                </c:pt>
                <c:pt idx="60">
                  <c:v>1.1158128717418943</c:v>
                </c:pt>
                <c:pt idx="61">
                  <c:v>0.99165847339542057</c:v>
                </c:pt>
                <c:pt idx="62">
                  <c:v>0.97898314770080652</c:v>
                </c:pt>
                <c:pt idx="63">
                  <c:v>1.0767430016640429</c:v>
                </c:pt>
                <c:pt idx="64">
                  <c:v>1.0879721006065408</c:v>
                </c:pt>
                <c:pt idx="65">
                  <c:v>1.0782073515584165</c:v>
                </c:pt>
                <c:pt idx="66">
                  <c:v>1.0662823239532462</c:v>
                </c:pt>
                <c:pt idx="67">
                  <c:v>0.98445633666245003</c:v>
                </c:pt>
                <c:pt idx="68">
                  <c:v>0.98021914600274052</c:v>
                </c:pt>
                <c:pt idx="69">
                  <c:v>0.96102673835247421</c:v>
                </c:pt>
                <c:pt idx="70">
                  <c:v>0.92783239099437398</c:v>
                </c:pt>
                <c:pt idx="71">
                  <c:v>0.98590981267146938</c:v>
                </c:pt>
                <c:pt idx="72">
                  <c:v>0.92170676891147496</c:v>
                </c:pt>
                <c:pt idx="73">
                  <c:v>1.1094842704657157</c:v>
                </c:pt>
                <c:pt idx="74">
                  <c:v>1.1059647562393873</c:v>
                </c:pt>
              </c:numCache>
            </c:numRef>
          </c:val>
          <c:smooth val="0"/>
        </c:ser>
        <c:ser>
          <c:idx val="58"/>
          <c:order val="58"/>
          <c:tx>
            <c:strRef>
              <c:f>Anomalies!$BH$6</c:f>
              <c:strCache>
                <c:ptCount val="1"/>
                <c:pt idx="0">
                  <c:v>MPI.ESM.MR_5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H$7:$BH$81</c:f>
              <c:numCache>
                <c:formatCode>0.00</c:formatCode>
                <c:ptCount val="75"/>
                <c:pt idx="0">
                  <c:v>0.98469193751179229</c:v>
                </c:pt>
                <c:pt idx="1">
                  <c:v>1.0129060453776422</c:v>
                </c:pt>
                <c:pt idx="2">
                  <c:v>0.93121779396799975</c:v>
                </c:pt>
                <c:pt idx="3">
                  <c:v>0.99881348995852282</c:v>
                </c:pt>
                <c:pt idx="4">
                  <c:v>0.95984148484886</c:v>
                </c:pt>
                <c:pt idx="5">
                  <c:v>1.0872797965723195</c:v>
                </c:pt>
                <c:pt idx="6">
                  <c:v>0.872980888639042</c:v>
                </c:pt>
                <c:pt idx="7">
                  <c:v>1.087214553260194</c:v>
                </c:pt>
                <c:pt idx="8">
                  <c:v>1.045426211843778</c:v>
                </c:pt>
                <c:pt idx="9">
                  <c:v>1.0981573065550296</c:v>
                </c:pt>
                <c:pt idx="10">
                  <c:v>0.96443751372525988</c:v>
                </c:pt>
                <c:pt idx="11">
                  <c:v>0.93001079269367704</c:v>
                </c:pt>
                <c:pt idx="12">
                  <c:v>0.96673915279191125</c:v>
                </c:pt>
                <c:pt idx="13">
                  <c:v>0.989458323925409</c:v>
                </c:pt>
                <c:pt idx="14">
                  <c:v>0.92998542029451714</c:v>
                </c:pt>
                <c:pt idx="15">
                  <c:v>0.76506120112647669</c:v>
                </c:pt>
                <c:pt idx="16">
                  <c:v>1.0614796912551152</c:v>
                </c:pt>
                <c:pt idx="17">
                  <c:v>1.0615014390258237</c:v>
                </c:pt>
                <c:pt idx="18">
                  <c:v>1.1472963944709245</c:v>
                </c:pt>
                <c:pt idx="19">
                  <c:v>0.88242667038344147</c:v>
                </c:pt>
                <c:pt idx="20">
                  <c:v>0.99249938719615005</c:v>
                </c:pt>
                <c:pt idx="21">
                  <c:v>0.99994799866381723</c:v>
                </c:pt>
                <c:pt idx="22">
                  <c:v>1.0558723910407692</c:v>
                </c:pt>
                <c:pt idx="23">
                  <c:v>1.1304418721718235</c:v>
                </c:pt>
                <c:pt idx="24">
                  <c:v>1.0573693625912055</c:v>
                </c:pt>
                <c:pt idx="25">
                  <c:v>1.0038408496206417</c:v>
                </c:pt>
                <c:pt idx="26">
                  <c:v>1.0354186126894087</c:v>
                </c:pt>
                <c:pt idx="27">
                  <c:v>1.0362160309487212</c:v>
                </c:pt>
                <c:pt idx="28">
                  <c:v>1.0634768615318475</c:v>
                </c:pt>
                <c:pt idx="29">
                  <c:v>1.0074292317875471</c:v>
                </c:pt>
                <c:pt idx="30">
                  <c:v>0.98449620757541567</c:v>
                </c:pt>
                <c:pt idx="31">
                  <c:v>0.93922097358873413</c:v>
                </c:pt>
                <c:pt idx="32">
                  <c:v>0.93825319779220517</c:v>
                </c:pt>
                <c:pt idx="33">
                  <c:v>1.1879393532966915</c:v>
                </c:pt>
                <c:pt idx="34">
                  <c:v>1.0270493455950811</c:v>
                </c:pt>
                <c:pt idx="35">
                  <c:v>1.0174912003686876</c:v>
                </c:pt>
                <c:pt idx="36">
                  <c:v>0.93786173791945171</c:v>
                </c:pt>
                <c:pt idx="37">
                  <c:v>1.0698743307486029</c:v>
                </c:pt>
                <c:pt idx="38">
                  <c:v>1.0393332114169418</c:v>
                </c:pt>
                <c:pt idx="39">
                  <c:v>1.0360239256407957</c:v>
                </c:pt>
                <c:pt idx="40">
                  <c:v>0.99938255662539566</c:v>
                </c:pt>
                <c:pt idx="41">
                  <c:v>1.0385575409283381</c:v>
                </c:pt>
                <c:pt idx="42">
                  <c:v>0.92574822963480774</c:v>
                </c:pt>
                <c:pt idx="43">
                  <c:v>1.0510117642874155</c:v>
                </c:pt>
                <c:pt idx="44">
                  <c:v>0.91960810903810308</c:v>
                </c:pt>
                <c:pt idx="45">
                  <c:v>0.85988873067251459</c:v>
                </c:pt>
                <c:pt idx="46">
                  <c:v>0.98078458804116198</c:v>
                </c:pt>
                <c:pt idx="47">
                  <c:v>0.98486229504900902</c:v>
                </c:pt>
                <c:pt idx="48">
                  <c:v>1.0605010415732321</c:v>
                </c:pt>
                <c:pt idx="49">
                  <c:v>1.0615920547371092</c:v>
                </c:pt>
                <c:pt idx="50">
                  <c:v>0.91929639099128091</c:v>
                </c:pt>
                <c:pt idx="51">
                  <c:v>1.0693596335085014</c:v>
                </c:pt>
                <c:pt idx="52">
                  <c:v>0.9958630423990672</c:v>
                </c:pt>
                <c:pt idx="53">
                  <c:v>1.0073531145900674</c:v>
                </c:pt>
                <c:pt idx="54">
                  <c:v>1.0809910662091067</c:v>
                </c:pt>
                <c:pt idx="55">
                  <c:v>0.96636581606141514</c:v>
                </c:pt>
                <c:pt idx="56">
                  <c:v>1.117893408473009</c:v>
                </c:pt>
                <c:pt idx="57">
                  <c:v>1.0950908708851286</c:v>
                </c:pt>
                <c:pt idx="58">
                  <c:v>1.0296518288232004</c:v>
                </c:pt>
                <c:pt idx="59">
                  <c:v>1.0611426008091334</c:v>
                </c:pt>
                <c:pt idx="60">
                  <c:v>0.89889698206669166</c:v>
                </c:pt>
                <c:pt idx="61">
                  <c:v>0.98059610736168823</c:v>
                </c:pt>
                <c:pt idx="62">
                  <c:v>1.0761920581394273</c:v>
                </c:pt>
                <c:pt idx="63">
                  <c:v>1.0055625481350661</c:v>
                </c:pt>
                <c:pt idx="64">
                  <c:v>1.0196297311550253</c:v>
                </c:pt>
                <c:pt idx="65">
                  <c:v>1.0254762568471649</c:v>
                </c:pt>
                <c:pt idx="66">
                  <c:v>1.0091001855036517</c:v>
                </c:pt>
                <c:pt idx="67">
                  <c:v>1.009864982106901</c:v>
                </c:pt>
                <c:pt idx="68">
                  <c:v>1.046850690825186</c:v>
                </c:pt>
                <c:pt idx="69">
                  <c:v>0.85994310009928598</c:v>
                </c:pt>
                <c:pt idx="70">
                  <c:v>0.98313334727768187</c:v>
                </c:pt>
                <c:pt idx="71">
                  <c:v>0.91872732432440807</c:v>
                </c:pt>
                <c:pt idx="72">
                  <c:v>0.94612226616023709</c:v>
                </c:pt>
                <c:pt idx="73">
                  <c:v>1.055680285732844</c:v>
                </c:pt>
                <c:pt idx="74">
                  <c:v>0.96993245045761189</c:v>
                </c:pt>
              </c:numCache>
            </c:numRef>
          </c:val>
          <c:smooth val="0"/>
        </c:ser>
        <c:ser>
          <c:idx val="59"/>
          <c:order val="59"/>
          <c:tx>
            <c:strRef>
              <c:f>Anomalies!$BI$6</c:f>
              <c:strCache>
                <c:ptCount val="1"/>
                <c:pt idx="0">
                  <c:v>MPI.ESM.MR_6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I$7:$BI$81</c:f>
              <c:numCache>
                <c:formatCode>0.00</c:formatCode>
                <c:ptCount val="75"/>
                <c:pt idx="0">
                  <c:v>0.97858443857115041</c:v>
                </c:pt>
                <c:pt idx="1">
                  <c:v>1.0469594296787286</c:v>
                </c:pt>
                <c:pt idx="2">
                  <c:v>1.019868956632819</c:v>
                </c:pt>
                <c:pt idx="3">
                  <c:v>0.96168642073063237</c:v>
                </c:pt>
                <c:pt idx="4">
                  <c:v>0.96100499058176569</c:v>
                </c:pt>
                <c:pt idx="5">
                  <c:v>1.0252297821124685</c:v>
                </c:pt>
                <c:pt idx="6">
                  <c:v>0.93004341434973992</c:v>
                </c:pt>
                <c:pt idx="7">
                  <c:v>1.023178242408965</c:v>
                </c:pt>
                <c:pt idx="8">
                  <c:v>1.0013362313607108</c:v>
                </c:pt>
                <c:pt idx="9">
                  <c:v>1.1181108861800941</c:v>
                </c:pt>
                <c:pt idx="10">
                  <c:v>1.0588844572838989</c:v>
                </c:pt>
                <c:pt idx="11">
                  <c:v>0.94479202751856606</c:v>
                </c:pt>
                <c:pt idx="12">
                  <c:v>0.99134675534859862</c:v>
                </c:pt>
                <c:pt idx="13">
                  <c:v>1.0080961634226082</c:v>
                </c:pt>
                <c:pt idx="14">
                  <c:v>0.96073314344790917</c:v>
                </c:pt>
                <c:pt idx="15">
                  <c:v>1.0349582848760785</c:v>
                </c:pt>
                <c:pt idx="16">
                  <c:v>1.0075307213841869</c:v>
                </c:pt>
                <c:pt idx="17">
                  <c:v>1.0604249243757522</c:v>
                </c:pt>
                <c:pt idx="18">
                  <c:v>1.0382349489961618</c:v>
                </c:pt>
                <c:pt idx="19">
                  <c:v>0.904515156166392</c:v>
                </c:pt>
                <c:pt idx="20">
                  <c:v>0.92279415744690085</c:v>
                </c:pt>
                <c:pt idx="21">
                  <c:v>1.0176325608782932</c:v>
                </c:pt>
                <c:pt idx="22">
                  <c:v>1.0701824241669737</c:v>
                </c:pt>
                <c:pt idx="23">
                  <c:v>1.0189736734053183</c:v>
                </c:pt>
                <c:pt idx="24">
                  <c:v>1.0330553549390833</c:v>
                </c:pt>
                <c:pt idx="25">
                  <c:v>0.96896829928953432</c:v>
                </c:pt>
                <c:pt idx="26">
                  <c:v>1.0201915485649953</c:v>
                </c:pt>
                <c:pt idx="27">
                  <c:v>1.032682018208587</c:v>
                </c:pt>
                <c:pt idx="28">
                  <c:v>0.97748255152191887</c:v>
                </c:pt>
                <c:pt idx="29">
                  <c:v>1.0212100691598442</c:v>
                </c:pt>
                <c:pt idx="30">
                  <c:v>1.079602833512213</c:v>
                </c:pt>
                <c:pt idx="31">
                  <c:v>0.90335889969038929</c:v>
                </c:pt>
                <c:pt idx="32">
                  <c:v>0.97702947296549147</c:v>
                </c:pt>
                <c:pt idx="33">
                  <c:v>0.9103689311154346</c:v>
                </c:pt>
                <c:pt idx="34">
                  <c:v>1.0156353906015609</c:v>
                </c:pt>
                <c:pt idx="35">
                  <c:v>1.0436791409301938</c:v>
                </c:pt>
                <c:pt idx="36">
                  <c:v>1.0564885778775106</c:v>
                </c:pt>
                <c:pt idx="37">
                  <c:v>1.0748255732132421</c:v>
                </c:pt>
                <c:pt idx="38">
                  <c:v>1.0571228878565089</c:v>
                </c:pt>
                <c:pt idx="39">
                  <c:v>0.98373503560061759</c:v>
                </c:pt>
                <c:pt idx="40">
                  <c:v>0.99463429335403608</c:v>
                </c:pt>
                <c:pt idx="41">
                  <c:v>0.99012163093201877</c:v>
                </c:pt>
                <c:pt idx="42">
                  <c:v>1.0739846594125126</c:v>
                </c:pt>
                <c:pt idx="43">
                  <c:v>1.0279120071665189</c:v>
                </c:pt>
                <c:pt idx="44">
                  <c:v>0.93180135914867834</c:v>
                </c:pt>
                <c:pt idx="45">
                  <c:v>0.98005603772242678</c:v>
                </c:pt>
                <c:pt idx="46">
                  <c:v>0.96424903304578613</c:v>
                </c:pt>
                <c:pt idx="47">
                  <c:v>0.96054828739688669</c:v>
                </c:pt>
                <c:pt idx="48">
                  <c:v>1.0288761583345964</c:v>
                </c:pt>
                <c:pt idx="49">
                  <c:v>1.0952431052800884</c:v>
                </c:pt>
                <c:pt idx="50">
                  <c:v>1.0072697481356847</c:v>
                </c:pt>
                <c:pt idx="51">
                  <c:v>1.028535443260163</c:v>
                </c:pt>
                <c:pt idx="52">
                  <c:v>0.99212967509410521</c:v>
                </c:pt>
                <c:pt idx="53">
                  <c:v>1.0310509354054482</c:v>
                </c:pt>
                <c:pt idx="54">
                  <c:v>1.1078060674927084</c:v>
                </c:pt>
                <c:pt idx="55">
                  <c:v>0.92489281732027273</c:v>
                </c:pt>
                <c:pt idx="56">
                  <c:v>1.078221850072222</c:v>
                </c:pt>
                <c:pt idx="57">
                  <c:v>1.0494024292549853</c:v>
                </c:pt>
                <c:pt idx="58">
                  <c:v>0.94180895830304778</c:v>
                </c:pt>
                <c:pt idx="59">
                  <c:v>1.0582573965618034</c:v>
                </c:pt>
                <c:pt idx="60">
                  <c:v>0.98162550184189135</c:v>
                </c:pt>
                <c:pt idx="61">
                  <c:v>0.94170746870640798</c:v>
                </c:pt>
                <c:pt idx="62">
                  <c:v>1.0946631647278613</c:v>
                </c:pt>
                <c:pt idx="63">
                  <c:v>1.0224134458057155</c:v>
                </c:pt>
                <c:pt idx="64">
                  <c:v>1.0776817804329606</c:v>
                </c:pt>
                <c:pt idx="65">
                  <c:v>1.045701683606086</c:v>
                </c:pt>
                <c:pt idx="66">
                  <c:v>1.0243127511142593</c:v>
                </c:pt>
                <c:pt idx="67">
                  <c:v>1.1253637677113846</c:v>
                </c:pt>
                <c:pt idx="68">
                  <c:v>0.97518816171217015</c:v>
                </c:pt>
                <c:pt idx="69">
                  <c:v>0.95698165300068982</c:v>
                </c:pt>
                <c:pt idx="70">
                  <c:v>0.97970444876263896</c:v>
                </c:pt>
                <c:pt idx="71">
                  <c:v>0.97504317657411355</c:v>
                </c:pt>
                <c:pt idx="72">
                  <c:v>0.88859941263620879</c:v>
                </c:pt>
                <c:pt idx="73">
                  <c:v>1.0496706517603904</c:v>
                </c:pt>
                <c:pt idx="74">
                  <c:v>1.0332583341323627</c:v>
                </c:pt>
              </c:numCache>
            </c:numRef>
          </c:val>
          <c:smooth val="0"/>
        </c:ser>
        <c:ser>
          <c:idx val="60"/>
          <c:order val="60"/>
          <c:tx>
            <c:strRef>
              <c:f>Anomalies!$BJ$6</c:f>
              <c:strCache>
                <c:ptCount val="1"/>
                <c:pt idx="0">
                  <c:v>MPI.ESM.MR_6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J$7:$BJ$81</c:f>
              <c:numCache>
                <c:formatCode>0.00</c:formatCode>
                <c:ptCount val="75"/>
                <c:pt idx="0">
                  <c:v>0.95252336000544391</c:v>
                </c:pt>
                <c:pt idx="1">
                  <c:v>1.0936373948761093</c:v>
                </c:pt>
                <c:pt idx="2">
                  <c:v>0.96965697869530409</c:v>
                </c:pt>
                <c:pt idx="3">
                  <c:v>0.95566591287282465</c:v>
                </c:pt>
                <c:pt idx="4">
                  <c:v>0.97530052519416432</c:v>
                </c:pt>
                <c:pt idx="5">
                  <c:v>1.0021916436752458</c:v>
                </c:pt>
                <c:pt idx="6">
                  <c:v>0.95155920883736633</c:v>
                </c:pt>
                <c:pt idx="7">
                  <c:v>0.98034963262699171</c:v>
                </c:pt>
                <c:pt idx="8">
                  <c:v>1.0395035689541585</c:v>
                </c:pt>
                <c:pt idx="9">
                  <c:v>1.0396775511198266</c:v>
                </c:pt>
                <c:pt idx="10">
                  <c:v>1.0812121685446432</c:v>
                </c:pt>
                <c:pt idx="11">
                  <c:v>1.0110103646975497</c:v>
                </c:pt>
                <c:pt idx="12">
                  <c:v>1.0354331112032145</c:v>
                </c:pt>
                <c:pt idx="13">
                  <c:v>1.0273320666142918</c:v>
                </c:pt>
                <c:pt idx="14">
                  <c:v>1.0021735205329887</c:v>
                </c:pt>
                <c:pt idx="15">
                  <c:v>1.0078351901741061</c:v>
                </c:pt>
                <c:pt idx="16">
                  <c:v>1.00340226957802</c:v>
                </c:pt>
                <c:pt idx="17">
                  <c:v>1.1171684827827251</c:v>
                </c:pt>
                <c:pt idx="18">
                  <c:v>1.0894328258724628</c:v>
                </c:pt>
                <c:pt idx="19">
                  <c:v>0.91425090818690491</c:v>
                </c:pt>
                <c:pt idx="20">
                  <c:v>1.1063743392543977</c:v>
                </c:pt>
                <c:pt idx="21">
                  <c:v>0.93619440883179883</c:v>
                </c:pt>
                <c:pt idx="22">
                  <c:v>1.0797188216226585</c:v>
                </c:pt>
                <c:pt idx="23">
                  <c:v>0.95761233835123694</c:v>
                </c:pt>
                <c:pt idx="24">
                  <c:v>1.0348386721371816</c:v>
                </c:pt>
                <c:pt idx="25">
                  <c:v>1.050022240720178</c:v>
                </c:pt>
                <c:pt idx="26">
                  <c:v>0.99825167254855274</c:v>
                </c:pt>
                <c:pt idx="27">
                  <c:v>1.0247114602439154</c:v>
                </c:pt>
                <c:pt idx="28">
                  <c:v>1.0014558440996078</c:v>
                </c:pt>
                <c:pt idx="29">
                  <c:v>0.89274961221308435</c:v>
                </c:pt>
                <c:pt idx="30">
                  <c:v>0.92744455575007212</c:v>
                </c:pt>
                <c:pt idx="31">
                  <c:v>1.0143631460151128</c:v>
                </c:pt>
                <c:pt idx="32">
                  <c:v>0.97977331670321599</c:v>
                </c:pt>
                <c:pt idx="33">
                  <c:v>1.1120323842670634</c:v>
                </c:pt>
                <c:pt idx="34">
                  <c:v>1.0575215969861651</c:v>
                </c:pt>
                <c:pt idx="35">
                  <c:v>1.0663258194946632</c:v>
                </c:pt>
                <c:pt idx="36">
                  <c:v>0.97346646319774588</c:v>
                </c:pt>
                <c:pt idx="37">
                  <c:v>0.97864605725482445</c:v>
                </c:pt>
                <c:pt idx="38">
                  <c:v>1.0627120649285979</c:v>
                </c:pt>
                <c:pt idx="39">
                  <c:v>0.98910311033716991</c:v>
                </c:pt>
                <c:pt idx="40">
                  <c:v>1.0687216989010515</c:v>
                </c:pt>
                <c:pt idx="41">
                  <c:v>0.89637061603605239</c:v>
                </c:pt>
                <c:pt idx="42">
                  <c:v>0.99148449122975246</c:v>
                </c:pt>
                <c:pt idx="43">
                  <c:v>0.9456111935485868</c:v>
                </c:pt>
                <c:pt idx="44">
                  <c:v>1.0185822135325651</c:v>
                </c:pt>
                <c:pt idx="45">
                  <c:v>0.90583814555116016</c:v>
                </c:pt>
                <c:pt idx="46">
                  <c:v>0.98217644536650717</c:v>
                </c:pt>
                <c:pt idx="47">
                  <c:v>0.95810891244908136</c:v>
                </c:pt>
                <c:pt idx="48">
                  <c:v>1.0652130585600774</c:v>
                </c:pt>
                <c:pt idx="49">
                  <c:v>1.0942390831990452</c:v>
                </c:pt>
                <c:pt idx="50">
                  <c:v>1.0368974610975878</c:v>
                </c:pt>
                <c:pt idx="51">
                  <c:v>1.1196694764142046</c:v>
                </c:pt>
                <c:pt idx="52">
                  <c:v>1.0844380878664066</c:v>
                </c:pt>
                <c:pt idx="53">
                  <c:v>1.0450456258563789</c:v>
                </c:pt>
                <c:pt idx="54">
                  <c:v>1.0599754704477762</c:v>
                </c:pt>
                <c:pt idx="55">
                  <c:v>0.96200538803435731</c:v>
                </c:pt>
                <c:pt idx="56">
                  <c:v>1.000430074247856</c:v>
                </c:pt>
                <c:pt idx="57">
                  <c:v>1.1006619248149605</c:v>
                </c:pt>
                <c:pt idx="58">
                  <c:v>1.0148089753146374</c:v>
                </c:pt>
                <c:pt idx="59">
                  <c:v>0.95537956722516248</c:v>
                </c:pt>
                <c:pt idx="60">
                  <c:v>0.92677037485810798</c:v>
                </c:pt>
                <c:pt idx="61">
                  <c:v>0.96461149589092798</c:v>
                </c:pt>
                <c:pt idx="62">
                  <c:v>0.97070087168931296</c:v>
                </c:pt>
                <c:pt idx="63">
                  <c:v>1.0567531757544641</c:v>
                </c:pt>
                <c:pt idx="64">
                  <c:v>1.0926841175933861</c:v>
                </c:pt>
                <c:pt idx="65">
                  <c:v>0.99085380587920557</c:v>
                </c:pt>
                <c:pt idx="66">
                  <c:v>1.030202772347816</c:v>
                </c:pt>
                <c:pt idx="67">
                  <c:v>1.0542268097238248</c:v>
                </c:pt>
                <c:pt idx="68">
                  <c:v>0.94874649715906467</c:v>
                </c:pt>
                <c:pt idx="69">
                  <c:v>1.0071066398553707</c:v>
                </c:pt>
                <c:pt idx="70">
                  <c:v>1.0131597693692413</c:v>
                </c:pt>
                <c:pt idx="71">
                  <c:v>1.0284774492049402</c:v>
                </c:pt>
                <c:pt idx="72">
                  <c:v>0.98511601904060841</c:v>
                </c:pt>
                <c:pt idx="73">
                  <c:v>1.0143885184142725</c:v>
                </c:pt>
                <c:pt idx="74">
                  <c:v>0.94858338887875093</c:v>
                </c:pt>
              </c:numCache>
            </c:numRef>
          </c:val>
          <c:smooth val="0"/>
        </c:ser>
        <c:ser>
          <c:idx val="61"/>
          <c:order val="61"/>
          <c:tx>
            <c:strRef>
              <c:f>Anomalies!$BK$6</c:f>
              <c:strCache>
                <c:ptCount val="1"/>
                <c:pt idx="0">
                  <c:v>MPI.ESM.MR_6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K$7:$BK$81</c:f>
              <c:numCache>
                <c:formatCode>0.00</c:formatCode>
                <c:ptCount val="75"/>
                <c:pt idx="0">
                  <c:v>0.95301268484638546</c:v>
                </c:pt>
                <c:pt idx="1">
                  <c:v>1.0907884369132936</c:v>
                </c:pt>
                <c:pt idx="2">
                  <c:v>1.0346828131137706</c:v>
                </c:pt>
                <c:pt idx="3">
                  <c:v>0.95988498039027692</c:v>
                </c:pt>
                <c:pt idx="4">
                  <c:v>1.094938636490169</c:v>
                </c:pt>
                <c:pt idx="5">
                  <c:v>0.95607187125938364</c:v>
                </c:pt>
                <c:pt idx="6">
                  <c:v>0.95019272391118104</c:v>
                </c:pt>
                <c:pt idx="7">
                  <c:v>1.113746833524585</c:v>
                </c:pt>
                <c:pt idx="8">
                  <c:v>1.0762138059101358</c:v>
                </c:pt>
                <c:pt idx="9">
                  <c:v>1.132261435654436</c:v>
                </c:pt>
                <c:pt idx="10">
                  <c:v>1.0562421031428142</c:v>
                </c:pt>
                <c:pt idx="11">
                  <c:v>0.98955618889359742</c:v>
                </c:pt>
                <c:pt idx="12">
                  <c:v>1.0226526712835091</c:v>
                </c:pt>
                <c:pt idx="13">
                  <c:v>1.0642344088781941</c:v>
                </c:pt>
                <c:pt idx="14">
                  <c:v>1.0164835536591932</c:v>
                </c:pt>
                <c:pt idx="15">
                  <c:v>0.90620785765320488</c:v>
                </c:pt>
                <c:pt idx="16">
                  <c:v>0.95952614217358634</c:v>
                </c:pt>
                <c:pt idx="17">
                  <c:v>1.1254217617666074</c:v>
                </c:pt>
                <c:pt idx="18">
                  <c:v>1.120260290851786</c:v>
                </c:pt>
                <c:pt idx="19">
                  <c:v>0.93022827040076228</c:v>
                </c:pt>
                <c:pt idx="20">
                  <c:v>0.94153348654073976</c:v>
                </c:pt>
                <c:pt idx="21">
                  <c:v>1.0067912971800972</c:v>
                </c:pt>
                <c:pt idx="22">
                  <c:v>0.98477530396617496</c:v>
                </c:pt>
                <c:pt idx="23">
                  <c:v>1.1195244912761477</c:v>
                </c:pt>
                <c:pt idx="24">
                  <c:v>1.0639806848865947</c:v>
                </c:pt>
                <c:pt idx="25">
                  <c:v>1.0982769192939263</c:v>
                </c:pt>
                <c:pt idx="26">
                  <c:v>1.0381370840279733</c:v>
                </c:pt>
                <c:pt idx="27">
                  <c:v>0.97577172689284875</c:v>
                </c:pt>
                <c:pt idx="28">
                  <c:v>0.99447843433062511</c:v>
                </c:pt>
                <c:pt idx="29">
                  <c:v>0.84778972090167615</c:v>
                </c:pt>
                <c:pt idx="30">
                  <c:v>0.95872147465737123</c:v>
                </c:pt>
                <c:pt idx="31">
                  <c:v>1.0235552037679125</c:v>
                </c:pt>
                <c:pt idx="32">
                  <c:v>0.99411234685703165</c:v>
                </c:pt>
                <c:pt idx="33">
                  <c:v>1.0267340029198075</c:v>
                </c:pt>
                <c:pt idx="34">
                  <c:v>1.0177847952732526</c:v>
                </c:pt>
                <c:pt idx="35">
                  <c:v>0.96647093028650632</c:v>
                </c:pt>
                <c:pt idx="36">
                  <c:v>1.0316417498430295</c:v>
                </c:pt>
                <c:pt idx="37">
                  <c:v>0.98191547211800501</c:v>
                </c:pt>
                <c:pt idx="38">
                  <c:v>1.0398660317993005</c:v>
                </c:pt>
                <c:pt idx="39">
                  <c:v>1.0387677693785204</c:v>
                </c:pt>
                <c:pt idx="40">
                  <c:v>1.0208911018561193</c:v>
                </c:pt>
                <c:pt idx="41">
                  <c:v>0.99344903985042188</c:v>
                </c:pt>
                <c:pt idx="42">
                  <c:v>0.9221489735825481</c:v>
                </c:pt>
                <c:pt idx="43">
                  <c:v>0.97808061521640299</c:v>
                </c:pt>
                <c:pt idx="44">
                  <c:v>0.90771570308899563</c:v>
                </c:pt>
                <c:pt idx="45">
                  <c:v>0.96449188315203127</c:v>
                </c:pt>
                <c:pt idx="46">
                  <c:v>0.9603706806027672</c:v>
                </c:pt>
                <c:pt idx="47">
                  <c:v>1.0159978534467029</c:v>
                </c:pt>
                <c:pt idx="48">
                  <c:v>1.1000384887213164</c:v>
                </c:pt>
                <c:pt idx="49">
                  <c:v>1.091767086595177</c:v>
                </c:pt>
                <c:pt idx="50">
                  <c:v>0.97244069334599426</c:v>
                </c:pt>
                <c:pt idx="51">
                  <c:v>1.1009663936048797</c:v>
                </c:pt>
                <c:pt idx="52">
                  <c:v>1.0074038593883872</c:v>
                </c:pt>
                <c:pt idx="53">
                  <c:v>1.0126015765877228</c:v>
                </c:pt>
                <c:pt idx="54">
                  <c:v>0.95887008442387944</c:v>
                </c:pt>
                <c:pt idx="55">
                  <c:v>0.95269371754266052</c:v>
                </c:pt>
                <c:pt idx="56">
                  <c:v>1.1887657685836153</c:v>
                </c:pt>
                <c:pt idx="57">
                  <c:v>1.0660865940168696</c:v>
                </c:pt>
                <c:pt idx="58">
                  <c:v>0.98281437997395693</c:v>
                </c:pt>
                <c:pt idx="59">
                  <c:v>0.9892807171312894</c:v>
                </c:pt>
                <c:pt idx="60">
                  <c:v>1.0236240717084895</c:v>
                </c:pt>
                <c:pt idx="61">
                  <c:v>0.95460389673655865</c:v>
                </c:pt>
                <c:pt idx="62">
                  <c:v>1.0956961838365158</c:v>
                </c:pt>
                <c:pt idx="63">
                  <c:v>1.1209670933998128</c:v>
                </c:pt>
                <c:pt idx="64">
                  <c:v>1.0826511460398567</c:v>
                </c:pt>
                <c:pt idx="65">
                  <c:v>0.9829231188274995</c:v>
                </c:pt>
                <c:pt idx="66">
                  <c:v>1.046901435623506</c:v>
                </c:pt>
                <c:pt idx="67">
                  <c:v>0.96515881478709242</c:v>
                </c:pt>
                <c:pt idx="68">
                  <c:v>1.0006620504687469</c:v>
                </c:pt>
                <c:pt idx="69">
                  <c:v>1.0350887715003296</c:v>
                </c:pt>
                <c:pt idx="70">
                  <c:v>0.96396268739812396</c:v>
                </c:pt>
                <c:pt idx="71">
                  <c:v>0.9795159680831651</c:v>
                </c:pt>
                <c:pt idx="72">
                  <c:v>0.97665613623499514</c:v>
                </c:pt>
                <c:pt idx="73">
                  <c:v>1.0392063494211423</c:v>
                </c:pt>
                <c:pt idx="74">
                  <c:v>0.99805594261217612</c:v>
                </c:pt>
              </c:numCache>
            </c:numRef>
          </c:val>
          <c:smooth val="0"/>
        </c:ser>
        <c:ser>
          <c:idx val="62"/>
          <c:order val="62"/>
          <c:tx>
            <c:strRef>
              <c:f>Anomalies!$BL$6</c:f>
              <c:strCache>
                <c:ptCount val="1"/>
                <c:pt idx="0">
                  <c:v>MPI.ESM.MR_6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L$7:$BL$81</c:f>
              <c:numCache>
                <c:formatCode>0.00</c:formatCode>
                <c:ptCount val="75"/>
                <c:pt idx="0">
                  <c:v>0.91261257612686331</c:v>
                </c:pt>
                <c:pt idx="1">
                  <c:v>1.0887912666365616</c:v>
                </c:pt>
                <c:pt idx="2">
                  <c:v>0.90789693451156661</c:v>
                </c:pt>
                <c:pt idx="3">
                  <c:v>0.9762646763622419</c:v>
                </c:pt>
                <c:pt idx="4">
                  <c:v>0.92715821010240995</c:v>
                </c:pt>
                <c:pt idx="5">
                  <c:v>1.0883381880801339</c:v>
                </c:pt>
                <c:pt idx="6">
                  <c:v>0.92452672984667927</c:v>
                </c:pt>
                <c:pt idx="7">
                  <c:v>0.99295971500948033</c:v>
                </c:pt>
                <c:pt idx="8">
                  <c:v>1.0251210432589259</c:v>
                </c:pt>
                <c:pt idx="9">
                  <c:v>1.0413231324367711</c:v>
                </c:pt>
                <c:pt idx="10">
                  <c:v>1.0030325574759751</c:v>
                </c:pt>
                <c:pt idx="11">
                  <c:v>0.96677177444797413</c:v>
                </c:pt>
                <c:pt idx="12">
                  <c:v>1.0224315689479726</c:v>
                </c:pt>
                <c:pt idx="13">
                  <c:v>0.98200971245774182</c:v>
                </c:pt>
                <c:pt idx="14">
                  <c:v>1.0238705464431861</c:v>
                </c:pt>
                <c:pt idx="15">
                  <c:v>0.91885418632020788</c:v>
                </c:pt>
                <c:pt idx="16">
                  <c:v>0.96750757402361232</c:v>
                </c:pt>
                <c:pt idx="17">
                  <c:v>1.0280968632175413</c:v>
                </c:pt>
                <c:pt idx="18">
                  <c:v>1.0773809362714928</c:v>
                </c:pt>
                <c:pt idx="19">
                  <c:v>1.0371729328598958</c:v>
                </c:pt>
                <c:pt idx="20">
                  <c:v>0.93461769545543139</c:v>
                </c:pt>
                <c:pt idx="21">
                  <c:v>1.0258930891190783</c:v>
                </c:pt>
                <c:pt idx="22">
                  <c:v>0.99110028061390198</c:v>
                </c:pt>
                <c:pt idx="23">
                  <c:v>1.0332329617332028</c:v>
                </c:pt>
                <c:pt idx="24">
                  <c:v>1.0044860334849945</c:v>
                </c:pt>
                <c:pt idx="25">
                  <c:v>0.99772247679464554</c:v>
                </c:pt>
                <c:pt idx="26">
                  <c:v>1.0304130007979984</c:v>
                </c:pt>
                <c:pt idx="27">
                  <c:v>1.0703817787318015</c:v>
                </c:pt>
                <c:pt idx="28">
                  <c:v>1.0790047698177287</c:v>
                </c:pt>
                <c:pt idx="29">
                  <c:v>1.0656733863734078</c:v>
                </c:pt>
                <c:pt idx="30">
                  <c:v>0.94208443006535558</c:v>
                </c:pt>
                <c:pt idx="31">
                  <c:v>1.0323086814780909</c:v>
                </c:pt>
                <c:pt idx="32">
                  <c:v>1.024602721390373</c:v>
                </c:pt>
                <c:pt idx="33">
                  <c:v>1.0225258092877094</c:v>
                </c:pt>
                <c:pt idx="34">
                  <c:v>0.95442628994243917</c:v>
                </c:pt>
                <c:pt idx="35">
                  <c:v>1.0301918984624616</c:v>
                </c:pt>
                <c:pt idx="36">
                  <c:v>1.0192092742546606</c:v>
                </c:pt>
                <c:pt idx="37">
                  <c:v>1.0661264649298352</c:v>
                </c:pt>
                <c:pt idx="38">
                  <c:v>1.0607656394501856</c:v>
                </c:pt>
                <c:pt idx="39">
                  <c:v>1.1107021456253927</c:v>
                </c:pt>
                <c:pt idx="40">
                  <c:v>1.071784509942501</c:v>
                </c:pt>
                <c:pt idx="41">
                  <c:v>1.0987517456210623</c:v>
                </c:pt>
                <c:pt idx="42">
                  <c:v>1.0256067434714162</c:v>
                </c:pt>
                <c:pt idx="43">
                  <c:v>0.94950404450541148</c:v>
                </c:pt>
                <c:pt idx="44">
                  <c:v>0.9684173557649185</c:v>
                </c:pt>
                <c:pt idx="45">
                  <c:v>0.94206630692309856</c:v>
                </c:pt>
                <c:pt idx="46">
                  <c:v>0.86786291326563758</c:v>
                </c:pt>
                <c:pt idx="47">
                  <c:v>1.0645352530396619</c:v>
                </c:pt>
                <c:pt idx="48">
                  <c:v>1.1561658602915479</c:v>
                </c:pt>
                <c:pt idx="49">
                  <c:v>1.0846193192889777</c:v>
                </c:pt>
                <c:pt idx="50">
                  <c:v>0.90924529629549455</c:v>
                </c:pt>
                <c:pt idx="51">
                  <c:v>1.0784030814947931</c:v>
                </c:pt>
                <c:pt idx="52">
                  <c:v>1.0544370381740071</c:v>
                </c:pt>
                <c:pt idx="53">
                  <c:v>0.95365424408228672</c:v>
                </c:pt>
                <c:pt idx="54">
                  <c:v>1.0463178704428273</c:v>
                </c:pt>
                <c:pt idx="55">
                  <c:v>0.97881279016358969</c:v>
                </c:pt>
                <c:pt idx="56">
                  <c:v>0.99580142371539326</c:v>
                </c:pt>
                <c:pt idx="57">
                  <c:v>1.1373649125140348</c:v>
                </c:pt>
                <c:pt idx="58">
                  <c:v>0.9561334899430578</c:v>
                </c:pt>
                <c:pt idx="59">
                  <c:v>1.0140188063122277</c:v>
                </c:pt>
                <c:pt idx="60">
                  <c:v>0.92839058377589267</c:v>
                </c:pt>
                <c:pt idx="61">
                  <c:v>1.0754490093068862</c:v>
                </c:pt>
                <c:pt idx="62">
                  <c:v>1.0870913158928457</c:v>
                </c:pt>
                <c:pt idx="63">
                  <c:v>1.0620813795780508</c:v>
                </c:pt>
                <c:pt idx="64">
                  <c:v>1.0708131095175206</c:v>
                </c:pt>
                <c:pt idx="65">
                  <c:v>0.93699545171956256</c:v>
                </c:pt>
                <c:pt idx="66">
                  <c:v>1.0316163774438698</c:v>
                </c:pt>
                <c:pt idx="67">
                  <c:v>1.0204343986712405</c:v>
                </c:pt>
                <c:pt idx="68">
                  <c:v>0.99459804706952193</c:v>
                </c:pt>
                <c:pt idx="69">
                  <c:v>0.97801899653272895</c:v>
                </c:pt>
                <c:pt idx="70">
                  <c:v>0.99214054897945936</c:v>
                </c:pt>
                <c:pt idx="71">
                  <c:v>0.94803606998258649</c:v>
                </c:pt>
                <c:pt idx="72">
                  <c:v>1.0591961753307209</c:v>
                </c:pt>
                <c:pt idx="73">
                  <c:v>1.0286514313706083</c:v>
                </c:pt>
                <c:pt idx="74">
                  <c:v>0.99054571246083489</c:v>
                </c:pt>
              </c:numCache>
            </c:numRef>
          </c:val>
          <c:smooth val="0"/>
        </c:ser>
        <c:ser>
          <c:idx val="63"/>
          <c:order val="63"/>
          <c:tx>
            <c:strRef>
              <c:f>Anomalies!$BM$6</c:f>
              <c:strCache>
                <c:ptCount val="1"/>
                <c:pt idx="0">
                  <c:v>MPI.ESM.MR_6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M$7:$BM$81</c:f>
              <c:numCache>
                <c:formatCode>0.00</c:formatCode>
                <c:ptCount val="75"/>
                <c:pt idx="0">
                  <c:v>0.94581054811341492</c:v>
                </c:pt>
                <c:pt idx="1">
                  <c:v>1.013036532001893</c:v>
                </c:pt>
                <c:pt idx="2">
                  <c:v>1.0736221965673707</c:v>
                </c:pt>
                <c:pt idx="3">
                  <c:v>0.94955116467527978</c:v>
                </c:pt>
                <c:pt idx="4">
                  <c:v>0.96502107890593847</c:v>
                </c:pt>
                <c:pt idx="5">
                  <c:v>0.98379302965584026</c:v>
                </c:pt>
                <c:pt idx="6">
                  <c:v>0.92409177443250901</c:v>
                </c:pt>
                <c:pt idx="7">
                  <c:v>1.0037502339093562</c:v>
                </c:pt>
                <c:pt idx="8">
                  <c:v>0.97000494302664031</c:v>
                </c:pt>
                <c:pt idx="9">
                  <c:v>1.1226126747167571</c:v>
                </c:pt>
                <c:pt idx="10">
                  <c:v>1.0966204640916277</c:v>
                </c:pt>
                <c:pt idx="11">
                  <c:v>0.95117137359306436</c:v>
                </c:pt>
                <c:pt idx="12">
                  <c:v>1.0189410517492554</c:v>
                </c:pt>
                <c:pt idx="13">
                  <c:v>0.96983458548942358</c:v>
                </c:pt>
                <c:pt idx="14">
                  <c:v>0.9813572793364862</c:v>
                </c:pt>
                <c:pt idx="15">
                  <c:v>1.0201408037666753</c:v>
                </c:pt>
                <c:pt idx="16">
                  <c:v>0.91839023387842611</c:v>
                </c:pt>
                <c:pt idx="17">
                  <c:v>0.98058885810478535</c:v>
                </c:pt>
                <c:pt idx="18">
                  <c:v>1.0558796402976722</c:v>
                </c:pt>
                <c:pt idx="19">
                  <c:v>1.0323340538772507</c:v>
                </c:pt>
                <c:pt idx="20">
                  <c:v>0.94734376594836534</c:v>
                </c:pt>
                <c:pt idx="21">
                  <c:v>0.95286769970832874</c:v>
                </c:pt>
                <c:pt idx="22">
                  <c:v>0.93548035702686927</c:v>
                </c:pt>
                <c:pt idx="23">
                  <c:v>0.96678989759023126</c:v>
                </c:pt>
                <c:pt idx="24">
                  <c:v>1.0474342560058645</c:v>
                </c:pt>
                <c:pt idx="25">
                  <c:v>0.95369773962370374</c:v>
                </c:pt>
                <c:pt idx="26">
                  <c:v>1.045745179147503</c:v>
                </c:pt>
                <c:pt idx="27">
                  <c:v>0.97448860842104623</c:v>
                </c:pt>
                <c:pt idx="28">
                  <c:v>1.0629331672641347</c:v>
                </c:pt>
                <c:pt idx="29">
                  <c:v>1.0498953787243783</c:v>
                </c:pt>
                <c:pt idx="30">
                  <c:v>1.0197602177792764</c:v>
                </c:pt>
                <c:pt idx="31">
                  <c:v>1.0240336547235001</c:v>
                </c:pt>
                <c:pt idx="32">
                  <c:v>1.0214130483531236</c:v>
                </c:pt>
                <c:pt idx="33">
                  <c:v>1.0216377753171115</c:v>
                </c:pt>
                <c:pt idx="34">
                  <c:v>1.0314822661911671</c:v>
                </c:pt>
                <c:pt idx="35">
                  <c:v>1.056042748577986</c:v>
                </c:pt>
                <c:pt idx="36">
                  <c:v>0.97064287763409007</c:v>
                </c:pt>
                <c:pt idx="37">
                  <c:v>1.1281873532750404</c:v>
                </c:pt>
                <c:pt idx="38">
                  <c:v>1.0414318712903139</c:v>
                </c:pt>
                <c:pt idx="39">
                  <c:v>1.0591599290462068</c:v>
                </c:pt>
                <c:pt idx="40">
                  <c:v>0.94083393324961584</c:v>
                </c:pt>
                <c:pt idx="41">
                  <c:v>1.0474487545196702</c:v>
                </c:pt>
                <c:pt idx="42">
                  <c:v>1.0058235213835682</c:v>
                </c:pt>
                <c:pt idx="43">
                  <c:v>1.0243924929401904</c:v>
                </c:pt>
                <c:pt idx="44">
                  <c:v>0.96174441478585526</c:v>
                </c:pt>
                <c:pt idx="45">
                  <c:v>1.0168750135319464</c:v>
                </c:pt>
                <c:pt idx="46">
                  <c:v>0.88736703896272617</c:v>
                </c:pt>
                <c:pt idx="47">
                  <c:v>0.99645385683664867</c:v>
                </c:pt>
                <c:pt idx="48">
                  <c:v>1.0868484657866007</c:v>
                </c:pt>
                <c:pt idx="49">
                  <c:v>1.0041996878373323</c:v>
                </c:pt>
                <c:pt idx="50">
                  <c:v>0.88615641305995219</c:v>
                </c:pt>
                <c:pt idx="51">
                  <c:v>1.0654559086663224</c:v>
                </c:pt>
                <c:pt idx="52">
                  <c:v>1.0938077524133261</c:v>
                </c:pt>
                <c:pt idx="53">
                  <c:v>1.0473363910376763</c:v>
                </c:pt>
                <c:pt idx="54">
                  <c:v>1.0329792377416034</c:v>
                </c:pt>
                <c:pt idx="55">
                  <c:v>1.0341282449607034</c:v>
                </c:pt>
                <c:pt idx="56">
                  <c:v>1.0126631952713969</c:v>
                </c:pt>
                <c:pt idx="57">
                  <c:v>1.1569814016931173</c:v>
                </c:pt>
                <c:pt idx="58">
                  <c:v>0.95897519864897063</c:v>
                </c:pt>
                <c:pt idx="59">
                  <c:v>1.0109849922983896</c:v>
                </c:pt>
                <c:pt idx="60">
                  <c:v>0.99244139314092739</c:v>
                </c:pt>
                <c:pt idx="61">
                  <c:v>0.91524405638259398</c:v>
                </c:pt>
                <c:pt idx="62">
                  <c:v>1.0301520275494962</c:v>
                </c:pt>
                <c:pt idx="63">
                  <c:v>0.99483727254731558</c:v>
                </c:pt>
                <c:pt idx="64">
                  <c:v>1.1145515010408003</c:v>
                </c:pt>
                <c:pt idx="65">
                  <c:v>0.98973017105926553</c:v>
                </c:pt>
                <c:pt idx="66">
                  <c:v>1.0354729821161801</c:v>
                </c:pt>
                <c:pt idx="67">
                  <c:v>1.0711683231057596</c:v>
                </c:pt>
                <c:pt idx="68">
                  <c:v>0.97126631372773431</c:v>
                </c:pt>
                <c:pt idx="69">
                  <c:v>0.94610051838952836</c:v>
                </c:pt>
                <c:pt idx="70">
                  <c:v>0.99936443348313864</c:v>
                </c:pt>
                <c:pt idx="71">
                  <c:v>1.0066390627851376</c:v>
                </c:pt>
                <c:pt idx="72">
                  <c:v>0.99281835449987499</c:v>
                </c:pt>
                <c:pt idx="73">
                  <c:v>1.0420770551546663</c:v>
                </c:pt>
                <c:pt idx="74">
                  <c:v>0.99666408528683093</c:v>
                </c:pt>
              </c:numCache>
            </c:numRef>
          </c:val>
          <c:smooth val="0"/>
        </c:ser>
        <c:ser>
          <c:idx val="64"/>
          <c:order val="64"/>
          <c:tx>
            <c:strRef>
              <c:f>Anomalies!$BN$6</c:f>
              <c:strCache>
                <c:ptCount val="1"/>
                <c:pt idx="0">
                  <c:v>MPI.ESM.MR_6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N$7:$BN$81</c:f>
              <c:numCache>
                <c:formatCode>0.00</c:formatCode>
                <c:ptCount val="75"/>
                <c:pt idx="0">
                  <c:v>0.92252231031304432</c:v>
                </c:pt>
                <c:pt idx="1">
                  <c:v>1.0435232819067828</c:v>
                </c:pt>
                <c:pt idx="2">
                  <c:v>1.0683411129136524</c:v>
                </c:pt>
                <c:pt idx="3">
                  <c:v>0.96889943134895729</c:v>
                </c:pt>
                <c:pt idx="4">
                  <c:v>1.1174584530588387</c:v>
                </c:pt>
                <c:pt idx="5">
                  <c:v>0.98670360630233012</c:v>
                </c:pt>
                <c:pt idx="6">
                  <c:v>0.92393591540909803</c:v>
                </c:pt>
                <c:pt idx="7">
                  <c:v>1.0620487579219882</c:v>
                </c:pt>
                <c:pt idx="8">
                  <c:v>1.0175999392222304</c:v>
                </c:pt>
                <c:pt idx="9">
                  <c:v>0.97888890736106959</c:v>
                </c:pt>
                <c:pt idx="10">
                  <c:v>1.1111153532688545</c:v>
                </c:pt>
                <c:pt idx="11">
                  <c:v>0.953309904379402</c:v>
                </c:pt>
                <c:pt idx="12">
                  <c:v>0.95229500841300441</c:v>
                </c:pt>
                <c:pt idx="13">
                  <c:v>1.0873377906275423</c:v>
                </c:pt>
                <c:pt idx="14">
                  <c:v>0.99713891161396706</c:v>
                </c:pt>
                <c:pt idx="15">
                  <c:v>1.0519215460287219</c:v>
                </c:pt>
                <c:pt idx="16">
                  <c:v>0.96474560714363056</c:v>
                </c:pt>
                <c:pt idx="17">
                  <c:v>1.0970445456204438</c:v>
                </c:pt>
                <c:pt idx="18">
                  <c:v>1.1337475333195182</c:v>
                </c:pt>
                <c:pt idx="19">
                  <c:v>0.96105211075163399</c:v>
                </c:pt>
                <c:pt idx="20">
                  <c:v>0.97884541181965257</c:v>
                </c:pt>
                <c:pt idx="21">
                  <c:v>0.98314422116303624</c:v>
                </c:pt>
                <c:pt idx="22">
                  <c:v>1.0082556470744706</c:v>
                </c:pt>
                <c:pt idx="23">
                  <c:v>0.96124421605955934</c:v>
                </c:pt>
                <c:pt idx="24">
                  <c:v>1.0480395689572517</c:v>
                </c:pt>
                <c:pt idx="25">
                  <c:v>1.0625924521897012</c:v>
                </c:pt>
                <c:pt idx="26">
                  <c:v>1.0426135001654764</c:v>
                </c:pt>
                <c:pt idx="27">
                  <c:v>1.0088573353974064</c:v>
                </c:pt>
                <c:pt idx="28">
                  <c:v>0.96997594599902903</c:v>
                </c:pt>
                <c:pt idx="29">
                  <c:v>0.94879724195738457</c:v>
                </c:pt>
                <c:pt idx="30">
                  <c:v>0.97368394090483124</c:v>
                </c:pt>
                <c:pt idx="31">
                  <c:v>1.0108001362473671</c:v>
                </c:pt>
                <c:pt idx="32">
                  <c:v>0.97441974048046931</c:v>
                </c:pt>
                <c:pt idx="33">
                  <c:v>0.95392971584459474</c:v>
                </c:pt>
                <c:pt idx="34">
                  <c:v>1.0240952734071742</c:v>
                </c:pt>
                <c:pt idx="35">
                  <c:v>1.009915726905221</c:v>
                </c:pt>
                <c:pt idx="37">
                  <c:v>0.99966527764460644</c:v>
                </c:pt>
                <c:pt idx="38">
                  <c:v>0.99179620927657464</c:v>
                </c:pt>
                <c:pt idx="39">
                  <c:v>1.0560572470917915</c:v>
                </c:pt>
                <c:pt idx="40">
                  <c:v>1.0334141931557739</c:v>
                </c:pt>
                <c:pt idx="41">
                  <c:v>1.0287456717103454</c:v>
                </c:pt>
                <c:pt idx="42">
                  <c:v>0.96860221181594097</c:v>
                </c:pt>
                <c:pt idx="43">
                  <c:v>0.91348248695520406</c:v>
                </c:pt>
                <c:pt idx="44">
                  <c:v>1.0206953719197427</c:v>
                </c:pt>
                <c:pt idx="45">
                  <c:v>0.8167484028437193</c:v>
                </c:pt>
                <c:pt idx="46">
                  <c:v>0.96716685894917886</c:v>
                </c:pt>
                <c:pt idx="47">
                  <c:v>1.0159942288182515</c:v>
                </c:pt>
                <c:pt idx="48">
                  <c:v>1.0702875383920647</c:v>
                </c:pt>
                <c:pt idx="49">
                  <c:v>1.0043845438883547</c:v>
                </c:pt>
                <c:pt idx="50">
                  <c:v>1.0328741235165122</c:v>
                </c:pt>
                <c:pt idx="51">
                  <c:v>1.1355380997745195</c:v>
                </c:pt>
                <c:pt idx="52">
                  <c:v>0.98430047763903905</c:v>
                </c:pt>
                <c:pt idx="53">
                  <c:v>1.0749814322366531</c:v>
                </c:pt>
                <c:pt idx="54">
                  <c:v>1.019506493787677</c:v>
                </c:pt>
                <c:pt idx="55">
                  <c:v>0.88718943216860668</c:v>
                </c:pt>
                <c:pt idx="56">
                  <c:v>1.0701244301117507</c:v>
                </c:pt>
                <c:pt idx="57">
                  <c:v>1.0337476589733043</c:v>
                </c:pt>
                <c:pt idx="58">
                  <c:v>0.99421746108212283</c:v>
                </c:pt>
                <c:pt idx="59">
                  <c:v>0.98704794600521506</c:v>
                </c:pt>
                <c:pt idx="60">
                  <c:v>0.90220626784283775</c:v>
                </c:pt>
                <c:pt idx="61">
                  <c:v>0.98385102371106292</c:v>
                </c:pt>
                <c:pt idx="62">
                  <c:v>1.0821147010290466</c:v>
                </c:pt>
                <c:pt idx="63">
                  <c:v>1.1201080564568264</c:v>
                </c:pt>
                <c:pt idx="64">
                  <c:v>0.97987480629985579</c:v>
                </c:pt>
                <c:pt idx="65">
                  <c:v>1.0467020810586778</c:v>
                </c:pt>
                <c:pt idx="66">
                  <c:v>1.0280751154468328</c:v>
                </c:pt>
                <c:pt idx="67">
                  <c:v>0.98815345768289786</c:v>
                </c:pt>
                <c:pt idx="68">
                  <c:v>1.0667680241657365</c:v>
                </c:pt>
                <c:pt idx="69">
                  <c:v>0.97678662285924633</c:v>
                </c:pt>
                <c:pt idx="70">
                  <c:v>1.0551220929513254</c:v>
                </c:pt>
                <c:pt idx="71">
                  <c:v>0.91641843600085382</c:v>
                </c:pt>
                <c:pt idx="72">
                  <c:v>0.8516898211154037</c:v>
                </c:pt>
                <c:pt idx="73">
                  <c:v>0.97114307636038599</c:v>
                </c:pt>
                <c:pt idx="74">
                  <c:v>1.037165683602993</c:v>
                </c:pt>
              </c:numCache>
            </c:numRef>
          </c:val>
          <c:smooth val="0"/>
        </c:ser>
        <c:ser>
          <c:idx val="65"/>
          <c:order val="65"/>
          <c:tx>
            <c:strRef>
              <c:f>Anomalies!$BO$6</c:f>
              <c:strCache>
                <c:ptCount val="1"/>
                <c:pt idx="0">
                  <c:v>MPI.ESM.MR_6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O$7:$BO$81</c:f>
              <c:numCache>
                <c:formatCode>0.00</c:formatCode>
                <c:ptCount val="75"/>
                <c:pt idx="0">
                  <c:v>1.0167698993068552</c:v>
                </c:pt>
                <c:pt idx="1">
                  <c:v>1.0326892674654899</c:v>
                </c:pt>
                <c:pt idx="2">
                  <c:v>1.0229027706466571</c:v>
                </c:pt>
                <c:pt idx="3">
                  <c:v>1.0135584784988976</c:v>
                </c:pt>
                <c:pt idx="4">
                  <c:v>1.0492139485755114</c:v>
                </c:pt>
                <c:pt idx="5">
                  <c:v>1.043965486577856</c:v>
                </c:pt>
                <c:pt idx="6">
                  <c:v>0.91486709502364638</c:v>
                </c:pt>
                <c:pt idx="7">
                  <c:v>1.0641365439100057</c:v>
                </c:pt>
                <c:pt idx="8">
                  <c:v>1.0446940368965913</c:v>
                </c:pt>
                <c:pt idx="9">
                  <c:v>1.0655501490060595</c:v>
                </c:pt>
                <c:pt idx="10">
                  <c:v>1.0097489939964557</c:v>
                </c:pt>
                <c:pt idx="11">
                  <c:v>0.95913105767238171</c:v>
                </c:pt>
                <c:pt idx="12">
                  <c:v>1.0381552071702305</c:v>
                </c:pt>
                <c:pt idx="13">
                  <c:v>1.0614506942275039</c:v>
                </c:pt>
                <c:pt idx="14">
                  <c:v>0.89933556210931342</c:v>
                </c:pt>
                <c:pt idx="15">
                  <c:v>0.94378800543752284</c:v>
                </c:pt>
                <c:pt idx="16">
                  <c:v>0.87570298460605811</c:v>
                </c:pt>
                <c:pt idx="17">
                  <c:v>1.1545420267453119</c:v>
                </c:pt>
                <c:pt idx="18">
                  <c:v>1.0758767154641535</c:v>
                </c:pt>
                <c:pt idx="19">
                  <c:v>0.89592841136497925</c:v>
                </c:pt>
                <c:pt idx="20">
                  <c:v>0.97155990863229935</c:v>
                </c:pt>
                <c:pt idx="21">
                  <c:v>0.96493046319465303</c:v>
                </c:pt>
                <c:pt idx="22">
                  <c:v>0.96319789079487439</c:v>
                </c:pt>
                <c:pt idx="23">
                  <c:v>1.0598558577088792</c:v>
                </c:pt>
                <c:pt idx="24">
                  <c:v>1.0728102797942529</c:v>
                </c:pt>
                <c:pt idx="25">
                  <c:v>0.98654412265046776</c:v>
                </c:pt>
                <c:pt idx="26">
                  <c:v>0.96408592476547228</c:v>
                </c:pt>
                <c:pt idx="27">
                  <c:v>1.0203220351892464</c:v>
                </c:pt>
                <c:pt idx="28">
                  <c:v>1.0547668793630862</c:v>
                </c:pt>
                <c:pt idx="29">
                  <c:v>1.0427621099319848</c:v>
                </c:pt>
                <c:pt idx="30">
                  <c:v>0.99036085640981242</c:v>
                </c:pt>
                <c:pt idx="31">
                  <c:v>1.080001542641869</c:v>
                </c:pt>
                <c:pt idx="32">
                  <c:v>0.9438206270935855</c:v>
                </c:pt>
                <c:pt idx="33">
                  <c:v>1.006649936670492</c:v>
                </c:pt>
                <c:pt idx="34">
                  <c:v>0.88198809034081971</c:v>
                </c:pt>
                <c:pt idx="35">
                  <c:v>1.0774244318129098</c:v>
                </c:pt>
                <c:pt idx="36">
                  <c:v>1.0448281481492938</c:v>
                </c:pt>
                <c:pt idx="37">
                  <c:v>1.0181762551460061</c:v>
                </c:pt>
                <c:pt idx="38">
                  <c:v>1.062954915034843</c:v>
                </c:pt>
                <c:pt idx="39">
                  <c:v>1.042098802925375</c:v>
                </c:pt>
                <c:pt idx="40">
                  <c:v>1.0095895103445931</c:v>
                </c:pt>
                <c:pt idx="41">
                  <c:v>0.98328558167264146</c:v>
                </c:pt>
                <c:pt idx="42">
                  <c:v>1.050634802928468</c:v>
                </c:pt>
                <c:pt idx="43">
                  <c:v>1.0165197999437072</c:v>
                </c:pt>
                <c:pt idx="44">
                  <c:v>0.91298591285735953</c:v>
                </c:pt>
                <c:pt idx="45">
                  <c:v>0.91050666699658855</c:v>
                </c:pt>
                <c:pt idx="46">
                  <c:v>0.98023001988809488</c:v>
                </c:pt>
                <c:pt idx="47">
                  <c:v>0.94512549333609663</c:v>
                </c:pt>
                <c:pt idx="48">
                  <c:v>1.027031222452824</c:v>
                </c:pt>
                <c:pt idx="49">
                  <c:v>1.0467274534578377</c:v>
                </c:pt>
                <c:pt idx="50">
                  <c:v>1.0059032632094995</c:v>
                </c:pt>
                <c:pt idx="51">
                  <c:v>1.1099772199351088</c:v>
                </c:pt>
                <c:pt idx="52">
                  <c:v>1.0261540623675804</c:v>
                </c:pt>
                <c:pt idx="53">
                  <c:v>1.0929015953004713</c:v>
                </c:pt>
                <c:pt idx="54">
                  <c:v>0.97117207338799738</c:v>
                </c:pt>
                <c:pt idx="55">
                  <c:v>0.88540249034205676</c:v>
                </c:pt>
                <c:pt idx="56">
                  <c:v>1.0573802364765599</c:v>
                </c:pt>
                <c:pt idx="57">
                  <c:v>1.0219494933639337</c:v>
                </c:pt>
                <c:pt idx="58">
                  <c:v>0.92106158504712221</c:v>
                </c:pt>
                <c:pt idx="59">
                  <c:v>0.97231383135019456</c:v>
                </c:pt>
                <c:pt idx="60">
                  <c:v>1.0011948708511054</c:v>
                </c:pt>
                <c:pt idx="61">
                  <c:v>0.95732236807512328</c:v>
                </c:pt>
                <c:pt idx="62">
                  <c:v>1.0653000496429115</c:v>
                </c:pt>
                <c:pt idx="63">
                  <c:v>1.0143776445289183</c:v>
                </c:pt>
                <c:pt idx="64">
                  <c:v>1.0022061421890514</c:v>
                </c:pt>
                <c:pt idx="65">
                  <c:v>1.0237509337042892</c:v>
                </c:pt>
                <c:pt idx="66">
                  <c:v>1.0751409158885155</c:v>
                </c:pt>
                <c:pt idx="67">
                  <c:v>1.1476407341738091</c:v>
                </c:pt>
                <c:pt idx="68">
                  <c:v>0.96422366064662612</c:v>
                </c:pt>
                <c:pt idx="69">
                  <c:v>0.90222801561354626</c:v>
                </c:pt>
                <c:pt idx="70">
                  <c:v>0.92099271710654518</c:v>
                </c:pt>
                <c:pt idx="71">
                  <c:v>1.0361000428382756</c:v>
                </c:pt>
                <c:pt idx="72">
                  <c:v>1.0157042585421379</c:v>
                </c:pt>
                <c:pt idx="73">
                  <c:v>1.0607112700234143</c:v>
                </c:pt>
                <c:pt idx="74">
                  <c:v>1.1279445031687954</c:v>
                </c:pt>
              </c:numCache>
            </c:numRef>
          </c:val>
          <c:smooth val="0"/>
        </c:ser>
        <c:ser>
          <c:idx val="66"/>
          <c:order val="66"/>
          <c:tx>
            <c:strRef>
              <c:f>Anomalies!$BP$6</c:f>
              <c:strCache>
                <c:ptCount val="1"/>
                <c:pt idx="0">
                  <c:v>MPI.ESM.MR_6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P$7:$BP$81</c:f>
              <c:numCache>
                <c:formatCode>0.00</c:formatCode>
                <c:ptCount val="75"/>
                <c:pt idx="0">
                  <c:v>0.95742385767176308</c:v>
                </c:pt>
                <c:pt idx="1">
                  <c:v>1.0633717473067561</c:v>
                </c:pt>
                <c:pt idx="2">
                  <c:v>0.97267629419533652</c:v>
                </c:pt>
                <c:pt idx="3">
                  <c:v>0.93259877740799058</c:v>
                </c:pt>
                <c:pt idx="4">
                  <c:v>1.0618167817010973</c:v>
                </c:pt>
                <c:pt idx="5">
                  <c:v>0.98409387381730806</c:v>
                </c:pt>
                <c:pt idx="6">
                  <c:v>0.95777544663155079</c:v>
                </c:pt>
                <c:pt idx="7">
                  <c:v>0.95663731329780499</c:v>
                </c:pt>
                <c:pt idx="8">
                  <c:v>1.0506058059008567</c:v>
                </c:pt>
                <c:pt idx="9">
                  <c:v>1.050841406750199</c:v>
                </c:pt>
                <c:pt idx="10">
                  <c:v>0.9887007765790623</c:v>
                </c:pt>
                <c:pt idx="11">
                  <c:v>1.0093974050366679</c:v>
                </c:pt>
                <c:pt idx="12">
                  <c:v>1.0568836623787152</c:v>
                </c:pt>
                <c:pt idx="13">
                  <c:v>1.119111283632686</c:v>
                </c:pt>
                <c:pt idx="14">
                  <c:v>0.93910861010674007</c:v>
                </c:pt>
                <c:pt idx="15">
                  <c:v>0.9671559850638245</c:v>
                </c:pt>
                <c:pt idx="16">
                  <c:v>0.96997594599902903</c:v>
                </c:pt>
                <c:pt idx="17">
                  <c:v>1.1080162959428907</c:v>
                </c:pt>
                <c:pt idx="18">
                  <c:v>1.057909432230467</c:v>
                </c:pt>
                <c:pt idx="19">
                  <c:v>0.92738656169484945</c:v>
                </c:pt>
                <c:pt idx="20">
                  <c:v>0.99233265428738471</c:v>
                </c:pt>
                <c:pt idx="21">
                  <c:v>1.0258278458069525</c:v>
                </c:pt>
                <c:pt idx="22">
                  <c:v>0.98866815492299953</c:v>
                </c:pt>
                <c:pt idx="23">
                  <c:v>1.0883961821353569</c:v>
                </c:pt>
                <c:pt idx="24">
                  <c:v>1.1218297549712506</c:v>
                </c:pt>
                <c:pt idx="25">
                  <c:v>1.0424068963437456</c:v>
                </c:pt>
                <c:pt idx="26">
                  <c:v>1.0126486967575912</c:v>
                </c:pt>
                <c:pt idx="27">
                  <c:v>1.0326022763826557</c:v>
                </c:pt>
                <c:pt idx="28">
                  <c:v>1.0565103256482191</c:v>
                </c:pt>
                <c:pt idx="29">
                  <c:v>0.91843735404829452</c:v>
                </c:pt>
                <c:pt idx="30">
                  <c:v>0.87463371921288946</c:v>
                </c:pt>
                <c:pt idx="31">
                  <c:v>0.90152846232242234</c:v>
                </c:pt>
                <c:pt idx="32">
                  <c:v>0.903253785465298</c:v>
                </c:pt>
                <c:pt idx="33">
                  <c:v>1.040130629676254</c:v>
                </c:pt>
                <c:pt idx="34">
                  <c:v>0.94764098548138165</c:v>
                </c:pt>
                <c:pt idx="35">
                  <c:v>1.0359405591864133</c:v>
                </c:pt>
                <c:pt idx="36">
                  <c:v>0.92298626275482598</c:v>
                </c:pt>
                <c:pt idx="37">
                  <c:v>1.0514140980455231</c:v>
                </c:pt>
                <c:pt idx="38">
                  <c:v>1.0466187146042951</c:v>
                </c:pt>
                <c:pt idx="39">
                  <c:v>1.0596782509147598</c:v>
                </c:pt>
                <c:pt idx="40">
                  <c:v>1.116795146052229</c:v>
                </c:pt>
                <c:pt idx="41">
                  <c:v>1.0883708097361968</c:v>
                </c:pt>
                <c:pt idx="42">
                  <c:v>1.0220944785019905</c:v>
                </c:pt>
                <c:pt idx="43">
                  <c:v>0.97398478506629904</c:v>
                </c:pt>
                <c:pt idx="44">
                  <c:v>0.97909188655434898</c:v>
                </c:pt>
                <c:pt idx="45">
                  <c:v>0.84653922408593651</c:v>
                </c:pt>
                <c:pt idx="46">
                  <c:v>0.92988755532632872</c:v>
                </c:pt>
                <c:pt idx="47">
                  <c:v>0.9703347842157195</c:v>
                </c:pt>
                <c:pt idx="48">
                  <c:v>1.01259432733082</c:v>
                </c:pt>
                <c:pt idx="49">
                  <c:v>1.0329502407139921</c:v>
                </c:pt>
                <c:pt idx="50">
                  <c:v>0.88329658121178201</c:v>
                </c:pt>
                <c:pt idx="51">
                  <c:v>1.0470101744770484</c:v>
                </c:pt>
                <c:pt idx="52">
                  <c:v>1.0407286933707385</c:v>
                </c:pt>
                <c:pt idx="53">
                  <c:v>1.0849165388219939</c:v>
                </c:pt>
                <c:pt idx="54">
                  <c:v>1.0514648428438431</c:v>
                </c:pt>
                <c:pt idx="55">
                  <c:v>0.94574530480128927</c:v>
                </c:pt>
                <c:pt idx="56">
                  <c:v>1.0417327154517817</c:v>
                </c:pt>
                <c:pt idx="57">
                  <c:v>1.1434434144270653</c:v>
                </c:pt>
                <c:pt idx="58">
                  <c:v>0.91980746360293109</c:v>
                </c:pt>
                <c:pt idx="59">
                  <c:v>0.97798275024821468</c:v>
                </c:pt>
                <c:pt idx="60">
                  <c:v>1.0474705022903787</c:v>
                </c:pt>
                <c:pt idx="61">
                  <c:v>0.99110752987080486</c:v>
                </c:pt>
                <c:pt idx="62">
                  <c:v>1.0601675757557014</c:v>
                </c:pt>
                <c:pt idx="63">
                  <c:v>1.0960767698239147</c:v>
                </c:pt>
                <c:pt idx="64">
                  <c:v>1.0651405659910489</c:v>
                </c:pt>
                <c:pt idx="65">
                  <c:v>1.0323485523910565</c:v>
                </c:pt>
                <c:pt idx="66">
                  <c:v>1.022192343470179</c:v>
                </c:pt>
                <c:pt idx="67">
                  <c:v>1.0387025260663949</c:v>
                </c:pt>
                <c:pt idx="68">
                  <c:v>1.0501309795737206</c:v>
                </c:pt>
                <c:pt idx="69">
                  <c:v>1.0270457209666297</c:v>
                </c:pt>
                <c:pt idx="70">
                  <c:v>0.91020219820666926</c:v>
                </c:pt>
                <c:pt idx="71">
                  <c:v>1.0060989931458761</c:v>
                </c:pt>
                <c:pt idx="72">
                  <c:v>0.95341139397604158</c:v>
                </c:pt>
                <c:pt idx="73">
                  <c:v>1.0420806797831179</c:v>
                </c:pt>
                <c:pt idx="74">
                  <c:v>0.97601095237064239</c:v>
                </c:pt>
              </c:numCache>
            </c:numRef>
          </c:val>
          <c:smooth val="0"/>
        </c:ser>
        <c:ser>
          <c:idx val="67"/>
          <c:order val="67"/>
          <c:tx>
            <c:strRef>
              <c:f>Anomalies!$BQ$6</c:f>
              <c:strCache>
                <c:ptCount val="1"/>
                <c:pt idx="0">
                  <c:v>MPI.ESM.MR_6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Q$7:$BQ$81</c:f>
              <c:numCache>
                <c:formatCode>0.00</c:formatCode>
                <c:ptCount val="75"/>
                <c:pt idx="0">
                  <c:v>0.95053706361406598</c:v>
                </c:pt>
                <c:pt idx="1">
                  <c:v>0.97532952222177571</c:v>
                </c:pt>
                <c:pt idx="2">
                  <c:v>1.0174259570565622</c:v>
                </c:pt>
                <c:pt idx="3">
                  <c:v>0.94758299142615898</c:v>
                </c:pt>
                <c:pt idx="4">
                  <c:v>1.0495184173654308</c:v>
                </c:pt>
                <c:pt idx="5">
                  <c:v>0.96507544833270986</c:v>
                </c:pt>
                <c:pt idx="6">
                  <c:v>0.96425628230268889</c:v>
                </c:pt>
                <c:pt idx="7">
                  <c:v>1.0189700487768667</c:v>
                </c:pt>
                <c:pt idx="8">
                  <c:v>1.0336715417758247</c:v>
                </c:pt>
                <c:pt idx="9">
                  <c:v>1.0414282466618623</c:v>
                </c:pt>
                <c:pt idx="10">
                  <c:v>1.0037792309369675</c:v>
                </c:pt>
                <c:pt idx="11">
                  <c:v>0.96379957911781011</c:v>
                </c:pt>
                <c:pt idx="12">
                  <c:v>1.0559485082382492</c:v>
                </c:pt>
                <c:pt idx="13">
                  <c:v>1.0293183630056697</c:v>
                </c:pt>
                <c:pt idx="14">
                  <c:v>0.94585404365483194</c:v>
                </c:pt>
                <c:pt idx="15">
                  <c:v>0.96313627211120023</c:v>
                </c:pt>
                <c:pt idx="16">
                  <c:v>0.97077336425834126</c:v>
                </c:pt>
                <c:pt idx="17">
                  <c:v>1.1402609906467189</c:v>
                </c:pt>
                <c:pt idx="18">
                  <c:v>1.068243247945464</c:v>
                </c:pt>
                <c:pt idx="19">
                  <c:v>0.86655804702312667</c:v>
                </c:pt>
                <c:pt idx="20">
                  <c:v>1.0751082942324528</c:v>
                </c:pt>
                <c:pt idx="21">
                  <c:v>0.93739053622076729</c:v>
                </c:pt>
                <c:pt idx="22">
                  <c:v>1.1039567120773008</c:v>
                </c:pt>
                <c:pt idx="23">
                  <c:v>0.98450345683231855</c:v>
                </c:pt>
                <c:pt idx="24">
                  <c:v>1.0546871375371552</c:v>
                </c:pt>
                <c:pt idx="25">
                  <c:v>1.0292168734090299</c:v>
                </c:pt>
                <c:pt idx="26">
                  <c:v>1.0319860895459145</c:v>
                </c:pt>
                <c:pt idx="27">
                  <c:v>1.1470064241948108</c:v>
                </c:pt>
                <c:pt idx="28">
                  <c:v>1.0221452233003103</c:v>
                </c:pt>
                <c:pt idx="29">
                  <c:v>1.0038408496206417</c:v>
                </c:pt>
                <c:pt idx="30">
                  <c:v>0.97244069334599426</c:v>
                </c:pt>
                <c:pt idx="31">
                  <c:v>1.0032174135269976</c:v>
                </c:pt>
                <c:pt idx="32">
                  <c:v>0.95861998506073143</c:v>
                </c:pt>
                <c:pt idx="33">
                  <c:v>0.90359087591128007</c:v>
                </c:pt>
                <c:pt idx="34">
                  <c:v>1.0476118627999842</c:v>
                </c:pt>
                <c:pt idx="35">
                  <c:v>1.0689536751219424</c:v>
                </c:pt>
                <c:pt idx="36">
                  <c:v>0.94079406233665019</c:v>
                </c:pt>
                <c:pt idx="37">
                  <c:v>1.0270022254252127</c:v>
                </c:pt>
                <c:pt idx="38">
                  <c:v>1.0729806373314694</c:v>
                </c:pt>
                <c:pt idx="39">
                  <c:v>1.0660902186453209</c:v>
                </c:pt>
                <c:pt idx="40">
                  <c:v>1.0625417073913812</c:v>
                </c:pt>
                <c:pt idx="41">
                  <c:v>1.096544346894148</c:v>
                </c:pt>
                <c:pt idx="42">
                  <c:v>0.99578692520158762</c:v>
                </c:pt>
                <c:pt idx="43">
                  <c:v>1.041442745175668</c:v>
                </c:pt>
                <c:pt idx="44">
                  <c:v>0.95839163346829215</c:v>
                </c:pt>
                <c:pt idx="45">
                  <c:v>0.94256650564939437</c:v>
                </c:pt>
                <c:pt idx="46">
                  <c:v>0.93504540161269878</c:v>
                </c:pt>
                <c:pt idx="47">
                  <c:v>1.0217610126844598</c:v>
                </c:pt>
                <c:pt idx="48">
                  <c:v>1.020398152386726</c:v>
                </c:pt>
                <c:pt idx="49">
                  <c:v>1.1495291655969988</c:v>
                </c:pt>
                <c:pt idx="50">
                  <c:v>1.0178500385853784</c:v>
                </c:pt>
                <c:pt idx="51">
                  <c:v>1.0698779553770543</c:v>
                </c:pt>
                <c:pt idx="52">
                  <c:v>0.92938010734313015</c:v>
                </c:pt>
                <c:pt idx="53">
                  <c:v>1.0463831137549529</c:v>
                </c:pt>
                <c:pt idx="54">
                  <c:v>1.0353932402902488</c:v>
                </c:pt>
                <c:pt idx="55">
                  <c:v>0.99350703390564454</c:v>
                </c:pt>
                <c:pt idx="56">
                  <c:v>1.0650753226789234</c:v>
                </c:pt>
                <c:pt idx="57">
                  <c:v>0.95612986531460631</c:v>
                </c:pt>
                <c:pt idx="58">
                  <c:v>1.0299164267001539</c:v>
                </c:pt>
                <c:pt idx="59">
                  <c:v>0.95984510947731128</c:v>
                </c:pt>
                <c:pt idx="60">
                  <c:v>0.96319426616642301</c:v>
                </c:pt>
                <c:pt idx="61">
                  <c:v>1.1320439579473509</c:v>
                </c:pt>
                <c:pt idx="62">
                  <c:v>1.0208476063147023</c:v>
                </c:pt>
                <c:pt idx="63">
                  <c:v>1.1200464377731523</c:v>
                </c:pt>
                <c:pt idx="64">
                  <c:v>1.0461148912495479</c:v>
                </c:pt>
                <c:pt idx="65">
                  <c:v>1.1354003638933654</c:v>
                </c:pt>
                <c:pt idx="66">
                  <c:v>1.0217066432576887</c:v>
                </c:pt>
                <c:pt idx="67">
                  <c:v>1.0035472547160769</c:v>
                </c:pt>
                <c:pt idx="68">
                  <c:v>0.97708384239226265</c:v>
                </c:pt>
                <c:pt idx="69">
                  <c:v>0.93171799269429567</c:v>
                </c:pt>
                <c:pt idx="70">
                  <c:v>1.0516170772388027</c:v>
                </c:pt>
                <c:pt idx="71">
                  <c:v>0.95500985512311776</c:v>
                </c:pt>
                <c:pt idx="72">
                  <c:v>0.93818432985162825</c:v>
                </c:pt>
                <c:pt idx="73">
                  <c:v>1.077536795294904</c:v>
                </c:pt>
                <c:pt idx="74">
                  <c:v>1.0448788929476136</c:v>
                </c:pt>
              </c:numCache>
            </c:numRef>
          </c:val>
          <c:smooth val="0"/>
        </c:ser>
        <c:ser>
          <c:idx val="68"/>
          <c:order val="68"/>
          <c:tx>
            <c:strRef>
              <c:f>Anomalies!$BR$6</c:f>
              <c:strCache>
                <c:ptCount val="1"/>
                <c:pt idx="0">
                  <c:v>MPI.ESM.MR_6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R$7:$BR$81</c:f>
              <c:numCache>
                <c:formatCode>0.00</c:formatCode>
                <c:ptCount val="75"/>
                <c:pt idx="0">
                  <c:v>1.0189483010061584</c:v>
                </c:pt>
                <c:pt idx="1">
                  <c:v>1.166923757535361</c:v>
                </c:pt>
                <c:pt idx="2">
                  <c:v>1.0390976105675995</c:v>
                </c:pt>
                <c:pt idx="3">
                  <c:v>0.95120399524912724</c:v>
                </c:pt>
                <c:pt idx="4">
                  <c:v>0.94398011074544796</c:v>
                </c:pt>
                <c:pt idx="5">
                  <c:v>1.0649412114262209</c:v>
                </c:pt>
                <c:pt idx="6">
                  <c:v>0.9177088037295591</c:v>
                </c:pt>
                <c:pt idx="7">
                  <c:v>1.0027135901722501</c:v>
                </c:pt>
                <c:pt idx="8">
                  <c:v>0.9361509132903818</c:v>
                </c:pt>
                <c:pt idx="9">
                  <c:v>1.0651840615324659</c:v>
                </c:pt>
                <c:pt idx="10">
                  <c:v>1.0166067910265413</c:v>
                </c:pt>
                <c:pt idx="11">
                  <c:v>0.97920062540789166</c:v>
                </c:pt>
                <c:pt idx="12">
                  <c:v>1.0090458160768803</c:v>
                </c:pt>
                <c:pt idx="13">
                  <c:v>1.1133553736518316</c:v>
                </c:pt>
                <c:pt idx="14">
                  <c:v>0.97912813283886335</c:v>
                </c:pt>
                <c:pt idx="15">
                  <c:v>1.0451761124806302</c:v>
                </c:pt>
                <c:pt idx="16">
                  <c:v>0.88862478503536879</c:v>
                </c:pt>
                <c:pt idx="17">
                  <c:v>1.0762609260800042</c:v>
                </c:pt>
                <c:pt idx="18">
                  <c:v>1.0444294390196378</c:v>
                </c:pt>
                <c:pt idx="19">
                  <c:v>0.9553505701975511</c:v>
                </c:pt>
                <c:pt idx="20">
                  <c:v>1.0130582797726015</c:v>
                </c:pt>
                <c:pt idx="21">
                  <c:v>0.94355965384508333</c:v>
                </c:pt>
                <c:pt idx="22">
                  <c:v>0.92474420755376463</c:v>
                </c:pt>
                <c:pt idx="23">
                  <c:v>0.92377643175723556</c:v>
                </c:pt>
                <c:pt idx="24">
                  <c:v>1.0111517252071549</c:v>
                </c:pt>
                <c:pt idx="25">
                  <c:v>1.0567423018691098</c:v>
                </c:pt>
                <c:pt idx="26">
                  <c:v>1.0975338704613853</c:v>
                </c:pt>
                <c:pt idx="27">
                  <c:v>0.99081755959469142</c:v>
                </c:pt>
                <c:pt idx="28">
                  <c:v>1.0783704598387303</c:v>
                </c:pt>
                <c:pt idx="29">
                  <c:v>1.004819499302525</c:v>
                </c:pt>
                <c:pt idx="30">
                  <c:v>1.0241061472925284</c:v>
                </c:pt>
                <c:pt idx="31">
                  <c:v>0.99177083687741463</c:v>
                </c:pt>
                <c:pt idx="32">
                  <c:v>0.96310727508358884</c:v>
                </c:pt>
                <c:pt idx="33">
                  <c:v>1.163096149890662</c:v>
                </c:pt>
                <c:pt idx="34">
                  <c:v>0.96644555788734632</c:v>
                </c:pt>
                <c:pt idx="35">
                  <c:v>1.105029602098921</c:v>
                </c:pt>
                <c:pt idx="36">
                  <c:v>0.94373001138230006</c:v>
                </c:pt>
                <c:pt idx="37">
                  <c:v>0.98782724112227027</c:v>
                </c:pt>
                <c:pt idx="38">
                  <c:v>1.0271290874210122</c:v>
                </c:pt>
                <c:pt idx="39">
                  <c:v>1.0841734899894531</c:v>
                </c:pt>
                <c:pt idx="40">
                  <c:v>0.99534472053051426</c:v>
                </c:pt>
                <c:pt idx="41">
                  <c:v>1.0522296394470927</c:v>
                </c:pt>
                <c:pt idx="42">
                  <c:v>0.9232109897188141</c:v>
                </c:pt>
                <c:pt idx="43">
                  <c:v>0.94540096509840443</c:v>
                </c:pt>
                <c:pt idx="44">
                  <c:v>0.96953374132795578</c:v>
                </c:pt>
                <c:pt idx="45">
                  <c:v>0.97217972009749209</c:v>
                </c:pt>
                <c:pt idx="46">
                  <c:v>0.99624000375801502</c:v>
                </c:pt>
                <c:pt idx="47">
                  <c:v>0.96576412773847942</c:v>
                </c:pt>
                <c:pt idx="48">
                  <c:v>1.0871239375489086</c:v>
                </c:pt>
                <c:pt idx="49">
                  <c:v>1.0749343120667845</c:v>
                </c:pt>
                <c:pt idx="50">
                  <c:v>0.96725385003201292</c:v>
                </c:pt>
                <c:pt idx="51">
                  <c:v>1.0267231290344534</c:v>
                </c:pt>
                <c:pt idx="52">
                  <c:v>1.0388511358329031</c:v>
                </c:pt>
                <c:pt idx="53">
                  <c:v>1.0293763570608923</c:v>
                </c:pt>
                <c:pt idx="54">
                  <c:v>1.0916909693976971</c:v>
                </c:pt>
                <c:pt idx="55">
                  <c:v>0.88958168694654349</c:v>
                </c:pt>
                <c:pt idx="56">
                  <c:v>1.0800305396694805</c:v>
                </c:pt>
                <c:pt idx="57">
                  <c:v>1.0186982016430104</c:v>
                </c:pt>
                <c:pt idx="58">
                  <c:v>1.0928689736444084</c:v>
                </c:pt>
                <c:pt idx="59">
                  <c:v>0.95462564450726717</c:v>
                </c:pt>
                <c:pt idx="60">
                  <c:v>0.94237077571301764</c:v>
                </c:pt>
                <c:pt idx="61">
                  <c:v>1.0470645439038198</c:v>
                </c:pt>
                <c:pt idx="62">
                  <c:v>1.08485492013832</c:v>
                </c:pt>
                <c:pt idx="63">
                  <c:v>0.93819882836543389</c:v>
                </c:pt>
                <c:pt idx="64">
                  <c:v>1.0880772148316318</c:v>
                </c:pt>
                <c:pt idx="65">
                  <c:v>1.0138883196879767</c:v>
                </c:pt>
                <c:pt idx="66">
                  <c:v>1.0973308912681059</c:v>
                </c:pt>
                <c:pt idx="67">
                  <c:v>1.0880083468910549</c:v>
                </c:pt>
                <c:pt idx="68">
                  <c:v>0.94398011074544796</c:v>
                </c:pt>
                <c:pt idx="69">
                  <c:v>0.97397753580939617</c:v>
                </c:pt>
                <c:pt idx="70">
                  <c:v>0.94488264322985149</c:v>
                </c:pt>
                <c:pt idx="71">
                  <c:v>0.90266659565616802</c:v>
                </c:pt>
                <c:pt idx="72">
                  <c:v>0.86460074765936001</c:v>
                </c:pt>
                <c:pt idx="73">
                  <c:v>1.0449622594019963</c:v>
                </c:pt>
                <c:pt idx="74">
                  <c:v>1.0244214899678019</c:v>
                </c:pt>
              </c:numCache>
            </c:numRef>
          </c:val>
          <c:smooth val="0"/>
        </c:ser>
        <c:ser>
          <c:idx val="69"/>
          <c:order val="69"/>
          <c:tx>
            <c:strRef>
              <c:f>Anomalies!$BS$6</c:f>
              <c:strCache>
                <c:ptCount val="1"/>
                <c:pt idx="0">
                  <c:v>MPI.ESM.MR_7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S$7:$BS$81</c:f>
              <c:numCache>
                <c:formatCode>0.00</c:formatCode>
                <c:ptCount val="75"/>
                <c:pt idx="0">
                  <c:v>0.99546433326941108</c:v>
                </c:pt>
                <c:pt idx="1">
                  <c:v>0.96638031457522078</c:v>
                </c:pt>
                <c:pt idx="2">
                  <c:v>0.96496670947916718</c:v>
                </c:pt>
                <c:pt idx="3">
                  <c:v>0.94665871117104694</c:v>
                </c:pt>
                <c:pt idx="4">
                  <c:v>0.9870624445190207</c:v>
                </c:pt>
                <c:pt idx="5">
                  <c:v>1.0423742746876827</c:v>
                </c:pt>
                <c:pt idx="6">
                  <c:v>0.94701030013083476</c:v>
                </c:pt>
                <c:pt idx="7">
                  <c:v>1.0140514279682906</c:v>
                </c:pt>
                <c:pt idx="8">
                  <c:v>0.95815965724740115</c:v>
                </c:pt>
                <c:pt idx="9">
                  <c:v>0.99870837573343174</c:v>
                </c:pt>
                <c:pt idx="10">
                  <c:v>1.1310109388386962</c:v>
                </c:pt>
                <c:pt idx="11">
                  <c:v>0.96585111882131358</c:v>
                </c:pt>
                <c:pt idx="12">
                  <c:v>1.0627483112131122</c:v>
                </c:pt>
                <c:pt idx="13">
                  <c:v>1.0198798305181731</c:v>
                </c:pt>
                <c:pt idx="14">
                  <c:v>0.94447668484329239</c:v>
                </c:pt>
                <c:pt idx="15">
                  <c:v>1.0083172657581447</c:v>
                </c:pt>
                <c:pt idx="16">
                  <c:v>0.98842892944520588</c:v>
                </c:pt>
                <c:pt idx="17">
                  <c:v>1.0910820318178587</c:v>
                </c:pt>
                <c:pt idx="18">
                  <c:v>1.0287710441095055</c:v>
                </c:pt>
                <c:pt idx="19">
                  <c:v>0.8821910695340992</c:v>
                </c:pt>
                <c:pt idx="20">
                  <c:v>1.0154070390091214</c:v>
                </c:pt>
                <c:pt idx="21">
                  <c:v>0.90807816593413748</c:v>
                </c:pt>
                <c:pt idx="22">
                  <c:v>1.1173170925492333</c:v>
                </c:pt>
                <c:pt idx="23">
                  <c:v>1.0721723451868028</c:v>
                </c:pt>
                <c:pt idx="24">
                  <c:v>1.034280479355663</c:v>
                </c:pt>
                <c:pt idx="25">
                  <c:v>1.0798130619623953</c:v>
                </c:pt>
                <c:pt idx="26">
                  <c:v>1.0323920479324735</c:v>
                </c:pt>
                <c:pt idx="27">
                  <c:v>1.086409885743979</c:v>
                </c:pt>
                <c:pt idx="28">
                  <c:v>1.0749488105805902</c:v>
                </c:pt>
                <c:pt idx="29">
                  <c:v>0.99372813624118117</c:v>
                </c:pt>
                <c:pt idx="30">
                  <c:v>0.939634181232196</c:v>
                </c:pt>
                <c:pt idx="31">
                  <c:v>1.039231721820302</c:v>
                </c:pt>
                <c:pt idx="32">
                  <c:v>0.96804401903442228</c:v>
                </c:pt>
                <c:pt idx="33">
                  <c:v>0.95061318081154578</c:v>
                </c:pt>
                <c:pt idx="34">
                  <c:v>0.92939460585693578</c:v>
                </c:pt>
                <c:pt idx="35">
                  <c:v>0.97642778464255575</c:v>
                </c:pt>
                <c:pt idx="36">
                  <c:v>1.014366770643564</c:v>
                </c:pt>
                <c:pt idx="37">
                  <c:v>1.0107095205360817</c:v>
                </c:pt>
                <c:pt idx="38">
                  <c:v>1.0823140555938748</c:v>
                </c:pt>
                <c:pt idx="39">
                  <c:v>1.1280496173938865</c:v>
                </c:pt>
                <c:pt idx="40">
                  <c:v>0.99986825683788594</c:v>
                </c:pt>
                <c:pt idx="41">
                  <c:v>0.96365459397975328</c:v>
                </c:pt>
                <c:pt idx="42">
                  <c:v>0.92286665001592916</c:v>
                </c:pt>
                <c:pt idx="43">
                  <c:v>1.0342623562134059</c:v>
                </c:pt>
                <c:pt idx="44">
                  <c:v>1.0487318729914727</c:v>
                </c:pt>
                <c:pt idx="45">
                  <c:v>0.96764530990476616</c:v>
                </c:pt>
                <c:pt idx="46">
                  <c:v>0.83717318416746833</c:v>
                </c:pt>
                <c:pt idx="47">
                  <c:v>1.0766052657828891</c:v>
                </c:pt>
                <c:pt idx="48">
                  <c:v>1.0213840513255124</c:v>
                </c:pt>
                <c:pt idx="49">
                  <c:v>1.0713894254412963</c:v>
                </c:pt>
                <c:pt idx="50">
                  <c:v>1.0636037235276472</c:v>
                </c:pt>
                <c:pt idx="51">
                  <c:v>1.0696532284130664</c:v>
                </c:pt>
                <c:pt idx="52">
                  <c:v>1.0359840547278301</c:v>
                </c:pt>
                <c:pt idx="53">
                  <c:v>1.0256393651274789</c:v>
                </c:pt>
                <c:pt idx="54">
                  <c:v>1.0170526203260659</c:v>
                </c:pt>
                <c:pt idx="55">
                  <c:v>0.92559599523984815</c:v>
                </c:pt>
                <c:pt idx="56">
                  <c:v>1.0565175749051219</c:v>
                </c:pt>
                <c:pt idx="57">
                  <c:v>1.1168676386212573</c:v>
                </c:pt>
                <c:pt idx="58">
                  <c:v>0.9211920716713734</c:v>
                </c:pt>
                <c:pt idx="59">
                  <c:v>0.98570683347818966</c:v>
                </c:pt>
                <c:pt idx="60">
                  <c:v>0.96617733538194128</c:v>
                </c:pt>
                <c:pt idx="61">
                  <c:v>1.0814586432793398</c:v>
                </c:pt>
                <c:pt idx="62">
                  <c:v>1.0371439358322845</c:v>
                </c:pt>
                <c:pt idx="63">
                  <c:v>1.0520991528228414</c:v>
                </c:pt>
                <c:pt idx="64">
                  <c:v>1.0534547638636724</c:v>
                </c:pt>
                <c:pt idx="65">
                  <c:v>1.0271000903934009</c:v>
                </c:pt>
                <c:pt idx="66">
                  <c:v>1.0739882840409642</c:v>
                </c:pt>
                <c:pt idx="67">
                  <c:v>1.005587920534226</c:v>
                </c:pt>
                <c:pt idx="68">
                  <c:v>1.0223192054659787</c:v>
                </c:pt>
                <c:pt idx="69">
                  <c:v>1.0833796963585922</c:v>
                </c:pt>
                <c:pt idx="70">
                  <c:v>0.98344506532450393</c:v>
                </c:pt>
                <c:pt idx="71">
                  <c:v>1.0803567562301082</c:v>
                </c:pt>
                <c:pt idx="72">
                  <c:v>0.93240304747161395</c:v>
                </c:pt>
                <c:pt idx="73">
                  <c:v>0.96470211160221353</c:v>
                </c:pt>
                <c:pt idx="74">
                  <c:v>1.0092415460132569</c:v>
                </c:pt>
              </c:numCache>
            </c:numRef>
          </c:val>
          <c:smooth val="0"/>
        </c:ser>
        <c:ser>
          <c:idx val="70"/>
          <c:order val="70"/>
          <c:tx>
            <c:strRef>
              <c:f>Anomalies!$BT$6</c:f>
              <c:strCache>
                <c:ptCount val="1"/>
                <c:pt idx="0">
                  <c:v>MPI.ESM.MR_7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T$7:$BT$81</c:f>
              <c:numCache>
                <c:formatCode>0.00</c:formatCode>
                <c:ptCount val="75"/>
                <c:pt idx="0">
                  <c:v>0.97548538124518669</c:v>
                </c:pt>
                <c:pt idx="1">
                  <c:v>1.0306957218172093</c:v>
                </c:pt>
                <c:pt idx="2">
                  <c:v>0.97918250226563452</c:v>
                </c:pt>
                <c:pt idx="3">
                  <c:v>1.0258967137475297</c:v>
                </c:pt>
                <c:pt idx="4">
                  <c:v>0.9519941642515366</c:v>
                </c:pt>
                <c:pt idx="5">
                  <c:v>0.94983751032294206</c:v>
                </c:pt>
                <c:pt idx="6">
                  <c:v>0.94631799609661371</c:v>
                </c:pt>
                <c:pt idx="7">
                  <c:v>1.0473472649230307</c:v>
                </c:pt>
                <c:pt idx="8">
                  <c:v>1.0510298874296728</c:v>
                </c:pt>
                <c:pt idx="9">
                  <c:v>1.0680003978392192</c:v>
                </c:pt>
                <c:pt idx="10">
                  <c:v>0.9769207341119488</c:v>
                </c:pt>
                <c:pt idx="11">
                  <c:v>1.0364081362566462</c:v>
                </c:pt>
                <c:pt idx="12">
                  <c:v>1.0820422084600183</c:v>
                </c:pt>
                <c:pt idx="13">
                  <c:v>0.99325330991404526</c:v>
                </c:pt>
                <c:pt idx="14">
                  <c:v>0.81333037821403076</c:v>
                </c:pt>
                <c:pt idx="15">
                  <c:v>0.89503312813747848</c:v>
                </c:pt>
                <c:pt idx="16">
                  <c:v>0.92648402921044581</c:v>
                </c:pt>
                <c:pt idx="17">
                  <c:v>1.2110536089313939</c:v>
                </c:pt>
                <c:pt idx="18">
                  <c:v>1.0287710441095055</c:v>
                </c:pt>
                <c:pt idx="19">
                  <c:v>0.96226998591131097</c:v>
                </c:pt>
                <c:pt idx="20">
                  <c:v>0.9630927765697832</c:v>
                </c:pt>
                <c:pt idx="21">
                  <c:v>1.0127139400697167</c:v>
                </c:pt>
                <c:pt idx="22">
                  <c:v>0.98797585088877837</c:v>
                </c:pt>
                <c:pt idx="23">
                  <c:v>0.92463909332867322</c:v>
                </c:pt>
                <c:pt idx="24">
                  <c:v>0.95538681648206536</c:v>
                </c:pt>
                <c:pt idx="25">
                  <c:v>0.93532449800345807</c:v>
                </c:pt>
                <c:pt idx="26">
                  <c:v>1.0246425923033384</c:v>
                </c:pt>
                <c:pt idx="27">
                  <c:v>1.0610664836116535</c:v>
                </c:pt>
                <c:pt idx="28">
                  <c:v>1.0532735324411016</c:v>
                </c:pt>
                <c:pt idx="29">
                  <c:v>1.0990199681264674</c:v>
                </c:pt>
                <c:pt idx="30">
                  <c:v>0.90972374725108196</c:v>
                </c:pt>
                <c:pt idx="31">
                  <c:v>0.96348061181408517</c:v>
                </c:pt>
                <c:pt idx="32">
                  <c:v>1.0414898653455364</c:v>
                </c:pt>
                <c:pt idx="33">
                  <c:v>0.91704187209449806</c:v>
                </c:pt>
                <c:pt idx="34">
                  <c:v>1.0420770551546663</c:v>
                </c:pt>
                <c:pt idx="35">
                  <c:v>1.0075198474988325</c:v>
                </c:pt>
                <c:pt idx="36">
                  <c:v>1.0160703460157312</c:v>
                </c:pt>
                <c:pt idx="37">
                  <c:v>1.0393803315868104</c:v>
                </c:pt>
                <c:pt idx="38">
                  <c:v>1.0641764148229713</c:v>
                </c:pt>
                <c:pt idx="39">
                  <c:v>1.0399131519691689</c:v>
                </c:pt>
                <c:pt idx="40">
                  <c:v>1.0888927562332014</c:v>
                </c:pt>
                <c:pt idx="41">
                  <c:v>0.96157405724863843</c:v>
                </c:pt>
                <c:pt idx="42">
                  <c:v>0.96502832816284134</c:v>
                </c:pt>
                <c:pt idx="43">
                  <c:v>1.0708348572882291</c:v>
                </c:pt>
                <c:pt idx="44">
                  <c:v>0.91257632984234915</c:v>
                </c:pt>
                <c:pt idx="45">
                  <c:v>0.89218779480311416</c:v>
                </c:pt>
                <c:pt idx="46">
                  <c:v>0.95250523686318678</c:v>
                </c:pt>
                <c:pt idx="47">
                  <c:v>0.98036413114079735</c:v>
                </c:pt>
                <c:pt idx="48">
                  <c:v>1.0695372403026209</c:v>
                </c:pt>
                <c:pt idx="49">
                  <c:v>1.101945043286763</c:v>
                </c:pt>
                <c:pt idx="50">
                  <c:v>0.91708536763591508</c:v>
                </c:pt>
                <c:pt idx="51">
                  <c:v>0.97328160714672363</c:v>
                </c:pt>
                <c:pt idx="52">
                  <c:v>0.96197639100674603</c:v>
                </c:pt>
                <c:pt idx="53">
                  <c:v>1.0075379706410896</c:v>
                </c:pt>
                <c:pt idx="54">
                  <c:v>1.0947719035814036</c:v>
                </c:pt>
                <c:pt idx="55">
                  <c:v>0.99748687594530316</c:v>
                </c:pt>
                <c:pt idx="56">
                  <c:v>1.1214419197269487</c:v>
                </c:pt>
                <c:pt idx="57">
                  <c:v>0.98479705173688348</c:v>
                </c:pt>
                <c:pt idx="58">
                  <c:v>0.95915280544309023</c:v>
                </c:pt>
                <c:pt idx="59">
                  <c:v>0.99423195959592847</c:v>
                </c:pt>
                <c:pt idx="60">
                  <c:v>1.0274263069540288</c:v>
                </c:pt>
                <c:pt idx="61">
                  <c:v>0.96801139737835962</c:v>
                </c:pt>
                <c:pt idx="62">
                  <c:v>0.91978934046067407</c:v>
                </c:pt>
                <c:pt idx="63">
                  <c:v>0.98472818379630644</c:v>
                </c:pt>
                <c:pt idx="64">
                  <c:v>1.0593121634411664</c:v>
                </c:pt>
                <c:pt idx="65">
                  <c:v>1.0995129175958605</c:v>
                </c:pt>
                <c:pt idx="66">
                  <c:v>1.0471189133305912</c:v>
                </c:pt>
                <c:pt idx="67">
                  <c:v>1.1307064700487772</c:v>
                </c:pt>
                <c:pt idx="68">
                  <c:v>0.85836638672291854</c:v>
                </c:pt>
                <c:pt idx="69">
                  <c:v>1.0172628487762483</c:v>
                </c:pt>
                <c:pt idx="70">
                  <c:v>1.0080127969682258</c:v>
                </c:pt>
                <c:pt idx="71">
                  <c:v>0.99958553581867526</c:v>
                </c:pt>
                <c:pt idx="72">
                  <c:v>0.96763806064786329</c:v>
                </c:pt>
                <c:pt idx="73">
                  <c:v>1.0556839103612954</c:v>
                </c:pt>
                <c:pt idx="74">
                  <c:v>1.0563145957118425</c:v>
                </c:pt>
              </c:numCache>
            </c:numRef>
          </c:val>
          <c:smooth val="0"/>
        </c:ser>
        <c:ser>
          <c:idx val="71"/>
          <c:order val="71"/>
          <c:tx>
            <c:strRef>
              <c:f>Anomalies!$BU$6</c:f>
              <c:strCache>
                <c:ptCount val="1"/>
                <c:pt idx="0">
                  <c:v>MPI.ESM.MR_7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U$7:$BU$81</c:f>
              <c:numCache>
                <c:formatCode>0.00</c:formatCode>
                <c:ptCount val="75"/>
                <c:pt idx="0">
                  <c:v>0.94329143133967819</c:v>
                </c:pt>
                <c:pt idx="1">
                  <c:v>1.00169144494895</c:v>
                </c:pt>
                <c:pt idx="2">
                  <c:v>1.0327835078052268</c:v>
                </c:pt>
                <c:pt idx="3">
                  <c:v>0.91371808780454633</c:v>
                </c:pt>
                <c:pt idx="4">
                  <c:v>1.0039495884741845</c:v>
                </c:pt>
                <c:pt idx="5">
                  <c:v>1.1299561719593332</c:v>
                </c:pt>
                <c:pt idx="6">
                  <c:v>0.80381210390060287</c:v>
                </c:pt>
                <c:pt idx="7">
                  <c:v>1.0681961277755958</c:v>
                </c:pt>
                <c:pt idx="8">
                  <c:v>1.0589823222520873</c:v>
                </c:pt>
                <c:pt idx="9">
                  <c:v>0.99717878252693259</c:v>
                </c:pt>
                <c:pt idx="10">
                  <c:v>1.0482679205496912</c:v>
                </c:pt>
                <c:pt idx="11">
                  <c:v>0.90130011072998284</c:v>
                </c:pt>
                <c:pt idx="12">
                  <c:v>1.0211085795632044</c:v>
                </c:pt>
                <c:pt idx="13">
                  <c:v>1.0378833600363742</c:v>
                </c:pt>
                <c:pt idx="14">
                  <c:v>1.0373759120531754</c:v>
                </c:pt>
                <c:pt idx="15">
                  <c:v>0.91598710521513482</c:v>
                </c:pt>
                <c:pt idx="16">
                  <c:v>0.8682616223952937</c:v>
                </c:pt>
                <c:pt idx="17">
                  <c:v>1.1339396386274432</c:v>
                </c:pt>
                <c:pt idx="18">
                  <c:v>1.0841589914756473</c:v>
                </c:pt>
                <c:pt idx="19">
                  <c:v>0.97870405131004723</c:v>
                </c:pt>
                <c:pt idx="20">
                  <c:v>0.97568836043846618</c:v>
                </c:pt>
                <c:pt idx="21">
                  <c:v>0.90356550351212006</c:v>
                </c:pt>
                <c:pt idx="22">
                  <c:v>1.038988871714057</c:v>
                </c:pt>
                <c:pt idx="23">
                  <c:v>1.0024054967538796</c:v>
                </c:pt>
                <c:pt idx="24">
                  <c:v>1.0211339519623643</c:v>
                </c:pt>
                <c:pt idx="25">
                  <c:v>1.0170924912390316</c:v>
                </c:pt>
                <c:pt idx="26">
                  <c:v>0.981890099718845</c:v>
                </c:pt>
                <c:pt idx="27">
                  <c:v>1.0196369804119281</c:v>
                </c:pt>
                <c:pt idx="28">
                  <c:v>1.0116664224472565</c:v>
                </c:pt>
                <c:pt idx="29">
                  <c:v>0.99287997318354915</c:v>
                </c:pt>
                <c:pt idx="30">
                  <c:v>1.0304021269126442</c:v>
                </c:pt>
                <c:pt idx="31">
                  <c:v>1.0441140963443643</c:v>
                </c:pt>
                <c:pt idx="32">
                  <c:v>1.0476299859422411</c:v>
                </c:pt>
                <c:pt idx="33">
                  <c:v>0.96323776170784003</c:v>
                </c:pt>
                <c:pt idx="34">
                  <c:v>1.0227904071646632</c:v>
                </c:pt>
                <c:pt idx="35">
                  <c:v>1.0813680275680542</c:v>
                </c:pt>
                <c:pt idx="36">
                  <c:v>0.93619440883179883</c:v>
                </c:pt>
                <c:pt idx="37">
                  <c:v>1.1015028386156898</c:v>
                </c:pt>
                <c:pt idx="38">
                  <c:v>1.0774498042120697</c:v>
                </c:pt>
                <c:pt idx="39">
                  <c:v>1.0679750254400591</c:v>
                </c:pt>
                <c:pt idx="40">
                  <c:v>0.92155090988806387</c:v>
                </c:pt>
                <c:pt idx="41">
                  <c:v>0.99799432392850196</c:v>
                </c:pt>
                <c:pt idx="42">
                  <c:v>0.95740935915795744</c:v>
                </c:pt>
                <c:pt idx="43">
                  <c:v>0.92208010564197107</c:v>
                </c:pt>
                <c:pt idx="44">
                  <c:v>0.93933333707072819</c:v>
                </c:pt>
                <c:pt idx="45">
                  <c:v>0.96831224153982742</c:v>
                </c:pt>
                <c:pt idx="46">
                  <c:v>1.0201444283951269</c:v>
                </c:pt>
                <c:pt idx="47">
                  <c:v>1.0034276419771799</c:v>
                </c:pt>
                <c:pt idx="48">
                  <c:v>1.0788742831934777</c:v>
                </c:pt>
                <c:pt idx="49">
                  <c:v>1.0357629523922938</c:v>
                </c:pt>
                <c:pt idx="50">
                  <c:v>1.0250557999468004</c:v>
                </c:pt>
                <c:pt idx="51">
                  <c:v>1.0458974135424628</c:v>
                </c:pt>
                <c:pt idx="52">
                  <c:v>0.97779064494028956</c:v>
                </c:pt>
                <c:pt idx="53">
                  <c:v>1.084891166422834</c:v>
                </c:pt>
                <c:pt idx="54">
                  <c:v>1.0788090398813521</c:v>
                </c:pt>
                <c:pt idx="55">
                  <c:v>0.9226817939649069</c:v>
                </c:pt>
                <c:pt idx="56">
                  <c:v>1.0475538687447614</c:v>
                </c:pt>
                <c:pt idx="57">
                  <c:v>1.1387495205824769</c:v>
                </c:pt>
                <c:pt idx="58">
                  <c:v>0.96532192306740627</c:v>
                </c:pt>
                <c:pt idx="59">
                  <c:v>1.0347516810543476</c:v>
                </c:pt>
                <c:pt idx="60">
                  <c:v>0.91842648016294026</c:v>
                </c:pt>
                <c:pt idx="61">
                  <c:v>0.99154248528497524</c:v>
                </c:pt>
                <c:pt idx="62">
                  <c:v>1.1094117778966874</c:v>
                </c:pt>
                <c:pt idx="63">
                  <c:v>1.0273828114126116</c:v>
                </c:pt>
                <c:pt idx="64">
                  <c:v>0.99535921904432001</c:v>
                </c:pt>
                <c:pt idx="65">
                  <c:v>0.90487036975463109</c:v>
                </c:pt>
                <c:pt idx="66">
                  <c:v>1.0807010959329932</c:v>
                </c:pt>
                <c:pt idx="67">
                  <c:v>0.96688413792996808</c:v>
                </c:pt>
                <c:pt idx="68">
                  <c:v>1.038833012690646</c:v>
                </c:pt>
                <c:pt idx="69">
                  <c:v>1.0298076878466114</c:v>
                </c:pt>
                <c:pt idx="70">
                  <c:v>1.0071682585390449</c:v>
                </c:pt>
                <c:pt idx="71">
                  <c:v>1.0366763587620513</c:v>
                </c:pt>
                <c:pt idx="72">
                  <c:v>0.9936447697867985</c:v>
                </c:pt>
                <c:pt idx="73">
                  <c:v>1.080614104850159</c:v>
                </c:pt>
                <c:pt idx="74">
                  <c:v>1.0476046135430812</c:v>
                </c:pt>
              </c:numCache>
            </c:numRef>
          </c:val>
          <c:smooth val="0"/>
        </c:ser>
        <c:ser>
          <c:idx val="72"/>
          <c:order val="72"/>
          <c:tx>
            <c:strRef>
              <c:f>Anomalies!$BV$6</c:f>
              <c:strCache>
                <c:ptCount val="1"/>
                <c:pt idx="0">
                  <c:v>MPI.ESM.MR_7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V$7:$BV$81</c:f>
              <c:numCache>
                <c:formatCode>0.00</c:formatCode>
                <c:ptCount val="75"/>
                <c:pt idx="0">
                  <c:v>0.97367669164792836</c:v>
                </c:pt>
                <c:pt idx="1">
                  <c:v>1.0044026670306119</c:v>
                </c:pt>
                <c:pt idx="2">
                  <c:v>1.0018726763715209</c:v>
                </c:pt>
                <c:pt idx="3">
                  <c:v>0.92175026445289199</c:v>
                </c:pt>
                <c:pt idx="4">
                  <c:v>1.0111154789226409</c:v>
                </c:pt>
                <c:pt idx="5">
                  <c:v>1.0553939400851819</c:v>
                </c:pt>
                <c:pt idx="6">
                  <c:v>0.86913153322363446</c:v>
                </c:pt>
                <c:pt idx="7">
                  <c:v>1.0440452284037873</c:v>
                </c:pt>
                <c:pt idx="8">
                  <c:v>1.0380863392296535</c:v>
                </c:pt>
                <c:pt idx="9">
                  <c:v>1.0995382899950203</c:v>
                </c:pt>
                <c:pt idx="10">
                  <c:v>1.0648940912563525</c:v>
                </c:pt>
                <c:pt idx="11">
                  <c:v>0.9405657107442108</c:v>
                </c:pt>
                <c:pt idx="12">
                  <c:v>1.0007599154369351</c:v>
                </c:pt>
                <c:pt idx="13">
                  <c:v>1.1035435044338391</c:v>
                </c:pt>
                <c:pt idx="14">
                  <c:v>0.91512444364369694</c:v>
                </c:pt>
                <c:pt idx="15">
                  <c:v>1.0290646390140703</c:v>
                </c:pt>
                <c:pt idx="16">
                  <c:v>1.0711175783074398</c:v>
                </c:pt>
                <c:pt idx="17">
                  <c:v>1.1215470339520397</c:v>
                </c:pt>
                <c:pt idx="18">
                  <c:v>1.0485143952843876</c:v>
                </c:pt>
                <c:pt idx="19">
                  <c:v>0.9603706806027672</c:v>
                </c:pt>
                <c:pt idx="20">
                  <c:v>0.95559342030379613</c:v>
                </c:pt>
                <c:pt idx="21">
                  <c:v>1.0357085829655224</c:v>
                </c:pt>
                <c:pt idx="22">
                  <c:v>0.95275533622633468</c:v>
                </c:pt>
                <c:pt idx="23">
                  <c:v>1.0203329090746007</c:v>
                </c:pt>
                <c:pt idx="24">
                  <c:v>0.99675832562656796</c:v>
                </c:pt>
                <c:pt idx="25">
                  <c:v>1.0817993583537733</c:v>
                </c:pt>
                <c:pt idx="26">
                  <c:v>0.97826547126742547</c:v>
                </c:pt>
                <c:pt idx="27">
                  <c:v>1.0771453354221505</c:v>
                </c:pt>
                <c:pt idx="28">
                  <c:v>1.0038879697905103</c:v>
                </c:pt>
                <c:pt idx="29">
                  <c:v>1.0021626466476345</c:v>
                </c:pt>
                <c:pt idx="30">
                  <c:v>0.95277708399704319</c:v>
                </c:pt>
                <c:pt idx="31">
                  <c:v>1.0030905515311979</c:v>
                </c:pt>
                <c:pt idx="32">
                  <c:v>0.98829844282095469</c:v>
                </c:pt>
                <c:pt idx="33">
                  <c:v>0.98428960375368468</c:v>
                </c:pt>
                <c:pt idx="34">
                  <c:v>1.0411890211840686</c:v>
                </c:pt>
                <c:pt idx="35">
                  <c:v>1.0105862831687336</c:v>
                </c:pt>
                <c:pt idx="36">
                  <c:v>0.97724332604412512</c:v>
                </c:pt>
                <c:pt idx="37">
                  <c:v>1.0321419485693255</c:v>
                </c:pt>
                <c:pt idx="38">
                  <c:v>1.0402067468737339</c:v>
                </c:pt>
                <c:pt idx="39">
                  <c:v>1.0861271647247681</c:v>
                </c:pt>
                <c:pt idx="40">
                  <c:v>0.9817414899523369</c:v>
                </c:pt>
                <c:pt idx="41">
                  <c:v>0.93928984152931105</c:v>
                </c:pt>
                <c:pt idx="42">
                  <c:v>0.93596968186781082</c:v>
                </c:pt>
                <c:pt idx="43">
                  <c:v>0.99252475959530995</c:v>
                </c:pt>
                <c:pt idx="44">
                  <c:v>0.97629367338985318</c:v>
                </c:pt>
                <c:pt idx="45">
                  <c:v>0.91958998589584595</c:v>
                </c:pt>
                <c:pt idx="46">
                  <c:v>0.88734166656356628</c:v>
                </c:pt>
                <c:pt idx="47">
                  <c:v>1.0345885727740336</c:v>
                </c:pt>
                <c:pt idx="48">
                  <c:v>1.049616282333619</c:v>
                </c:pt>
                <c:pt idx="49">
                  <c:v>1.0097961141663239</c:v>
                </c:pt>
                <c:pt idx="50">
                  <c:v>1.0062041073709673</c:v>
                </c:pt>
                <c:pt idx="51">
                  <c:v>1.0979941982747159</c:v>
                </c:pt>
                <c:pt idx="52">
                  <c:v>1.0225838033429322</c:v>
                </c:pt>
                <c:pt idx="53">
                  <c:v>1.0262736751064772</c:v>
                </c:pt>
                <c:pt idx="54">
                  <c:v>1.1127283129297361</c:v>
                </c:pt>
                <c:pt idx="55">
                  <c:v>0.94950766913386275</c:v>
                </c:pt>
                <c:pt idx="56">
                  <c:v>1.1076864547538117</c:v>
                </c:pt>
                <c:pt idx="57">
                  <c:v>1.0704868929568927</c:v>
                </c:pt>
                <c:pt idx="58">
                  <c:v>0.94819555363444896</c:v>
                </c:pt>
                <c:pt idx="59">
                  <c:v>0.98278175831789427</c:v>
                </c:pt>
                <c:pt idx="61">
                  <c:v>1.0647418568613929</c:v>
                </c:pt>
                <c:pt idx="62">
                  <c:v>0.91194926912025354</c:v>
                </c:pt>
                <c:pt idx="63">
                  <c:v>1.0816217515596538</c:v>
                </c:pt>
                <c:pt idx="64">
                  <c:v>1.0046382678799539</c:v>
                </c:pt>
                <c:pt idx="65">
                  <c:v>0.92666888526146829</c:v>
                </c:pt>
                <c:pt idx="66">
                  <c:v>0.96191839695152337</c:v>
                </c:pt>
                <c:pt idx="67">
                  <c:v>1.0022931332718856</c:v>
                </c:pt>
                <c:pt idx="68">
                  <c:v>0.90220264321438648</c:v>
                </c:pt>
                <c:pt idx="69">
                  <c:v>1.0315185124756814</c:v>
                </c:pt>
                <c:pt idx="70">
                  <c:v>1.0717808853140496</c:v>
                </c:pt>
                <c:pt idx="71">
                  <c:v>1.0321999426245481</c:v>
                </c:pt>
                <c:pt idx="72">
                  <c:v>1.0160340997312169</c:v>
                </c:pt>
                <c:pt idx="73">
                  <c:v>1.0709472207702231</c:v>
                </c:pt>
                <c:pt idx="74">
                  <c:v>0.98079546192651634</c:v>
                </c:pt>
              </c:numCache>
            </c:numRef>
          </c:val>
          <c:smooth val="0"/>
        </c:ser>
        <c:ser>
          <c:idx val="73"/>
          <c:order val="73"/>
          <c:tx>
            <c:strRef>
              <c:f>Anomalies!$BW$6</c:f>
              <c:strCache>
                <c:ptCount val="1"/>
                <c:pt idx="0">
                  <c:v>MPI.ESM.MR_7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W$7:$BW$81</c:f>
              <c:numCache>
                <c:formatCode>0.00</c:formatCode>
                <c:ptCount val="75"/>
                <c:pt idx="0">
                  <c:v>1.011238716289989</c:v>
                </c:pt>
                <c:pt idx="1">
                  <c:v>1.0092125489856456</c:v>
                </c:pt>
                <c:pt idx="2">
                  <c:v>1.0040836997268869</c:v>
                </c:pt>
                <c:pt idx="3">
                  <c:v>1.010676898880019</c:v>
                </c:pt>
                <c:pt idx="4">
                  <c:v>1.0195246169299341</c:v>
                </c:pt>
                <c:pt idx="5">
                  <c:v>1.0651695630186604</c:v>
                </c:pt>
                <c:pt idx="6">
                  <c:v>0.89455467718189108</c:v>
                </c:pt>
                <c:pt idx="7">
                  <c:v>1.0017095680912069</c:v>
                </c:pt>
                <c:pt idx="8">
                  <c:v>1.0201661761658354</c:v>
                </c:pt>
                <c:pt idx="9">
                  <c:v>1.11061877917101</c:v>
                </c:pt>
                <c:pt idx="10">
                  <c:v>1.1287745430841705</c:v>
                </c:pt>
                <c:pt idx="11">
                  <c:v>1.0518490534596934</c:v>
                </c:pt>
                <c:pt idx="12">
                  <c:v>1.0502397184272634</c:v>
                </c:pt>
                <c:pt idx="13">
                  <c:v>1.0215072886928604</c:v>
                </c:pt>
                <c:pt idx="14">
                  <c:v>0.74531784995159456</c:v>
                </c:pt>
                <c:pt idx="15">
                  <c:v>0.97231745597864605</c:v>
                </c:pt>
                <c:pt idx="16">
                  <c:v>0.96399530905418673</c:v>
                </c:pt>
                <c:pt idx="17">
                  <c:v>1.1899872683717436</c:v>
                </c:pt>
                <c:pt idx="18">
                  <c:v>1.1352191324707943</c:v>
                </c:pt>
                <c:pt idx="19">
                  <c:v>0.98666373538936458</c:v>
                </c:pt>
                <c:pt idx="20">
                  <c:v>0.91665766147864747</c:v>
                </c:pt>
                <c:pt idx="21">
                  <c:v>0.95712301351029527</c:v>
                </c:pt>
                <c:pt idx="22">
                  <c:v>1.0625344581344782</c:v>
                </c:pt>
                <c:pt idx="23">
                  <c:v>0.9515410856951092</c:v>
                </c:pt>
                <c:pt idx="24">
                  <c:v>0.97391954175417339</c:v>
                </c:pt>
                <c:pt idx="25">
                  <c:v>0.90189092516756431</c:v>
                </c:pt>
                <c:pt idx="26">
                  <c:v>1.0645135052689534</c:v>
                </c:pt>
                <c:pt idx="27">
                  <c:v>1.0386554058965265</c:v>
                </c:pt>
                <c:pt idx="28">
                  <c:v>0.97119744578715739</c:v>
                </c:pt>
                <c:pt idx="29">
                  <c:v>1.0985560156846856</c:v>
                </c:pt>
                <c:pt idx="30">
                  <c:v>0.88651887590509415</c:v>
                </c:pt>
                <c:pt idx="31">
                  <c:v>0.98497465853100297</c:v>
                </c:pt>
                <c:pt idx="32">
                  <c:v>0.98944382541160336</c:v>
                </c:pt>
                <c:pt idx="33">
                  <c:v>1.0560282500641802</c:v>
                </c:pt>
                <c:pt idx="34">
                  <c:v>1.0173099689461167</c:v>
                </c:pt>
                <c:pt idx="35">
                  <c:v>1.053201039872073</c:v>
                </c:pt>
                <c:pt idx="36">
                  <c:v>0.95469088781939282</c:v>
                </c:pt>
                <c:pt idx="37">
                  <c:v>1.190483842469588</c:v>
                </c:pt>
                <c:pt idx="38">
                  <c:v>0.98095494557837881</c:v>
                </c:pt>
                <c:pt idx="39">
                  <c:v>1.1416311002013555</c:v>
                </c:pt>
                <c:pt idx="40">
                  <c:v>1.0124710899634717</c:v>
                </c:pt>
                <c:pt idx="41">
                  <c:v>1.0351395162986494</c:v>
                </c:pt>
                <c:pt idx="42">
                  <c:v>0.93183035617628973</c:v>
                </c:pt>
                <c:pt idx="43">
                  <c:v>1.0264440326436941</c:v>
                </c:pt>
                <c:pt idx="44">
                  <c:v>1.0461148912495479</c:v>
                </c:pt>
                <c:pt idx="45">
                  <c:v>0.89645035786198346</c:v>
                </c:pt>
                <c:pt idx="46">
                  <c:v>1.0563907129093222</c:v>
                </c:pt>
                <c:pt idx="47">
                  <c:v>0.92036203175599829</c:v>
                </c:pt>
                <c:pt idx="48">
                  <c:v>1.1791496293019992</c:v>
                </c:pt>
                <c:pt idx="49">
                  <c:v>1.1127573099573473</c:v>
                </c:pt>
                <c:pt idx="50">
                  <c:v>0.96419466361901474</c:v>
                </c:pt>
                <c:pt idx="51">
                  <c:v>1.0860292997565799</c:v>
                </c:pt>
                <c:pt idx="52">
                  <c:v>1.012837177437065</c:v>
                </c:pt>
                <c:pt idx="53">
                  <c:v>1.0469594296787286</c:v>
                </c:pt>
                <c:pt idx="54">
                  <c:v>1.1292783664389179</c:v>
                </c:pt>
                <c:pt idx="55">
                  <c:v>1.0736983137648506</c:v>
                </c:pt>
                <c:pt idx="56">
                  <c:v>1.0021952683036972</c:v>
                </c:pt>
                <c:pt idx="57">
                  <c:v>0.98205683262761034</c:v>
                </c:pt>
                <c:pt idx="58">
                  <c:v>0.99952029250654961</c:v>
                </c:pt>
                <c:pt idx="59">
                  <c:v>1.0174912003686876</c:v>
                </c:pt>
                <c:pt idx="60">
                  <c:v>0.92763666105799736</c:v>
                </c:pt>
                <c:pt idx="61">
                  <c:v>1.0010317625707916</c:v>
                </c:pt>
                <c:pt idx="62">
                  <c:v>1.1024452420130588</c:v>
                </c:pt>
                <c:pt idx="63">
                  <c:v>1.0147582305163174</c:v>
                </c:pt>
                <c:pt idx="64">
                  <c:v>1.0369047103544906</c:v>
                </c:pt>
                <c:pt idx="65">
                  <c:v>0.99577242668778176</c:v>
                </c:pt>
                <c:pt idx="66">
                  <c:v>1.0414282466618623</c:v>
                </c:pt>
                <c:pt idx="67">
                  <c:v>1.0303368836005184</c:v>
                </c:pt>
                <c:pt idx="68">
                  <c:v>0.95053343898561449</c:v>
                </c:pt>
                <c:pt idx="69">
                  <c:v>0.99111840375615923</c:v>
                </c:pt>
                <c:pt idx="70">
                  <c:v>1.0538607222502314</c:v>
                </c:pt>
                <c:pt idx="71">
                  <c:v>0.94981213792378205</c:v>
                </c:pt>
                <c:pt idx="72">
                  <c:v>0.90712851327986543</c:v>
                </c:pt>
                <c:pt idx="73">
                  <c:v>0.94461804535289795</c:v>
                </c:pt>
                <c:pt idx="74">
                  <c:v>0.99521785853471467</c:v>
                </c:pt>
              </c:numCache>
            </c:numRef>
          </c:val>
          <c:smooth val="0"/>
        </c:ser>
        <c:ser>
          <c:idx val="74"/>
          <c:order val="74"/>
          <c:tx>
            <c:strRef>
              <c:f>Anomalies!$BX$6</c:f>
              <c:strCache>
                <c:ptCount val="1"/>
                <c:pt idx="0">
                  <c:v>MPI.ESM.MR_7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X$7:$BX$81</c:f>
              <c:numCache>
                <c:formatCode>0.00</c:formatCode>
                <c:ptCount val="75"/>
                <c:pt idx="0">
                  <c:v>0.94475215660560041</c:v>
                </c:pt>
                <c:pt idx="1">
                  <c:v>0.9656155179719712</c:v>
                </c:pt>
                <c:pt idx="2">
                  <c:v>0.97363319610651122</c:v>
                </c:pt>
                <c:pt idx="3">
                  <c:v>1.0004192003625016</c:v>
                </c:pt>
                <c:pt idx="4">
                  <c:v>1.010227444952043</c:v>
                </c:pt>
                <c:pt idx="5">
                  <c:v>1.0040184564147612</c:v>
                </c:pt>
                <c:pt idx="6">
                  <c:v>0.93599867889542221</c:v>
                </c:pt>
                <c:pt idx="7">
                  <c:v>1.0494749218240138</c:v>
                </c:pt>
                <c:pt idx="8">
                  <c:v>1.073694689136399</c:v>
                </c:pt>
                <c:pt idx="9">
                  <c:v>1.1085744887244093</c:v>
                </c:pt>
                <c:pt idx="10">
                  <c:v>1.0524869880671435</c:v>
                </c:pt>
                <c:pt idx="11">
                  <c:v>1.0079982984544198</c:v>
                </c:pt>
                <c:pt idx="12">
                  <c:v>1.0648324725726783</c:v>
                </c:pt>
                <c:pt idx="13">
                  <c:v>0.97075524111608413</c:v>
                </c:pt>
                <c:pt idx="14">
                  <c:v>0.94624550352758519</c:v>
                </c:pt>
                <c:pt idx="15">
                  <c:v>1.121177321849995</c:v>
                </c:pt>
                <c:pt idx="16">
                  <c:v>1.0090929362467485</c:v>
                </c:pt>
                <c:pt idx="17">
                  <c:v>1.0833470747025293</c:v>
                </c:pt>
                <c:pt idx="18">
                  <c:v>1.0450383765994762</c:v>
                </c:pt>
                <c:pt idx="19">
                  <c:v>0.98075196638509932</c:v>
                </c:pt>
                <c:pt idx="20">
                  <c:v>0.90095577102709812</c:v>
                </c:pt>
                <c:pt idx="21">
                  <c:v>0.96434327338552306</c:v>
                </c:pt>
                <c:pt idx="22">
                  <c:v>1.0536577430569518</c:v>
                </c:pt>
                <c:pt idx="23">
                  <c:v>1.0386010364697551</c:v>
                </c:pt>
                <c:pt idx="24">
                  <c:v>1.1385320428753918</c:v>
                </c:pt>
                <c:pt idx="25">
                  <c:v>1.0064542067341151</c:v>
                </c:pt>
                <c:pt idx="26">
                  <c:v>0.98573220587734967</c:v>
                </c:pt>
                <c:pt idx="27">
                  <c:v>1.0120433838062042</c:v>
                </c:pt>
                <c:pt idx="28">
                  <c:v>1.1091798016757963</c:v>
                </c:pt>
                <c:pt idx="29">
                  <c:v>0.94055846148730793</c:v>
                </c:pt>
                <c:pt idx="30">
                  <c:v>0.92981143812884914</c:v>
                </c:pt>
                <c:pt idx="31">
                  <c:v>0.96169366998753525</c:v>
                </c:pt>
                <c:pt idx="32">
                  <c:v>0.91830686742404344</c:v>
                </c:pt>
                <c:pt idx="33">
                  <c:v>0.92580984831848179</c:v>
                </c:pt>
                <c:pt idx="34">
                  <c:v>0.9692510203087451</c:v>
                </c:pt>
                <c:pt idx="35">
                  <c:v>1.0150844470769451</c:v>
                </c:pt>
                <c:pt idx="36">
                  <c:v>0.94900022115066396</c:v>
                </c:pt>
                <c:pt idx="37">
                  <c:v>1.1688121889585505</c:v>
                </c:pt>
                <c:pt idx="38">
                  <c:v>1.04977214135703</c:v>
                </c:pt>
                <c:pt idx="39">
                  <c:v>1.1552778263209502</c:v>
                </c:pt>
                <c:pt idx="40">
                  <c:v>1.025450884448005</c:v>
                </c:pt>
                <c:pt idx="41">
                  <c:v>1.0542956776644017</c:v>
                </c:pt>
                <c:pt idx="42">
                  <c:v>0.93666923515893474</c:v>
                </c:pt>
                <c:pt idx="43">
                  <c:v>1.0016189523799215</c:v>
                </c:pt>
                <c:pt idx="44">
                  <c:v>1.0225656802006751</c:v>
                </c:pt>
                <c:pt idx="45">
                  <c:v>1.01946299824626</c:v>
                </c:pt>
                <c:pt idx="46">
                  <c:v>0.89782409204507163</c:v>
                </c:pt>
                <c:pt idx="47">
                  <c:v>1.0433456751126633</c:v>
                </c:pt>
                <c:pt idx="48">
                  <c:v>1.0280896139606386</c:v>
                </c:pt>
                <c:pt idx="49">
                  <c:v>1.0857719511365289</c:v>
                </c:pt>
                <c:pt idx="50">
                  <c:v>0.92802812093075071</c:v>
                </c:pt>
                <c:pt idx="51">
                  <c:v>1.0988387367038965</c:v>
                </c:pt>
                <c:pt idx="52">
                  <c:v>0.95910568527322171</c:v>
                </c:pt>
                <c:pt idx="53">
                  <c:v>0.97475320629799989</c:v>
                </c:pt>
                <c:pt idx="54">
                  <c:v>1.0007091706386153</c:v>
                </c:pt>
                <c:pt idx="55">
                  <c:v>0.96438676892694009</c:v>
                </c:pt>
                <c:pt idx="56">
                  <c:v>1.0197783409215333</c:v>
                </c:pt>
                <c:pt idx="57">
                  <c:v>1.0456183171517035</c:v>
                </c:pt>
                <c:pt idx="58">
                  <c:v>0.92988755532632872</c:v>
                </c:pt>
                <c:pt idx="59">
                  <c:v>0.99907446320702498</c:v>
                </c:pt>
                <c:pt idx="60">
                  <c:v>1.0076213370954723</c:v>
                </c:pt>
                <c:pt idx="61">
                  <c:v>1.0477568479380408</c:v>
                </c:pt>
                <c:pt idx="62">
                  <c:v>1.0749415613236875</c:v>
                </c:pt>
                <c:pt idx="63">
                  <c:v>0.98774025003943611</c:v>
                </c:pt>
                <c:pt idx="64">
                  <c:v>1.0583625107868946</c:v>
                </c:pt>
                <c:pt idx="65">
                  <c:v>1.026712255149099</c:v>
                </c:pt>
                <c:pt idx="66">
                  <c:v>1.022029235189865</c:v>
                </c:pt>
                <c:pt idx="67">
                  <c:v>1.0293727324324411</c:v>
                </c:pt>
                <c:pt idx="68">
                  <c:v>0.93826044704910805</c:v>
                </c:pt>
                <c:pt idx="69">
                  <c:v>0.95646695576058838</c:v>
                </c:pt>
                <c:pt idx="70">
                  <c:v>1.1144173897880978</c:v>
                </c:pt>
                <c:pt idx="71">
                  <c:v>1.0081396589640252</c:v>
                </c:pt>
                <c:pt idx="72">
                  <c:v>0.98282162923085992</c:v>
                </c:pt>
                <c:pt idx="73">
                  <c:v>1.1026808428624011</c:v>
                </c:pt>
                <c:pt idx="74">
                  <c:v>1.0409969158761436</c:v>
                </c:pt>
              </c:numCache>
            </c:numRef>
          </c:val>
          <c:smooth val="0"/>
        </c:ser>
        <c:ser>
          <c:idx val="75"/>
          <c:order val="75"/>
          <c:tx>
            <c:strRef>
              <c:f>Anomalies!$BY$6</c:f>
              <c:strCache>
                <c:ptCount val="1"/>
                <c:pt idx="0">
                  <c:v>MPI.ESM.MR_7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Y$7:$BY$81</c:f>
              <c:numCache>
                <c:formatCode>0.00</c:formatCode>
                <c:ptCount val="75"/>
                <c:pt idx="0">
                  <c:v>0.89016162749877059</c:v>
                </c:pt>
                <c:pt idx="1">
                  <c:v>1.0379377294631453</c:v>
                </c:pt>
                <c:pt idx="2">
                  <c:v>0.91175716381232819</c:v>
                </c:pt>
                <c:pt idx="3">
                  <c:v>0.96221561648453968</c:v>
                </c:pt>
                <c:pt idx="4">
                  <c:v>0.94562569206239244</c:v>
                </c:pt>
                <c:pt idx="5">
                  <c:v>1.0339760105657438</c:v>
                </c:pt>
                <c:pt idx="6">
                  <c:v>0.87011018290551789</c:v>
                </c:pt>
                <c:pt idx="7">
                  <c:v>1.0399022780838147</c:v>
                </c:pt>
                <c:pt idx="8">
                  <c:v>1.0162624513236564</c:v>
                </c:pt>
                <c:pt idx="9">
                  <c:v>1.1084911222700267</c:v>
                </c:pt>
                <c:pt idx="10">
                  <c:v>1.065684260258762</c:v>
                </c:pt>
                <c:pt idx="11">
                  <c:v>0.93669823218654624</c:v>
                </c:pt>
                <c:pt idx="12">
                  <c:v>1.0050949710648329</c:v>
                </c:pt>
                <c:pt idx="13">
                  <c:v>1.1104157999777307</c:v>
                </c:pt>
                <c:pt idx="14">
                  <c:v>1.0136599680955374</c:v>
                </c:pt>
                <c:pt idx="15">
                  <c:v>1.0291552547253557</c:v>
                </c:pt>
                <c:pt idx="16">
                  <c:v>0.94716615915424573</c:v>
                </c:pt>
                <c:pt idx="17">
                  <c:v>1.0893675825603373</c:v>
                </c:pt>
                <c:pt idx="18">
                  <c:v>1.1784428267539724</c:v>
                </c:pt>
                <c:pt idx="19">
                  <c:v>0.99981388741111454</c:v>
                </c:pt>
                <c:pt idx="20">
                  <c:v>0.9730097600128671</c:v>
                </c:pt>
                <c:pt idx="21">
                  <c:v>0.91607772092642037</c:v>
                </c:pt>
                <c:pt idx="22">
                  <c:v>0.99913608189069913</c:v>
                </c:pt>
                <c:pt idx="23">
                  <c:v>1.0654377855240653</c:v>
                </c:pt>
                <c:pt idx="24">
                  <c:v>1.056579193588796</c:v>
                </c:pt>
                <c:pt idx="25">
                  <c:v>1.0136164725541201</c:v>
                </c:pt>
                <c:pt idx="26">
                  <c:v>1.0190969107726666</c:v>
                </c:pt>
                <c:pt idx="27">
                  <c:v>0.99540633921418842</c:v>
                </c:pt>
                <c:pt idx="28">
                  <c:v>1.0515264615275173</c:v>
                </c:pt>
                <c:pt idx="29">
                  <c:v>0.9143016529852247</c:v>
                </c:pt>
                <c:pt idx="30">
                  <c:v>0.99419208868296294</c:v>
                </c:pt>
                <c:pt idx="31">
                  <c:v>0.99607327084924968</c:v>
                </c:pt>
                <c:pt idx="32">
                  <c:v>0.92273616339167797</c:v>
                </c:pt>
                <c:pt idx="33">
                  <c:v>1.0027860827412787</c:v>
                </c:pt>
                <c:pt idx="34">
                  <c:v>0.94296883940750198</c:v>
                </c:pt>
                <c:pt idx="35">
                  <c:v>1.0212354415590039</c:v>
                </c:pt>
                <c:pt idx="36">
                  <c:v>0.92541113918882567</c:v>
                </c:pt>
                <c:pt idx="37">
                  <c:v>1.0728175290511557</c:v>
                </c:pt>
                <c:pt idx="38">
                  <c:v>1.0733938449749312</c:v>
                </c:pt>
                <c:pt idx="39">
                  <c:v>0.99542808698489693</c:v>
                </c:pt>
                <c:pt idx="40">
                  <c:v>1.0673044691765465</c:v>
                </c:pt>
                <c:pt idx="41">
                  <c:v>1.0786821778855524</c:v>
                </c:pt>
                <c:pt idx="42">
                  <c:v>1.014297902702987</c:v>
                </c:pt>
                <c:pt idx="43">
                  <c:v>0.93658586870455207</c:v>
                </c:pt>
                <c:pt idx="44">
                  <c:v>1.0274263069540288</c:v>
                </c:pt>
                <c:pt idx="45">
                  <c:v>0.92834708823447543</c:v>
                </c:pt>
                <c:pt idx="46">
                  <c:v>0.93953994089245907</c:v>
                </c:pt>
                <c:pt idx="47">
                  <c:v>1.0398587825423977</c:v>
                </c:pt>
                <c:pt idx="48">
                  <c:v>1.0159362347630287</c:v>
                </c:pt>
                <c:pt idx="49">
                  <c:v>1.0513452301049462</c:v>
                </c:pt>
                <c:pt idx="50">
                  <c:v>0.96198001563519753</c:v>
                </c:pt>
                <c:pt idx="51">
                  <c:v>1.11284067641173</c:v>
                </c:pt>
                <c:pt idx="52">
                  <c:v>1.030202772347816</c:v>
                </c:pt>
                <c:pt idx="53">
                  <c:v>1.1047686288504188</c:v>
                </c:pt>
                <c:pt idx="54">
                  <c:v>1.0038046033361276</c:v>
                </c:pt>
                <c:pt idx="55">
                  <c:v>1.0323086814780909</c:v>
                </c:pt>
                <c:pt idx="56">
                  <c:v>1.0599464734201647</c:v>
                </c:pt>
                <c:pt idx="57">
                  <c:v>1.0054574339099749</c:v>
                </c:pt>
                <c:pt idx="58">
                  <c:v>0.9730061353844156</c:v>
                </c:pt>
                <c:pt idx="59">
                  <c:v>0.96379595448935862</c:v>
                </c:pt>
                <c:pt idx="60">
                  <c:v>0.94615851244475124</c:v>
                </c:pt>
                <c:pt idx="61">
                  <c:v>1.0947537804391467</c:v>
                </c:pt>
                <c:pt idx="62">
                  <c:v>0.99860688613679194</c:v>
                </c:pt>
                <c:pt idx="63">
                  <c:v>1.0028839477094671</c:v>
                </c:pt>
                <c:pt idx="64">
                  <c:v>1.0558325201278036</c:v>
                </c:pt>
                <c:pt idx="65">
                  <c:v>0.99615301267518086</c:v>
                </c:pt>
                <c:pt idx="66">
                  <c:v>1.0002959629951533</c:v>
                </c:pt>
                <c:pt idx="67">
                  <c:v>1.0260743205416492</c:v>
                </c:pt>
                <c:pt idx="68">
                  <c:v>0.94533209715782751</c:v>
                </c:pt>
                <c:pt idx="69">
                  <c:v>1.0167264037654382</c:v>
                </c:pt>
                <c:pt idx="70">
                  <c:v>1.0276727816887252</c:v>
                </c:pt>
                <c:pt idx="71">
                  <c:v>1.0467202042009349</c:v>
                </c:pt>
                <c:pt idx="72">
                  <c:v>0.92592583642892723</c:v>
                </c:pt>
                <c:pt idx="73">
                  <c:v>0.96376333283329585</c:v>
                </c:pt>
                <c:pt idx="74">
                  <c:v>1.0194484997324542</c:v>
                </c:pt>
              </c:numCache>
            </c:numRef>
          </c:val>
          <c:smooth val="0"/>
        </c:ser>
        <c:ser>
          <c:idx val="76"/>
          <c:order val="76"/>
          <c:tx>
            <c:strRef>
              <c:f>Anomalies!$BZ$6</c:f>
              <c:strCache>
                <c:ptCount val="1"/>
                <c:pt idx="0">
                  <c:v>MPI.ESM.MR_7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BZ$7:$BZ$81</c:f>
              <c:numCache>
                <c:formatCode>0.00</c:formatCode>
                <c:ptCount val="75"/>
                <c:pt idx="0">
                  <c:v>0.94819555363444896</c:v>
                </c:pt>
                <c:pt idx="1">
                  <c:v>0.99764273496871436</c:v>
                </c:pt>
                <c:pt idx="2">
                  <c:v>0.96931626362087064</c:v>
                </c:pt>
                <c:pt idx="3">
                  <c:v>0.96885593580754037</c:v>
                </c:pt>
                <c:pt idx="4">
                  <c:v>1.0454950797843552</c:v>
                </c:pt>
                <c:pt idx="5">
                  <c:v>1.1269223579454952</c:v>
                </c:pt>
                <c:pt idx="6">
                  <c:v>0.93462856934078564</c:v>
                </c:pt>
                <c:pt idx="7">
                  <c:v>1.0684824734232579</c:v>
                </c:pt>
                <c:pt idx="8">
                  <c:v>0.91965522920797138</c:v>
                </c:pt>
                <c:pt idx="9">
                  <c:v>1.1598521074266417</c:v>
                </c:pt>
                <c:pt idx="10">
                  <c:v>0.97307137869654126</c:v>
                </c:pt>
                <c:pt idx="11">
                  <c:v>0.97924412094930868</c:v>
                </c:pt>
                <c:pt idx="12">
                  <c:v>0.97975519356095897</c:v>
                </c:pt>
                <c:pt idx="13">
                  <c:v>1.0166067910265413</c:v>
                </c:pt>
                <c:pt idx="14">
                  <c:v>0.73593006226241775</c:v>
                </c:pt>
                <c:pt idx="15">
                  <c:v>0.97106333453445492</c:v>
                </c:pt>
                <c:pt idx="16">
                  <c:v>0.97858806319960179</c:v>
                </c:pt>
                <c:pt idx="17">
                  <c:v>1.0895560632398111</c:v>
                </c:pt>
                <c:pt idx="18">
                  <c:v>1.1332038390518051</c:v>
                </c:pt>
                <c:pt idx="19">
                  <c:v>0.87047989500756262</c:v>
                </c:pt>
                <c:pt idx="20">
                  <c:v>1.0413231324367711</c:v>
                </c:pt>
                <c:pt idx="21">
                  <c:v>0.9356978347339544</c:v>
                </c:pt>
                <c:pt idx="22">
                  <c:v>0.97877654387907553</c:v>
                </c:pt>
                <c:pt idx="23">
                  <c:v>0.97689536171278879</c:v>
                </c:pt>
                <c:pt idx="24">
                  <c:v>0.99786383730425099</c:v>
                </c:pt>
                <c:pt idx="25">
                  <c:v>0.95846775066577194</c:v>
                </c:pt>
                <c:pt idx="26">
                  <c:v>1.0088500861405036</c:v>
                </c:pt>
                <c:pt idx="27">
                  <c:v>1.0412651383815485</c:v>
                </c:pt>
                <c:pt idx="28">
                  <c:v>0.98706606914747197</c:v>
                </c:pt>
                <c:pt idx="29">
                  <c:v>1.1480503171888197</c:v>
                </c:pt>
                <c:pt idx="30">
                  <c:v>1.0246244691610815</c:v>
                </c:pt>
                <c:pt idx="31">
                  <c:v>1.0394347010135816</c:v>
                </c:pt>
                <c:pt idx="32">
                  <c:v>0.97727232307173639</c:v>
                </c:pt>
                <c:pt idx="33">
                  <c:v>1.1548573694205855</c:v>
                </c:pt>
                <c:pt idx="34">
                  <c:v>1.0857574526227234</c:v>
                </c:pt>
                <c:pt idx="35">
                  <c:v>0.9953628436727715</c:v>
                </c:pt>
                <c:pt idx="36">
                  <c:v>1.0340448785063208</c:v>
                </c:pt>
                <c:pt idx="37">
                  <c:v>1.1153489193001125</c:v>
                </c:pt>
                <c:pt idx="38">
                  <c:v>1.004413540915966</c:v>
                </c:pt>
                <c:pt idx="39">
                  <c:v>1.0185967120463706</c:v>
                </c:pt>
                <c:pt idx="40">
                  <c:v>1.0348749184216959</c:v>
                </c:pt>
                <c:pt idx="41">
                  <c:v>0.96239684790711066</c:v>
                </c:pt>
                <c:pt idx="42">
                  <c:v>0.96093974726964004</c:v>
                </c:pt>
                <c:pt idx="43">
                  <c:v>0.9989439765827739</c:v>
                </c:pt>
                <c:pt idx="44">
                  <c:v>0.94829341860263727</c:v>
                </c:pt>
                <c:pt idx="45">
                  <c:v>0.98923359696142088</c:v>
                </c:pt>
                <c:pt idx="46">
                  <c:v>1.0306413523904379</c:v>
                </c:pt>
                <c:pt idx="47">
                  <c:v>1.008310016501242</c:v>
                </c:pt>
                <c:pt idx="48">
                  <c:v>1.1086179842658264</c:v>
                </c:pt>
                <c:pt idx="49">
                  <c:v>1.0402574916720537</c:v>
                </c:pt>
                <c:pt idx="50">
                  <c:v>0.98342331755379553</c:v>
                </c:pt>
                <c:pt idx="51">
                  <c:v>1.062142998261725</c:v>
                </c:pt>
                <c:pt idx="52">
                  <c:v>0.99339829505210209</c:v>
                </c:pt>
                <c:pt idx="53">
                  <c:v>1.0395543137524785</c:v>
                </c:pt>
                <c:pt idx="54">
                  <c:v>1.0817304904131961</c:v>
                </c:pt>
                <c:pt idx="55">
                  <c:v>0.96030543729064155</c:v>
                </c:pt>
                <c:pt idx="56">
                  <c:v>1.0496779010172932</c:v>
                </c:pt>
                <c:pt idx="57">
                  <c:v>1.0668586398770219</c:v>
                </c:pt>
                <c:pt idx="58">
                  <c:v>0.97068274854705572</c:v>
                </c:pt>
                <c:pt idx="59">
                  <c:v>0.92966645299079231</c:v>
                </c:pt>
                <c:pt idx="60">
                  <c:v>0.94019599864216596</c:v>
                </c:pt>
                <c:pt idx="61">
                  <c:v>1.0468978109950544</c:v>
                </c:pt>
                <c:pt idx="62">
                  <c:v>1.0951379910549972</c:v>
                </c:pt>
                <c:pt idx="63">
                  <c:v>1.0444946823317633</c:v>
                </c:pt>
                <c:pt idx="64">
                  <c:v>1.1196296055012389</c:v>
                </c:pt>
                <c:pt idx="65">
                  <c:v>0.99839303305815807</c:v>
                </c:pt>
                <c:pt idx="66">
                  <c:v>1.0634297413619791</c:v>
                </c:pt>
                <c:pt idx="67">
                  <c:v>1.0457089328629889</c:v>
                </c:pt>
                <c:pt idx="68">
                  <c:v>1.0094880207479533</c:v>
                </c:pt>
                <c:pt idx="69">
                  <c:v>1.0337730313724642</c:v>
                </c:pt>
                <c:pt idx="70">
                  <c:v>1.0316055035585154</c:v>
                </c:pt>
                <c:pt idx="71">
                  <c:v>0.89057121051378108</c:v>
                </c:pt>
                <c:pt idx="72">
                  <c:v>0.95187817614109116</c:v>
                </c:pt>
                <c:pt idx="73">
                  <c:v>1.0881460827722089</c:v>
                </c:pt>
                <c:pt idx="74">
                  <c:v>0.97919337615098889</c:v>
                </c:pt>
              </c:numCache>
            </c:numRef>
          </c:val>
          <c:smooth val="0"/>
        </c:ser>
        <c:ser>
          <c:idx val="77"/>
          <c:order val="77"/>
          <c:tx>
            <c:strRef>
              <c:f>Anomalies!$CA$6</c:f>
              <c:strCache>
                <c:ptCount val="1"/>
                <c:pt idx="0">
                  <c:v>MPI.ESM.MR_7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A$7:$CA$81</c:f>
              <c:numCache>
                <c:formatCode>0.00</c:formatCode>
                <c:ptCount val="75"/>
                <c:pt idx="0">
                  <c:v>0.94753587125629057</c:v>
                </c:pt>
                <c:pt idx="1">
                  <c:v>0.97841408103393357</c:v>
                </c:pt>
                <c:pt idx="2">
                  <c:v>0.99328230694165653</c:v>
                </c:pt>
                <c:pt idx="3">
                  <c:v>0.92780339396676248</c:v>
                </c:pt>
                <c:pt idx="4">
                  <c:v>0.9804801192512429</c:v>
                </c:pt>
                <c:pt idx="5">
                  <c:v>1.0782146008153193</c:v>
                </c:pt>
                <c:pt idx="6">
                  <c:v>0.94616576170165401</c:v>
                </c:pt>
                <c:pt idx="7">
                  <c:v>1.0207859876310281</c:v>
                </c:pt>
                <c:pt idx="8">
                  <c:v>1.0240155315812429</c:v>
                </c:pt>
                <c:pt idx="9">
                  <c:v>1.1121085014645433</c:v>
                </c:pt>
                <c:pt idx="10">
                  <c:v>1.1703345329081469</c:v>
                </c:pt>
                <c:pt idx="11">
                  <c:v>0.91343899141378704</c:v>
                </c:pt>
                <c:pt idx="12">
                  <c:v>1.0574563536740396</c:v>
                </c:pt>
                <c:pt idx="13">
                  <c:v>1.0509863918882558</c:v>
                </c:pt>
                <c:pt idx="14">
                  <c:v>0.85661931580933426</c:v>
                </c:pt>
                <c:pt idx="15">
                  <c:v>0.9262375544757494</c:v>
                </c:pt>
                <c:pt idx="16">
                  <c:v>0.94345453961999226</c:v>
                </c:pt>
                <c:pt idx="17">
                  <c:v>1.0439836097201132</c:v>
                </c:pt>
                <c:pt idx="18">
                  <c:v>1.1134822356476313</c:v>
                </c:pt>
                <c:pt idx="19">
                  <c:v>0.86797890137608313</c:v>
                </c:pt>
                <c:pt idx="20">
                  <c:v>1.0339288903958754</c:v>
                </c:pt>
                <c:pt idx="21">
                  <c:v>0.96418378973366059</c:v>
                </c:pt>
                <c:pt idx="22">
                  <c:v>0.97776527254112955</c:v>
                </c:pt>
                <c:pt idx="23">
                  <c:v>1.0868629643004064</c:v>
                </c:pt>
                <c:pt idx="24">
                  <c:v>1.0845975715182692</c:v>
                </c:pt>
                <c:pt idx="25">
                  <c:v>1.0261141914546148</c:v>
                </c:pt>
                <c:pt idx="26">
                  <c:v>0.99272048953168668</c:v>
                </c:pt>
                <c:pt idx="27">
                  <c:v>1.0267883723465787</c:v>
                </c:pt>
                <c:pt idx="28">
                  <c:v>1.0158057481387777</c:v>
                </c:pt>
                <c:pt idx="29">
                  <c:v>1.1699901932052621</c:v>
                </c:pt>
                <c:pt idx="30">
                  <c:v>0.94666233579949843</c:v>
                </c:pt>
                <c:pt idx="31">
                  <c:v>0.9572679986483521</c:v>
                </c:pt>
                <c:pt idx="32">
                  <c:v>1.1018399290616718</c:v>
                </c:pt>
                <c:pt idx="33">
                  <c:v>1.0320767052572</c:v>
                </c:pt>
                <c:pt idx="34">
                  <c:v>0.94400185851615648</c:v>
                </c:pt>
                <c:pt idx="35">
                  <c:v>0.99179620927657464</c:v>
                </c:pt>
                <c:pt idx="37">
                  <c:v>1.0763370432774841</c:v>
                </c:pt>
                <c:pt idx="38">
                  <c:v>0.99095892010429665</c:v>
                </c:pt>
                <c:pt idx="39">
                  <c:v>1.0321999426245481</c:v>
                </c:pt>
                <c:pt idx="40">
                  <c:v>0.99241602074176738</c:v>
                </c:pt>
                <c:pt idx="41">
                  <c:v>1.0694574984766898</c:v>
                </c:pt>
                <c:pt idx="42">
                  <c:v>0.94752137274248482</c:v>
                </c:pt>
                <c:pt idx="43">
                  <c:v>1.0077663222335291</c:v>
                </c:pt>
                <c:pt idx="44">
                  <c:v>0.97470608612813137</c:v>
                </c:pt>
                <c:pt idx="45">
                  <c:v>0.90517121391609912</c:v>
                </c:pt>
                <c:pt idx="46">
                  <c:v>0.91325051073431318</c:v>
                </c:pt>
                <c:pt idx="47">
                  <c:v>1.0320404589726859</c:v>
                </c:pt>
                <c:pt idx="48">
                  <c:v>1.1114705668570937</c:v>
                </c:pt>
                <c:pt idx="49">
                  <c:v>1.0470246729908541</c:v>
                </c:pt>
                <c:pt idx="50">
                  <c:v>1.0887079001821789</c:v>
                </c:pt>
                <c:pt idx="51">
                  <c:v>1.0165089260583529</c:v>
                </c:pt>
                <c:pt idx="52">
                  <c:v>0.98697907806463803</c:v>
                </c:pt>
                <c:pt idx="53">
                  <c:v>1.0208331078008965</c:v>
                </c:pt>
                <c:pt idx="54">
                  <c:v>1.0690334169478737</c:v>
                </c:pt>
                <c:pt idx="55">
                  <c:v>0.82387079775075867</c:v>
                </c:pt>
                <c:pt idx="56">
                  <c:v>1.0729153940193439</c:v>
                </c:pt>
                <c:pt idx="57">
                  <c:v>1.100640177044252</c:v>
                </c:pt>
                <c:pt idx="58">
                  <c:v>0.8605701608213816</c:v>
                </c:pt>
                <c:pt idx="59">
                  <c:v>0.98712043857424336</c:v>
                </c:pt>
                <c:pt idx="60">
                  <c:v>0.97433637402608664</c:v>
                </c:pt>
                <c:pt idx="61">
                  <c:v>1.0234174678867587</c:v>
                </c:pt>
                <c:pt idx="62">
                  <c:v>1.1052905753474231</c:v>
                </c:pt>
                <c:pt idx="63">
                  <c:v>1.0085782390066471</c:v>
                </c:pt>
                <c:pt idx="64">
                  <c:v>1.0746987112174422</c:v>
                </c:pt>
                <c:pt idx="65">
                  <c:v>0.97910276043970335</c:v>
                </c:pt>
                <c:pt idx="66">
                  <c:v>1.1803276335487105</c:v>
                </c:pt>
                <c:pt idx="67">
                  <c:v>1.079240370667071</c:v>
                </c:pt>
                <c:pt idx="68">
                  <c:v>1.0040619519561784</c:v>
                </c:pt>
                <c:pt idx="69">
                  <c:v>0.98830931670630906</c:v>
                </c:pt>
                <c:pt idx="70">
                  <c:v>1.0394745719265472</c:v>
                </c:pt>
                <c:pt idx="71">
                  <c:v>0.96050841648392105</c:v>
                </c:pt>
                <c:pt idx="72">
                  <c:v>0.956032000346418</c:v>
                </c:pt>
                <c:pt idx="73">
                  <c:v>1.1429250925585122</c:v>
                </c:pt>
                <c:pt idx="74">
                  <c:v>1.0125762041885629</c:v>
                </c:pt>
              </c:numCache>
            </c:numRef>
          </c:val>
          <c:smooth val="0"/>
        </c:ser>
        <c:ser>
          <c:idx val="78"/>
          <c:order val="78"/>
          <c:tx>
            <c:strRef>
              <c:f>Anomalies!$CB$6</c:f>
              <c:strCache>
                <c:ptCount val="1"/>
                <c:pt idx="0">
                  <c:v>MPI.ESM.MR_7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B$7:$CB$81</c:f>
              <c:numCache>
                <c:formatCode>0.00</c:formatCode>
                <c:ptCount val="75"/>
                <c:pt idx="0">
                  <c:v>0.95145409461227504</c:v>
                </c:pt>
                <c:pt idx="1">
                  <c:v>1.1476842297152261</c:v>
                </c:pt>
                <c:pt idx="2">
                  <c:v>0.95206303219211363</c:v>
                </c:pt>
                <c:pt idx="3">
                  <c:v>0.98701169972070091</c:v>
                </c:pt>
                <c:pt idx="4">
                  <c:v>0.97749342540727302</c:v>
                </c:pt>
                <c:pt idx="5">
                  <c:v>1.0691892759712847</c:v>
                </c:pt>
                <c:pt idx="6">
                  <c:v>1.0963159953017085</c:v>
                </c:pt>
                <c:pt idx="7">
                  <c:v>1.0772685727894988</c:v>
                </c:pt>
                <c:pt idx="8">
                  <c:v>1.0867868471029265</c:v>
                </c:pt>
                <c:pt idx="9">
                  <c:v>1.0226417973981548</c:v>
                </c:pt>
                <c:pt idx="10">
                  <c:v>1.0437733812699308</c:v>
                </c:pt>
                <c:pt idx="11">
                  <c:v>0.96334287593293122</c:v>
                </c:pt>
                <c:pt idx="12">
                  <c:v>1.0130945260571158</c:v>
                </c:pt>
                <c:pt idx="13">
                  <c:v>1.0095641379454332</c:v>
                </c:pt>
                <c:pt idx="14">
                  <c:v>0.9869863273215409</c:v>
                </c:pt>
                <c:pt idx="15">
                  <c:v>0.9523493778397758</c:v>
                </c:pt>
                <c:pt idx="16">
                  <c:v>0.92669425766062818</c:v>
                </c:pt>
                <c:pt idx="17">
                  <c:v>1.1118330297022356</c:v>
                </c:pt>
                <c:pt idx="18">
                  <c:v>1.0723064564395053</c:v>
                </c:pt>
                <c:pt idx="19">
                  <c:v>0.90490299141069397</c:v>
                </c:pt>
                <c:pt idx="20">
                  <c:v>0.97528240205190719</c:v>
                </c:pt>
                <c:pt idx="21">
                  <c:v>1.0055335511074546</c:v>
                </c:pt>
                <c:pt idx="22">
                  <c:v>0.95834813792687501</c:v>
                </c:pt>
                <c:pt idx="23">
                  <c:v>1.0493444351997627</c:v>
                </c:pt>
                <c:pt idx="24">
                  <c:v>1.0587938415726135</c:v>
                </c:pt>
                <c:pt idx="25">
                  <c:v>1.0352518797806434</c:v>
                </c:pt>
                <c:pt idx="26">
                  <c:v>0.99236527594344748</c:v>
                </c:pt>
                <c:pt idx="27">
                  <c:v>1.0914626178052576</c:v>
                </c:pt>
                <c:pt idx="28">
                  <c:v>1.0460895188503878</c:v>
                </c:pt>
                <c:pt idx="29">
                  <c:v>1.0479090823330004</c:v>
                </c:pt>
                <c:pt idx="30">
                  <c:v>0.98853041904184569</c:v>
                </c:pt>
                <c:pt idx="31">
                  <c:v>0.9994260521668128</c:v>
                </c:pt>
                <c:pt idx="32">
                  <c:v>0.99848002414099224</c:v>
                </c:pt>
                <c:pt idx="33">
                  <c:v>1.0315728819024528</c:v>
                </c:pt>
                <c:pt idx="34">
                  <c:v>0.99624362838646641</c:v>
                </c:pt>
                <c:pt idx="35">
                  <c:v>1.0124710899634717</c:v>
                </c:pt>
                <c:pt idx="37">
                  <c:v>1.1211193277947724</c:v>
                </c:pt>
                <c:pt idx="38">
                  <c:v>1.043222437745315</c:v>
                </c:pt>
                <c:pt idx="39">
                  <c:v>1.082375674277549</c:v>
                </c:pt>
                <c:pt idx="40">
                  <c:v>1.0576738313811247</c:v>
                </c:pt>
                <c:pt idx="41">
                  <c:v>0.9570903918542325</c:v>
                </c:pt>
                <c:pt idx="42">
                  <c:v>1.0276619078033709</c:v>
                </c:pt>
                <c:pt idx="43">
                  <c:v>0.97788126065157499</c:v>
                </c:pt>
                <c:pt idx="44">
                  <c:v>0.92102896339105955</c:v>
                </c:pt>
                <c:pt idx="45">
                  <c:v>0.92748805129148904</c:v>
                </c:pt>
                <c:pt idx="46">
                  <c:v>0.92425850734127435</c:v>
                </c:pt>
                <c:pt idx="47">
                  <c:v>1.0085057464376186</c:v>
                </c:pt>
                <c:pt idx="48">
                  <c:v>1.0487282483630214</c:v>
                </c:pt>
                <c:pt idx="49">
                  <c:v>1.0485397676835475</c:v>
                </c:pt>
                <c:pt idx="50">
                  <c:v>1.0273574390134517</c:v>
                </c:pt>
                <c:pt idx="51">
                  <c:v>1.1291043842732498</c:v>
                </c:pt>
                <c:pt idx="52">
                  <c:v>1.0342152360435375</c:v>
                </c:pt>
                <c:pt idx="53">
                  <c:v>1.0122463629994836</c:v>
                </c:pt>
                <c:pt idx="54">
                  <c:v>1.0043845438883547</c:v>
                </c:pt>
                <c:pt idx="55">
                  <c:v>1.0258967137475297</c:v>
                </c:pt>
                <c:pt idx="56">
                  <c:v>1.1002487171714987</c:v>
                </c:pt>
                <c:pt idx="57">
                  <c:v>1.1019269201445059</c:v>
                </c:pt>
                <c:pt idx="58">
                  <c:v>0.9485145209381739</c:v>
                </c:pt>
                <c:pt idx="59">
                  <c:v>0.94930831456903486</c:v>
                </c:pt>
                <c:pt idx="60">
                  <c:v>0.91048854385433142</c:v>
                </c:pt>
                <c:pt idx="61">
                  <c:v>0.98525375492176226</c:v>
                </c:pt>
                <c:pt idx="62">
                  <c:v>1.0207714891172224</c:v>
                </c:pt>
                <c:pt idx="63">
                  <c:v>1.0301991477193646</c:v>
                </c:pt>
                <c:pt idx="64">
                  <c:v>1.0445309286162776</c:v>
                </c:pt>
                <c:pt idx="65">
                  <c:v>0.91513531752905131</c:v>
                </c:pt>
                <c:pt idx="66">
                  <c:v>1.0454117133299725</c:v>
                </c:pt>
                <c:pt idx="67">
                  <c:v>1.0374991494205237</c:v>
                </c:pt>
                <c:pt idx="68">
                  <c:v>0.97522803262513591</c:v>
                </c:pt>
                <c:pt idx="69">
                  <c:v>0.95647058038903976</c:v>
                </c:pt>
                <c:pt idx="70">
                  <c:v>1.0103688054616484</c:v>
                </c:pt>
                <c:pt idx="71">
                  <c:v>0.96154143559257577</c:v>
                </c:pt>
                <c:pt idx="72">
                  <c:v>0.94899659652221269</c:v>
                </c:pt>
                <c:pt idx="73">
                  <c:v>1.0594136530378062</c:v>
                </c:pt>
                <c:pt idx="74">
                  <c:v>0.9473256428061082</c:v>
                </c:pt>
              </c:numCache>
            </c:numRef>
          </c:val>
          <c:smooth val="0"/>
        </c:ser>
        <c:ser>
          <c:idx val="79"/>
          <c:order val="79"/>
          <c:tx>
            <c:strRef>
              <c:f>Anomalies!$CC$6</c:f>
              <c:strCache>
                <c:ptCount val="1"/>
                <c:pt idx="0">
                  <c:v>MPI.ESM.MR_8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C$7:$CC$81</c:f>
              <c:numCache>
                <c:formatCode>0.00</c:formatCode>
                <c:ptCount val="75"/>
                <c:pt idx="0">
                  <c:v>1.0064795791332752</c:v>
                </c:pt>
                <c:pt idx="1">
                  <c:v>1.0142435332762156</c:v>
                </c:pt>
                <c:pt idx="2">
                  <c:v>0.99659159271780262</c:v>
                </c:pt>
                <c:pt idx="3">
                  <c:v>0.91532379820852516</c:v>
                </c:pt>
                <c:pt idx="4">
                  <c:v>0.95786968697128771</c:v>
                </c:pt>
                <c:pt idx="5">
                  <c:v>1.0502397184272634</c:v>
                </c:pt>
                <c:pt idx="6">
                  <c:v>0.90446441136807221</c:v>
                </c:pt>
                <c:pt idx="7">
                  <c:v>1.0502324691703604</c:v>
                </c:pt>
                <c:pt idx="8">
                  <c:v>1.1140440530576015</c:v>
                </c:pt>
                <c:pt idx="9">
                  <c:v>1.1750537991518952</c:v>
                </c:pt>
                <c:pt idx="10">
                  <c:v>1.0332909557884256</c:v>
                </c:pt>
                <c:pt idx="11">
                  <c:v>1.0418958237320954</c:v>
                </c:pt>
                <c:pt idx="12">
                  <c:v>1.0376513838154833</c:v>
                </c:pt>
                <c:pt idx="13">
                  <c:v>1.0618747757563201</c:v>
                </c:pt>
                <c:pt idx="14">
                  <c:v>0.96270494132548146</c:v>
                </c:pt>
                <c:pt idx="15">
                  <c:v>0.96377783134710149</c:v>
                </c:pt>
                <c:pt idx="16">
                  <c:v>0.8931374474573861</c:v>
                </c:pt>
                <c:pt idx="17">
                  <c:v>0.9998030135257604</c:v>
                </c:pt>
                <c:pt idx="18">
                  <c:v>1.0682577464592697</c:v>
                </c:pt>
                <c:pt idx="19">
                  <c:v>0.95286045045142587</c:v>
                </c:pt>
                <c:pt idx="20">
                  <c:v>0.97902664324222355</c:v>
                </c:pt>
                <c:pt idx="21">
                  <c:v>0.93400150861869013</c:v>
                </c:pt>
                <c:pt idx="22">
                  <c:v>1.0615086882827265</c:v>
                </c:pt>
                <c:pt idx="23">
                  <c:v>0.94678194853839526</c:v>
                </c:pt>
                <c:pt idx="24">
                  <c:v>1.057546969385325</c:v>
                </c:pt>
                <c:pt idx="25">
                  <c:v>1.0765653948699234</c:v>
                </c:pt>
                <c:pt idx="26">
                  <c:v>1.0563327188540996</c:v>
                </c:pt>
                <c:pt idx="27">
                  <c:v>1.1408663035981059</c:v>
                </c:pt>
                <c:pt idx="28">
                  <c:v>1.0587322228889393</c:v>
                </c:pt>
                <c:pt idx="29">
                  <c:v>1.0284738245764888</c:v>
                </c:pt>
                <c:pt idx="30">
                  <c:v>0.95093214811527071</c:v>
                </c:pt>
                <c:pt idx="31">
                  <c:v>1.1260089515757374</c:v>
                </c:pt>
                <c:pt idx="32">
                  <c:v>1.0119273956957586</c:v>
                </c:pt>
                <c:pt idx="33">
                  <c:v>0.92971357316066061</c:v>
                </c:pt>
                <c:pt idx="34">
                  <c:v>1.0633499995360476</c:v>
                </c:pt>
                <c:pt idx="35">
                  <c:v>1.0760035774599535</c:v>
                </c:pt>
                <c:pt idx="36">
                  <c:v>0.96490509079549303</c:v>
                </c:pt>
                <c:pt idx="37">
                  <c:v>1.0843148504990583</c:v>
                </c:pt>
                <c:pt idx="38">
                  <c:v>1.1434035435140997</c:v>
                </c:pt>
                <c:pt idx="39">
                  <c:v>1.0261504377391291</c:v>
                </c:pt>
                <c:pt idx="40">
                  <c:v>1.0683918577119724</c:v>
                </c:pt>
                <c:pt idx="41">
                  <c:v>1.0474922500610873</c:v>
                </c:pt>
                <c:pt idx="42">
                  <c:v>0.98815708231134936</c:v>
                </c:pt>
                <c:pt idx="43">
                  <c:v>0.94774972433492433</c:v>
                </c:pt>
                <c:pt idx="44">
                  <c:v>0.9158457447055296</c:v>
                </c:pt>
                <c:pt idx="45">
                  <c:v>0.93858666360973564</c:v>
                </c:pt>
                <c:pt idx="46">
                  <c:v>0.82674875274118587</c:v>
                </c:pt>
                <c:pt idx="47">
                  <c:v>0.96974759440658953</c:v>
                </c:pt>
                <c:pt idx="48">
                  <c:v>1.0861779095230879</c:v>
                </c:pt>
                <c:pt idx="49">
                  <c:v>1.0311234279744765</c:v>
                </c:pt>
                <c:pt idx="50">
                  <c:v>0.95842063049590354</c:v>
                </c:pt>
                <c:pt idx="51">
                  <c:v>1.0481229354116344</c:v>
                </c:pt>
                <c:pt idx="52">
                  <c:v>0.99860688613679194</c:v>
                </c:pt>
                <c:pt idx="53">
                  <c:v>1.1332074636802565</c:v>
                </c:pt>
                <c:pt idx="54">
                  <c:v>1.0739629116418041</c:v>
                </c:pt>
                <c:pt idx="55">
                  <c:v>0.99099154176035953</c:v>
                </c:pt>
                <c:pt idx="56">
                  <c:v>1.0394709472980959</c:v>
                </c:pt>
                <c:pt idx="57">
                  <c:v>1.1452847256803864</c:v>
                </c:pt>
                <c:pt idx="58">
                  <c:v>0.98656587042117627</c:v>
                </c:pt>
                <c:pt idx="59">
                  <c:v>0.97701497445168561</c:v>
                </c:pt>
                <c:pt idx="60">
                  <c:v>0.88763163683967983</c:v>
                </c:pt>
                <c:pt idx="61">
                  <c:v>1.0449912564296078</c:v>
                </c:pt>
                <c:pt idx="62">
                  <c:v>1.010071585928632</c:v>
                </c:pt>
                <c:pt idx="63">
                  <c:v>1.0572026296824402</c:v>
                </c:pt>
                <c:pt idx="64">
                  <c:v>1.0659996029340353</c:v>
                </c:pt>
                <c:pt idx="65">
                  <c:v>1.0171396114089</c:v>
                </c:pt>
                <c:pt idx="66">
                  <c:v>1.1065084505071001</c:v>
                </c:pt>
                <c:pt idx="67">
                  <c:v>1.1131197728024893</c:v>
                </c:pt>
                <c:pt idx="68">
                  <c:v>1.0561986076013969</c:v>
                </c:pt>
                <c:pt idx="69">
                  <c:v>1.0483259146049138</c:v>
                </c:pt>
                <c:pt idx="70">
                  <c:v>1.0706717490079152</c:v>
                </c:pt>
                <c:pt idx="71">
                  <c:v>1.03383827468459</c:v>
                </c:pt>
                <c:pt idx="72">
                  <c:v>0.96964248018149835</c:v>
                </c:pt>
                <c:pt idx="73">
                  <c:v>1.0226744190542176</c:v>
                </c:pt>
                <c:pt idx="74">
                  <c:v>1.0294053540885038</c:v>
                </c:pt>
              </c:numCache>
            </c:numRef>
          </c:val>
          <c:smooth val="0"/>
        </c:ser>
        <c:ser>
          <c:idx val="80"/>
          <c:order val="80"/>
          <c:tx>
            <c:strRef>
              <c:f>Anomalies!$CD$6</c:f>
              <c:strCache>
                <c:ptCount val="1"/>
                <c:pt idx="0">
                  <c:v>MPI.ESM.MR_8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D$7:$CD$81</c:f>
              <c:numCache>
                <c:formatCode>0.00</c:formatCode>
                <c:ptCount val="75"/>
                <c:pt idx="0">
                  <c:v>0.94673482836852685</c:v>
                </c:pt>
                <c:pt idx="1">
                  <c:v>1.0462779995298617</c:v>
                </c:pt>
                <c:pt idx="2">
                  <c:v>1.0231673685236107</c:v>
                </c:pt>
                <c:pt idx="3">
                  <c:v>0.97163965045823053</c:v>
                </c:pt>
                <c:pt idx="4">
                  <c:v>1.0428635995286244</c:v>
                </c:pt>
                <c:pt idx="5">
                  <c:v>1.0483730347747822</c:v>
                </c:pt>
                <c:pt idx="6">
                  <c:v>1.0540238305305452</c:v>
                </c:pt>
                <c:pt idx="7">
                  <c:v>1.1251317914904939</c:v>
                </c:pt>
                <c:pt idx="8">
                  <c:v>1.1262373031681767</c:v>
                </c:pt>
                <c:pt idx="9">
                  <c:v>1.1047650042219674</c:v>
                </c:pt>
                <c:pt idx="10">
                  <c:v>1.0691820267143817</c:v>
                </c:pt>
                <c:pt idx="11">
                  <c:v>0.9418524538444647</c:v>
                </c:pt>
                <c:pt idx="12">
                  <c:v>1.0031630441002264</c:v>
                </c:pt>
                <c:pt idx="13">
                  <c:v>1.0244323638531561</c:v>
                </c:pt>
                <c:pt idx="14">
                  <c:v>0.97224496340961752</c:v>
                </c:pt>
                <c:pt idx="15">
                  <c:v>0.98019377360358073</c:v>
                </c:pt>
                <c:pt idx="16">
                  <c:v>0.89423933450661763</c:v>
                </c:pt>
                <c:pt idx="17">
                  <c:v>1.1028475757711664</c:v>
                </c:pt>
                <c:pt idx="18">
                  <c:v>1.061175222465196</c:v>
                </c:pt>
                <c:pt idx="19">
                  <c:v>0.90259047845868823</c:v>
                </c:pt>
                <c:pt idx="20">
                  <c:v>1.0172954704323109</c:v>
                </c:pt>
                <c:pt idx="21">
                  <c:v>0.88218019564874484</c:v>
                </c:pt>
                <c:pt idx="22">
                  <c:v>1.0259293354035923</c:v>
                </c:pt>
                <c:pt idx="23">
                  <c:v>0.99643935832284303</c:v>
                </c:pt>
                <c:pt idx="24">
                  <c:v>1.0391918509073366</c:v>
                </c:pt>
                <c:pt idx="25">
                  <c:v>1.0445454271300831</c:v>
                </c:pt>
                <c:pt idx="26">
                  <c:v>1.0845649498622063</c:v>
                </c:pt>
                <c:pt idx="27">
                  <c:v>1.0290646390140703</c:v>
                </c:pt>
                <c:pt idx="28">
                  <c:v>0.96033805894670443</c:v>
                </c:pt>
                <c:pt idx="29">
                  <c:v>0.99162585173935791</c:v>
                </c:pt>
                <c:pt idx="30">
                  <c:v>0.97162877657287627</c:v>
                </c:pt>
                <c:pt idx="31">
                  <c:v>0.97011005725173149</c:v>
                </c:pt>
                <c:pt idx="32">
                  <c:v>0.93947832220878491</c:v>
                </c:pt>
                <c:pt idx="33">
                  <c:v>0.97623930396308189</c:v>
                </c:pt>
                <c:pt idx="34">
                  <c:v>1.0419900640718325</c:v>
                </c:pt>
                <c:pt idx="35">
                  <c:v>1.0388656343467089</c:v>
                </c:pt>
                <c:pt idx="37">
                  <c:v>1.075456258563789</c:v>
                </c:pt>
                <c:pt idx="38">
                  <c:v>1.0702839137636133</c:v>
                </c:pt>
                <c:pt idx="39">
                  <c:v>1.070929097627966</c:v>
                </c:pt>
                <c:pt idx="40">
                  <c:v>1.0348169243664731</c:v>
                </c:pt>
                <c:pt idx="41">
                  <c:v>1.0917235910537599</c:v>
                </c:pt>
                <c:pt idx="42">
                  <c:v>1.0740788997522497</c:v>
                </c:pt>
                <c:pt idx="43">
                  <c:v>0.95390434344543473</c:v>
                </c:pt>
                <c:pt idx="44">
                  <c:v>0.85525645551160057</c:v>
                </c:pt>
                <c:pt idx="45">
                  <c:v>0.86169742026977303</c:v>
                </c:pt>
                <c:pt idx="46">
                  <c:v>0.84221866697184433</c:v>
                </c:pt>
                <c:pt idx="47">
                  <c:v>1.0124710899634717</c:v>
                </c:pt>
                <c:pt idx="48">
                  <c:v>1.082567779585474</c:v>
                </c:pt>
                <c:pt idx="49">
                  <c:v>1.0535127579188952</c:v>
                </c:pt>
                <c:pt idx="50">
                  <c:v>1.0966494611192392</c:v>
                </c:pt>
                <c:pt idx="51">
                  <c:v>1.0267956216034817</c:v>
                </c:pt>
                <c:pt idx="52">
                  <c:v>1.0511096292556039</c:v>
                </c:pt>
                <c:pt idx="53">
                  <c:v>0.95003324025931868</c:v>
                </c:pt>
                <c:pt idx="54">
                  <c:v>1.038133459399522</c:v>
                </c:pt>
                <c:pt idx="55">
                  <c:v>0.97747167763656462</c:v>
                </c:pt>
                <c:pt idx="56">
                  <c:v>1.0448172742639397</c:v>
                </c:pt>
                <c:pt idx="57">
                  <c:v>1.0362631511185894</c:v>
                </c:pt>
                <c:pt idx="58">
                  <c:v>0.94719153155340574</c:v>
                </c:pt>
                <c:pt idx="59">
                  <c:v>0.94989912900661611</c:v>
                </c:pt>
                <c:pt idx="60">
                  <c:v>0.8819373455424997</c:v>
                </c:pt>
                <c:pt idx="61">
                  <c:v>0.92253680882685007</c:v>
                </c:pt>
                <c:pt idx="62">
                  <c:v>0.9991940759459218</c:v>
                </c:pt>
                <c:pt idx="63">
                  <c:v>1.0379594772338538</c:v>
                </c:pt>
                <c:pt idx="64">
                  <c:v>1.0229571400734283</c:v>
                </c:pt>
                <c:pt idx="65">
                  <c:v>1.0090603145906858</c:v>
                </c:pt>
                <c:pt idx="66">
                  <c:v>0.98977004197223106</c:v>
                </c:pt>
                <c:pt idx="67">
                  <c:v>0.99642123518058601</c:v>
                </c:pt>
                <c:pt idx="68">
                  <c:v>0.97378180587301955</c:v>
                </c:pt>
                <c:pt idx="69">
                  <c:v>1.0555026789387245</c:v>
                </c:pt>
                <c:pt idx="70">
                  <c:v>0.90533794682486424</c:v>
                </c:pt>
                <c:pt idx="71">
                  <c:v>1.0104086763746138</c:v>
                </c:pt>
                <c:pt idx="72">
                  <c:v>0.90209752898929529</c:v>
                </c:pt>
                <c:pt idx="73">
                  <c:v>0.9401380045869433</c:v>
                </c:pt>
                <c:pt idx="74">
                  <c:v>1.006642687413589</c:v>
                </c:pt>
              </c:numCache>
            </c:numRef>
          </c:val>
          <c:smooth val="0"/>
        </c:ser>
        <c:ser>
          <c:idx val="81"/>
          <c:order val="81"/>
          <c:tx>
            <c:strRef>
              <c:f>Anomalies!$CE$6</c:f>
              <c:strCache>
                <c:ptCount val="1"/>
                <c:pt idx="0">
                  <c:v>MPI.ESM.MR_8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E$7:$CE$81</c:f>
              <c:numCache>
                <c:formatCode>0.00</c:formatCode>
                <c:ptCount val="75"/>
                <c:pt idx="0">
                  <c:v>0.97340121988562045</c:v>
                </c:pt>
                <c:pt idx="1">
                  <c:v>0.93870990097708396</c:v>
                </c:pt>
                <c:pt idx="2">
                  <c:v>1.042704115876762</c:v>
                </c:pt>
                <c:pt idx="3">
                  <c:v>0.90739311115681909</c:v>
                </c:pt>
                <c:pt idx="4">
                  <c:v>1.0680692657797959</c:v>
                </c:pt>
                <c:pt idx="5">
                  <c:v>1.0224388182048754</c:v>
                </c:pt>
                <c:pt idx="6">
                  <c:v>0.93552747719673768</c:v>
                </c:pt>
                <c:pt idx="7">
                  <c:v>1.1175635672839299</c:v>
                </c:pt>
                <c:pt idx="8">
                  <c:v>0.98691745938096387</c:v>
                </c:pt>
                <c:pt idx="9">
                  <c:v>1.0251536649149886</c:v>
                </c:pt>
                <c:pt idx="10">
                  <c:v>1.0425917523947681</c:v>
                </c:pt>
                <c:pt idx="11">
                  <c:v>0.9578950593704475</c:v>
                </c:pt>
                <c:pt idx="12">
                  <c:v>1.0042540572641034</c:v>
                </c:pt>
                <c:pt idx="13">
                  <c:v>1.1497538925609867</c:v>
                </c:pt>
                <c:pt idx="14">
                  <c:v>0.88832756550235237</c:v>
                </c:pt>
                <c:pt idx="15">
                  <c:v>0.85558267207222816</c:v>
                </c:pt>
                <c:pt idx="16">
                  <c:v>0.9567859230643132</c:v>
                </c:pt>
                <c:pt idx="17">
                  <c:v>1.1659523571103807</c:v>
                </c:pt>
                <c:pt idx="18">
                  <c:v>1.0754925048483031</c:v>
                </c:pt>
                <c:pt idx="19">
                  <c:v>0.85691653534235068</c:v>
                </c:pt>
                <c:pt idx="20">
                  <c:v>0.93604579906529062</c:v>
                </c:pt>
                <c:pt idx="21">
                  <c:v>0.95485762072815805</c:v>
                </c:pt>
                <c:pt idx="22">
                  <c:v>1.0586633549483622</c:v>
                </c:pt>
                <c:pt idx="23">
                  <c:v>0.9086001124311418</c:v>
                </c:pt>
                <c:pt idx="24">
                  <c:v>1.0561949829729456</c:v>
                </c:pt>
                <c:pt idx="25">
                  <c:v>1.0118114075853133</c:v>
                </c:pt>
                <c:pt idx="26">
                  <c:v>1.0155846458032411</c:v>
                </c:pt>
                <c:pt idx="27">
                  <c:v>0.99983925981027455</c:v>
                </c:pt>
                <c:pt idx="28">
                  <c:v>1.04474115706646</c:v>
                </c:pt>
                <c:pt idx="29">
                  <c:v>0.90729524618863078</c:v>
                </c:pt>
                <c:pt idx="30">
                  <c:v>0.92975344407362626</c:v>
                </c:pt>
                <c:pt idx="31">
                  <c:v>0.97836696086406516</c:v>
                </c:pt>
                <c:pt idx="32">
                  <c:v>0.95616611159912046</c:v>
                </c:pt>
                <c:pt idx="33">
                  <c:v>1.0532481600419414</c:v>
                </c:pt>
                <c:pt idx="34">
                  <c:v>0.98998751967931631</c:v>
                </c:pt>
                <c:pt idx="35">
                  <c:v>1.055886889554575</c:v>
                </c:pt>
                <c:pt idx="36">
                  <c:v>0.97490906532141086</c:v>
                </c:pt>
                <c:pt idx="37">
                  <c:v>1.0970699180196037</c:v>
                </c:pt>
                <c:pt idx="38">
                  <c:v>1.1069397812928192</c:v>
                </c:pt>
                <c:pt idx="39">
                  <c:v>1.0469920513347915</c:v>
                </c:pt>
                <c:pt idx="40">
                  <c:v>0.96880881563767185</c:v>
                </c:pt>
                <c:pt idx="41">
                  <c:v>1.0342297345573432</c:v>
                </c:pt>
                <c:pt idx="42">
                  <c:v>0.90542856253614967</c:v>
                </c:pt>
                <c:pt idx="43">
                  <c:v>0.942156922634384</c:v>
                </c:pt>
                <c:pt idx="44">
                  <c:v>0.99335117488223357</c:v>
                </c:pt>
                <c:pt idx="45">
                  <c:v>0.93086982963666343</c:v>
                </c:pt>
                <c:pt idx="46">
                  <c:v>0.86321976421936919</c:v>
                </c:pt>
                <c:pt idx="47">
                  <c:v>0.98597868061204619</c:v>
                </c:pt>
                <c:pt idx="48">
                  <c:v>1.1476842297152261</c:v>
                </c:pt>
                <c:pt idx="49">
                  <c:v>1.0830933507109299</c:v>
                </c:pt>
                <c:pt idx="50">
                  <c:v>1.0750358016634243</c:v>
                </c:pt>
                <c:pt idx="51">
                  <c:v>1.0771489600506019</c:v>
                </c:pt>
                <c:pt idx="52">
                  <c:v>0.91511719438679417</c:v>
                </c:pt>
                <c:pt idx="53">
                  <c:v>0.99325330991404526</c:v>
                </c:pt>
                <c:pt idx="54">
                  <c:v>1.0486267587663816</c:v>
                </c:pt>
                <c:pt idx="55">
                  <c:v>0.92331972857235656</c:v>
                </c:pt>
                <c:pt idx="56">
                  <c:v>1.1095168921217784</c:v>
                </c:pt>
                <c:pt idx="57">
                  <c:v>1.1005241889338064</c:v>
                </c:pt>
                <c:pt idx="58">
                  <c:v>0.95006586191538134</c:v>
                </c:pt>
                <c:pt idx="59">
                  <c:v>1.0162660759521081</c:v>
                </c:pt>
                <c:pt idx="60">
                  <c:v>0.96338274684589686</c:v>
                </c:pt>
                <c:pt idx="61">
                  <c:v>1.0528494509122854</c:v>
                </c:pt>
                <c:pt idx="62">
                  <c:v>1.0499098772381841</c:v>
                </c:pt>
                <c:pt idx="63">
                  <c:v>0.98537699228911058</c:v>
                </c:pt>
                <c:pt idx="64">
                  <c:v>1.0491885761763518</c:v>
                </c:pt>
                <c:pt idx="65">
                  <c:v>1.0263896632169227</c:v>
                </c:pt>
                <c:pt idx="66">
                  <c:v>1.1196622271573018</c:v>
                </c:pt>
                <c:pt idx="67">
                  <c:v>1.0321890687391939</c:v>
                </c:pt>
                <c:pt idx="68">
                  <c:v>0.96898642243179145</c:v>
                </c:pt>
                <c:pt idx="69">
                  <c:v>1.0361580368934984</c:v>
                </c:pt>
                <c:pt idx="70">
                  <c:v>1.0208004861448337</c:v>
                </c:pt>
                <c:pt idx="71">
                  <c:v>0.99714978549932121</c:v>
                </c:pt>
                <c:pt idx="72">
                  <c:v>0.91257995447080043</c:v>
                </c:pt>
                <c:pt idx="73">
                  <c:v>1.0785951868027182</c:v>
                </c:pt>
                <c:pt idx="74">
                  <c:v>1.0742347587756607</c:v>
                </c:pt>
              </c:numCache>
            </c:numRef>
          </c:val>
          <c:smooth val="0"/>
        </c:ser>
        <c:ser>
          <c:idx val="82"/>
          <c:order val="82"/>
          <c:tx>
            <c:strRef>
              <c:f>Anomalies!$CF$6</c:f>
              <c:strCache>
                <c:ptCount val="1"/>
                <c:pt idx="0">
                  <c:v>MPI.ESM.MR_8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F$7:$CF$81</c:f>
              <c:numCache>
                <c:formatCode>0.00</c:formatCode>
                <c:ptCount val="75"/>
                <c:pt idx="0">
                  <c:v>1.0137179621507599</c:v>
                </c:pt>
                <c:pt idx="1">
                  <c:v>1.0553830661998276</c:v>
                </c:pt>
                <c:pt idx="2">
                  <c:v>0.96453900332189968</c:v>
                </c:pt>
                <c:pt idx="3">
                  <c:v>0.98942207764089474</c:v>
                </c:pt>
                <c:pt idx="4">
                  <c:v>0.96580399865144506</c:v>
                </c:pt>
                <c:pt idx="5">
                  <c:v>0.98664198761865607</c:v>
                </c:pt>
                <c:pt idx="6">
                  <c:v>0.93521213452146412</c:v>
                </c:pt>
                <c:pt idx="7">
                  <c:v>1.0172882211754082</c:v>
                </c:pt>
                <c:pt idx="8">
                  <c:v>0.98824407339418341</c:v>
                </c:pt>
                <c:pt idx="9">
                  <c:v>1.0547596301061835</c:v>
                </c:pt>
                <c:pt idx="10">
                  <c:v>1.0389816224571542</c:v>
                </c:pt>
                <c:pt idx="11">
                  <c:v>0.91673740330457876</c:v>
                </c:pt>
                <c:pt idx="12">
                  <c:v>1.0364480071696118</c:v>
                </c:pt>
                <c:pt idx="13">
                  <c:v>1.0471152887021395</c:v>
                </c:pt>
                <c:pt idx="14">
                  <c:v>0.90204315956252401</c:v>
                </c:pt>
                <c:pt idx="15">
                  <c:v>1.0837530330890883</c:v>
                </c:pt>
                <c:pt idx="16">
                  <c:v>0.97587684111793993</c:v>
                </c:pt>
                <c:pt idx="17">
                  <c:v>1.0187960666111988</c:v>
                </c:pt>
                <c:pt idx="18">
                  <c:v>1.0709979655685431</c:v>
                </c:pt>
                <c:pt idx="19">
                  <c:v>0.92641153664141751</c:v>
                </c:pt>
                <c:pt idx="20">
                  <c:v>0.86661966570680082</c:v>
                </c:pt>
                <c:pt idx="21">
                  <c:v>1.0111879714916692</c:v>
                </c:pt>
                <c:pt idx="22">
                  <c:v>1.0443496971937065</c:v>
                </c:pt>
                <c:pt idx="23">
                  <c:v>0.92070274683043174</c:v>
                </c:pt>
                <c:pt idx="24">
                  <c:v>0.98157113241512006</c:v>
                </c:pt>
                <c:pt idx="25">
                  <c:v>1.1340665006232431</c:v>
                </c:pt>
                <c:pt idx="26">
                  <c:v>1.1499387486120092</c:v>
                </c:pt>
                <c:pt idx="27">
                  <c:v>0.98977366660068256</c:v>
                </c:pt>
                <c:pt idx="28">
                  <c:v>1.0519179214002705</c:v>
                </c:pt>
                <c:pt idx="29">
                  <c:v>0.97980231373082727</c:v>
                </c:pt>
                <c:pt idx="30">
                  <c:v>0.96993969971451466</c:v>
                </c:pt>
                <c:pt idx="31">
                  <c:v>0.94624187889913391</c:v>
                </c:pt>
                <c:pt idx="32">
                  <c:v>0.90068754852169297</c:v>
                </c:pt>
                <c:pt idx="33">
                  <c:v>1.1109739927592492</c:v>
                </c:pt>
                <c:pt idx="34">
                  <c:v>1.0454407103575838</c:v>
                </c:pt>
                <c:pt idx="35">
                  <c:v>1.0183937328530912</c:v>
                </c:pt>
                <c:pt idx="36">
                  <c:v>0.96393731499896396</c:v>
                </c:pt>
                <c:pt idx="37">
                  <c:v>1.0282382237271466</c:v>
                </c:pt>
                <c:pt idx="38">
                  <c:v>1.0526899672604229</c:v>
                </c:pt>
                <c:pt idx="39">
                  <c:v>1.0196369804119281</c:v>
                </c:pt>
                <c:pt idx="40">
                  <c:v>0.93761888781320679</c:v>
                </c:pt>
                <c:pt idx="41">
                  <c:v>0.93217832050762595</c:v>
                </c:pt>
                <c:pt idx="42">
                  <c:v>0.96596348230330753</c:v>
                </c:pt>
                <c:pt idx="43">
                  <c:v>1.0005388131013986</c:v>
                </c:pt>
                <c:pt idx="44">
                  <c:v>0.99166209802387206</c:v>
                </c:pt>
                <c:pt idx="45">
                  <c:v>0.89071257102338641</c:v>
                </c:pt>
                <c:pt idx="46">
                  <c:v>0.9263390440723891</c:v>
                </c:pt>
                <c:pt idx="47">
                  <c:v>0.94704654641534891</c:v>
                </c:pt>
                <c:pt idx="48">
                  <c:v>0.96851884536155841</c:v>
                </c:pt>
                <c:pt idx="49">
                  <c:v>1.0454479596144866</c:v>
                </c:pt>
                <c:pt idx="50">
                  <c:v>0.96218299482847702</c:v>
                </c:pt>
                <c:pt idx="51">
                  <c:v>1.1111008547550487</c:v>
                </c:pt>
                <c:pt idx="52">
                  <c:v>0.96336099907518835</c:v>
                </c:pt>
                <c:pt idx="53">
                  <c:v>0.99734189080724656</c:v>
                </c:pt>
                <c:pt idx="54">
                  <c:v>1.0381515825417791</c:v>
                </c:pt>
                <c:pt idx="55">
                  <c:v>0.86111747971754582</c:v>
                </c:pt>
                <c:pt idx="56">
                  <c:v>1.0923868980603697</c:v>
                </c:pt>
                <c:pt idx="57">
                  <c:v>1.0660032275624869</c:v>
                </c:pt>
                <c:pt idx="58">
                  <c:v>1.0149467111957911</c:v>
                </c:pt>
                <c:pt idx="59">
                  <c:v>1.0409969158761436</c:v>
                </c:pt>
                <c:pt idx="60">
                  <c:v>0.92990930309703745</c:v>
                </c:pt>
                <c:pt idx="61">
                  <c:v>0.95565866361592189</c:v>
                </c:pt>
                <c:pt idx="62">
                  <c:v>1.0373432903971125</c:v>
                </c:pt>
                <c:pt idx="63">
                  <c:v>1.0790228929599859</c:v>
                </c:pt>
                <c:pt idx="64">
                  <c:v>1.0704832683284415</c:v>
                </c:pt>
                <c:pt idx="65">
                  <c:v>1.0459735307399425</c:v>
                </c:pt>
                <c:pt idx="66">
                  <c:v>0.97668513326260653</c:v>
                </c:pt>
                <c:pt idx="67">
                  <c:v>1.0499461235226981</c:v>
                </c:pt>
                <c:pt idx="68">
                  <c:v>0.89562394257505995</c:v>
                </c:pt>
                <c:pt idx="69">
                  <c:v>1.0507254186397534</c:v>
                </c:pt>
                <c:pt idx="70">
                  <c:v>1.0353171230927691</c:v>
                </c:pt>
                <c:pt idx="71">
                  <c:v>0.94646298123467032</c:v>
                </c:pt>
                <c:pt idx="72">
                  <c:v>0.96435052264242593</c:v>
                </c:pt>
                <c:pt idx="73">
                  <c:v>0.98479705173688348</c:v>
                </c:pt>
                <c:pt idx="74">
                  <c:v>1.0284375782919748</c:v>
                </c:pt>
              </c:numCache>
            </c:numRef>
          </c:val>
          <c:smooth val="0"/>
        </c:ser>
        <c:ser>
          <c:idx val="83"/>
          <c:order val="83"/>
          <c:tx>
            <c:strRef>
              <c:f>Anomalies!$CG$6</c:f>
              <c:strCache>
                <c:ptCount val="1"/>
                <c:pt idx="0">
                  <c:v>MPI.ESM.MR_8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G$7:$CG$81</c:f>
              <c:numCache>
                <c:formatCode>0.00</c:formatCode>
                <c:ptCount val="75"/>
                <c:pt idx="0">
                  <c:v>1.0518345549458878</c:v>
                </c:pt>
                <c:pt idx="1">
                  <c:v>1.0902483672740322</c:v>
                </c:pt>
                <c:pt idx="2">
                  <c:v>0.95234212858287293</c:v>
                </c:pt>
                <c:pt idx="3">
                  <c:v>1.012231864485678</c:v>
                </c:pt>
                <c:pt idx="4">
                  <c:v>0.91304390691258219</c:v>
                </c:pt>
                <c:pt idx="5">
                  <c:v>1.0766088904113404</c:v>
                </c:pt>
                <c:pt idx="6">
                  <c:v>0.89915070605829117</c:v>
                </c:pt>
                <c:pt idx="7">
                  <c:v>1.0601059570720273</c:v>
                </c:pt>
                <c:pt idx="8">
                  <c:v>1.0757534780968054</c:v>
                </c:pt>
                <c:pt idx="9">
                  <c:v>1.0450637489986361</c:v>
                </c:pt>
                <c:pt idx="10">
                  <c:v>1.0710124640823486</c:v>
                </c:pt>
                <c:pt idx="11">
                  <c:v>1.024602721390373</c:v>
                </c:pt>
                <c:pt idx="12">
                  <c:v>0.97667063474880089</c:v>
                </c:pt>
                <c:pt idx="13">
                  <c:v>1.1083932573018382</c:v>
                </c:pt>
                <c:pt idx="14">
                  <c:v>0.89419583896520061</c:v>
                </c:pt>
                <c:pt idx="15">
                  <c:v>1.0838146517727625</c:v>
                </c:pt>
                <c:pt idx="16">
                  <c:v>1.0097852402809697</c:v>
                </c:pt>
                <c:pt idx="17">
                  <c:v>1.0530741778762733</c:v>
                </c:pt>
                <c:pt idx="18">
                  <c:v>0.99919770057437329</c:v>
                </c:pt>
                <c:pt idx="19">
                  <c:v>0.97788850990847787</c:v>
                </c:pt>
                <c:pt idx="20">
                  <c:v>0.96351685809859933</c:v>
                </c:pt>
                <c:pt idx="21">
                  <c:v>0.91531292432317091</c:v>
                </c:pt>
                <c:pt idx="22">
                  <c:v>1.0252587791400798</c:v>
                </c:pt>
                <c:pt idx="23">
                  <c:v>1.0679061574994821</c:v>
                </c:pt>
                <c:pt idx="24">
                  <c:v>0.98003791458016953</c:v>
                </c:pt>
                <c:pt idx="25">
                  <c:v>1.0757353549545483</c:v>
                </c:pt>
                <c:pt idx="26">
                  <c:v>1.0959317846858581</c:v>
                </c:pt>
                <c:pt idx="27">
                  <c:v>1.0004916929315302</c:v>
                </c:pt>
                <c:pt idx="28">
                  <c:v>1.0009193990887977</c:v>
                </c:pt>
                <c:pt idx="29">
                  <c:v>1.0684607256525493</c:v>
                </c:pt>
                <c:pt idx="30">
                  <c:v>0.87559062112406416</c:v>
                </c:pt>
                <c:pt idx="31">
                  <c:v>0.98455057700218696</c:v>
                </c:pt>
                <c:pt idx="32">
                  <c:v>0.92345021519660775</c:v>
                </c:pt>
                <c:pt idx="33">
                  <c:v>0.98895450057066159</c:v>
                </c:pt>
                <c:pt idx="34">
                  <c:v>0.9910459111871307</c:v>
                </c:pt>
                <c:pt idx="35">
                  <c:v>1.1632193872580103</c:v>
                </c:pt>
                <c:pt idx="36">
                  <c:v>1.0128770483500307</c:v>
                </c:pt>
                <c:pt idx="37">
                  <c:v>1.0892298466791832</c:v>
                </c:pt>
                <c:pt idx="38">
                  <c:v>1.0189156793500957</c:v>
                </c:pt>
                <c:pt idx="39">
                  <c:v>1.0110973557803837</c:v>
                </c:pt>
                <c:pt idx="40">
                  <c:v>1.0241133965494311</c:v>
                </c:pt>
                <c:pt idx="41">
                  <c:v>0.98865365640919378</c:v>
                </c:pt>
                <c:pt idx="42">
                  <c:v>0.8853191238876742</c:v>
                </c:pt>
                <c:pt idx="43">
                  <c:v>0.97142942200804816</c:v>
                </c:pt>
                <c:pt idx="44">
                  <c:v>0.94734376594836534</c:v>
                </c:pt>
                <c:pt idx="45">
                  <c:v>0.9131925166790904</c:v>
                </c:pt>
                <c:pt idx="46">
                  <c:v>0.94669495745556131</c:v>
                </c:pt>
                <c:pt idx="47">
                  <c:v>0.93247191541219099</c:v>
                </c:pt>
                <c:pt idx="48">
                  <c:v>0.97891065513177811</c:v>
                </c:pt>
                <c:pt idx="49">
                  <c:v>1.0087630950576694</c:v>
                </c:pt>
                <c:pt idx="50">
                  <c:v>0.99307932774837704</c:v>
                </c:pt>
                <c:pt idx="51">
                  <c:v>1.0618494033571599</c:v>
                </c:pt>
                <c:pt idx="52">
                  <c:v>0.92717633324466697</c:v>
                </c:pt>
                <c:pt idx="53">
                  <c:v>1.0183248649125143</c:v>
                </c:pt>
                <c:pt idx="54">
                  <c:v>0.99884611161458547</c:v>
                </c:pt>
                <c:pt idx="55">
                  <c:v>1.0576448343535134</c:v>
                </c:pt>
                <c:pt idx="56">
                  <c:v>1.0899511477410158</c:v>
                </c:pt>
                <c:pt idx="57">
                  <c:v>1.0541071969849278</c:v>
                </c:pt>
                <c:pt idx="58">
                  <c:v>0.92132255829562448</c:v>
                </c:pt>
                <c:pt idx="59">
                  <c:v>0.93441834089060316</c:v>
                </c:pt>
                <c:pt idx="60">
                  <c:v>0.9800487884655239</c:v>
                </c:pt>
                <c:pt idx="61">
                  <c:v>1.0239720360398259</c:v>
                </c:pt>
                <c:pt idx="62">
                  <c:v>1.036353766829875</c:v>
                </c:pt>
                <c:pt idx="63">
                  <c:v>1.0190969107726666</c:v>
                </c:pt>
                <c:pt idx="64">
                  <c:v>1.1052615783198119</c:v>
                </c:pt>
                <c:pt idx="65">
                  <c:v>1.0411853965556173</c:v>
                </c:pt>
                <c:pt idx="66">
                  <c:v>1.0150010806225624</c:v>
                </c:pt>
                <c:pt idx="67">
                  <c:v>1.0564197099369335</c:v>
                </c:pt>
                <c:pt idx="68">
                  <c:v>0.94329505596812968</c:v>
                </c:pt>
                <c:pt idx="69">
                  <c:v>0.94234540331385785</c:v>
                </c:pt>
                <c:pt idx="70">
                  <c:v>0.93429510352325507</c:v>
                </c:pt>
                <c:pt idx="71">
                  <c:v>1.0149285880535341</c:v>
                </c:pt>
                <c:pt idx="72">
                  <c:v>0.95776819737464791</c:v>
                </c:pt>
                <c:pt idx="73">
                  <c:v>1.1839450127432272</c:v>
                </c:pt>
                <c:pt idx="74">
                  <c:v>1.0478655867915834</c:v>
                </c:pt>
              </c:numCache>
            </c:numRef>
          </c:val>
          <c:smooth val="0"/>
        </c:ser>
        <c:ser>
          <c:idx val="84"/>
          <c:order val="84"/>
          <c:tx>
            <c:strRef>
              <c:f>Anomalies!$CH$6</c:f>
              <c:strCache>
                <c:ptCount val="1"/>
                <c:pt idx="0">
                  <c:v>MPI.ESM.MR_8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H$7:$CH$81</c:f>
              <c:numCache>
                <c:formatCode>0.00</c:formatCode>
                <c:ptCount val="75"/>
                <c:pt idx="0">
                  <c:v>0.96431790098636305</c:v>
                </c:pt>
                <c:pt idx="1">
                  <c:v>1.091567732030349</c:v>
                </c:pt>
                <c:pt idx="2">
                  <c:v>1.0121303748890382</c:v>
                </c:pt>
                <c:pt idx="3">
                  <c:v>0.99059645725915479</c:v>
                </c:pt>
                <c:pt idx="4">
                  <c:v>1.0225620555722237</c:v>
                </c:pt>
                <c:pt idx="5">
                  <c:v>1.1087992156883975</c:v>
                </c:pt>
                <c:pt idx="6">
                  <c:v>0.95193254556786244</c:v>
                </c:pt>
                <c:pt idx="7">
                  <c:v>1.1544586602909293</c:v>
                </c:pt>
                <c:pt idx="8">
                  <c:v>0.9653400462096634</c:v>
                </c:pt>
                <c:pt idx="9">
                  <c:v>1.0647164844622328</c:v>
                </c:pt>
                <c:pt idx="10">
                  <c:v>1.0715742814923186</c:v>
                </c:pt>
                <c:pt idx="11">
                  <c:v>0.97696060502491444</c:v>
                </c:pt>
                <c:pt idx="12">
                  <c:v>1.0348096751095703</c:v>
                </c:pt>
                <c:pt idx="13">
                  <c:v>1.0573584887058514</c:v>
                </c:pt>
                <c:pt idx="14">
                  <c:v>0.98516676383892821</c:v>
                </c:pt>
                <c:pt idx="15">
                  <c:v>1.0247332080146239</c:v>
                </c:pt>
                <c:pt idx="16">
                  <c:v>0.98072659398593931</c:v>
                </c:pt>
                <c:pt idx="17">
                  <c:v>1.0929885863833053</c:v>
                </c:pt>
                <c:pt idx="18">
                  <c:v>1.0228012810500173</c:v>
                </c:pt>
                <c:pt idx="19">
                  <c:v>0.94300508569201613</c:v>
                </c:pt>
                <c:pt idx="20">
                  <c:v>0.97941810311497679</c:v>
                </c:pt>
                <c:pt idx="21">
                  <c:v>0.94391124280487104</c:v>
                </c:pt>
                <c:pt idx="22">
                  <c:v>0.99283285301368063</c:v>
                </c:pt>
                <c:pt idx="23">
                  <c:v>0.9852936258347279</c:v>
                </c:pt>
                <c:pt idx="24">
                  <c:v>0.97941810311497679</c:v>
                </c:pt>
                <c:pt idx="25">
                  <c:v>1.0023873736116224</c:v>
                </c:pt>
                <c:pt idx="26">
                  <c:v>1.0505296887033768</c:v>
                </c:pt>
                <c:pt idx="27">
                  <c:v>1.0459046627993656</c:v>
                </c:pt>
                <c:pt idx="28">
                  <c:v>0.96605047338614147</c:v>
                </c:pt>
                <c:pt idx="29">
                  <c:v>0.86633332005913866</c:v>
                </c:pt>
                <c:pt idx="30">
                  <c:v>0.95989585427563129</c:v>
                </c:pt>
                <c:pt idx="31">
                  <c:v>0.96659054302540315</c:v>
                </c:pt>
                <c:pt idx="32">
                  <c:v>1.0016443247790816</c:v>
                </c:pt>
                <c:pt idx="33">
                  <c:v>0.9804511222236314</c:v>
                </c:pt>
                <c:pt idx="34">
                  <c:v>1.1090964352214137</c:v>
                </c:pt>
                <c:pt idx="35">
                  <c:v>0.98224531330708409</c:v>
                </c:pt>
                <c:pt idx="36">
                  <c:v>1.0321455731977769</c:v>
                </c:pt>
                <c:pt idx="37">
                  <c:v>1.0693596335085014</c:v>
                </c:pt>
                <c:pt idx="38">
                  <c:v>1.0154541591789898</c:v>
                </c:pt>
                <c:pt idx="39">
                  <c:v>1.137625885762537</c:v>
                </c:pt>
                <c:pt idx="40">
                  <c:v>1.0641437931669087</c:v>
                </c:pt>
                <c:pt idx="41">
                  <c:v>1.0547886271337947</c:v>
                </c:pt>
                <c:pt idx="42">
                  <c:v>0.92964832984853518</c:v>
                </c:pt>
                <c:pt idx="43">
                  <c:v>0.97356070353748292</c:v>
                </c:pt>
                <c:pt idx="44">
                  <c:v>0.90959688525528215</c:v>
                </c:pt>
                <c:pt idx="45">
                  <c:v>0.94317181860078136</c:v>
                </c:pt>
                <c:pt idx="46">
                  <c:v>0.96620995703800405</c:v>
                </c:pt>
                <c:pt idx="47">
                  <c:v>1.0376550084439347</c:v>
                </c:pt>
                <c:pt idx="48">
                  <c:v>1.0691530296867704</c:v>
                </c:pt>
                <c:pt idx="49">
                  <c:v>1.0843148504990583</c:v>
                </c:pt>
                <c:pt idx="50">
                  <c:v>1.0215181625782148</c:v>
                </c:pt>
                <c:pt idx="51">
                  <c:v>1.1379992224930333</c:v>
                </c:pt>
                <c:pt idx="52">
                  <c:v>0.93229068398962001</c:v>
                </c:pt>
                <c:pt idx="53">
                  <c:v>0.98772212689717909</c:v>
                </c:pt>
                <c:pt idx="54">
                  <c:v>1.0276437846611139</c:v>
                </c:pt>
                <c:pt idx="55">
                  <c:v>0.91431977612748194</c:v>
                </c:pt>
                <c:pt idx="56">
                  <c:v>1.0394202024997758</c:v>
                </c:pt>
                <c:pt idx="57">
                  <c:v>1.1154902798097179</c:v>
                </c:pt>
                <c:pt idx="58">
                  <c:v>0.90459852262077467</c:v>
                </c:pt>
                <c:pt idx="59">
                  <c:v>0.90235850223779746</c:v>
                </c:pt>
                <c:pt idx="60">
                  <c:v>0.86570988396549442</c:v>
                </c:pt>
                <c:pt idx="61">
                  <c:v>0.97976244281786173</c:v>
                </c:pt>
                <c:pt idx="62">
                  <c:v>0.99005276299144185</c:v>
                </c:pt>
                <c:pt idx="63">
                  <c:v>0.9835030593797266</c:v>
                </c:pt>
                <c:pt idx="64">
                  <c:v>1.0793853558051278</c:v>
                </c:pt>
                <c:pt idx="65">
                  <c:v>0.97458647338923465</c:v>
                </c:pt>
                <c:pt idx="66">
                  <c:v>1.0660285999616468</c:v>
                </c:pt>
                <c:pt idx="67">
                  <c:v>1.0303731298850327</c:v>
                </c:pt>
                <c:pt idx="68">
                  <c:v>1.041511613116245</c:v>
                </c:pt>
                <c:pt idx="69">
                  <c:v>1.0598304853097194</c:v>
                </c:pt>
                <c:pt idx="70">
                  <c:v>1.0261903086520945</c:v>
                </c:pt>
                <c:pt idx="71">
                  <c:v>1.008110661936414</c:v>
                </c:pt>
                <c:pt idx="72">
                  <c:v>0.95532882242684258</c:v>
                </c:pt>
                <c:pt idx="73">
                  <c:v>1.0973308912681059</c:v>
                </c:pt>
                <c:pt idx="74">
                  <c:v>1.0902338687602264</c:v>
                </c:pt>
              </c:numCache>
            </c:numRef>
          </c:val>
          <c:smooth val="0"/>
        </c:ser>
        <c:ser>
          <c:idx val="85"/>
          <c:order val="85"/>
          <c:tx>
            <c:strRef>
              <c:f>Anomalies!$CI$6</c:f>
              <c:strCache>
                <c:ptCount val="1"/>
                <c:pt idx="0">
                  <c:v>MPI.ESM.MR_8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I$7:$CI$81</c:f>
              <c:numCache>
                <c:formatCode>0.00</c:formatCode>
                <c:ptCount val="75"/>
                <c:pt idx="0">
                  <c:v>0.93469381265291118</c:v>
                </c:pt>
                <c:pt idx="1">
                  <c:v>1.0516678220371225</c:v>
                </c:pt>
                <c:pt idx="2">
                  <c:v>1.0273429404996461</c:v>
                </c:pt>
                <c:pt idx="3">
                  <c:v>1.0303441328574214</c:v>
                </c:pt>
                <c:pt idx="4">
                  <c:v>1.0361942831780127</c:v>
                </c:pt>
                <c:pt idx="5">
                  <c:v>0.95769208017716811</c:v>
                </c:pt>
                <c:pt idx="6">
                  <c:v>0.91665403685019609</c:v>
                </c:pt>
                <c:pt idx="7">
                  <c:v>1.1833469490487429</c:v>
                </c:pt>
                <c:pt idx="8">
                  <c:v>1.0948407715219808</c:v>
                </c:pt>
                <c:pt idx="9">
                  <c:v>1.0069036606620911</c:v>
                </c:pt>
                <c:pt idx="10">
                  <c:v>1.0762391783092955</c:v>
                </c:pt>
                <c:pt idx="11">
                  <c:v>0.96628244960703247</c:v>
                </c:pt>
                <c:pt idx="12">
                  <c:v>1.0651876861609175</c:v>
                </c:pt>
                <c:pt idx="13">
                  <c:v>1.0146676148050318</c:v>
                </c:pt>
                <c:pt idx="14">
                  <c:v>0.99001289207847609</c:v>
                </c:pt>
                <c:pt idx="15">
                  <c:v>1.0152040598158421</c:v>
                </c:pt>
                <c:pt idx="16">
                  <c:v>0.982089454283673</c:v>
                </c:pt>
                <c:pt idx="17">
                  <c:v>1.0718062577132097</c:v>
                </c:pt>
                <c:pt idx="18">
                  <c:v>1.0786024360596211</c:v>
                </c:pt>
                <c:pt idx="19">
                  <c:v>0.91409142453504244</c:v>
                </c:pt>
                <c:pt idx="20">
                  <c:v>0.90823764958599984</c:v>
                </c:pt>
                <c:pt idx="21">
                  <c:v>0.97534039610712986</c:v>
                </c:pt>
                <c:pt idx="22">
                  <c:v>1.0310835570615109</c:v>
                </c:pt>
                <c:pt idx="23">
                  <c:v>1.0228302780776286</c:v>
                </c:pt>
                <c:pt idx="24">
                  <c:v>1.0782907180127992</c:v>
                </c:pt>
                <c:pt idx="25">
                  <c:v>1.0419936887002839</c:v>
                </c:pt>
                <c:pt idx="26">
                  <c:v>1.0122536122563865</c:v>
                </c:pt>
                <c:pt idx="27">
                  <c:v>1.0934924097380527</c:v>
                </c:pt>
                <c:pt idx="28">
                  <c:v>1.1333850704743762</c:v>
                </c:pt>
                <c:pt idx="29">
                  <c:v>1.0411890211840686</c:v>
                </c:pt>
                <c:pt idx="30">
                  <c:v>1.1107673889375183</c:v>
                </c:pt>
                <c:pt idx="31">
                  <c:v>0.94591928696695737</c:v>
                </c:pt>
                <c:pt idx="32">
                  <c:v>0.99854889208156927</c:v>
                </c:pt>
                <c:pt idx="33">
                  <c:v>0.98033150948473458</c:v>
                </c:pt>
                <c:pt idx="34">
                  <c:v>1.0567749235251727</c:v>
                </c:pt>
                <c:pt idx="35">
                  <c:v>1.0438277506967022</c:v>
                </c:pt>
                <c:pt idx="36">
                  <c:v>0.98269476723506011</c:v>
                </c:pt>
                <c:pt idx="37">
                  <c:v>1.053356898895484</c:v>
                </c:pt>
                <c:pt idx="38">
                  <c:v>1.0445599256438889</c:v>
                </c:pt>
                <c:pt idx="39">
                  <c:v>1.0371584343460902</c:v>
                </c:pt>
                <c:pt idx="40">
                  <c:v>0.93471193579516831</c:v>
                </c:pt>
                <c:pt idx="41">
                  <c:v>0.99982838592492018</c:v>
                </c:pt>
                <c:pt idx="42">
                  <c:v>0.90662468992511824</c:v>
                </c:pt>
                <c:pt idx="43">
                  <c:v>1.0289595247889791</c:v>
                </c:pt>
                <c:pt idx="44">
                  <c:v>0.99580504834384453</c:v>
                </c:pt>
                <c:pt idx="45">
                  <c:v>0.95269009291420925</c:v>
                </c:pt>
                <c:pt idx="46">
                  <c:v>0.90462389501993468</c:v>
                </c:pt>
                <c:pt idx="47">
                  <c:v>0.98729804536836296</c:v>
                </c:pt>
                <c:pt idx="48">
                  <c:v>0.93056898547519573</c:v>
                </c:pt>
                <c:pt idx="49">
                  <c:v>1.0549734831848172</c:v>
                </c:pt>
                <c:pt idx="50">
                  <c:v>1.0513923502748146</c:v>
                </c:pt>
                <c:pt idx="51">
                  <c:v>1.0783160904119589</c:v>
                </c:pt>
                <c:pt idx="52">
                  <c:v>1.0346755638568679</c:v>
                </c:pt>
                <c:pt idx="53">
                  <c:v>0.95875772094188549</c:v>
                </c:pt>
                <c:pt idx="54">
                  <c:v>1.0308914517535859</c:v>
                </c:pt>
                <c:pt idx="55">
                  <c:v>0.93309172687738373</c:v>
                </c:pt>
                <c:pt idx="56">
                  <c:v>0.98287599865763109</c:v>
                </c:pt>
                <c:pt idx="57">
                  <c:v>1.1170561193007311</c:v>
                </c:pt>
                <c:pt idx="58">
                  <c:v>0.95593413537822969</c:v>
                </c:pt>
                <c:pt idx="59">
                  <c:v>1.0070160241440853</c:v>
                </c:pt>
                <c:pt idx="60">
                  <c:v>0.93288874768410424</c:v>
                </c:pt>
                <c:pt idx="61">
                  <c:v>1.1191620284310058</c:v>
                </c:pt>
                <c:pt idx="62">
                  <c:v>1.1139896836308301</c:v>
                </c:pt>
                <c:pt idx="63">
                  <c:v>1.0573367409351428</c:v>
                </c:pt>
                <c:pt idx="64">
                  <c:v>1.0102854390072658</c:v>
                </c:pt>
                <c:pt idx="65">
                  <c:v>0.99789645896031365</c:v>
                </c:pt>
                <c:pt idx="66">
                  <c:v>1.0570685184297377</c:v>
                </c:pt>
                <c:pt idx="67">
                  <c:v>1.0558216462424492</c:v>
                </c:pt>
                <c:pt idx="68">
                  <c:v>1.005631416075643</c:v>
                </c:pt>
                <c:pt idx="69">
                  <c:v>0.93790160883241747</c:v>
                </c:pt>
                <c:pt idx="70">
                  <c:v>0.99855251671002054</c:v>
                </c:pt>
                <c:pt idx="71">
                  <c:v>1.0145371281807809</c:v>
                </c:pt>
                <c:pt idx="72">
                  <c:v>0.91200001391857333</c:v>
                </c:pt>
                <c:pt idx="73">
                  <c:v>1.066333068751566</c:v>
                </c:pt>
                <c:pt idx="74">
                  <c:v>0.95706139482662111</c:v>
                </c:pt>
              </c:numCache>
            </c:numRef>
          </c:val>
          <c:smooth val="0"/>
        </c:ser>
        <c:ser>
          <c:idx val="86"/>
          <c:order val="86"/>
          <c:tx>
            <c:strRef>
              <c:f>Anomalies!$CJ$6</c:f>
              <c:strCache>
                <c:ptCount val="1"/>
                <c:pt idx="0">
                  <c:v>MPI.ESM.MR_8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J$7:$CJ$81</c:f>
              <c:numCache>
                <c:formatCode>0.00</c:formatCode>
                <c:ptCount val="75"/>
                <c:pt idx="0">
                  <c:v>1.0157006339136865</c:v>
                </c:pt>
                <c:pt idx="1">
                  <c:v>0.99666770991528242</c:v>
                </c:pt>
                <c:pt idx="2">
                  <c:v>0.99857788910918055</c:v>
                </c:pt>
                <c:pt idx="3">
                  <c:v>0.97219059398284624</c:v>
                </c:pt>
                <c:pt idx="4">
                  <c:v>0.97736656341147343</c:v>
                </c:pt>
                <c:pt idx="5">
                  <c:v>0.98093682243612168</c:v>
                </c:pt>
                <c:pt idx="6">
                  <c:v>0.88997677144774834</c:v>
                </c:pt>
                <c:pt idx="7">
                  <c:v>1.0809294475254325</c:v>
                </c:pt>
                <c:pt idx="8">
                  <c:v>1.0817051180140365</c:v>
                </c:pt>
                <c:pt idx="9">
                  <c:v>1.0255777464438047</c:v>
                </c:pt>
                <c:pt idx="10">
                  <c:v>1.0238995434707976</c:v>
                </c:pt>
                <c:pt idx="11">
                  <c:v>0.94840940671308271</c:v>
                </c:pt>
                <c:pt idx="12">
                  <c:v>1.0080744156518997</c:v>
                </c:pt>
                <c:pt idx="13">
                  <c:v>1.0182813693710973</c:v>
                </c:pt>
                <c:pt idx="14">
                  <c:v>0.95980161393589436</c:v>
                </c:pt>
                <c:pt idx="15">
                  <c:v>1.0110176139544524</c:v>
                </c:pt>
                <c:pt idx="16">
                  <c:v>0.95694178208772429</c:v>
                </c:pt>
                <c:pt idx="17">
                  <c:v>1.0511458755401182</c:v>
                </c:pt>
                <c:pt idx="18">
                  <c:v>0.99152436214271811</c:v>
                </c:pt>
                <c:pt idx="19">
                  <c:v>0.94522335830428494</c:v>
                </c:pt>
                <c:pt idx="20">
                  <c:v>1.0667136547389651</c:v>
                </c:pt>
                <c:pt idx="21">
                  <c:v>1.0275894152343426</c:v>
                </c:pt>
                <c:pt idx="22">
                  <c:v>1.0496561532465847</c:v>
                </c:pt>
                <c:pt idx="23">
                  <c:v>0.95631109673717729</c:v>
                </c:pt>
                <c:pt idx="24">
                  <c:v>1.0967473260874274</c:v>
                </c:pt>
                <c:pt idx="25">
                  <c:v>1.0347806780819591</c:v>
                </c:pt>
                <c:pt idx="26">
                  <c:v>1.0097236215972956</c:v>
                </c:pt>
                <c:pt idx="27">
                  <c:v>1.0670108742719815</c:v>
                </c:pt>
                <c:pt idx="28">
                  <c:v>1.0017023188343042</c:v>
                </c:pt>
                <c:pt idx="29">
                  <c:v>0.92953959099499261</c:v>
                </c:pt>
                <c:pt idx="30">
                  <c:v>0.97249506277276554</c:v>
                </c:pt>
                <c:pt idx="31">
                  <c:v>0.98056711033407684</c:v>
                </c:pt>
                <c:pt idx="32">
                  <c:v>0.92135880458013864</c:v>
                </c:pt>
                <c:pt idx="33">
                  <c:v>1.1150843214231587</c:v>
                </c:pt>
                <c:pt idx="34">
                  <c:v>0.9323668011870998</c:v>
                </c:pt>
                <c:pt idx="35">
                  <c:v>1.0660865940168696</c:v>
                </c:pt>
                <c:pt idx="36">
                  <c:v>0.93420448781196952</c:v>
                </c:pt>
                <c:pt idx="37">
                  <c:v>1.0913575035801664</c:v>
                </c:pt>
                <c:pt idx="38">
                  <c:v>1.1235115825727091</c:v>
                </c:pt>
                <c:pt idx="39">
                  <c:v>1.0555171774525303</c:v>
                </c:pt>
                <c:pt idx="40">
                  <c:v>0.99120901946744466</c:v>
                </c:pt>
                <c:pt idx="41">
                  <c:v>1.0124602160781175</c:v>
                </c:pt>
                <c:pt idx="42">
                  <c:v>0.90169881985963896</c:v>
                </c:pt>
                <c:pt idx="43">
                  <c:v>1.0441865889133926</c:v>
                </c:pt>
                <c:pt idx="44">
                  <c:v>1.0179696513242751</c:v>
                </c:pt>
                <c:pt idx="45">
                  <c:v>0.98550022965645889</c:v>
                </c:pt>
                <c:pt idx="46">
                  <c:v>0.91298228822890803</c:v>
                </c:pt>
                <c:pt idx="47">
                  <c:v>1.053606998258632</c:v>
                </c:pt>
                <c:pt idx="48">
                  <c:v>1.1495726611384158</c:v>
                </c:pt>
                <c:pt idx="49">
                  <c:v>1.0221053523873447</c:v>
                </c:pt>
                <c:pt idx="50">
                  <c:v>1.0188395621526158</c:v>
                </c:pt>
                <c:pt idx="51">
                  <c:v>1.0928544751306029</c:v>
                </c:pt>
                <c:pt idx="52">
                  <c:v>1.0284339536635232</c:v>
                </c:pt>
                <c:pt idx="53">
                  <c:v>1.0635276063301673</c:v>
                </c:pt>
                <c:pt idx="54">
                  <c:v>1.0359405591864133</c:v>
                </c:pt>
                <c:pt idx="55">
                  <c:v>1.0590983103625327</c:v>
                </c:pt>
                <c:pt idx="56">
                  <c:v>1.149177576637211</c:v>
                </c:pt>
                <c:pt idx="57">
                  <c:v>0.99430807679340827</c:v>
                </c:pt>
                <c:pt idx="58">
                  <c:v>0.89089742707440889</c:v>
                </c:pt>
                <c:pt idx="59">
                  <c:v>0.97832708995109963</c:v>
                </c:pt>
                <c:pt idx="60">
                  <c:v>0.95599212943345224</c:v>
                </c:pt>
                <c:pt idx="61">
                  <c:v>0.96290067126185808</c:v>
                </c:pt>
                <c:pt idx="62">
                  <c:v>1.0666012912569711</c:v>
                </c:pt>
                <c:pt idx="63">
                  <c:v>1.0793164878645509</c:v>
                </c:pt>
                <c:pt idx="64">
                  <c:v>1.0756664870139714</c:v>
                </c:pt>
                <c:pt idx="65">
                  <c:v>1.06243659316629</c:v>
                </c:pt>
                <c:pt idx="66">
                  <c:v>1.1500474874655517</c:v>
                </c:pt>
                <c:pt idx="67">
                  <c:v>1.0205503867816859</c:v>
                </c:pt>
                <c:pt idx="68">
                  <c:v>0.97315836977937531</c:v>
                </c:pt>
                <c:pt idx="69">
                  <c:v>0.98513414218286544</c:v>
                </c:pt>
                <c:pt idx="70">
                  <c:v>0.96926189419409925</c:v>
                </c:pt>
                <c:pt idx="71">
                  <c:v>0.99799432392850196</c:v>
                </c:pt>
                <c:pt idx="72">
                  <c:v>0.91622633069292869</c:v>
                </c:pt>
                <c:pt idx="73">
                  <c:v>1.0659524827641671</c:v>
                </c:pt>
                <c:pt idx="74">
                  <c:v>1.0958774152590867</c:v>
                </c:pt>
              </c:numCache>
            </c:numRef>
          </c:val>
          <c:smooth val="0"/>
        </c:ser>
        <c:ser>
          <c:idx val="87"/>
          <c:order val="87"/>
          <c:tx>
            <c:strRef>
              <c:f>Anomalies!$CK$6</c:f>
              <c:strCache>
                <c:ptCount val="1"/>
                <c:pt idx="0">
                  <c:v>MPI.ESM.MR_8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K$7:$CK$81</c:f>
              <c:numCache>
                <c:formatCode>0.00</c:formatCode>
                <c:ptCount val="75"/>
                <c:pt idx="0">
                  <c:v>0.92682474428487938</c:v>
                </c:pt>
                <c:pt idx="1">
                  <c:v>0.98951269335218017</c:v>
                </c:pt>
                <c:pt idx="2">
                  <c:v>1.1294813456321973</c:v>
                </c:pt>
                <c:pt idx="3">
                  <c:v>0.94099341690147831</c:v>
                </c:pt>
                <c:pt idx="4">
                  <c:v>0.91490334130816053</c:v>
                </c:pt>
                <c:pt idx="5">
                  <c:v>1.0451362415676644</c:v>
                </c:pt>
                <c:pt idx="6">
                  <c:v>0.86908078842531467</c:v>
                </c:pt>
                <c:pt idx="7">
                  <c:v>1.0956273158959386</c:v>
                </c:pt>
                <c:pt idx="8">
                  <c:v>1.0735243315991825</c:v>
                </c:pt>
                <c:pt idx="9">
                  <c:v>1.0025794789195477</c:v>
                </c:pt>
                <c:pt idx="10">
                  <c:v>1.0969938008221238</c:v>
                </c:pt>
                <c:pt idx="11">
                  <c:v>0.97176651245403034</c:v>
                </c:pt>
                <c:pt idx="12">
                  <c:v>1.0635783511284871</c:v>
                </c:pt>
                <c:pt idx="13">
                  <c:v>1.1811721719778911</c:v>
                </c:pt>
                <c:pt idx="14">
                  <c:v>0.95329540586559625</c:v>
                </c:pt>
                <c:pt idx="15">
                  <c:v>1.1051528394662693</c:v>
                </c:pt>
                <c:pt idx="16">
                  <c:v>0.91635681731717966</c:v>
                </c:pt>
                <c:pt idx="17">
                  <c:v>1.1337946534893866</c:v>
                </c:pt>
                <c:pt idx="18">
                  <c:v>1.187468151598007</c:v>
                </c:pt>
                <c:pt idx="19">
                  <c:v>0.9169041362133441</c:v>
                </c:pt>
                <c:pt idx="20">
                  <c:v>1.02804249379077</c:v>
                </c:pt>
                <c:pt idx="21">
                  <c:v>1.0138774458026225</c:v>
                </c:pt>
                <c:pt idx="22">
                  <c:v>1.0220981031304419</c:v>
                </c:pt>
                <c:pt idx="23">
                  <c:v>0.90750185001036177</c:v>
                </c:pt>
                <c:pt idx="24">
                  <c:v>1.1002559664284015</c:v>
                </c:pt>
                <c:pt idx="25">
                  <c:v>1.028085989332187</c:v>
                </c:pt>
                <c:pt idx="26">
                  <c:v>1.0486231341379302</c:v>
                </c:pt>
                <c:pt idx="27">
                  <c:v>0.99837490991590105</c:v>
                </c:pt>
                <c:pt idx="28">
                  <c:v>1.1074689770467263</c:v>
                </c:pt>
                <c:pt idx="29">
                  <c:v>1.0910566594186986</c:v>
                </c:pt>
                <c:pt idx="30">
                  <c:v>0.96622808018026118</c:v>
                </c:pt>
                <c:pt idx="31">
                  <c:v>1.0030796776458437</c:v>
                </c:pt>
                <c:pt idx="32">
                  <c:v>0.97853731840128189</c:v>
                </c:pt>
                <c:pt idx="33">
                  <c:v>0.94509649630848513</c:v>
                </c:pt>
                <c:pt idx="34">
                  <c:v>1.0978057175952418</c:v>
                </c:pt>
                <c:pt idx="35">
                  <c:v>1.0515772063258371</c:v>
                </c:pt>
                <c:pt idx="36">
                  <c:v>1.0058778908103394</c:v>
                </c:pt>
                <c:pt idx="37">
                  <c:v>1.033881770226007</c:v>
                </c:pt>
                <c:pt idx="38">
                  <c:v>1.0623242296842961</c:v>
                </c:pt>
                <c:pt idx="39">
                  <c:v>1.0433891706540803</c:v>
                </c:pt>
                <c:pt idx="40">
                  <c:v>1.0340811247908348</c:v>
                </c:pt>
                <c:pt idx="41">
                  <c:v>0.93411387210068408</c:v>
                </c:pt>
                <c:pt idx="42">
                  <c:v>0.94033373452331992</c:v>
                </c:pt>
                <c:pt idx="43">
                  <c:v>0.96086363007216014</c:v>
                </c:pt>
                <c:pt idx="44">
                  <c:v>0.87520278587976219</c:v>
                </c:pt>
                <c:pt idx="45">
                  <c:v>0.92787588653579101</c:v>
                </c:pt>
                <c:pt idx="46">
                  <c:v>0.91931813876198942</c:v>
                </c:pt>
                <c:pt idx="47">
                  <c:v>0.97187887593602429</c:v>
                </c:pt>
                <c:pt idx="48">
                  <c:v>1.04290347044159</c:v>
                </c:pt>
                <c:pt idx="49">
                  <c:v>0.95920717486986151</c:v>
                </c:pt>
                <c:pt idx="50">
                  <c:v>0.91204350945999035</c:v>
                </c:pt>
                <c:pt idx="51">
                  <c:v>1.0061968581140643</c:v>
                </c:pt>
                <c:pt idx="52">
                  <c:v>1.0155121532342126</c:v>
                </c:pt>
                <c:pt idx="53">
                  <c:v>1.011894774039696</c:v>
                </c:pt>
                <c:pt idx="54">
                  <c:v>1.1246460912780036</c:v>
                </c:pt>
                <c:pt idx="55">
                  <c:v>1.0072951205348446</c:v>
                </c:pt>
                <c:pt idx="56">
                  <c:v>1.0142326593908615</c:v>
                </c:pt>
                <c:pt idx="57">
                  <c:v>1.0408845523941495</c:v>
                </c:pt>
                <c:pt idx="58">
                  <c:v>0.92136967846549289</c:v>
                </c:pt>
                <c:pt idx="59">
                  <c:v>1.0188178143819073</c:v>
                </c:pt>
                <c:pt idx="60">
                  <c:v>0.92657464492173136</c:v>
                </c:pt>
                <c:pt idx="61">
                  <c:v>1.0437516334992223</c:v>
                </c:pt>
                <c:pt idx="62">
                  <c:v>1.0920643061281934</c:v>
                </c:pt>
                <c:pt idx="63">
                  <c:v>1.0683447375421038</c:v>
                </c:pt>
                <c:pt idx="64">
                  <c:v>1.0037538585378076</c:v>
                </c:pt>
                <c:pt idx="65">
                  <c:v>1.0247477065284296</c:v>
                </c:pt>
                <c:pt idx="66">
                  <c:v>0.98886750948782765</c:v>
                </c:pt>
                <c:pt idx="67">
                  <c:v>1.0849890313910224</c:v>
                </c:pt>
                <c:pt idx="68">
                  <c:v>1.0070305226578911</c:v>
                </c:pt>
                <c:pt idx="69">
                  <c:v>1.0292712428358011</c:v>
                </c:pt>
                <c:pt idx="70">
                  <c:v>0.98954169037979167</c:v>
                </c:pt>
                <c:pt idx="71">
                  <c:v>0.92504142708678083</c:v>
                </c:pt>
                <c:pt idx="72">
                  <c:v>0.97415876723196715</c:v>
                </c:pt>
                <c:pt idx="73">
                  <c:v>1.0078569379448146</c:v>
                </c:pt>
                <c:pt idx="74">
                  <c:v>1.0970517948773466</c:v>
                </c:pt>
              </c:numCache>
            </c:numRef>
          </c:val>
          <c:smooth val="0"/>
        </c:ser>
        <c:ser>
          <c:idx val="88"/>
          <c:order val="88"/>
          <c:tx>
            <c:strRef>
              <c:f>Anomalies!$CL$6</c:f>
              <c:strCache>
                <c:ptCount val="1"/>
                <c:pt idx="0">
                  <c:v>MPI.ESM.MR_8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L$7:$CL$81</c:f>
              <c:numCache>
                <c:formatCode>0.00</c:formatCode>
                <c:ptCount val="75"/>
                <c:pt idx="0">
                  <c:v>0.99956378804796664</c:v>
                </c:pt>
                <c:pt idx="1">
                  <c:v>1.0164364334893246</c:v>
                </c:pt>
                <c:pt idx="2">
                  <c:v>1.0261903086520945</c:v>
                </c:pt>
                <c:pt idx="3">
                  <c:v>0.90551192899053234</c:v>
                </c:pt>
                <c:pt idx="4">
                  <c:v>1.002140898876926</c:v>
                </c:pt>
                <c:pt idx="5">
                  <c:v>1.0063092215960585</c:v>
                </c:pt>
                <c:pt idx="6">
                  <c:v>0.85228063555298506</c:v>
                </c:pt>
                <c:pt idx="7">
                  <c:v>1.0760108267168562</c:v>
                </c:pt>
                <c:pt idx="8">
                  <c:v>1.0452014848797901</c:v>
                </c:pt>
                <c:pt idx="9">
                  <c:v>1.0645570008103706</c:v>
                </c:pt>
                <c:pt idx="10">
                  <c:v>1.0603669303205294</c:v>
                </c:pt>
                <c:pt idx="11">
                  <c:v>0.97688086319898315</c:v>
                </c:pt>
                <c:pt idx="12">
                  <c:v>0.98140077487790345</c:v>
                </c:pt>
                <c:pt idx="13">
                  <c:v>0.9851450160682198</c:v>
                </c:pt>
                <c:pt idx="14">
                  <c:v>0.99646473072200303</c:v>
                </c:pt>
                <c:pt idx="15">
                  <c:v>1.1011113787429365</c:v>
                </c:pt>
                <c:pt idx="16">
                  <c:v>1.0032754075822203</c:v>
                </c:pt>
                <c:pt idx="17">
                  <c:v>1.0982008020964467</c:v>
                </c:pt>
                <c:pt idx="18">
                  <c:v>1.0634079935912706</c:v>
                </c:pt>
                <c:pt idx="19">
                  <c:v>0.93701719949027107</c:v>
                </c:pt>
                <c:pt idx="20">
                  <c:v>0.99191219738702008</c:v>
                </c:pt>
                <c:pt idx="21">
                  <c:v>0.89968715106910124</c:v>
                </c:pt>
                <c:pt idx="22">
                  <c:v>0.99519611076400616</c:v>
                </c:pt>
                <c:pt idx="23">
                  <c:v>0.9586308589460858</c:v>
                </c:pt>
                <c:pt idx="24">
                  <c:v>1.1244648598554325</c:v>
                </c:pt>
                <c:pt idx="25">
                  <c:v>1.0425410075964481</c:v>
                </c:pt>
                <c:pt idx="26">
                  <c:v>1.0259039630044324</c:v>
                </c:pt>
                <c:pt idx="27">
                  <c:v>1.0629186687503287</c:v>
                </c:pt>
                <c:pt idx="28">
                  <c:v>1.0854058636629358</c:v>
                </c:pt>
                <c:pt idx="29">
                  <c:v>1.0384053065333785</c:v>
                </c:pt>
                <c:pt idx="30">
                  <c:v>1.0158419944232919</c:v>
                </c:pt>
                <c:pt idx="31">
                  <c:v>0.99787471118960513</c:v>
                </c:pt>
                <c:pt idx="32">
                  <c:v>0.98575395364805818</c:v>
                </c:pt>
                <c:pt idx="33">
                  <c:v>0.97864605725482445</c:v>
                </c:pt>
                <c:pt idx="34">
                  <c:v>0.98183210566362233</c:v>
                </c:pt>
                <c:pt idx="35">
                  <c:v>1.024146018205494</c:v>
                </c:pt>
                <c:pt idx="36">
                  <c:v>1.0230695035554225</c:v>
                </c:pt>
                <c:pt idx="37">
                  <c:v>1.1631613932027878</c:v>
                </c:pt>
                <c:pt idx="38">
                  <c:v>1.0727377872252244</c:v>
                </c:pt>
                <c:pt idx="39">
                  <c:v>1.0653761668403912</c:v>
                </c:pt>
                <c:pt idx="40">
                  <c:v>1.0395180674679643</c:v>
                </c:pt>
                <c:pt idx="41">
                  <c:v>1.0596637524009542</c:v>
                </c:pt>
                <c:pt idx="42">
                  <c:v>0.94972877146939938</c:v>
                </c:pt>
                <c:pt idx="43">
                  <c:v>0.94299783643511326</c:v>
                </c:pt>
                <c:pt idx="44">
                  <c:v>1.0024272445245881</c:v>
                </c:pt>
                <c:pt idx="45">
                  <c:v>0.92432375065339978</c:v>
                </c:pt>
                <c:pt idx="46">
                  <c:v>0.93650612687862089</c:v>
                </c:pt>
                <c:pt idx="47">
                  <c:v>1.0415406101438565</c:v>
                </c:pt>
                <c:pt idx="48">
                  <c:v>1.175017552867381</c:v>
                </c:pt>
                <c:pt idx="49">
                  <c:v>1.0660575969892581</c:v>
                </c:pt>
                <c:pt idx="50">
                  <c:v>0.98362629674707491</c:v>
                </c:pt>
                <c:pt idx="51">
                  <c:v>1.15073254224287</c:v>
                </c:pt>
                <c:pt idx="52">
                  <c:v>1.0108798780732986</c:v>
                </c:pt>
                <c:pt idx="53">
                  <c:v>0.99592828571119285</c:v>
                </c:pt>
                <c:pt idx="54">
                  <c:v>1.0649375867977695</c:v>
                </c:pt>
                <c:pt idx="55">
                  <c:v>0.95662643941245074</c:v>
                </c:pt>
                <c:pt idx="56">
                  <c:v>1.1081105362826276</c:v>
                </c:pt>
                <c:pt idx="57">
                  <c:v>1.1001508522033103</c:v>
                </c:pt>
                <c:pt idx="58">
                  <c:v>1.1007126696132805</c:v>
                </c:pt>
                <c:pt idx="59">
                  <c:v>0.95500985512311776</c:v>
                </c:pt>
                <c:pt idx="60">
                  <c:v>1.009321287839188</c:v>
                </c:pt>
                <c:pt idx="61">
                  <c:v>1.0029564402784954</c:v>
                </c:pt>
                <c:pt idx="62">
                  <c:v>1.0783088411550561</c:v>
                </c:pt>
                <c:pt idx="63">
                  <c:v>1.0860437982703854</c:v>
                </c:pt>
                <c:pt idx="64">
                  <c:v>1.0888093897788187</c:v>
                </c:pt>
                <c:pt idx="65">
                  <c:v>0.96312177359739459</c:v>
                </c:pt>
                <c:pt idx="66">
                  <c:v>1.0222322143831444</c:v>
                </c:pt>
                <c:pt idx="67">
                  <c:v>1.0322688105651252</c:v>
                </c:pt>
                <c:pt idx="68">
                  <c:v>0.96038155448812146</c:v>
                </c:pt>
                <c:pt idx="69">
                  <c:v>0.999349934969333</c:v>
                </c:pt>
                <c:pt idx="70">
                  <c:v>1.0722122160997685</c:v>
                </c:pt>
                <c:pt idx="71">
                  <c:v>0.95554992476237921</c:v>
                </c:pt>
                <c:pt idx="72">
                  <c:v>1.0440234806330788</c:v>
                </c:pt>
                <c:pt idx="73">
                  <c:v>1.0920244352152277</c:v>
                </c:pt>
                <c:pt idx="74">
                  <c:v>1.0301049073796278</c:v>
                </c:pt>
              </c:numCache>
            </c:numRef>
          </c:val>
          <c:smooth val="0"/>
        </c:ser>
        <c:ser>
          <c:idx val="89"/>
          <c:order val="89"/>
          <c:tx>
            <c:strRef>
              <c:f>Anomalies!$CM$6</c:f>
              <c:strCache>
                <c:ptCount val="1"/>
                <c:pt idx="0">
                  <c:v>MPI.ESM.MR_9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M$7:$CM$81</c:f>
              <c:numCache>
                <c:formatCode>0.00</c:formatCode>
                <c:ptCount val="75"/>
                <c:pt idx="0">
                  <c:v>0.96030181266219028</c:v>
                </c:pt>
                <c:pt idx="1">
                  <c:v>0.98303548230949356</c:v>
                </c:pt>
                <c:pt idx="2">
                  <c:v>0.9859025634145665</c:v>
                </c:pt>
                <c:pt idx="3">
                  <c:v>1.031108929460671</c:v>
                </c:pt>
                <c:pt idx="4">
                  <c:v>0.98199521394393618</c:v>
                </c:pt>
                <c:pt idx="5">
                  <c:v>1.0266216394378136</c:v>
                </c:pt>
                <c:pt idx="6">
                  <c:v>0.93929709078621393</c:v>
                </c:pt>
                <c:pt idx="7">
                  <c:v>0.9900382644776361</c:v>
                </c:pt>
                <c:pt idx="8">
                  <c:v>1.0628135545252375</c:v>
                </c:pt>
                <c:pt idx="9">
                  <c:v>1.0654522840378711</c:v>
                </c:pt>
                <c:pt idx="10">
                  <c:v>0.99304308146386289</c:v>
                </c:pt>
                <c:pt idx="11">
                  <c:v>0.98871527509286794</c:v>
                </c:pt>
                <c:pt idx="12">
                  <c:v>1.0654124131249054</c:v>
                </c:pt>
                <c:pt idx="13">
                  <c:v>1.063690714610481</c:v>
                </c:pt>
                <c:pt idx="14">
                  <c:v>0.96482534896956185</c:v>
                </c:pt>
                <c:pt idx="15">
                  <c:v>1.0683048666291382</c:v>
                </c:pt>
                <c:pt idx="16">
                  <c:v>0.97196586701885823</c:v>
                </c:pt>
                <c:pt idx="17">
                  <c:v>1.0754961294767547</c:v>
                </c:pt>
                <c:pt idx="18">
                  <c:v>1.0700809345703339</c:v>
                </c:pt>
                <c:pt idx="19">
                  <c:v>0.95558617104689336</c:v>
                </c:pt>
                <c:pt idx="20">
                  <c:v>1.0090603145906858</c:v>
                </c:pt>
                <c:pt idx="21">
                  <c:v>0.89181083344416656</c:v>
                </c:pt>
                <c:pt idx="22">
                  <c:v>0.99678732265417924</c:v>
                </c:pt>
                <c:pt idx="23">
                  <c:v>1.0404205999523677</c:v>
                </c:pt>
                <c:pt idx="24">
                  <c:v>1.082868623746942</c:v>
                </c:pt>
                <c:pt idx="25">
                  <c:v>1.0042178109795894</c:v>
                </c:pt>
                <c:pt idx="26">
                  <c:v>0.96665216170907731</c:v>
                </c:pt>
                <c:pt idx="27">
                  <c:v>1.0990380912687245</c:v>
                </c:pt>
                <c:pt idx="28">
                  <c:v>0.99456542541345905</c:v>
                </c:pt>
                <c:pt idx="29">
                  <c:v>0.97489094217915395</c:v>
                </c:pt>
                <c:pt idx="30">
                  <c:v>0.96364009546594764</c:v>
                </c:pt>
                <c:pt idx="31">
                  <c:v>0.99757024239968584</c:v>
                </c:pt>
                <c:pt idx="32">
                  <c:v>1.0521317744789043</c:v>
                </c:pt>
                <c:pt idx="33">
                  <c:v>1.0785118203483357</c:v>
                </c:pt>
                <c:pt idx="34">
                  <c:v>1.0295938347679776</c:v>
                </c:pt>
                <c:pt idx="35">
                  <c:v>1.04185595281913</c:v>
                </c:pt>
                <c:pt idx="36">
                  <c:v>0.9492213234862007</c:v>
                </c:pt>
                <c:pt idx="37">
                  <c:v>1.0277706466569134</c:v>
                </c:pt>
                <c:pt idx="38">
                  <c:v>1.0560934933763058</c:v>
                </c:pt>
                <c:pt idx="39">
                  <c:v>1.0850361515608908</c:v>
                </c:pt>
                <c:pt idx="40">
                  <c:v>1.000984642400923</c:v>
                </c:pt>
                <c:pt idx="41">
                  <c:v>0.93717668314213354</c:v>
                </c:pt>
                <c:pt idx="42">
                  <c:v>0.96273393835309273</c:v>
                </c:pt>
                <c:pt idx="43">
                  <c:v>0.9830753532224592</c:v>
                </c:pt>
                <c:pt idx="44">
                  <c:v>0.93304098207906383</c:v>
                </c:pt>
                <c:pt idx="45">
                  <c:v>0.90983973536152729</c:v>
                </c:pt>
                <c:pt idx="46">
                  <c:v>0.89017250138412496</c:v>
                </c:pt>
                <c:pt idx="47">
                  <c:v>0.96292966828946946</c:v>
                </c:pt>
                <c:pt idx="48">
                  <c:v>1.0389707485717998</c:v>
                </c:pt>
                <c:pt idx="49">
                  <c:v>0.98627227551661134</c:v>
                </c:pt>
                <c:pt idx="50">
                  <c:v>1.0238995434707976</c:v>
                </c:pt>
                <c:pt idx="51">
                  <c:v>1.0302825141737473</c:v>
                </c:pt>
                <c:pt idx="52">
                  <c:v>1.0275567935782797</c:v>
                </c:pt>
                <c:pt idx="53">
                  <c:v>1.0112495901753433</c:v>
                </c:pt>
                <c:pt idx="54">
                  <c:v>1.0048521209585877</c:v>
                </c:pt>
                <c:pt idx="55">
                  <c:v>0.91682076975896143</c:v>
                </c:pt>
                <c:pt idx="56">
                  <c:v>1.1145007562424805</c:v>
                </c:pt>
                <c:pt idx="57">
                  <c:v>1.1078133167496111</c:v>
                </c:pt>
                <c:pt idx="58">
                  <c:v>0.94372638675384868</c:v>
                </c:pt>
                <c:pt idx="59">
                  <c:v>1.0203075366754406</c:v>
                </c:pt>
                <c:pt idx="60">
                  <c:v>0.88065422707069718</c:v>
                </c:pt>
                <c:pt idx="61">
                  <c:v>1.0052617039735983</c:v>
                </c:pt>
                <c:pt idx="62">
                  <c:v>0.99566731246269058</c:v>
                </c:pt>
                <c:pt idx="63">
                  <c:v>1.0322688105651252</c:v>
                </c:pt>
                <c:pt idx="64">
                  <c:v>1.014823473828443</c:v>
                </c:pt>
                <c:pt idx="65">
                  <c:v>1.0664671800042687</c:v>
                </c:pt>
                <c:pt idx="66">
                  <c:v>1.1039168411643352</c:v>
                </c:pt>
                <c:pt idx="67">
                  <c:v>1.0490617141805521</c:v>
                </c:pt>
                <c:pt idx="68">
                  <c:v>1.1711609481950704</c:v>
                </c:pt>
                <c:pt idx="69">
                  <c:v>0.99000564282157333</c:v>
                </c:pt>
                <c:pt idx="70">
                  <c:v>0.9340812504446212</c:v>
                </c:pt>
                <c:pt idx="71">
                  <c:v>0.94115652518179216</c:v>
                </c:pt>
                <c:pt idx="72">
                  <c:v>0.88502552898310916</c:v>
                </c:pt>
                <c:pt idx="73">
                  <c:v>1.1280459927654352</c:v>
                </c:pt>
                <c:pt idx="74">
                  <c:v>1.029691699736166</c:v>
                </c:pt>
              </c:numCache>
            </c:numRef>
          </c:val>
          <c:smooth val="0"/>
        </c:ser>
        <c:ser>
          <c:idx val="90"/>
          <c:order val="90"/>
          <c:tx>
            <c:strRef>
              <c:f>Anomalies!$CN$6</c:f>
              <c:strCache>
                <c:ptCount val="1"/>
                <c:pt idx="0">
                  <c:v>MPI.ESM.MR_91</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N$7:$CN$81</c:f>
              <c:numCache>
                <c:formatCode>0.00</c:formatCode>
                <c:ptCount val="75"/>
                <c:pt idx="0">
                  <c:v>0.91512806827214843</c:v>
                </c:pt>
                <c:pt idx="1">
                  <c:v>0.99181795704728304</c:v>
                </c:pt>
                <c:pt idx="2">
                  <c:v>1.0824010466767087</c:v>
                </c:pt>
                <c:pt idx="3">
                  <c:v>0.94189232475743045</c:v>
                </c:pt>
                <c:pt idx="4">
                  <c:v>1.1235659519994805</c:v>
                </c:pt>
                <c:pt idx="5">
                  <c:v>0.97113945173193472</c:v>
                </c:pt>
                <c:pt idx="6">
                  <c:v>0.90243461943527725</c:v>
                </c:pt>
                <c:pt idx="7">
                  <c:v>1.0325914024973015</c:v>
                </c:pt>
                <c:pt idx="8">
                  <c:v>1.0327726339198726</c:v>
                </c:pt>
                <c:pt idx="9">
                  <c:v>0.96273031372464124</c:v>
                </c:pt>
                <c:pt idx="10">
                  <c:v>1.1004154500802641</c:v>
                </c:pt>
                <c:pt idx="11">
                  <c:v>0.91855696678719134</c:v>
                </c:pt>
                <c:pt idx="12">
                  <c:v>1.0915206118604805</c:v>
                </c:pt>
                <c:pt idx="13">
                  <c:v>1.0175600683092647</c:v>
                </c:pt>
                <c:pt idx="14">
                  <c:v>0.98940032987018622</c:v>
                </c:pt>
                <c:pt idx="15">
                  <c:v>1.0269224835992814</c:v>
                </c:pt>
                <c:pt idx="16">
                  <c:v>0.92155453451651537</c:v>
                </c:pt>
                <c:pt idx="17">
                  <c:v>1.1466077150651546</c:v>
                </c:pt>
                <c:pt idx="18">
                  <c:v>1.00457664919628</c:v>
                </c:pt>
                <c:pt idx="19">
                  <c:v>0.98346318846676117</c:v>
                </c:pt>
                <c:pt idx="20">
                  <c:v>0.97506854897327333</c:v>
                </c:pt>
                <c:pt idx="21">
                  <c:v>0.98420261267085074</c:v>
                </c:pt>
                <c:pt idx="22">
                  <c:v>1.0263461676755057</c:v>
                </c:pt>
                <c:pt idx="23">
                  <c:v>0.99427907976579699</c:v>
                </c:pt>
                <c:pt idx="24">
                  <c:v>1.0438494984674107</c:v>
                </c:pt>
                <c:pt idx="25">
                  <c:v>1.0106116555678935</c:v>
                </c:pt>
                <c:pt idx="26">
                  <c:v>1.0235950746808782</c:v>
                </c:pt>
                <c:pt idx="27">
                  <c:v>1.0044389133151259</c:v>
                </c:pt>
                <c:pt idx="28">
                  <c:v>1.0201915485649953</c:v>
                </c:pt>
                <c:pt idx="29">
                  <c:v>1.130507115483949</c:v>
                </c:pt>
                <c:pt idx="30">
                  <c:v>0.91587836636159237</c:v>
                </c:pt>
                <c:pt idx="31">
                  <c:v>1.0563037218264881</c:v>
                </c:pt>
                <c:pt idx="32">
                  <c:v>0.94872474938835627</c:v>
                </c:pt>
                <c:pt idx="33">
                  <c:v>0.85435029839874566</c:v>
                </c:pt>
                <c:pt idx="34">
                  <c:v>1.0883563112223911</c:v>
                </c:pt>
                <c:pt idx="35">
                  <c:v>0.98669273241697586</c:v>
                </c:pt>
                <c:pt idx="36">
                  <c:v>0.98328195704419019</c:v>
                </c:pt>
                <c:pt idx="37">
                  <c:v>1.1251027944628824</c:v>
                </c:pt>
                <c:pt idx="38">
                  <c:v>1.0415804810568219</c:v>
                </c:pt>
                <c:pt idx="39">
                  <c:v>1.0526682194897143</c:v>
                </c:pt>
                <c:pt idx="40">
                  <c:v>0.96348061181408517</c:v>
                </c:pt>
                <c:pt idx="41">
                  <c:v>0.99717878252693259</c:v>
                </c:pt>
                <c:pt idx="42">
                  <c:v>1.0095206424040162</c:v>
                </c:pt>
                <c:pt idx="43">
                  <c:v>0.94942067805102881</c:v>
                </c:pt>
                <c:pt idx="44">
                  <c:v>0.8898825311080113</c:v>
                </c:pt>
                <c:pt idx="45">
                  <c:v>0.9168533914150242</c:v>
                </c:pt>
                <c:pt idx="46">
                  <c:v>0.91248571413106361</c:v>
                </c:pt>
                <c:pt idx="47">
                  <c:v>1.0459916538821996</c:v>
                </c:pt>
                <c:pt idx="48">
                  <c:v>1.1011113787429365</c:v>
                </c:pt>
                <c:pt idx="49">
                  <c:v>1.0936627672752692</c:v>
                </c:pt>
                <c:pt idx="50">
                  <c:v>0.94479202751856606</c:v>
                </c:pt>
                <c:pt idx="51">
                  <c:v>1.035791949419905</c:v>
                </c:pt>
                <c:pt idx="52">
                  <c:v>1.0674349558007974</c:v>
                </c:pt>
                <c:pt idx="53">
                  <c:v>1.0938802449823546</c:v>
                </c:pt>
                <c:pt idx="54">
                  <c:v>1.0154034143806701</c:v>
                </c:pt>
                <c:pt idx="55">
                  <c:v>0.96193289546532901</c:v>
                </c:pt>
                <c:pt idx="56">
                  <c:v>1.069312513338633</c:v>
                </c:pt>
                <c:pt idx="57">
                  <c:v>1.1742273838649715</c:v>
                </c:pt>
                <c:pt idx="58">
                  <c:v>1.0085057464376186</c:v>
                </c:pt>
                <c:pt idx="59">
                  <c:v>0.97010280799482862</c:v>
                </c:pt>
                <c:pt idx="60">
                  <c:v>0.91194564449180204</c:v>
                </c:pt>
                <c:pt idx="61">
                  <c:v>1.0169656292432319</c:v>
                </c:pt>
                <c:pt idx="62">
                  <c:v>1.0773954347852983</c:v>
                </c:pt>
                <c:pt idx="63">
                  <c:v>1.0441829642849412</c:v>
                </c:pt>
                <c:pt idx="64">
                  <c:v>0.97559774472718064</c:v>
                </c:pt>
                <c:pt idx="65">
                  <c:v>1.0525341082370119</c:v>
                </c:pt>
                <c:pt idx="66">
                  <c:v>1.0800160411556747</c:v>
                </c:pt>
                <c:pt idx="67">
                  <c:v>0.96542703729249746</c:v>
                </c:pt>
                <c:pt idx="68">
                  <c:v>0.91956461349668595</c:v>
                </c:pt>
                <c:pt idx="69">
                  <c:v>1.0752097838290926</c:v>
                </c:pt>
                <c:pt idx="70">
                  <c:v>1.0857357048520149</c:v>
                </c:pt>
                <c:pt idx="71">
                  <c:v>0.98865728103764527</c:v>
                </c:pt>
                <c:pt idx="72">
                  <c:v>0.90504072729184792</c:v>
                </c:pt>
                <c:pt idx="73">
                  <c:v>0.99443131416075659</c:v>
                </c:pt>
                <c:pt idx="74">
                  <c:v>1.0410585345598176</c:v>
                </c:pt>
              </c:numCache>
            </c:numRef>
          </c:val>
          <c:smooth val="0"/>
        </c:ser>
        <c:ser>
          <c:idx val="91"/>
          <c:order val="91"/>
          <c:tx>
            <c:strRef>
              <c:f>Anomalies!$CO$6</c:f>
              <c:strCache>
                <c:ptCount val="1"/>
                <c:pt idx="0">
                  <c:v>MPI.ESM.MR_92</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O$7:$CO$81</c:f>
              <c:numCache>
                <c:formatCode>0.00</c:formatCode>
                <c:ptCount val="75"/>
                <c:pt idx="0">
                  <c:v>0.97798999950511756</c:v>
                </c:pt>
                <c:pt idx="1">
                  <c:v>0.97274516213591355</c:v>
                </c:pt>
                <c:pt idx="2">
                  <c:v>0.98597505598359481</c:v>
                </c:pt>
                <c:pt idx="3">
                  <c:v>0.99093354770513675</c:v>
                </c:pt>
                <c:pt idx="4">
                  <c:v>0.96124784068801061</c:v>
                </c:pt>
                <c:pt idx="5">
                  <c:v>1.0838980182271452</c:v>
                </c:pt>
                <c:pt idx="6">
                  <c:v>0.79078881387465261</c:v>
                </c:pt>
                <c:pt idx="7">
                  <c:v>0.96423815916043176</c:v>
                </c:pt>
                <c:pt idx="8">
                  <c:v>1.0679496530408992</c:v>
                </c:pt>
                <c:pt idx="9">
                  <c:v>1.0730930008134634</c:v>
                </c:pt>
                <c:pt idx="10">
                  <c:v>1.0795049685440246</c:v>
                </c:pt>
                <c:pt idx="11">
                  <c:v>1.0139499383716508</c:v>
                </c:pt>
                <c:pt idx="12">
                  <c:v>1.0098903545060609</c:v>
                </c:pt>
                <c:pt idx="13">
                  <c:v>1.0547451315923777</c:v>
                </c:pt>
                <c:pt idx="14">
                  <c:v>0.8494171790763636</c:v>
                </c:pt>
                <c:pt idx="15">
                  <c:v>1.0185713396472107</c:v>
                </c:pt>
                <c:pt idx="16">
                  <c:v>0.98660211670569042</c:v>
                </c:pt>
                <c:pt idx="17">
                  <c:v>0.85498098374929266</c:v>
                </c:pt>
                <c:pt idx="18">
                  <c:v>1.1156280156908718</c:v>
                </c:pt>
                <c:pt idx="19">
                  <c:v>0.95117862284996724</c:v>
                </c:pt>
                <c:pt idx="20">
                  <c:v>0.90148134215255382</c:v>
                </c:pt>
                <c:pt idx="21">
                  <c:v>0.91101773960823862</c:v>
                </c:pt>
                <c:pt idx="22">
                  <c:v>1.0389562500579943</c:v>
                </c:pt>
                <c:pt idx="23">
                  <c:v>1.0259510831743008</c:v>
                </c:pt>
                <c:pt idx="24">
                  <c:v>0.9580472937654072</c:v>
                </c:pt>
                <c:pt idx="25">
                  <c:v>1.0207352428327083</c:v>
                </c:pt>
                <c:pt idx="26">
                  <c:v>1.0337766560009158</c:v>
                </c:pt>
                <c:pt idx="27">
                  <c:v>1.0818283553813846</c:v>
                </c:pt>
                <c:pt idx="28">
                  <c:v>0.99751949760136605</c:v>
                </c:pt>
                <c:pt idx="29">
                  <c:v>1.04009438339174</c:v>
                </c:pt>
                <c:pt idx="30">
                  <c:v>0.93092057443498344</c:v>
                </c:pt>
                <c:pt idx="31">
                  <c:v>1.047263898468648</c:v>
                </c:pt>
                <c:pt idx="32">
                  <c:v>0.99547883178321683</c:v>
                </c:pt>
                <c:pt idx="33">
                  <c:v>0.95652857444426242</c:v>
                </c:pt>
                <c:pt idx="34">
                  <c:v>0.98530449972008227</c:v>
                </c:pt>
                <c:pt idx="35">
                  <c:v>1.1110283621860204</c:v>
                </c:pt>
                <c:pt idx="36">
                  <c:v>0.97415151797506427</c:v>
                </c:pt>
                <c:pt idx="37">
                  <c:v>1.0733974696033828</c:v>
                </c:pt>
                <c:pt idx="38">
                  <c:v>1.0311306772313795</c:v>
                </c:pt>
                <c:pt idx="39">
                  <c:v>1.1467273278040515</c:v>
                </c:pt>
                <c:pt idx="40">
                  <c:v>1.0835283061251002</c:v>
                </c:pt>
                <c:pt idx="41">
                  <c:v>0.93235230267329416</c:v>
                </c:pt>
                <c:pt idx="42">
                  <c:v>0.94991725214887324</c:v>
                </c:pt>
                <c:pt idx="43">
                  <c:v>0.99971964707137773</c:v>
                </c:pt>
                <c:pt idx="44">
                  <c:v>1.0195246169299341</c:v>
                </c:pt>
                <c:pt idx="45">
                  <c:v>0.86910253619602318</c:v>
                </c:pt>
                <c:pt idx="46">
                  <c:v>1.0025577311488392</c:v>
                </c:pt>
                <c:pt idx="47">
                  <c:v>1.0052037099183755</c:v>
                </c:pt>
                <c:pt idx="48">
                  <c:v>1.0730603791574007</c:v>
                </c:pt>
                <c:pt idx="49">
                  <c:v>1.1371945549768181</c:v>
                </c:pt>
                <c:pt idx="50">
                  <c:v>1.0107276436783388</c:v>
                </c:pt>
                <c:pt idx="51">
                  <c:v>1.101096880229131</c:v>
                </c:pt>
                <c:pt idx="52">
                  <c:v>0.95229500841300441</c:v>
                </c:pt>
                <c:pt idx="53">
                  <c:v>1.0917707112236283</c:v>
                </c:pt>
                <c:pt idx="54">
                  <c:v>0.99804869335527324</c:v>
                </c:pt>
                <c:pt idx="55">
                  <c:v>1.0210578347648847</c:v>
                </c:pt>
                <c:pt idx="56">
                  <c:v>1.0120216360354957</c:v>
                </c:pt>
                <c:pt idx="57">
                  <c:v>1.0594136530378062</c:v>
                </c:pt>
                <c:pt idx="58">
                  <c:v>1.0476662322267554</c:v>
                </c:pt>
                <c:pt idx="59">
                  <c:v>1.1007307927555374</c:v>
                </c:pt>
                <c:pt idx="60">
                  <c:v>0.94274411244351397</c:v>
                </c:pt>
                <c:pt idx="61">
                  <c:v>0.97424213368634982</c:v>
                </c:pt>
                <c:pt idx="62">
                  <c:v>1.0377601226690258</c:v>
                </c:pt>
                <c:pt idx="63">
                  <c:v>1.0570721430581891</c:v>
                </c:pt>
                <c:pt idx="64">
                  <c:v>1.0688703086675597</c:v>
                </c:pt>
                <c:pt idx="65">
                  <c:v>1.0776201617492864</c:v>
                </c:pt>
                <c:pt idx="66">
                  <c:v>1.0933365507146415</c:v>
                </c:pt>
                <c:pt idx="67">
                  <c:v>1.1166972810840405</c:v>
                </c:pt>
                <c:pt idx="68">
                  <c:v>1.0522405133324468</c:v>
                </c:pt>
                <c:pt idx="69">
                  <c:v>1.0318592275501148</c:v>
                </c:pt>
                <c:pt idx="70">
                  <c:v>0.90780269417182957</c:v>
                </c:pt>
                <c:pt idx="71">
                  <c:v>1.024388868311739</c:v>
                </c:pt>
                <c:pt idx="72">
                  <c:v>0.94362489715720888</c:v>
                </c:pt>
                <c:pt idx="73">
                  <c:v>1.0279555027079359</c:v>
                </c:pt>
                <c:pt idx="74">
                  <c:v>1.0829664887151305</c:v>
                </c:pt>
              </c:numCache>
            </c:numRef>
          </c:val>
          <c:smooth val="0"/>
        </c:ser>
        <c:ser>
          <c:idx val="92"/>
          <c:order val="92"/>
          <c:tx>
            <c:strRef>
              <c:f>Anomalies!$CP$6</c:f>
              <c:strCache>
                <c:ptCount val="1"/>
                <c:pt idx="0">
                  <c:v>MPI.ESM.MR_93</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P$7:$CP$81</c:f>
              <c:numCache>
                <c:formatCode>0.00</c:formatCode>
                <c:ptCount val="75"/>
                <c:pt idx="0">
                  <c:v>0.9369084606367285</c:v>
                </c:pt>
                <c:pt idx="1">
                  <c:v>1.0141565421933818</c:v>
                </c:pt>
                <c:pt idx="2">
                  <c:v>1.0554773065395646</c:v>
                </c:pt>
                <c:pt idx="3">
                  <c:v>1.0344145906083655</c:v>
                </c:pt>
                <c:pt idx="4">
                  <c:v>0.97180638336699576</c:v>
                </c:pt>
                <c:pt idx="5">
                  <c:v>1.0017566882610756</c:v>
                </c:pt>
                <c:pt idx="6">
                  <c:v>1.0578985583451128</c:v>
                </c:pt>
                <c:pt idx="7">
                  <c:v>1.1244829829976897</c:v>
                </c:pt>
                <c:pt idx="8">
                  <c:v>0.99281835449987499</c:v>
                </c:pt>
                <c:pt idx="9">
                  <c:v>1.0717591375433411</c:v>
                </c:pt>
                <c:pt idx="10">
                  <c:v>0.9399350253936638</c:v>
                </c:pt>
                <c:pt idx="11">
                  <c:v>0.97505042583101642</c:v>
                </c:pt>
                <c:pt idx="12">
                  <c:v>1.0809475706676897</c:v>
                </c:pt>
                <c:pt idx="13">
                  <c:v>1.0493625583420199</c:v>
                </c:pt>
                <c:pt idx="14">
                  <c:v>0.85315054638132581</c:v>
                </c:pt>
                <c:pt idx="15">
                  <c:v>0.87597120711146315</c:v>
                </c:pt>
                <c:pt idx="16">
                  <c:v>0.96503557741974411</c:v>
                </c:pt>
                <c:pt idx="17">
                  <c:v>1.1065591953054201</c:v>
                </c:pt>
                <c:pt idx="18">
                  <c:v>1.0926804929649345</c:v>
                </c:pt>
                <c:pt idx="19">
                  <c:v>0.82788326144648017</c:v>
                </c:pt>
                <c:pt idx="20">
                  <c:v>1.0685404674784804</c:v>
                </c:pt>
                <c:pt idx="21">
                  <c:v>0.92617956042052663</c:v>
                </c:pt>
                <c:pt idx="22">
                  <c:v>0.97874754685146426</c:v>
                </c:pt>
                <c:pt idx="23">
                  <c:v>1.0963014967879028</c:v>
                </c:pt>
                <c:pt idx="24">
                  <c:v>1.0385430424145323</c:v>
                </c:pt>
                <c:pt idx="25">
                  <c:v>0.97170126914190469</c:v>
                </c:pt>
                <c:pt idx="26">
                  <c:v>1.0498953787243783</c:v>
                </c:pt>
                <c:pt idx="27">
                  <c:v>1.0003467077934733</c:v>
                </c:pt>
                <c:pt idx="28">
                  <c:v>1.0088138398559892</c:v>
                </c:pt>
                <c:pt idx="29">
                  <c:v>0.90953164194315672</c:v>
                </c:pt>
                <c:pt idx="30">
                  <c:v>0.92341759354054498</c:v>
                </c:pt>
                <c:pt idx="31">
                  <c:v>0.96197276637829454</c:v>
                </c:pt>
                <c:pt idx="32">
                  <c:v>1.0396594279775697</c:v>
                </c:pt>
                <c:pt idx="33">
                  <c:v>1.0090458160768803</c:v>
                </c:pt>
                <c:pt idx="34">
                  <c:v>0.91877081986582521</c:v>
                </c:pt>
                <c:pt idx="35">
                  <c:v>1.005787275099054</c:v>
                </c:pt>
                <c:pt idx="36">
                  <c:v>0.96203076043351732</c:v>
                </c:pt>
                <c:pt idx="37">
                  <c:v>0.97931298888988572</c:v>
                </c:pt>
                <c:pt idx="38">
                  <c:v>1.0303948776557414</c:v>
                </c:pt>
                <c:pt idx="39">
                  <c:v>1.0754816309629489</c:v>
                </c:pt>
                <c:pt idx="40">
                  <c:v>0.98776924706704738</c:v>
                </c:pt>
                <c:pt idx="41">
                  <c:v>1.0083680105564647</c:v>
                </c:pt>
                <c:pt idx="42">
                  <c:v>0.97967907636347917</c:v>
                </c:pt>
                <c:pt idx="43">
                  <c:v>1.0037176122532934</c:v>
                </c:pt>
                <c:pt idx="44">
                  <c:v>0.95420518760690254</c:v>
                </c:pt>
                <c:pt idx="45">
                  <c:v>0.88273838843026342</c:v>
                </c:pt>
                <c:pt idx="46">
                  <c:v>0.98184297954897648</c:v>
                </c:pt>
                <c:pt idx="47">
                  <c:v>1.0746370925337683</c:v>
                </c:pt>
                <c:pt idx="48">
                  <c:v>1.0934489141966355</c:v>
                </c:pt>
                <c:pt idx="49">
                  <c:v>1.0812484148291575</c:v>
                </c:pt>
                <c:pt idx="50">
                  <c:v>1.0490907112081633</c:v>
                </c:pt>
                <c:pt idx="51">
                  <c:v>1.1071355112291958</c:v>
                </c:pt>
                <c:pt idx="52">
                  <c:v>0.96268319355477283</c:v>
                </c:pt>
                <c:pt idx="53">
                  <c:v>1.007755448348175</c:v>
                </c:pt>
                <c:pt idx="54">
                  <c:v>0.96942500247441321</c:v>
                </c:pt>
                <c:pt idx="55">
                  <c:v>0.98936770821412356</c:v>
                </c:pt>
                <c:pt idx="56">
                  <c:v>1.0636399698121612</c:v>
                </c:pt>
                <c:pt idx="57">
                  <c:v>1.0765146500716034</c:v>
                </c:pt>
                <c:pt idx="58">
                  <c:v>0.88600780329344386</c:v>
                </c:pt>
                <c:pt idx="59">
                  <c:v>1.0486775035647014</c:v>
                </c:pt>
                <c:pt idx="60">
                  <c:v>1.0000676114027141</c:v>
                </c:pt>
                <c:pt idx="61">
                  <c:v>0.97651840035384119</c:v>
                </c:pt>
                <c:pt idx="62">
                  <c:v>1.0599500980486163</c:v>
                </c:pt>
                <c:pt idx="63">
                  <c:v>1.0137288360361143</c:v>
                </c:pt>
                <c:pt idx="64">
                  <c:v>1.0500911086607549</c:v>
                </c:pt>
                <c:pt idx="65">
                  <c:v>1.0774135579275557</c:v>
                </c:pt>
                <c:pt idx="66">
                  <c:v>1.0993280615448382</c:v>
                </c:pt>
                <c:pt idx="67">
                  <c:v>1.147267397443313</c:v>
                </c:pt>
                <c:pt idx="68">
                  <c:v>0.97792475619299202</c:v>
                </c:pt>
                <c:pt idx="69">
                  <c:v>1.0765690194983748</c:v>
                </c:pt>
                <c:pt idx="70">
                  <c:v>0.96126596383026774</c:v>
                </c:pt>
                <c:pt idx="71">
                  <c:v>1.0190135443182839</c:v>
                </c:pt>
                <c:pt idx="72">
                  <c:v>0.94432807507678429</c:v>
                </c:pt>
                <c:pt idx="73">
                  <c:v>0.96167917147372961</c:v>
                </c:pt>
                <c:pt idx="74">
                  <c:v>1.0359514330717674</c:v>
                </c:pt>
              </c:numCache>
            </c:numRef>
          </c:val>
          <c:smooth val="0"/>
        </c:ser>
        <c:ser>
          <c:idx val="93"/>
          <c:order val="93"/>
          <c:tx>
            <c:strRef>
              <c:f>Anomalies!$CQ$6</c:f>
              <c:strCache>
                <c:ptCount val="1"/>
                <c:pt idx="0">
                  <c:v>MPI.ESM.MR_94</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Q$7:$CQ$81</c:f>
              <c:numCache>
                <c:formatCode>0.00</c:formatCode>
                <c:ptCount val="75"/>
                <c:pt idx="0">
                  <c:v>0.98716393411566039</c:v>
                </c:pt>
                <c:pt idx="1">
                  <c:v>1.0823829235344518</c:v>
                </c:pt>
                <c:pt idx="2">
                  <c:v>0.96281005555057264</c:v>
                </c:pt>
                <c:pt idx="3">
                  <c:v>1.0456763112069261</c:v>
                </c:pt>
                <c:pt idx="4">
                  <c:v>0.96103398760937697</c:v>
                </c:pt>
                <c:pt idx="5">
                  <c:v>1.0115105634238455</c:v>
                </c:pt>
                <c:pt idx="6">
                  <c:v>0.99217679526397373</c:v>
                </c:pt>
                <c:pt idx="7">
                  <c:v>1.011887524782793</c:v>
                </c:pt>
                <c:pt idx="8">
                  <c:v>0.9705595111797074</c:v>
                </c:pt>
                <c:pt idx="9">
                  <c:v>1.0586343579207509</c:v>
                </c:pt>
                <c:pt idx="10">
                  <c:v>1.0703854033602531</c:v>
                </c:pt>
                <c:pt idx="11">
                  <c:v>0.95354188060029277</c:v>
                </c:pt>
                <c:pt idx="12">
                  <c:v>1.0125290840186942</c:v>
                </c:pt>
                <c:pt idx="13">
                  <c:v>1.0954460844733678</c:v>
                </c:pt>
                <c:pt idx="14">
                  <c:v>1.0067260538679716</c:v>
                </c:pt>
                <c:pt idx="15">
                  <c:v>1.0722919579256998</c:v>
                </c:pt>
                <c:pt idx="16">
                  <c:v>0.97817123092768843</c:v>
                </c:pt>
                <c:pt idx="17">
                  <c:v>1.1225401821477288</c:v>
                </c:pt>
                <c:pt idx="18">
                  <c:v>1.107603088299429</c:v>
                </c:pt>
                <c:pt idx="19">
                  <c:v>0.9936701421859585</c:v>
                </c:pt>
                <c:pt idx="20">
                  <c:v>1.1052652029482635</c:v>
                </c:pt>
                <c:pt idx="21">
                  <c:v>0.9489168546962814</c:v>
                </c:pt>
                <c:pt idx="22">
                  <c:v>1.0324645405015018</c:v>
                </c:pt>
                <c:pt idx="23">
                  <c:v>1.0978709609073676</c:v>
                </c:pt>
                <c:pt idx="24">
                  <c:v>1.0303368836005184</c:v>
                </c:pt>
                <c:pt idx="25">
                  <c:v>0.97008830948102298</c:v>
                </c:pt>
                <c:pt idx="26">
                  <c:v>1.0847208088856173</c:v>
                </c:pt>
                <c:pt idx="27">
                  <c:v>1.0419356946450611</c:v>
                </c:pt>
                <c:pt idx="28">
                  <c:v>1.1538968428809593</c:v>
                </c:pt>
                <c:pt idx="29">
                  <c:v>1.1346500658039216</c:v>
                </c:pt>
                <c:pt idx="30">
                  <c:v>1.0360964182098242</c:v>
                </c:pt>
                <c:pt idx="31">
                  <c:v>1.015367168096156</c:v>
                </c:pt>
                <c:pt idx="32">
                  <c:v>1.0173425906021796</c:v>
                </c:pt>
                <c:pt idx="33">
                  <c:v>1.0203691553591148</c:v>
                </c:pt>
                <c:pt idx="34">
                  <c:v>1.0140079324268736</c:v>
                </c:pt>
                <c:pt idx="35">
                  <c:v>1.0139318152293937</c:v>
                </c:pt>
                <c:pt idx="36">
                  <c:v>0.95336064917772179</c:v>
                </c:pt>
                <c:pt idx="37">
                  <c:v>1.07566286238552</c:v>
                </c:pt>
                <c:pt idx="38">
                  <c:v>0.98281075534550555</c:v>
                </c:pt>
                <c:pt idx="39">
                  <c:v>1.0407250687422871</c:v>
                </c:pt>
                <c:pt idx="40">
                  <c:v>1.0759274602624735</c:v>
                </c:pt>
                <c:pt idx="41">
                  <c:v>0.97425300757170397</c:v>
                </c:pt>
                <c:pt idx="42">
                  <c:v>0.9519941642515366</c:v>
                </c:pt>
                <c:pt idx="43">
                  <c:v>0.89473590860446206</c:v>
                </c:pt>
                <c:pt idx="44">
                  <c:v>1.056941656433938</c:v>
                </c:pt>
                <c:pt idx="45">
                  <c:v>0.94665871117104694</c:v>
                </c:pt>
                <c:pt idx="46">
                  <c:v>0.99821542626403859</c:v>
                </c:pt>
                <c:pt idx="47">
                  <c:v>1.0166647850817641</c:v>
                </c:pt>
                <c:pt idx="48">
                  <c:v>1.0429360920976529</c:v>
                </c:pt>
                <c:pt idx="49">
                  <c:v>1.0862975222619848</c:v>
                </c:pt>
                <c:pt idx="50">
                  <c:v>0.95341139397604158</c:v>
                </c:pt>
                <c:pt idx="51">
                  <c:v>1.0593665328679376</c:v>
                </c:pt>
                <c:pt idx="52">
                  <c:v>0.90732786784469366</c:v>
                </c:pt>
                <c:pt idx="53">
                  <c:v>1.1363463919191858</c:v>
                </c:pt>
                <c:pt idx="54">
                  <c:v>1.0601530772418957</c:v>
                </c:pt>
                <c:pt idx="55">
                  <c:v>1.0062331043985786</c:v>
                </c:pt>
                <c:pt idx="56">
                  <c:v>1.1352336309846001</c:v>
                </c:pt>
                <c:pt idx="57">
                  <c:v>1.0851231426437249</c:v>
                </c:pt>
                <c:pt idx="58">
                  <c:v>0.98246279101416922</c:v>
                </c:pt>
                <c:pt idx="59">
                  <c:v>1.0960513974247548</c:v>
                </c:pt>
                <c:pt idx="60">
                  <c:v>0.97569560969536895</c:v>
                </c:pt>
                <c:pt idx="61">
                  <c:v>1.0124167205367003</c:v>
                </c:pt>
                <c:pt idx="62">
                  <c:v>0.96170091924443812</c:v>
                </c:pt>
                <c:pt idx="63">
                  <c:v>1.0470790424176255</c:v>
                </c:pt>
                <c:pt idx="64">
                  <c:v>1.0798420589900066</c:v>
                </c:pt>
                <c:pt idx="65">
                  <c:v>1.0313807765945273</c:v>
                </c:pt>
                <c:pt idx="66">
                  <c:v>0.87292289458381933</c:v>
                </c:pt>
                <c:pt idx="67">
                  <c:v>1.0681852538902414</c:v>
                </c:pt>
                <c:pt idx="68">
                  <c:v>0.91827062113952929</c:v>
                </c:pt>
                <c:pt idx="69">
                  <c:v>0.94588666531089471</c:v>
                </c:pt>
                <c:pt idx="70">
                  <c:v>1.0401560020754141</c:v>
                </c:pt>
                <c:pt idx="71">
                  <c:v>1.0284412029204262</c:v>
                </c:pt>
                <c:pt idx="72">
                  <c:v>1.0231709931520621</c:v>
                </c:pt>
                <c:pt idx="73">
                  <c:v>1.0874682772517932</c:v>
                </c:pt>
                <c:pt idx="74">
                  <c:v>1.0103035621495227</c:v>
                </c:pt>
              </c:numCache>
            </c:numRef>
          </c:val>
          <c:smooth val="0"/>
        </c:ser>
        <c:ser>
          <c:idx val="94"/>
          <c:order val="94"/>
          <c:tx>
            <c:strRef>
              <c:f>Anomalies!$CR$6</c:f>
              <c:strCache>
                <c:ptCount val="1"/>
                <c:pt idx="0">
                  <c:v>MPI.ESM.MR_95</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R$7:$CR$81</c:f>
              <c:numCache>
                <c:formatCode>0.00</c:formatCode>
                <c:ptCount val="75"/>
                <c:pt idx="0">
                  <c:v>0.93582469672975399</c:v>
                </c:pt>
                <c:pt idx="1">
                  <c:v>1.0831259723669926</c:v>
                </c:pt>
                <c:pt idx="2">
                  <c:v>1.0560934933763058</c:v>
                </c:pt>
                <c:pt idx="3">
                  <c:v>0.92129356126801321</c:v>
                </c:pt>
                <c:pt idx="4">
                  <c:v>0.96782654132733714</c:v>
                </c:pt>
                <c:pt idx="5">
                  <c:v>0.99846190099873511</c:v>
                </c:pt>
                <c:pt idx="6">
                  <c:v>1.0337114126887901</c:v>
                </c:pt>
                <c:pt idx="7">
                  <c:v>1.1276327851219734</c:v>
                </c:pt>
                <c:pt idx="8">
                  <c:v>1.0470355468762085</c:v>
                </c:pt>
                <c:pt idx="9">
                  <c:v>0.98565246405141849</c:v>
                </c:pt>
                <c:pt idx="10">
                  <c:v>1.069961321831437</c:v>
                </c:pt>
                <c:pt idx="11">
                  <c:v>1.0181146364623319</c:v>
                </c:pt>
                <c:pt idx="12">
                  <c:v>1.043472537108463</c:v>
                </c:pt>
                <c:pt idx="13">
                  <c:v>1.0724768139767222</c:v>
                </c:pt>
                <c:pt idx="14">
                  <c:v>0.90296019056073307</c:v>
                </c:pt>
                <c:pt idx="15">
                  <c:v>0.96392281648515832</c:v>
                </c:pt>
                <c:pt idx="16">
                  <c:v>0.85137447844013026</c:v>
                </c:pt>
                <c:pt idx="17">
                  <c:v>1.0885592904156707</c:v>
                </c:pt>
                <c:pt idx="18">
                  <c:v>1.0401270050478029</c:v>
                </c:pt>
                <c:pt idx="19">
                  <c:v>0.94502762836790821</c:v>
                </c:pt>
                <c:pt idx="20">
                  <c:v>0.99567818634804495</c:v>
                </c:pt>
                <c:pt idx="21">
                  <c:v>0.97853731840128189</c:v>
                </c:pt>
                <c:pt idx="22">
                  <c:v>0.95821402667417255</c:v>
                </c:pt>
                <c:pt idx="23">
                  <c:v>0.9947539060929329</c:v>
                </c:pt>
                <c:pt idx="24">
                  <c:v>1.0198182118344989</c:v>
                </c:pt>
                <c:pt idx="25">
                  <c:v>1.0227759086508574</c:v>
                </c:pt>
                <c:pt idx="26">
                  <c:v>1.0507761634380732</c:v>
                </c:pt>
                <c:pt idx="27">
                  <c:v>0.94989187974971323</c:v>
                </c:pt>
                <c:pt idx="28">
                  <c:v>1.0293618585470867</c:v>
                </c:pt>
                <c:pt idx="29">
                  <c:v>1.0976571078287336</c:v>
                </c:pt>
                <c:pt idx="30">
                  <c:v>0.92111232984544222</c:v>
                </c:pt>
                <c:pt idx="31">
                  <c:v>1.0008867774327348</c:v>
                </c:pt>
                <c:pt idx="32">
                  <c:v>1.0349220385915643</c:v>
                </c:pt>
                <c:pt idx="33">
                  <c:v>0.98170524366782252</c:v>
                </c:pt>
                <c:pt idx="34">
                  <c:v>0.94155523431144827</c:v>
                </c:pt>
                <c:pt idx="35">
                  <c:v>1.063748708665704</c:v>
                </c:pt>
                <c:pt idx="36">
                  <c:v>1.0389779978287028</c:v>
                </c:pt>
                <c:pt idx="37">
                  <c:v>1.0420335596132493</c:v>
                </c:pt>
                <c:pt idx="38">
                  <c:v>1.2196802246457725</c:v>
                </c:pt>
                <c:pt idx="39">
                  <c:v>1.0902664904162893</c:v>
                </c:pt>
                <c:pt idx="40">
                  <c:v>0.99117639781138178</c:v>
                </c:pt>
                <c:pt idx="41">
                  <c:v>1.0571591341410231</c:v>
                </c:pt>
                <c:pt idx="42">
                  <c:v>0.95647782964594252</c:v>
                </c:pt>
                <c:pt idx="43">
                  <c:v>1.0163313192642334</c:v>
                </c:pt>
                <c:pt idx="44">
                  <c:v>1.0183756097108341</c:v>
                </c:pt>
                <c:pt idx="45">
                  <c:v>0.8636728427757967</c:v>
                </c:pt>
                <c:pt idx="46">
                  <c:v>1.0115286865661026</c:v>
                </c:pt>
                <c:pt idx="47">
                  <c:v>0.9999552479207201</c:v>
                </c:pt>
                <c:pt idx="48">
                  <c:v>0.9803242602278317</c:v>
                </c:pt>
                <c:pt idx="49">
                  <c:v>1.0722122160997685</c:v>
                </c:pt>
                <c:pt idx="50">
                  <c:v>0.90265209714236239</c:v>
                </c:pt>
                <c:pt idx="51">
                  <c:v>1.0594716470930288</c:v>
                </c:pt>
                <c:pt idx="52">
                  <c:v>1.0319679664036574</c:v>
                </c:pt>
                <c:pt idx="53">
                  <c:v>1.0712371910463367</c:v>
                </c:pt>
                <c:pt idx="54">
                  <c:v>1.0664599307473659</c:v>
                </c:pt>
                <c:pt idx="55">
                  <c:v>0.93228343473271713</c:v>
                </c:pt>
                <c:pt idx="56">
                  <c:v>0.96684426701700243</c:v>
                </c:pt>
                <c:pt idx="57">
                  <c:v>1.1380028471214845</c:v>
                </c:pt>
                <c:pt idx="58">
                  <c:v>1.0576557082388676</c:v>
                </c:pt>
                <c:pt idx="59">
                  <c:v>1.0160449736165713</c:v>
                </c:pt>
                <c:pt idx="60">
                  <c:v>0.94418308993872746</c:v>
                </c:pt>
                <c:pt idx="61">
                  <c:v>1.0314568937920072</c:v>
                </c:pt>
                <c:pt idx="62">
                  <c:v>1.0566081906164073</c:v>
                </c:pt>
                <c:pt idx="63">
                  <c:v>1.0468724385958945</c:v>
                </c:pt>
                <c:pt idx="64">
                  <c:v>1.0198145872060478</c:v>
                </c:pt>
                <c:pt idx="65">
                  <c:v>0.93700632560491681</c:v>
                </c:pt>
                <c:pt idx="66">
                  <c:v>1.0762717999653584</c:v>
                </c:pt>
                <c:pt idx="67">
                  <c:v>1.0166647850817641</c:v>
                </c:pt>
                <c:pt idx="68">
                  <c:v>0.99879899144471718</c:v>
                </c:pt>
                <c:pt idx="69">
                  <c:v>1.0620922534634052</c:v>
                </c:pt>
                <c:pt idx="70">
                  <c:v>0.9373397914224475</c:v>
                </c:pt>
                <c:pt idx="71">
                  <c:v>1.0228194041922745</c:v>
                </c:pt>
                <c:pt idx="72">
                  <c:v>0.92435999693791393</c:v>
                </c:pt>
                <c:pt idx="73">
                  <c:v>1.0478293405070693</c:v>
                </c:pt>
                <c:pt idx="74">
                  <c:v>1.0283505872091405</c:v>
                </c:pt>
              </c:numCache>
            </c:numRef>
          </c:val>
          <c:smooth val="0"/>
        </c:ser>
        <c:ser>
          <c:idx val="95"/>
          <c:order val="95"/>
          <c:tx>
            <c:strRef>
              <c:f>Anomalies!$CS$6</c:f>
              <c:strCache>
                <c:ptCount val="1"/>
                <c:pt idx="0">
                  <c:v>MPI.ESM.MR_96</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S$7:$CS$81</c:f>
              <c:numCache>
                <c:formatCode>0.00</c:formatCode>
                <c:ptCount val="75"/>
                <c:pt idx="0">
                  <c:v>0.93366804280115945</c:v>
                </c:pt>
                <c:pt idx="1">
                  <c:v>1.0487826177897925</c:v>
                </c:pt>
                <c:pt idx="2">
                  <c:v>1.0278467638543933</c:v>
                </c:pt>
                <c:pt idx="3">
                  <c:v>1.0548393719321145</c:v>
                </c:pt>
                <c:pt idx="4">
                  <c:v>0.99220579229158501</c:v>
                </c:pt>
                <c:pt idx="5">
                  <c:v>0.95901506956193627</c:v>
                </c:pt>
                <c:pt idx="6">
                  <c:v>0.80155396037536852</c:v>
                </c:pt>
                <c:pt idx="7">
                  <c:v>1.1384233040218494</c:v>
                </c:pt>
                <c:pt idx="8">
                  <c:v>0.98357192732030363</c:v>
                </c:pt>
                <c:pt idx="9">
                  <c:v>1.0568184190665897</c:v>
                </c:pt>
                <c:pt idx="10">
                  <c:v>1.0281439833874098</c:v>
                </c:pt>
                <c:pt idx="11">
                  <c:v>0.97694973113956018</c:v>
                </c:pt>
                <c:pt idx="12">
                  <c:v>1.0054538092815233</c:v>
                </c:pt>
                <c:pt idx="13">
                  <c:v>0.99705916978803577</c:v>
                </c:pt>
                <c:pt idx="14">
                  <c:v>0.93154401052862756</c:v>
                </c:pt>
                <c:pt idx="15">
                  <c:v>1.0787945413675464</c:v>
                </c:pt>
                <c:pt idx="16">
                  <c:v>0.87923337271774071</c:v>
                </c:pt>
                <c:pt idx="17">
                  <c:v>1.0102854390072658</c:v>
                </c:pt>
                <c:pt idx="18">
                  <c:v>1.0066390627851376</c:v>
                </c:pt>
                <c:pt idx="19">
                  <c:v>0.92658551880708573</c:v>
                </c:pt>
                <c:pt idx="20">
                  <c:v>1.0071465107683364</c:v>
                </c:pt>
                <c:pt idx="21">
                  <c:v>0.91691138547024686</c:v>
                </c:pt>
                <c:pt idx="22">
                  <c:v>0.95469088781939282</c:v>
                </c:pt>
                <c:pt idx="23">
                  <c:v>0.96180240884107793</c:v>
                </c:pt>
                <c:pt idx="24">
                  <c:v>1.0953300963629222</c:v>
                </c:pt>
                <c:pt idx="25">
                  <c:v>1.0192273973969177</c:v>
                </c:pt>
                <c:pt idx="26">
                  <c:v>1.0917852097374341</c:v>
                </c:pt>
                <c:pt idx="27">
                  <c:v>1.075206159200641</c:v>
                </c:pt>
                <c:pt idx="28">
                  <c:v>1.0322361889090625</c:v>
                </c:pt>
                <c:pt idx="29">
                  <c:v>0.85241112217723614</c:v>
                </c:pt>
                <c:pt idx="30">
                  <c:v>1.0796209566544701</c:v>
                </c:pt>
                <c:pt idx="31">
                  <c:v>1.0257408547241187</c:v>
                </c:pt>
                <c:pt idx="32">
                  <c:v>0.9470755434429603</c:v>
                </c:pt>
                <c:pt idx="33">
                  <c:v>0.93677797401247742</c:v>
                </c:pt>
                <c:pt idx="34">
                  <c:v>1.0952612284223453</c:v>
                </c:pt>
                <c:pt idx="35">
                  <c:v>0.95948989588907219</c:v>
                </c:pt>
                <c:pt idx="36">
                  <c:v>1.0413050092945142</c:v>
                </c:pt>
                <c:pt idx="37">
                  <c:v>0.97944710014258818</c:v>
                </c:pt>
                <c:pt idx="38">
                  <c:v>1.0422909082333003</c:v>
                </c:pt>
                <c:pt idx="39">
                  <c:v>1.0278177668267821</c:v>
                </c:pt>
                <c:pt idx="40">
                  <c:v>1.0381225855141678</c:v>
                </c:pt>
                <c:pt idx="41">
                  <c:v>1.0777578976304403</c:v>
                </c:pt>
                <c:pt idx="42">
                  <c:v>0.97084948145582106</c:v>
                </c:pt>
                <c:pt idx="43">
                  <c:v>1.0622879833997818</c:v>
                </c:pt>
                <c:pt idx="44">
                  <c:v>1.010676898880019</c:v>
                </c:pt>
                <c:pt idx="45">
                  <c:v>0.97979868910237589</c:v>
                </c:pt>
                <c:pt idx="46">
                  <c:v>0.932065957025632</c:v>
                </c:pt>
                <c:pt idx="47">
                  <c:v>1.0217573880560085</c:v>
                </c:pt>
                <c:pt idx="48">
                  <c:v>1.1590039443690094</c:v>
                </c:pt>
                <c:pt idx="49">
                  <c:v>0.99056021097464053</c:v>
                </c:pt>
                <c:pt idx="50">
                  <c:v>0.95942102794849515</c:v>
                </c:pt>
                <c:pt idx="51">
                  <c:v>1.0602908131230495</c:v>
                </c:pt>
                <c:pt idx="52">
                  <c:v>1.0214021744677693</c:v>
                </c:pt>
                <c:pt idx="53">
                  <c:v>1.0100027179880549</c:v>
                </c:pt>
                <c:pt idx="54">
                  <c:v>1.066133714186738</c:v>
                </c:pt>
                <c:pt idx="55">
                  <c:v>0.92064112814675758</c:v>
                </c:pt>
                <c:pt idx="56">
                  <c:v>1.0015645829531501</c:v>
                </c:pt>
                <c:pt idx="57">
                  <c:v>1.0564958271344134</c:v>
                </c:pt>
                <c:pt idx="58">
                  <c:v>0.94179445978924214</c:v>
                </c:pt>
                <c:pt idx="59">
                  <c:v>0.96692763347138511</c:v>
                </c:pt>
                <c:pt idx="61">
                  <c:v>1.1164943018907612</c:v>
                </c:pt>
                <c:pt idx="62">
                  <c:v>0.96673915279191125</c:v>
                </c:pt>
                <c:pt idx="63">
                  <c:v>1.1147871018901425</c:v>
                </c:pt>
                <c:pt idx="64">
                  <c:v>1.0081831545054423</c:v>
                </c:pt>
                <c:pt idx="65">
                  <c:v>1.0473073940100648</c:v>
                </c:pt>
                <c:pt idx="66">
                  <c:v>1.0658364946537215</c:v>
                </c:pt>
                <c:pt idx="67">
                  <c:v>0.99391299229220365</c:v>
                </c:pt>
                <c:pt idx="68">
                  <c:v>0.99693955704913895</c:v>
                </c:pt>
                <c:pt idx="69">
                  <c:v>1.1141382933973385</c:v>
                </c:pt>
                <c:pt idx="70">
                  <c:v>1.0043519222322919</c:v>
                </c:pt>
                <c:pt idx="71">
                  <c:v>0.9490183442929212</c:v>
                </c:pt>
                <c:pt idx="72">
                  <c:v>1.1052325812922006</c:v>
                </c:pt>
                <c:pt idx="73">
                  <c:v>1.0712879358446565</c:v>
                </c:pt>
                <c:pt idx="74">
                  <c:v>1.0767828725770086</c:v>
                </c:pt>
              </c:numCache>
            </c:numRef>
          </c:val>
          <c:smooth val="0"/>
        </c:ser>
        <c:ser>
          <c:idx val="96"/>
          <c:order val="96"/>
          <c:tx>
            <c:strRef>
              <c:f>Anomalies!$CT$6</c:f>
              <c:strCache>
                <c:ptCount val="1"/>
                <c:pt idx="0">
                  <c:v>MPI.ESM.MR_97</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T$7:$CT$81</c:f>
              <c:numCache>
                <c:formatCode>0.00</c:formatCode>
                <c:ptCount val="75"/>
                <c:pt idx="0">
                  <c:v>0.96831224153982742</c:v>
                </c:pt>
                <c:pt idx="1">
                  <c:v>1.057760822463959</c:v>
                </c:pt>
                <c:pt idx="2">
                  <c:v>1.0108581303025901</c:v>
                </c:pt>
                <c:pt idx="3">
                  <c:v>0.9998030135257604</c:v>
                </c:pt>
                <c:pt idx="4">
                  <c:v>0.92408452517560613</c:v>
                </c:pt>
                <c:pt idx="5">
                  <c:v>1.0244106160824475</c:v>
                </c:pt>
                <c:pt idx="6">
                  <c:v>0.89979226529419243</c:v>
                </c:pt>
                <c:pt idx="7">
                  <c:v>1.0272631986737149</c:v>
                </c:pt>
                <c:pt idx="8">
                  <c:v>1.0080852895372541</c:v>
                </c:pt>
                <c:pt idx="9">
                  <c:v>1.1355380997745195</c:v>
                </c:pt>
                <c:pt idx="10">
                  <c:v>1.1017130670658721</c:v>
                </c:pt>
                <c:pt idx="11">
                  <c:v>0.97779789419719232</c:v>
                </c:pt>
                <c:pt idx="12">
                  <c:v>1.0638828199184065</c:v>
                </c:pt>
                <c:pt idx="13">
                  <c:v>1.0323086814780909</c:v>
                </c:pt>
                <c:pt idx="14">
                  <c:v>0.97609431882502506</c:v>
                </c:pt>
                <c:pt idx="15">
                  <c:v>1.0121122517467811</c:v>
                </c:pt>
                <c:pt idx="16">
                  <c:v>0.89677657442261127</c:v>
                </c:pt>
                <c:pt idx="17">
                  <c:v>1.0834956844690375</c:v>
                </c:pt>
                <c:pt idx="18">
                  <c:v>1.023334101432376</c:v>
                </c:pt>
                <c:pt idx="19">
                  <c:v>0.92150378971819547</c:v>
                </c:pt>
                <c:pt idx="20">
                  <c:v>1.0235805761670727</c:v>
                </c:pt>
                <c:pt idx="21">
                  <c:v>0.99927381777185309</c:v>
                </c:pt>
                <c:pt idx="22">
                  <c:v>1.0226309235128006</c:v>
                </c:pt>
                <c:pt idx="23">
                  <c:v>1.0228846475044</c:v>
                </c:pt>
                <c:pt idx="24">
                  <c:v>1.0922564114361186</c:v>
                </c:pt>
                <c:pt idx="25">
                  <c:v>0.97257117997024534</c:v>
                </c:pt>
                <c:pt idx="26">
                  <c:v>1.0446251689560144</c:v>
                </c:pt>
                <c:pt idx="27">
                  <c:v>0.996395862781426</c:v>
                </c:pt>
                <c:pt idx="28">
                  <c:v>0.96701099992576778</c:v>
                </c:pt>
                <c:pt idx="29">
                  <c:v>0.98303185768104218</c:v>
                </c:pt>
                <c:pt idx="30">
                  <c:v>0.99549333029702247</c:v>
                </c:pt>
                <c:pt idx="31">
                  <c:v>1.0180312700079492</c:v>
                </c:pt>
                <c:pt idx="32">
                  <c:v>1.044984007172705</c:v>
                </c:pt>
                <c:pt idx="33">
                  <c:v>0.93476630522193949</c:v>
                </c:pt>
                <c:pt idx="34">
                  <c:v>1.0694792462473983</c:v>
                </c:pt>
                <c:pt idx="35">
                  <c:v>0.95839163346829215</c:v>
                </c:pt>
                <c:pt idx="36">
                  <c:v>0.95193254556786244</c:v>
                </c:pt>
                <c:pt idx="37">
                  <c:v>1.039644929463764</c:v>
                </c:pt>
                <c:pt idx="38">
                  <c:v>0.99167659653767781</c:v>
                </c:pt>
                <c:pt idx="39">
                  <c:v>1.0068637897491257</c:v>
                </c:pt>
                <c:pt idx="40">
                  <c:v>0.95016010225511838</c:v>
                </c:pt>
                <c:pt idx="41">
                  <c:v>1.0355201022860485</c:v>
                </c:pt>
                <c:pt idx="42">
                  <c:v>0.99664958677302529</c:v>
                </c:pt>
                <c:pt idx="43">
                  <c:v>1.0086289838049669</c:v>
                </c:pt>
                <c:pt idx="44">
                  <c:v>1.016215331153788</c:v>
                </c:pt>
                <c:pt idx="45">
                  <c:v>0.88497840881324075</c:v>
                </c:pt>
                <c:pt idx="46">
                  <c:v>1.0151025702192022</c:v>
                </c:pt>
                <c:pt idx="47">
                  <c:v>0.99991900163620573</c:v>
                </c:pt>
                <c:pt idx="48">
                  <c:v>0.96766705767547467</c:v>
                </c:pt>
                <c:pt idx="49">
                  <c:v>1.0059793804069792</c:v>
                </c:pt>
                <c:pt idx="50">
                  <c:v>1.0540202059020938</c:v>
                </c:pt>
                <c:pt idx="51">
                  <c:v>1.0990924606954957</c:v>
                </c:pt>
                <c:pt idx="52">
                  <c:v>0.98516313921047671</c:v>
                </c:pt>
                <c:pt idx="53">
                  <c:v>1.0332583341323627</c:v>
                </c:pt>
                <c:pt idx="54">
                  <c:v>0.96314352136810311</c:v>
                </c:pt>
                <c:pt idx="55">
                  <c:v>0.94311744917401008</c:v>
                </c:pt>
                <c:pt idx="56">
                  <c:v>1.0568510407226526</c:v>
                </c:pt>
                <c:pt idx="57">
                  <c:v>1.1164870526338582</c:v>
                </c:pt>
                <c:pt idx="58">
                  <c:v>0.95018185002582689</c:v>
                </c:pt>
                <c:pt idx="59">
                  <c:v>1.0228484012198857</c:v>
                </c:pt>
                <c:pt idx="60">
                  <c:v>0.92508492262819786</c:v>
                </c:pt>
                <c:pt idx="61">
                  <c:v>0.98785623814988155</c:v>
                </c:pt>
                <c:pt idx="62">
                  <c:v>1.0735569532552451</c:v>
                </c:pt>
                <c:pt idx="63">
                  <c:v>1.0030108097052666</c:v>
                </c:pt>
                <c:pt idx="64">
                  <c:v>1.0116772963326108</c:v>
                </c:pt>
                <c:pt idx="65">
                  <c:v>1.0812302916869003</c:v>
                </c:pt>
                <c:pt idx="66">
                  <c:v>1.0263534169324084</c:v>
                </c:pt>
                <c:pt idx="67">
                  <c:v>0.99331492859771942</c:v>
                </c:pt>
                <c:pt idx="68">
                  <c:v>0.94125439014998047</c:v>
                </c:pt>
                <c:pt idx="69">
                  <c:v>1.0763660403050954</c:v>
                </c:pt>
                <c:pt idx="70">
                  <c:v>1.0603016870084039</c:v>
                </c:pt>
                <c:pt idx="71">
                  <c:v>1.0462127562177361</c:v>
                </c:pt>
                <c:pt idx="72">
                  <c:v>0.97799724876202032</c:v>
                </c:pt>
                <c:pt idx="73">
                  <c:v>1.0230586296700681</c:v>
                </c:pt>
                <c:pt idx="74">
                  <c:v>0.98964680460488286</c:v>
                </c:pt>
              </c:numCache>
            </c:numRef>
          </c:val>
          <c:smooth val="0"/>
        </c:ser>
        <c:ser>
          <c:idx val="97"/>
          <c:order val="97"/>
          <c:tx>
            <c:strRef>
              <c:f>Anomalies!$CU$6</c:f>
              <c:strCache>
                <c:ptCount val="1"/>
                <c:pt idx="0">
                  <c:v>MPI.ESM.MR_98</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U$7:$CU$81</c:f>
              <c:numCache>
                <c:formatCode>0.00</c:formatCode>
                <c:ptCount val="75"/>
                <c:pt idx="0">
                  <c:v>0.96277380926605827</c:v>
                </c:pt>
                <c:pt idx="1">
                  <c:v>0.97394128952488201</c:v>
                </c:pt>
                <c:pt idx="2">
                  <c:v>1.0206011315800056</c:v>
                </c:pt>
                <c:pt idx="3">
                  <c:v>0.97617768527940774</c:v>
                </c:pt>
                <c:pt idx="4">
                  <c:v>1.0049064903853591</c:v>
                </c:pt>
                <c:pt idx="5">
                  <c:v>1.1388328870368596</c:v>
                </c:pt>
                <c:pt idx="6">
                  <c:v>0.92078248865636292</c:v>
                </c:pt>
                <c:pt idx="7">
                  <c:v>1.0609106245882423</c:v>
                </c:pt>
                <c:pt idx="8">
                  <c:v>1.1039023426505294</c:v>
                </c:pt>
                <c:pt idx="9">
                  <c:v>1.1028765727987779</c:v>
                </c:pt>
                <c:pt idx="10">
                  <c:v>1.0526790933750685</c:v>
                </c:pt>
                <c:pt idx="11">
                  <c:v>0.99668220842908817</c:v>
                </c:pt>
                <c:pt idx="12">
                  <c:v>0.97171214302725895</c:v>
                </c:pt>
                <c:pt idx="13">
                  <c:v>0.99467778889545311</c:v>
                </c:pt>
                <c:pt idx="14">
                  <c:v>0.92111232984544222</c:v>
                </c:pt>
                <c:pt idx="15">
                  <c:v>0.95212465087578779</c:v>
                </c:pt>
                <c:pt idx="16">
                  <c:v>0.99870837573343174</c:v>
                </c:pt>
                <c:pt idx="17">
                  <c:v>1.1201370534844377</c:v>
                </c:pt>
                <c:pt idx="18">
                  <c:v>1.1113545787466481</c:v>
                </c:pt>
                <c:pt idx="19">
                  <c:v>0.84294721729057975</c:v>
                </c:pt>
                <c:pt idx="20">
                  <c:v>0.94920320034394368</c:v>
                </c:pt>
                <c:pt idx="21">
                  <c:v>0.94689068739193794</c:v>
                </c:pt>
                <c:pt idx="22">
                  <c:v>1.1189409260954692</c:v>
                </c:pt>
                <c:pt idx="23">
                  <c:v>1.1527478356618595</c:v>
                </c:pt>
                <c:pt idx="24">
                  <c:v>1.0586597303199108</c:v>
                </c:pt>
                <c:pt idx="25">
                  <c:v>1.0103833039754542</c:v>
                </c:pt>
                <c:pt idx="26">
                  <c:v>1.0142326593908615</c:v>
                </c:pt>
                <c:pt idx="27">
                  <c:v>1.0073893608745814</c:v>
                </c:pt>
                <c:pt idx="28">
                  <c:v>1.0103071867779743</c:v>
                </c:pt>
                <c:pt idx="29">
                  <c:v>0.9631471459965546</c:v>
                </c:pt>
                <c:pt idx="30">
                  <c:v>0.96084550692990323</c:v>
                </c:pt>
                <c:pt idx="31">
                  <c:v>0.98856304069790835</c:v>
                </c:pt>
                <c:pt idx="32">
                  <c:v>0.94771347805041017</c:v>
                </c:pt>
                <c:pt idx="33">
                  <c:v>1.0134714874160635</c:v>
                </c:pt>
                <c:pt idx="34">
                  <c:v>1.0397137974043409</c:v>
                </c:pt>
                <c:pt idx="35">
                  <c:v>0.98606929632333162</c:v>
                </c:pt>
                <c:pt idx="36">
                  <c:v>0.96830861691137593</c:v>
                </c:pt>
                <c:pt idx="37">
                  <c:v>1.1163746891518642</c:v>
                </c:pt>
                <c:pt idx="38">
                  <c:v>1.0490725880659062</c:v>
                </c:pt>
                <c:pt idx="39">
                  <c:v>0.98074471712819644</c:v>
                </c:pt>
                <c:pt idx="40">
                  <c:v>1.0450202534572193</c:v>
                </c:pt>
                <c:pt idx="41">
                  <c:v>1.0486956267069585</c:v>
                </c:pt>
                <c:pt idx="42">
                  <c:v>0.96423090990352889</c:v>
                </c:pt>
                <c:pt idx="43">
                  <c:v>0.98127753751055513</c:v>
                </c:pt>
                <c:pt idx="44">
                  <c:v>1.0394057039859703</c:v>
                </c:pt>
                <c:pt idx="45">
                  <c:v>0.95282057953846022</c:v>
                </c:pt>
                <c:pt idx="46">
                  <c:v>0.81227198670621614</c:v>
                </c:pt>
                <c:pt idx="47">
                  <c:v>0.94827529546038014</c:v>
                </c:pt>
                <c:pt idx="48">
                  <c:v>1.0831150984816384</c:v>
                </c:pt>
                <c:pt idx="49">
                  <c:v>1.0157042585421379</c:v>
                </c:pt>
                <c:pt idx="50">
                  <c:v>0.92882916381851444</c:v>
                </c:pt>
                <c:pt idx="51">
                  <c:v>1.1099554721644003</c:v>
                </c:pt>
                <c:pt idx="52">
                  <c:v>0.98020464748893488</c:v>
                </c:pt>
                <c:pt idx="53">
                  <c:v>0.92620493281968652</c:v>
                </c:pt>
                <c:pt idx="54">
                  <c:v>0.99542083772799417</c:v>
                </c:pt>
                <c:pt idx="55">
                  <c:v>0.96943225173131609</c:v>
                </c:pt>
                <c:pt idx="56">
                  <c:v>0.96315077062500587</c:v>
                </c:pt>
                <c:pt idx="57">
                  <c:v>1.0657023834010191</c:v>
                </c:pt>
                <c:pt idx="58">
                  <c:v>1.0362522772332352</c:v>
                </c:pt>
                <c:pt idx="59">
                  <c:v>0.9906689498281831</c:v>
                </c:pt>
                <c:pt idx="60">
                  <c:v>0.91387394682795731</c:v>
                </c:pt>
                <c:pt idx="61">
                  <c:v>0.88610204363318079</c:v>
                </c:pt>
                <c:pt idx="62">
                  <c:v>0.97584059483342578</c:v>
                </c:pt>
                <c:pt idx="63">
                  <c:v>0.97087847848343245</c:v>
                </c:pt>
                <c:pt idx="64">
                  <c:v>1.0694937447612038</c:v>
                </c:pt>
                <c:pt idx="65">
                  <c:v>1.0113800767995944</c:v>
                </c:pt>
                <c:pt idx="66">
                  <c:v>1.0292712428358011</c:v>
                </c:pt>
                <c:pt idx="67">
                  <c:v>1.0995564131372777</c:v>
                </c:pt>
                <c:pt idx="68">
                  <c:v>1.0622227400876563</c:v>
                </c:pt>
                <c:pt idx="69">
                  <c:v>1.0435486543059429</c:v>
                </c:pt>
                <c:pt idx="70">
                  <c:v>0.96547778209081725</c:v>
                </c:pt>
                <c:pt idx="71">
                  <c:v>0.96755831882193211</c:v>
                </c:pt>
                <c:pt idx="72">
                  <c:v>0.95831551627081235</c:v>
                </c:pt>
                <c:pt idx="73">
                  <c:v>0.92115582538685925</c:v>
                </c:pt>
                <c:pt idx="74">
                  <c:v>0.94263899821842279</c:v>
                </c:pt>
              </c:numCache>
            </c:numRef>
          </c:val>
          <c:smooth val="0"/>
        </c:ser>
        <c:ser>
          <c:idx val="98"/>
          <c:order val="98"/>
          <c:tx>
            <c:strRef>
              <c:f>Anomalies!$CV$6</c:f>
              <c:strCache>
                <c:ptCount val="1"/>
                <c:pt idx="0">
                  <c:v>MPI.ESM.MR_99</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V$7:$CV$81</c:f>
              <c:numCache>
                <c:formatCode>0.00</c:formatCode>
                <c:ptCount val="75"/>
                <c:pt idx="0">
                  <c:v>1.0661627112143492</c:v>
                </c:pt>
                <c:pt idx="1">
                  <c:v>1.0161899587546281</c:v>
                </c:pt>
                <c:pt idx="2">
                  <c:v>0.95933766149411248</c:v>
                </c:pt>
                <c:pt idx="3">
                  <c:v>0.97466621521516594</c:v>
                </c:pt>
                <c:pt idx="4">
                  <c:v>0.92803537018765347</c:v>
                </c:pt>
                <c:pt idx="5">
                  <c:v>1.1006075553881891</c:v>
                </c:pt>
                <c:pt idx="6">
                  <c:v>0.94560031966323266</c:v>
                </c:pt>
                <c:pt idx="7">
                  <c:v>1.1581449074260231</c:v>
                </c:pt>
                <c:pt idx="8">
                  <c:v>1.0652964250144601</c:v>
                </c:pt>
                <c:pt idx="9">
                  <c:v>1.1432150628346258</c:v>
                </c:pt>
                <c:pt idx="10">
                  <c:v>1.0188903069509356</c:v>
                </c:pt>
                <c:pt idx="11">
                  <c:v>0.95186005299883414</c:v>
                </c:pt>
                <c:pt idx="12">
                  <c:v>1.0884867978466424</c:v>
                </c:pt>
                <c:pt idx="13">
                  <c:v>1.0295177175704977</c:v>
                </c:pt>
                <c:pt idx="14">
                  <c:v>0.99671120545669945</c:v>
                </c:pt>
                <c:pt idx="15">
                  <c:v>1.0242438831736822</c:v>
                </c:pt>
                <c:pt idx="16">
                  <c:v>0.91653079948284777</c:v>
                </c:pt>
                <c:pt idx="17">
                  <c:v>1.1365312479702083</c:v>
                </c:pt>
                <c:pt idx="18">
                  <c:v>1.092466639886301</c:v>
                </c:pt>
                <c:pt idx="19">
                  <c:v>0.94174009036247075</c:v>
                </c:pt>
                <c:pt idx="20">
                  <c:v>0.9569889022575927</c:v>
                </c:pt>
                <c:pt idx="21">
                  <c:v>1.0095097685186618</c:v>
                </c:pt>
                <c:pt idx="22">
                  <c:v>1.0259945787157179</c:v>
                </c:pt>
                <c:pt idx="23">
                  <c:v>1.0003539570503761</c:v>
                </c:pt>
                <c:pt idx="24">
                  <c:v>1.1173750866044561</c:v>
                </c:pt>
                <c:pt idx="25">
                  <c:v>0.97474595704109712</c:v>
                </c:pt>
                <c:pt idx="26">
                  <c:v>1.0287492963387967</c:v>
                </c:pt>
                <c:pt idx="27">
                  <c:v>1.0954025889319507</c:v>
                </c:pt>
                <c:pt idx="28">
                  <c:v>1.0505949320155024</c:v>
                </c:pt>
                <c:pt idx="29">
                  <c:v>1.0394709472980959</c:v>
                </c:pt>
                <c:pt idx="30">
                  <c:v>0.95584351966694414</c:v>
                </c:pt>
                <c:pt idx="31">
                  <c:v>0.91518968695582259</c:v>
                </c:pt>
                <c:pt idx="32">
                  <c:v>0.98468106362643804</c:v>
                </c:pt>
                <c:pt idx="33">
                  <c:v>0.95626397656730877</c:v>
                </c:pt>
                <c:pt idx="34">
                  <c:v>1.0560354993210832</c:v>
                </c:pt>
                <c:pt idx="35">
                  <c:v>1.0329429914570891</c:v>
                </c:pt>
                <c:pt idx="36">
                  <c:v>0.99607689547770106</c:v>
                </c:pt>
                <c:pt idx="37">
                  <c:v>1.1319497176076141</c:v>
                </c:pt>
                <c:pt idx="38">
                  <c:v>1.0252624037685312</c:v>
                </c:pt>
                <c:pt idx="39">
                  <c:v>1.1619072717585965</c:v>
                </c:pt>
                <c:pt idx="40">
                  <c:v>1.0427186143905678</c:v>
                </c:pt>
                <c:pt idx="41">
                  <c:v>1.1060227502946098</c:v>
                </c:pt>
                <c:pt idx="42">
                  <c:v>1.003757483166259</c:v>
                </c:pt>
                <c:pt idx="43">
                  <c:v>0.94412509588350479</c:v>
                </c:pt>
                <c:pt idx="44">
                  <c:v>0.90386634767358787</c:v>
                </c:pt>
                <c:pt idx="45">
                  <c:v>0.91416391710407097</c:v>
                </c:pt>
                <c:pt idx="46">
                  <c:v>0.99724402583905825</c:v>
                </c:pt>
                <c:pt idx="47">
                  <c:v>1.0665106755456857</c:v>
                </c:pt>
                <c:pt idx="48">
                  <c:v>1.0999514976384821</c:v>
                </c:pt>
                <c:pt idx="49">
                  <c:v>1.0451906109944358</c:v>
                </c:pt>
                <c:pt idx="50">
                  <c:v>1.0273900606695143</c:v>
                </c:pt>
                <c:pt idx="51">
                  <c:v>1.1229570144196421</c:v>
                </c:pt>
                <c:pt idx="52">
                  <c:v>1.0293292368910241</c:v>
                </c:pt>
                <c:pt idx="53">
                  <c:v>1.0395470644955758</c:v>
                </c:pt>
                <c:pt idx="54">
                  <c:v>1.0564342084507392</c:v>
                </c:pt>
                <c:pt idx="55">
                  <c:v>0.96132395788549041</c:v>
                </c:pt>
                <c:pt idx="56">
                  <c:v>1.00457664919628</c:v>
                </c:pt>
                <c:pt idx="57">
                  <c:v>1.0105500368842193</c:v>
                </c:pt>
                <c:pt idx="58">
                  <c:v>1.0230223833855541</c:v>
                </c:pt>
                <c:pt idx="59">
                  <c:v>0.97127356298463718</c:v>
                </c:pt>
                <c:pt idx="60">
                  <c:v>1.0362921481462009</c:v>
                </c:pt>
                <c:pt idx="61">
                  <c:v>0.98065047678845951</c:v>
                </c:pt>
                <c:pt idx="62">
                  <c:v>1.0104920428289965</c:v>
                </c:pt>
                <c:pt idx="63">
                  <c:v>0.99226378634680767</c:v>
                </c:pt>
                <c:pt idx="64">
                  <c:v>1.0702947876489677</c:v>
                </c:pt>
                <c:pt idx="65">
                  <c:v>0.95886283516697657</c:v>
                </c:pt>
                <c:pt idx="66">
                  <c:v>1.0977477235400193</c:v>
                </c:pt>
                <c:pt idx="67">
                  <c:v>0.99336204876758794</c:v>
                </c:pt>
                <c:pt idx="68">
                  <c:v>0.98038587891150586</c:v>
                </c:pt>
                <c:pt idx="69">
                  <c:v>1.0425083859403854</c:v>
                </c:pt>
                <c:pt idx="70">
                  <c:v>0.99340191968055336</c:v>
                </c:pt>
                <c:pt idx="71">
                  <c:v>0.92937285808622738</c:v>
                </c:pt>
                <c:pt idx="73">
                  <c:v>1.0392172233064965</c:v>
                </c:pt>
                <c:pt idx="74">
                  <c:v>0.98187197657658787</c:v>
                </c:pt>
              </c:numCache>
            </c:numRef>
          </c:val>
          <c:smooth val="0"/>
        </c:ser>
        <c:ser>
          <c:idx val="99"/>
          <c:order val="99"/>
          <c:tx>
            <c:strRef>
              <c:f>Anomalies!$CW$6</c:f>
              <c:strCache>
                <c:ptCount val="1"/>
                <c:pt idx="0">
                  <c:v>MPI.ESM.MR_100</c:v>
                </c:pt>
              </c:strCache>
            </c:strRef>
          </c:tx>
          <c:marker>
            <c:symbol val="none"/>
          </c:marker>
          <c:cat>
            <c:numRef>
              <c:f>Anomalies!$A$7:$A$81</c:f>
              <c:numCache>
                <c:formatCode>General</c:formatCode>
                <c:ptCount val="75"/>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pt idx="46">
                  <c:v>2061</c:v>
                </c:pt>
                <c:pt idx="47">
                  <c:v>2062</c:v>
                </c:pt>
                <c:pt idx="48">
                  <c:v>2063</c:v>
                </c:pt>
                <c:pt idx="49">
                  <c:v>2064</c:v>
                </c:pt>
                <c:pt idx="50">
                  <c:v>2065</c:v>
                </c:pt>
                <c:pt idx="51">
                  <c:v>2066</c:v>
                </c:pt>
                <c:pt idx="52">
                  <c:v>2067</c:v>
                </c:pt>
                <c:pt idx="53">
                  <c:v>2068</c:v>
                </c:pt>
                <c:pt idx="54">
                  <c:v>2069</c:v>
                </c:pt>
                <c:pt idx="55">
                  <c:v>2070</c:v>
                </c:pt>
                <c:pt idx="56">
                  <c:v>2071</c:v>
                </c:pt>
                <c:pt idx="57">
                  <c:v>2072</c:v>
                </c:pt>
                <c:pt idx="58">
                  <c:v>2073</c:v>
                </c:pt>
                <c:pt idx="59">
                  <c:v>2074</c:v>
                </c:pt>
                <c:pt idx="60">
                  <c:v>2075</c:v>
                </c:pt>
                <c:pt idx="61">
                  <c:v>2076</c:v>
                </c:pt>
                <c:pt idx="62">
                  <c:v>2077</c:v>
                </c:pt>
                <c:pt idx="63">
                  <c:v>2078</c:v>
                </c:pt>
                <c:pt idx="64">
                  <c:v>2079</c:v>
                </c:pt>
                <c:pt idx="65">
                  <c:v>2080</c:v>
                </c:pt>
                <c:pt idx="66">
                  <c:v>2081</c:v>
                </c:pt>
                <c:pt idx="67">
                  <c:v>2082</c:v>
                </c:pt>
                <c:pt idx="68">
                  <c:v>2083</c:v>
                </c:pt>
                <c:pt idx="69">
                  <c:v>2084</c:v>
                </c:pt>
                <c:pt idx="70">
                  <c:v>2085</c:v>
                </c:pt>
                <c:pt idx="71">
                  <c:v>2086</c:v>
                </c:pt>
                <c:pt idx="72">
                  <c:v>2087</c:v>
                </c:pt>
                <c:pt idx="73">
                  <c:v>2088</c:v>
                </c:pt>
                <c:pt idx="74">
                  <c:v>2089</c:v>
                </c:pt>
              </c:numCache>
            </c:numRef>
          </c:cat>
          <c:val>
            <c:numRef>
              <c:f>Anomalies!$CW$7:$CW$81</c:f>
              <c:numCache>
                <c:formatCode>0.00</c:formatCode>
                <c:ptCount val="75"/>
                <c:pt idx="0">
                  <c:v>1.0010607595984029</c:v>
                </c:pt>
                <c:pt idx="1">
                  <c:v>1.0285028216041003</c:v>
                </c:pt>
                <c:pt idx="2">
                  <c:v>1.1051564640947207</c:v>
                </c:pt>
                <c:pt idx="3">
                  <c:v>1.0770547197108649</c:v>
                </c:pt>
                <c:pt idx="4">
                  <c:v>1.0280932385890897</c:v>
                </c:pt>
                <c:pt idx="5">
                  <c:v>1.1013651027345359</c:v>
                </c:pt>
                <c:pt idx="6">
                  <c:v>0.88746852855936598</c:v>
                </c:pt>
                <c:pt idx="7">
                  <c:v>0.95957326234345486</c:v>
                </c:pt>
                <c:pt idx="8">
                  <c:v>1.0519722908270417</c:v>
                </c:pt>
                <c:pt idx="9">
                  <c:v>0.97590221351709994</c:v>
                </c:pt>
                <c:pt idx="10">
                  <c:v>1.1057943987021706</c:v>
                </c:pt>
                <c:pt idx="11">
                  <c:v>0.9692256479095851</c:v>
                </c:pt>
                <c:pt idx="12">
                  <c:v>0.99933543645552725</c:v>
                </c:pt>
                <c:pt idx="13">
                  <c:v>1.0473255171523219</c:v>
                </c:pt>
                <c:pt idx="14">
                  <c:v>0.96021482157935611</c:v>
                </c:pt>
                <c:pt idx="15">
                  <c:v>1.0462816241583133</c:v>
                </c:pt>
                <c:pt idx="16">
                  <c:v>0.79769735570305822</c:v>
                </c:pt>
                <c:pt idx="17">
                  <c:v>1.0151750627882306</c:v>
                </c:pt>
                <c:pt idx="18">
                  <c:v>1.0539477133330655</c:v>
                </c:pt>
                <c:pt idx="19">
                  <c:v>0.96630782200619236</c:v>
                </c:pt>
                <c:pt idx="20">
                  <c:v>0.97722882753031948</c:v>
                </c:pt>
                <c:pt idx="21">
                  <c:v>0.93885851074359217</c:v>
                </c:pt>
                <c:pt idx="22">
                  <c:v>0.92367131753214438</c:v>
                </c:pt>
                <c:pt idx="23">
                  <c:v>0.94084118250651871</c:v>
                </c:pt>
                <c:pt idx="24">
                  <c:v>0.99680907042488776</c:v>
                </c:pt>
                <c:pt idx="25">
                  <c:v>1.0373360411402097</c:v>
                </c:pt>
                <c:pt idx="26">
                  <c:v>1.0835754262949688</c:v>
                </c:pt>
                <c:pt idx="27">
                  <c:v>1.0097707417671642</c:v>
                </c:pt>
                <c:pt idx="28">
                  <c:v>1.0433456751126633</c:v>
                </c:pt>
                <c:pt idx="29">
                  <c:v>0.80190917396360761</c:v>
                </c:pt>
                <c:pt idx="30">
                  <c:v>1.0118404046129248</c:v>
                </c:pt>
                <c:pt idx="31">
                  <c:v>0.97333597657349491</c:v>
                </c:pt>
                <c:pt idx="32">
                  <c:v>0.98652237487975913</c:v>
                </c:pt>
                <c:pt idx="33">
                  <c:v>1.1005241889338064</c:v>
                </c:pt>
                <c:pt idx="34">
                  <c:v>1.0345958220309366</c:v>
                </c:pt>
                <c:pt idx="35">
                  <c:v>0.9850688988707399</c:v>
                </c:pt>
                <c:pt idx="36">
                  <c:v>0.93949644535104204</c:v>
                </c:pt>
                <c:pt idx="37">
                  <c:v>1.0217428895422027</c:v>
                </c:pt>
                <c:pt idx="38">
                  <c:v>1.0659488581357155</c:v>
                </c:pt>
                <c:pt idx="39">
                  <c:v>1.0542304343522761</c:v>
                </c:pt>
                <c:pt idx="40">
                  <c:v>0.97038915364249079</c:v>
                </c:pt>
                <c:pt idx="41">
                  <c:v>1.019593484870511</c:v>
                </c:pt>
                <c:pt idx="42">
                  <c:v>0.97223771415271476</c:v>
                </c:pt>
                <c:pt idx="43">
                  <c:v>0.9978855850749595</c:v>
                </c:pt>
                <c:pt idx="44">
                  <c:v>0.94558219652097542</c:v>
                </c:pt>
                <c:pt idx="45">
                  <c:v>0.93735428993625314</c:v>
                </c:pt>
                <c:pt idx="46">
                  <c:v>0.95394058972994888</c:v>
                </c:pt>
                <c:pt idx="47">
                  <c:v>0.97789575916538063</c:v>
                </c:pt>
                <c:pt idx="48">
                  <c:v>1.0531901659867189</c:v>
                </c:pt>
                <c:pt idx="49">
                  <c:v>1.1310399358663077</c:v>
                </c:pt>
                <c:pt idx="50">
                  <c:v>0.96537991712262894</c:v>
                </c:pt>
                <c:pt idx="51">
                  <c:v>1.0308987010104886</c:v>
                </c:pt>
                <c:pt idx="52">
                  <c:v>1.0046346432515025</c:v>
                </c:pt>
                <c:pt idx="53">
                  <c:v>1.0338129022854299</c:v>
                </c:pt>
                <c:pt idx="54">
                  <c:v>1.0024634908091021</c:v>
                </c:pt>
                <c:pt idx="55">
                  <c:v>1.0695336156741695</c:v>
                </c:pt>
                <c:pt idx="56">
                  <c:v>0.9470211740161889</c:v>
                </c:pt>
                <c:pt idx="57">
                  <c:v>1.002666470002382</c:v>
                </c:pt>
                <c:pt idx="58">
                  <c:v>0.8875881412982628</c:v>
                </c:pt>
                <c:pt idx="59">
                  <c:v>1.01596523179064</c:v>
                </c:pt>
                <c:pt idx="60">
                  <c:v>0.97147291754946519</c:v>
                </c:pt>
                <c:pt idx="61">
                  <c:v>1.0002017226554165</c:v>
                </c:pt>
                <c:pt idx="62">
                  <c:v>0.9833544496132185</c:v>
                </c:pt>
                <c:pt idx="63">
                  <c:v>1.1425227588004048</c:v>
                </c:pt>
                <c:pt idx="64">
                  <c:v>1.0155302763764698</c:v>
                </c:pt>
                <c:pt idx="65">
                  <c:v>1.0430448309511955</c:v>
                </c:pt>
                <c:pt idx="66">
                  <c:v>1.0584132555852144</c:v>
                </c:pt>
                <c:pt idx="67">
                  <c:v>0.99041522583658381</c:v>
                </c:pt>
                <c:pt idx="68">
                  <c:v>0.97066462540479859</c:v>
                </c:pt>
                <c:pt idx="69">
                  <c:v>0.99886061012839134</c:v>
                </c:pt>
                <c:pt idx="70">
                  <c:v>1.0179370296682122</c:v>
                </c:pt>
                <c:pt idx="71">
                  <c:v>0.98012128103455221</c:v>
                </c:pt>
                <c:pt idx="72">
                  <c:v>1.0622734848859761</c:v>
                </c:pt>
                <c:pt idx="73">
                  <c:v>1.0017893099171382</c:v>
                </c:pt>
                <c:pt idx="74">
                  <c:v>1.025976455573461</c:v>
                </c:pt>
              </c:numCache>
            </c:numRef>
          </c:val>
          <c:smooth val="0"/>
        </c:ser>
        <c:ser>
          <c:idx val="100"/>
          <c:order val="100"/>
          <c:tx>
            <c:strRef>
              <c:f>Anomalies!$Z$6</c:f>
              <c:strCache>
                <c:ptCount val="1"/>
                <c:pt idx="0">
                  <c:v>MPI.ESM.MR_25</c:v>
                </c:pt>
              </c:strCache>
            </c:strRef>
          </c:tx>
          <c:spPr>
            <a:ln>
              <a:solidFill>
                <a:srgbClr val="00B050"/>
              </a:solidFill>
            </a:ln>
          </c:spPr>
          <c:marker>
            <c:symbol val="none"/>
          </c:marker>
          <c:trendline>
            <c:trendlineType val="linear"/>
            <c:dispRSqr val="0"/>
            <c:dispEq val="0"/>
          </c:trendline>
          <c:val>
            <c:numRef>
              <c:f>Anomalies!$Z$7:$Z$81</c:f>
              <c:numCache>
                <c:formatCode>0.00</c:formatCode>
                <c:ptCount val="75"/>
                <c:pt idx="0">
                  <c:v>0.94777872136253571</c:v>
                </c:pt>
                <c:pt idx="1">
                  <c:v>1.1512979842812916</c:v>
                </c:pt>
                <c:pt idx="2">
                  <c:v>1.0251029201166686</c:v>
                </c:pt>
                <c:pt idx="3">
                  <c:v>0.94969614981333661</c:v>
                </c:pt>
                <c:pt idx="4">
                  <c:v>1.0038372249921903</c:v>
                </c:pt>
                <c:pt idx="5">
                  <c:v>1.1394273261028924</c:v>
                </c:pt>
                <c:pt idx="6">
                  <c:v>0.88937145849636123</c:v>
                </c:pt>
                <c:pt idx="7">
                  <c:v>1.071991113764232</c:v>
                </c:pt>
                <c:pt idx="8">
                  <c:v>0.98819332859586351</c:v>
                </c:pt>
                <c:pt idx="9">
                  <c:v>0.98034600799854021</c:v>
                </c:pt>
                <c:pt idx="10">
                  <c:v>0.96214674854396265</c:v>
                </c:pt>
                <c:pt idx="11">
                  <c:v>0.95229138378455314</c:v>
                </c:pt>
                <c:pt idx="12">
                  <c:v>1.0748799426400133</c:v>
                </c:pt>
                <c:pt idx="13">
                  <c:v>1.0484781489998733</c:v>
                </c:pt>
                <c:pt idx="14">
                  <c:v>0.90593963514779996</c:v>
                </c:pt>
                <c:pt idx="15">
                  <c:v>0.83635764276589897</c:v>
                </c:pt>
                <c:pt idx="16">
                  <c:v>1.0017095680912069</c:v>
                </c:pt>
                <c:pt idx="17">
                  <c:v>1.0869282076125319</c:v>
                </c:pt>
                <c:pt idx="18">
                  <c:v>1.2225255579801368</c:v>
                </c:pt>
                <c:pt idx="19">
                  <c:v>0.93313159779034938</c:v>
                </c:pt>
                <c:pt idx="20">
                  <c:v>1.0399059027122661</c:v>
                </c:pt>
                <c:pt idx="21">
                  <c:v>0.93172161732274716</c:v>
                </c:pt>
                <c:pt idx="22">
                  <c:v>1.035255504409095</c:v>
                </c:pt>
                <c:pt idx="23">
                  <c:v>1.0847643044270345</c:v>
                </c:pt>
                <c:pt idx="24">
                  <c:v>0.99974864409898911</c:v>
                </c:pt>
                <c:pt idx="25">
                  <c:v>1.0079548029130028</c:v>
                </c:pt>
                <c:pt idx="26">
                  <c:v>1.0633427502791448</c:v>
                </c:pt>
                <c:pt idx="27">
                  <c:v>1.0238632971862831</c:v>
                </c:pt>
                <c:pt idx="28">
                  <c:v>1.0170526203260659</c:v>
                </c:pt>
                <c:pt idx="29">
                  <c:v>1.0097961141663239</c:v>
                </c:pt>
                <c:pt idx="30">
                  <c:v>0.92378368101413832</c:v>
                </c:pt>
                <c:pt idx="31">
                  <c:v>0.9992230729735333</c:v>
                </c:pt>
                <c:pt idx="32">
                  <c:v>0.98615628740616579</c:v>
                </c:pt>
                <c:pt idx="33">
                  <c:v>1.0653761668403912</c:v>
                </c:pt>
                <c:pt idx="34">
                  <c:v>0.96265782115561294</c:v>
                </c:pt>
                <c:pt idx="35">
                  <c:v>1.0194086288194886</c:v>
                </c:pt>
                <c:pt idx="36">
                  <c:v>1.0487971163035983</c:v>
                </c:pt>
                <c:pt idx="37">
                  <c:v>1.0394890704403528</c:v>
                </c:pt>
                <c:pt idx="38">
                  <c:v>1.0818319800098359</c:v>
                </c:pt>
                <c:pt idx="39">
                  <c:v>0.97775802328422667</c:v>
                </c:pt>
                <c:pt idx="40">
                  <c:v>0.96116447423362816</c:v>
                </c:pt>
                <c:pt idx="41">
                  <c:v>1.0063635910228297</c:v>
                </c:pt>
                <c:pt idx="42">
                  <c:v>1.0052617039735983</c:v>
                </c:pt>
                <c:pt idx="43">
                  <c:v>0.97918250226563452</c:v>
                </c:pt>
                <c:pt idx="44">
                  <c:v>0.9157188827097299</c:v>
                </c:pt>
                <c:pt idx="45">
                  <c:v>0.87652577526453035</c:v>
                </c:pt>
                <c:pt idx="46">
                  <c:v>0.93953631626400769</c:v>
                </c:pt>
                <c:pt idx="47">
                  <c:v>1.0188033158681016</c:v>
                </c:pt>
                <c:pt idx="48">
                  <c:v>1.0719838645073292</c:v>
                </c:pt>
                <c:pt idx="49">
                  <c:v>1.0663729396645316</c:v>
                </c:pt>
                <c:pt idx="50">
                  <c:v>0.87576097866128078</c:v>
                </c:pt>
                <c:pt idx="51">
                  <c:v>1.0375571434757462</c:v>
                </c:pt>
                <c:pt idx="52">
                  <c:v>1.0045222797695086</c:v>
                </c:pt>
                <c:pt idx="53">
                  <c:v>1.0047035111920797</c:v>
                </c:pt>
                <c:pt idx="54">
                  <c:v>1.1992808157211834</c:v>
                </c:pt>
                <c:pt idx="55">
                  <c:v>1.0696967239544835</c:v>
                </c:pt>
                <c:pt idx="56">
                  <c:v>1.0470717931607225</c:v>
                </c:pt>
                <c:pt idx="57">
                  <c:v>0.99059283263070319</c:v>
                </c:pt>
                <c:pt idx="58">
                  <c:v>0.9337767816547019</c:v>
                </c:pt>
                <c:pt idx="59">
                  <c:v>1.0245845982481159</c:v>
                </c:pt>
                <c:pt idx="60">
                  <c:v>0.94769897953660454</c:v>
                </c:pt>
                <c:pt idx="61">
                  <c:v>0.94123264237927196</c:v>
                </c:pt>
                <c:pt idx="62">
                  <c:v>1.03383827468459</c:v>
                </c:pt>
                <c:pt idx="63">
                  <c:v>0.95453140416753035</c:v>
                </c:pt>
                <c:pt idx="64">
                  <c:v>1.0328306279750952</c:v>
                </c:pt>
                <c:pt idx="65">
                  <c:v>1.0107602653344017</c:v>
                </c:pt>
                <c:pt idx="66">
                  <c:v>1.0671051146117183</c:v>
                </c:pt>
                <c:pt idx="67">
                  <c:v>1.0939309897806744</c:v>
                </c:pt>
                <c:pt idx="68">
                  <c:v>0.96156680799173555</c:v>
                </c:pt>
                <c:pt idx="69">
                  <c:v>1.1123259791716287</c:v>
                </c:pt>
                <c:pt idx="70">
                  <c:v>0.92711108993254143</c:v>
                </c:pt>
                <c:pt idx="71">
                  <c:v>1.0622408632299134</c:v>
                </c:pt>
                <c:pt idx="72">
                  <c:v>0.99587029165597019</c:v>
                </c:pt>
                <c:pt idx="73">
                  <c:v>1.1488622339619374</c:v>
                </c:pt>
                <c:pt idx="74">
                  <c:v>1.0323340538772507</c:v>
                </c:pt>
              </c:numCache>
            </c:numRef>
          </c:val>
          <c:smooth val="1"/>
        </c:ser>
        <c:ser>
          <c:idx val="102"/>
          <c:order val="101"/>
          <c:tx>
            <c:strRef>
              <c:f>Anomalies!$BZ$6</c:f>
              <c:strCache>
                <c:ptCount val="1"/>
                <c:pt idx="0">
                  <c:v>MPI.ESM.MR_77</c:v>
                </c:pt>
              </c:strCache>
            </c:strRef>
          </c:tx>
          <c:spPr>
            <a:ln>
              <a:solidFill>
                <a:srgbClr val="FF0000"/>
              </a:solidFill>
            </a:ln>
          </c:spPr>
          <c:marker>
            <c:symbol val="none"/>
          </c:marker>
          <c:trendline>
            <c:trendlineType val="linear"/>
            <c:dispRSqr val="0"/>
            <c:dispEq val="0"/>
          </c:trendline>
          <c:val>
            <c:numRef>
              <c:f>Anomalies!$BZ$7:$BZ$81</c:f>
              <c:numCache>
                <c:formatCode>0.00</c:formatCode>
                <c:ptCount val="75"/>
                <c:pt idx="0">
                  <c:v>0.94819555363444896</c:v>
                </c:pt>
                <c:pt idx="1">
                  <c:v>0.99764273496871436</c:v>
                </c:pt>
                <c:pt idx="2">
                  <c:v>0.96931626362087064</c:v>
                </c:pt>
                <c:pt idx="3">
                  <c:v>0.96885593580754037</c:v>
                </c:pt>
                <c:pt idx="4">
                  <c:v>1.0454950797843552</c:v>
                </c:pt>
                <c:pt idx="5">
                  <c:v>1.1269223579454952</c:v>
                </c:pt>
                <c:pt idx="6">
                  <c:v>0.93462856934078564</c:v>
                </c:pt>
                <c:pt idx="7">
                  <c:v>1.0684824734232579</c:v>
                </c:pt>
                <c:pt idx="8">
                  <c:v>0.91965522920797138</c:v>
                </c:pt>
                <c:pt idx="9">
                  <c:v>1.1598521074266417</c:v>
                </c:pt>
                <c:pt idx="10">
                  <c:v>0.97307137869654126</c:v>
                </c:pt>
                <c:pt idx="11">
                  <c:v>0.97924412094930868</c:v>
                </c:pt>
                <c:pt idx="12">
                  <c:v>0.97975519356095897</c:v>
                </c:pt>
                <c:pt idx="13">
                  <c:v>1.0166067910265413</c:v>
                </c:pt>
                <c:pt idx="14">
                  <c:v>0.73593006226241775</c:v>
                </c:pt>
                <c:pt idx="15">
                  <c:v>0.97106333453445492</c:v>
                </c:pt>
                <c:pt idx="16">
                  <c:v>0.97858806319960179</c:v>
                </c:pt>
                <c:pt idx="17">
                  <c:v>1.0895560632398111</c:v>
                </c:pt>
                <c:pt idx="18">
                  <c:v>1.1332038390518051</c:v>
                </c:pt>
                <c:pt idx="19">
                  <c:v>0.87047989500756262</c:v>
                </c:pt>
                <c:pt idx="20">
                  <c:v>1.0413231324367711</c:v>
                </c:pt>
                <c:pt idx="21">
                  <c:v>0.9356978347339544</c:v>
                </c:pt>
                <c:pt idx="22">
                  <c:v>0.97877654387907553</c:v>
                </c:pt>
                <c:pt idx="23">
                  <c:v>0.97689536171278879</c:v>
                </c:pt>
                <c:pt idx="24">
                  <c:v>0.99786383730425099</c:v>
                </c:pt>
                <c:pt idx="25">
                  <c:v>0.95846775066577194</c:v>
                </c:pt>
                <c:pt idx="26">
                  <c:v>1.0088500861405036</c:v>
                </c:pt>
                <c:pt idx="27">
                  <c:v>1.0412651383815485</c:v>
                </c:pt>
                <c:pt idx="28">
                  <c:v>0.98706606914747197</c:v>
                </c:pt>
                <c:pt idx="29">
                  <c:v>1.1480503171888197</c:v>
                </c:pt>
                <c:pt idx="30">
                  <c:v>1.0246244691610815</c:v>
                </c:pt>
                <c:pt idx="31">
                  <c:v>1.0394347010135816</c:v>
                </c:pt>
                <c:pt idx="32">
                  <c:v>0.97727232307173639</c:v>
                </c:pt>
                <c:pt idx="33">
                  <c:v>1.1548573694205855</c:v>
                </c:pt>
                <c:pt idx="34">
                  <c:v>1.0857574526227234</c:v>
                </c:pt>
                <c:pt idx="35">
                  <c:v>0.9953628436727715</c:v>
                </c:pt>
                <c:pt idx="36">
                  <c:v>1.0340448785063208</c:v>
                </c:pt>
                <c:pt idx="37">
                  <c:v>1.1153489193001125</c:v>
                </c:pt>
                <c:pt idx="38">
                  <c:v>1.004413540915966</c:v>
                </c:pt>
                <c:pt idx="39">
                  <c:v>1.0185967120463706</c:v>
                </c:pt>
                <c:pt idx="40">
                  <c:v>1.0348749184216959</c:v>
                </c:pt>
                <c:pt idx="41">
                  <c:v>0.96239684790711066</c:v>
                </c:pt>
                <c:pt idx="42">
                  <c:v>0.96093974726964004</c:v>
                </c:pt>
                <c:pt idx="43">
                  <c:v>0.9989439765827739</c:v>
                </c:pt>
                <c:pt idx="44">
                  <c:v>0.94829341860263727</c:v>
                </c:pt>
                <c:pt idx="45">
                  <c:v>0.98923359696142088</c:v>
                </c:pt>
                <c:pt idx="46">
                  <c:v>1.0306413523904379</c:v>
                </c:pt>
                <c:pt idx="47">
                  <c:v>1.008310016501242</c:v>
                </c:pt>
                <c:pt idx="48">
                  <c:v>1.1086179842658264</c:v>
                </c:pt>
                <c:pt idx="49">
                  <c:v>1.0402574916720537</c:v>
                </c:pt>
                <c:pt idx="50">
                  <c:v>0.98342331755379553</c:v>
                </c:pt>
                <c:pt idx="51">
                  <c:v>1.062142998261725</c:v>
                </c:pt>
                <c:pt idx="52">
                  <c:v>0.99339829505210209</c:v>
                </c:pt>
                <c:pt idx="53">
                  <c:v>1.0395543137524785</c:v>
                </c:pt>
                <c:pt idx="54">
                  <c:v>1.0817304904131961</c:v>
                </c:pt>
                <c:pt idx="55">
                  <c:v>0.96030543729064155</c:v>
                </c:pt>
                <c:pt idx="56">
                  <c:v>1.0496779010172932</c:v>
                </c:pt>
                <c:pt idx="57">
                  <c:v>1.0668586398770219</c:v>
                </c:pt>
                <c:pt idx="58">
                  <c:v>0.97068274854705572</c:v>
                </c:pt>
                <c:pt idx="59">
                  <c:v>0.92966645299079231</c:v>
                </c:pt>
                <c:pt idx="60">
                  <c:v>0.94019599864216596</c:v>
                </c:pt>
                <c:pt idx="61">
                  <c:v>1.0468978109950544</c:v>
                </c:pt>
                <c:pt idx="62">
                  <c:v>1.0951379910549972</c:v>
                </c:pt>
                <c:pt idx="63">
                  <c:v>1.0444946823317633</c:v>
                </c:pt>
                <c:pt idx="64">
                  <c:v>1.1196296055012389</c:v>
                </c:pt>
                <c:pt idx="65">
                  <c:v>0.99839303305815807</c:v>
                </c:pt>
                <c:pt idx="66">
                  <c:v>1.0634297413619791</c:v>
                </c:pt>
                <c:pt idx="67">
                  <c:v>1.0457089328629889</c:v>
                </c:pt>
                <c:pt idx="68">
                  <c:v>1.0094880207479533</c:v>
                </c:pt>
                <c:pt idx="69">
                  <c:v>1.0337730313724642</c:v>
                </c:pt>
                <c:pt idx="70">
                  <c:v>1.0316055035585154</c:v>
                </c:pt>
                <c:pt idx="71">
                  <c:v>0.89057121051378108</c:v>
                </c:pt>
                <c:pt idx="72">
                  <c:v>0.95187817614109116</c:v>
                </c:pt>
                <c:pt idx="73">
                  <c:v>1.0881460827722089</c:v>
                </c:pt>
                <c:pt idx="74">
                  <c:v>0.97919337615098889</c:v>
                </c:pt>
              </c:numCache>
            </c:numRef>
          </c:val>
          <c:smooth val="1"/>
        </c:ser>
        <c:dLbls>
          <c:showLegendKey val="0"/>
          <c:showVal val="0"/>
          <c:showCatName val="0"/>
          <c:showSerName val="0"/>
          <c:showPercent val="0"/>
          <c:showBubbleSize val="0"/>
        </c:dLbls>
        <c:marker val="1"/>
        <c:smooth val="0"/>
        <c:axId val="219220992"/>
        <c:axId val="219239552"/>
      </c:lineChart>
      <c:catAx>
        <c:axId val="219220992"/>
        <c:scaling>
          <c:orientation val="minMax"/>
        </c:scaling>
        <c:delete val="0"/>
        <c:axPos val="b"/>
        <c:title>
          <c:tx>
            <c:rich>
              <a:bodyPr/>
              <a:lstStyle/>
              <a:p>
                <a:pPr>
                  <a:defRPr/>
                </a:pPr>
                <a:r>
                  <a:rPr lang="es-CO"/>
                  <a:t>Año</a:t>
                </a:r>
              </a:p>
            </c:rich>
          </c:tx>
          <c:overlay val="0"/>
        </c:title>
        <c:numFmt formatCode="General" sourceLinked="1"/>
        <c:majorTickMark val="out"/>
        <c:minorTickMark val="none"/>
        <c:tickLblPos val="nextTo"/>
        <c:crossAx val="219239552"/>
        <c:crosses val="autoZero"/>
        <c:auto val="1"/>
        <c:lblAlgn val="ctr"/>
        <c:lblOffset val="100"/>
        <c:tickLblSkip val="5"/>
        <c:noMultiLvlLbl val="0"/>
      </c:catAx>
      <c:valAx>
        <c:axId val="219239552"/>
        <c:scaling>
          <c:orientation val="minMax"/>
          <c:max val="1.4"/>
          <c:min val="0.60000000000000009"/>
        </c:scaling>
        <c:delete val="0"/>
        <c:axPos val="l"/>
        <c:title>
          <c:tx>
            <c:rich>
              <a:bodyPr rot="-5400000" vert="horz"/>
              <a:lstStyle/>
              <a:p>
                <a:pPr>
                  <a:defRPr/>
                </a:pPr>
                <a:r>
                  <a:rPr lang="es-CO"/>
                  <a:t>Anomalía (Paño / P media)</a:t>
                </a:r>
              </a:p>
            </c:rich>
          </c:tx>
          <c:overlay val="0"/>
        </c:title>
        <c:numFmt formatCode="0.00" sourceLinked="1"/>
        <c:majorTickMark val="out"/>
        <c:minorTickMark val="none"/>
        <c:tickLblPos val="nextTo"/>
        <c:crossAx val="219220992"/>
        <c:crosses val="autoZero"/>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s-CO"/>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C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Duración!$C$6</c:f>
              <c:strCache>
                <c:ptCount val="1"/>
                <c:pt idx="0">
                  <c:v>Escenario Humedo</c:v>
                </c:pt>
              </c:strCache>
            </c:strRef>
          </c:tx>
          <c:spPr>
            <a:ln>
              <a:solidFill>
                <a:srgbClr val="00B050"/>
              </a:solidFill>
            </a:ln>
          </c:spPr>
          <c:marker>
            <c:symbol val="none"/>
          </c:marker>
          <c:xVal>
            <c:numRef>
              <c:f>Duración!$B$7:$B$81</c:f>
              <c:numCache>
                <c:formatCode>General</c:formatCode>
                <c:ptCount val="75"/>
                <c:pt idx="0">
                  <c:v>0.98684210526315785</c:v>
                </c:pt>
                <c:pt idx="1">
                  <c:v>0.97368421052631582</c:v>
                </c:pt>
                <c:pt idx="2">
                  <c:v>0.96052631578947367</c:v>
                </c:pt>
                <c:pt idx="3">
                  <c:v>0.94736842105263164</c:v>
                </c:pt>
                <c:pt idx="4">
                  <c:v>0.93421052631578949</c:v>
                </c:pt>
                <c:pt idx="5">
                  <c:v>0.92105263157894735</c:v>
                </c:pt>
                <c:pt idx="6">
                  <c:v>0.90789473684210531</c:v>
                </c:pt>
                <c:pt idx="7">
                  <c:v>0.89473684210526316</c:v>
                </c:pt>
                <c:pt idx="8">
                  <c:v>0.88157894736842102</c:v>
                </c:pt>
                <c:pt idx="9">
                  <c:v>0.86842105263157898</c:v>
                </c:pt>
                <c:pt idx="10">
                  <c:v>0.85526315789473684</c:v>
                </c:pt>
                <c:pt idx="11">
                  <c:v>0.84210526315789469</c:v>
                </c:pt>
                <c:pt idx="12">
                  <c:v>0.82894736842105265</c:v>
                </c:pt>
                <c:pt idx="13">
                  <c:v>0.81578947368421051</c:v>
                </c:pt>
                <c:pt idx="14">
                  <c:v>0.80263157894736836</c:v>
                </c:pt>
                <c:pt idx="15">
                  <c:v>0.78947368421052633</c:v>
                </c:pt>
                <c:pt idx="16">
                  <c:v>0.77631578947368418</c:v>
                </c:pt>
                <c:pt idx="17">
                  <c:v>0.76315789473684215</c:v>
                </c:pt>
                <c:pt idx="18">
                  <c:v>0.75</c:v>
                </c:pt>
                <c:pt idx="19">
                  <c:v>0.73684210526315796</c:v>
                </c:pt>
                <c:pt idx="20">
                  <c:v>0.72368421052631571</c:v>
                </c:pt>
                <c:pt idx="21">
                  <c:v>0.71052631578947367</c:v>
                </c:pt>
                <c:pt idx="22">
                  <c:v>0.69736842105263164</c:v>
                </c:pt>
                <c:pt idx="23">
                  <c:v>0.68421052631578949</c:v>
                </c:pt>
                <c:pt idx="24">
                  <c:v>0.67105263157894735</c:v>
                </c:pt>
                <c:pt idx="25">
                  <c:v>0.65789473684210531</c:v>
                </c:pt>
                <c:pt idx="26">
                  <c:v>0.64473684210526316</c:v>
                </c:pt>
                <c:pt idx="27">
                  <c:v>0.63157894736842102</c:v>
                </c:pt>
                <c:pt idx="28">
                  <c:v>0.61842105263157898</c:v>
                </c:pt>
                <c:pt idx="29">
                  <c:v>0.60526315789473684</c:v>
                </c:pt>
                <c:pt idx="30">
                  <c:v>0.59210526315789469</c:v>
                </c:pt>
                <c:pt idx="31">
                  <c:v>0.57894736842105265</c:v>
                </c:pt>
                <c:pt idx="32">
                  <c:v>0.56578947368421051</c:v>
                </c:pt>
                <c:pt idx="33">
                  <c:v>0.55263157894736836</c:v>
                </c:pt>
                <c:pt idx="34">
                  <c:v>0.53947368421052633</c:v>
                </c:pt>
                <c:pt idx="35">
                  <c:v>0.52631578947368429</c:v>
                </c:pt>
                <c:pt idx="36">
                  <c:v>0.51315789473684204</c:v>
                </c:pt>
                <c:pt idx="37">
                  <c:v>0.5</c:v>
                </c:pt>
                <c:pt idx="38">
                  <c:v>0.48684210526315785</c:v>
                </c:pt>
                <c:pt idx="39">
                  <c:v>0.47368421052631582</c:v>
                </c:pt>
                <c:pt idx="40">
                  <c:v>0.46052631578947367</c:v>
                </c:pt>
                <c:pt idx="41">
                  <c:v>0.44736842105263153</c:v>
                </c:pt>
                <c:pt idx="42">
                  <c:v>0.43421052631578949</c:v>
                </c:pt>
                <c:pt idx="43">
                  <c:v>0.42105263157894735</c:v>
                </c:pt>
                <c:pt idx="44">
                  <c:v>0.40789473684210531</c:v>
                </c:pt>
                <c:pt idx="45">
                  <c:v>0.39473684210526316</c:v>
                </c:pt>
                <c:pt idx="46">
                  <c:v>0.38157894736842102</c:v>
                </c:pt>
                <c:pt idx="47">
                  <c:v>0.36842105263157898</c:v>
                </c:pt>
                <c:pt idx="48">
                  <c:v>0.35526315789473684</c:v>
                </c:pt>
                <c:pt idx="49">
                  <c:v>0.34210526315789469</c:v>
                </c:pt>
                <c:pt idx="50">
                  <c:v>0.32894736842105265</c:v>
                </c:pt>
                <c:pt idx="51">
                  <c:v>0.31578947368421051</c:v>
                </c:pt>
                <c:pt idx="52">
                  <c:v>0.30263157894736847</c:v>
                </c:pt>
                <c:pt idx="53">
                  <c:v>0.28947368421052633</c:v>
                </c:pt>
                <c:pt idx="54">
                  <c:v>0.27631578947368418</c:v>
                </c:pt>
                <c:pt idx="55">
                  <c:v>0.26315789473684215</c:v>
                </c:pt>
                <c:pt idx="56">
                  <c:v>0.25</c:v>
                </c:pt>
                <c:pt idx="57">
                  <c:v>0.23684210526315785</c:v>
                </c:pt>
                <c:pt idx="58">
                  <c:v>0.22368421052631582</c:v>
                </c:pt>
                <c:pt idx="59">
                  <c:v>0.21052631578947367</c:v>
                </c:pt>
                <c:pt idx="60">
                  <c:v>0.19736842105263153</c:v>
                </c:pt>
                <c:pt idx="61">
                  <c:v>0.18421052631578949</c:v>
                </c:pt>
                <c:pt idx="62">
                  <c:v>0.17105263157894735</c:v>
                </c:pt>
                <c:pt idx="63">
                  <c:v>0.15789473684210531</c:v>
                </c:pt>
                <c:pt idx="64">
                  <c:v>0.14473684210526316</c:v>
                </c:pt>
                <c:pt idx="65">
                  <c:v>0.13157894736842102</c:v>
                </c:pt>
                <c:pt idx="66">
                  <c:v>0.11842105263157898</c:v>
                </c:pt>
                <c:pt idx="67">
                  <c:v>0.10526315789473684</c:v>
                </c:pt>
                <c:pt idx="68">
                  <c:v>9.210526315789469E-2</c:v>
                </c:pt>
                <c:pt idx="69">
                  <c:v>7.8947368421052655E-2</c:v>
                </c:pt>
                <c:pt idx="70">
                  <c:v>6.5789473684210509E-2</c:v>
                </c:pt>
                <c:pt idx="71">
                  <c:v>5.2631578947368474E-2</c:v>
                </c:pt>
                <c:pt idx="72">
                  <c:v>3.9473684210526327E-2</c:v>
                </c:pt>
                <c:pt idx="73">
                  <c:v>2.6315789473684181E-2</c:v>
                </c:pt>
                <c:pt idx="74">
                  <c:v>1.3157894736842146E-2</c:v>
                </c:pt>
              </c:numCache>
            </c:numRef>
          </c:xVal>
          <c:yVal>
            <c:numRef>
              <c:f>Duración!$C$7:$C$81</c:f>
              <c:numCache>
                <c:formatCode>0.00</c:formatCode>
                <c:ptCount val="75"/>
                <c:pt idx="0">
                  <c:v>0.83635764276589897</c:v>
                </c:pt>
                <c:pt idx="1">
                  <c:v>0.87576097866128078</c:v>
                </c:pt>
                <c:pt idx="2">
                  <c:v>0.87652577526453035</c:v>
                </c:pt>
                <c:pt idx="3">
                  <c:v>0.88937145849636123</c:v>
                </c:pt>
                <c:pt idx="4">
                  <c:v>0.90593963514779996</c:v>
                </c:pt>
                <c:pt idx="5">
                  <c:v>0.9157188827097299</c:v>
                </c:pt>
                <c:pt idx="6">
                  <c:v>0.92378368101413832</c:v>
                </c:pt>
                <c:pt idx="7">
                  <c:v>0.92711108993254143</c:v>
                </c:pt>
                <c:pt idx="8">
                  <c:v>0.93172161732274716</c:v>
                </c:pt>
                <c:pt idx="9">
                  <c:v>0.93313159779034938</c:v>
                </c:pt>
                <c:pt idx="10">
                  <c:v>0.9337767816547019</c:v>
                </c:pt>
                <c:pt idx="11">
                  <c:v>0.93953631626400769</c:v>
                </c:pt>
                <c:pt idx="12">
                  <c:v>0.94123264237927196</c:v>
                </c:pt>
                <c:pt idx="13">
                  <c:v>0.94769897953660454</c:v>
                </c:pt>
                <c:pt idx="14">
                  <c:v>0.94777872136253571</c:v>
                </c:pt>
                <c:pt idx="15">
                  <c:v>0.94969614981333661</c:v>
                </c:pt>
                <c:pt idx="16">
                  <c:v>0.95229138378455314</c:v>
                </c:pt>
                <c:pt idx="17">
                  <c:v>0.95453140416753035</c:v>
                </c:pt>
                <c:pt idx="18">
                  <c:v>0.96116447423362816</c:v>
                </c:pt>
                <c:pt idx="19">
                  <c:v>0.96156680799173555</c:v>
                </c:pt>
                <c:pt idx="20">
                  <c:v>0.96214674854396265</c:v>
                </c:pt>
                <c:pt idx="21">
                  <c:v>0.96265782115561294</c:v>
                </c:pt>
                <c:pt idx="22">
                  <c:v>0.97775802328422667</c:v>
                </c:pt>
                <c:pt idx="23">
                  <c:v>0.97918250226563452</c:v>
                </c:pt>
                <c:pt idx="24">
                  <c:v>0.98034600799854021</c:v>
                </c:pt>
                <c:pt idx="25">
                  <c:v>0.98615628740616579</c:v>
                </c:pt>
                <c:pt idx="26">
                  <c:v>0.98819332859586351</c:v>
                </c:pt>
                <c:pt idx="27">
                  <c:v>0.99059283263070319</c:v>
                </c:pt>
                <c:pt idx="28">
                  <c:v>0.99587029165597019</c:v>
                </c:pt>
                <c:pt idx="29">
                  <c:v>0.9992230729735333</c:v>
                </c:pt>
                <c:pt idx="30">
                  <c:v>0.99974864409898911</c:v>
                </c:pt>
                <c:pt idx="31">
                  <c:v>1.0017095680912069</c:v>
                </c:pt>
                <c:pt idx="32">
                  <c:v>1.0038372249921903</c:v>
                </c:pt>
                <c:pt idx="33">
                  <c:v>1.0045222797695086</c:v>
                </c:pt>
                <c:pt idx="34">
                  <c:v>1.0047035111920797</c:v>
                </c:pt>
                <c:pt idx="35">
                  <c:v>1.0052617039735983</c:v>
                </c:pt>
                <c:pt idx="36">
                  <c:v>1.0063635910228297</c:v>
                </c:pt>
                <c:pt idx="37">
                  <c:v>1.0079548029130028</c:v>
                </c:pt>
                <c:pt idx="38">
                  <c:v>1.0097961141663239</c:v>
                </c:pt>
                <c:pt idx="39">
                  <c:v>1.0107602653344017</c:v>
                </c:pt>
                <c:pt idx="40">
                  <c:v>1.0170526203260659</c:v>
                </c:pt>
                <c:pt idx="41">
                  <c:v>1.0188033158681016</c:v>
                </c:pt>
                <c:pt idx="42">
                  <c:v>1.0194086288194886</c:v>
                </c:pt>
                <c:pt idx="43">
                  <c:v>1.0238632971862831</c:v>
                </c:pt>
                <c:pt idx="44">
                  <c:v>1.0245845982481159</c:v>
                </c:pt>
                <c:pt idx="45">
                  <c:v>1.0251029201166686</c:v>
                </c:pt>
                <c:pt idx="46">
                  <c:v>1.0323340538772507</c:v>
                </c:pt>
                <c:pt idx="47">
                  <c:v>1.0328306279750952</c:v>
                </c:pt>
                <c:pt idx="48">
                  <c:v>1.03383827468459</c:v>
                </c:pt>
                <c:pt idx="49">
                  <c:v>1.035255504409095</c:v>
                </c:pt>
                <c:pt idx="50">
                  <c:v>1.0375571434757462</c:v>
                </c:pt>
                <c:pt idx="51">
                  <c:v>1.0394890704403528</c:v>
                </c:pt>
                <c:pt idx="52">
                  <c:v>1.0399059027122661</c:v>
                </c:pt>
                <c:pt idx="53">
                  <c:v>1.0470717931607225</c:v>
                </c:pt>
                <c:pt idx="54">
                  <c:v>1.0484781489998733</c:v>
                </c:pt>
                <c:pt idx="55">
                  <c:v>1.0487971163035983</c:v>
                </c:pt>
                <c:pt idx="56">
                  <c:v>1.0622408632299134</c:v>
                </c:pt>
                <c:pt idx="57">
                  <c:v>1.0633427502791448</c:v>
                </c:pt>
                <c:pt idx="58">
                  <c:v>1.0653761668403912</c:v>
                </c:pt>
                <c:pt idx="59">
                  <c:v>1.0663729396645316</c:v>
                </c:pt>
                <c:pt idx="60">
                  <c:v>1.0671051146117183</c:v>
                </c:pt>
                <c:pt idx="61">
                  <c:v>1.0696967239544835</c:v>
                </c:pt>
                <c:pt idx="62">
                  <c:v>1.0719838645073292</c:v>
                </c:pt>
                <c:pt idx="63">
                  <c:v>1.071991113764232</c:v>
                </c:pt>
                <c:pt idx="64">
                  <c:v>1.0748799426400133</c:v>
                </c:pt>
                <c:pt idx="65">
                  <c:v>1.0818319800098359</c:v>
                </c:pt>
                <c:pt idx="66">
                  <c:v>1.0847643044270345</c:v>
                </c:pt>
                <c:pt idx="67">
                  <c:v>1.0869282076125319</c:v>
                </c:pt>
                <c:pt idx="68">
                  <c:v>1.0939309897806744</c:v>
                </c:pt>
                <c:pt idx="69">
                  <c:v>1.1123259791716287</c:v>
                </c:pt>
                <c:pt idx="70">
                  <c:v>1.1394273261028924</c:v>
                </c:pt>
                <c:pt idx="71">
                  <c:v>1.1488622339619374</c:v>
                </c:pt>
                <c:pt idx="72">
                  <c:v>1.1512979842812916</c:v>
                </c:pt>
                <c:pt idx="73">
                  <c:v>1.1992808157211834</c:v>
                </c:pt>
                <c:pt idx="74">
                  <c:v>1.2225255579801368</c:v>
                </c:pt>
              </c:numCache>
            </c:numRef>
          </c:yVal>
          <c:smooth val="1"/>
        </c:ser>
        <c:ser>
          <c:idx val="1"/>
          <c:order val="1"/>
          <c:tx>
            <c:strRef>
              <c:f>Duración!$D$6</c:f>
              <c:strCache>
                <c:ptCount val="1"/>
                <c:pt idx="0">
                  <c:v>Escenario Seco</c:v>
                </c:pt>
              </c:strCache>
            </c:strRef>
          </c:tx>
          <c:marker>
            <c:symbol val="none"/>
          </c:marker>
          <c:xVal>
            <c:numRef>
              <c:f>Duración!$B$7:$B$81</c:f>
              <c:numCache>
                <c:formatCode>General</c:formatCode>
                <c:ptCount val="75"/>
                <c:pt idx="0">
                  <c:v>0.98684210526315785</c:v>
                </c:pt>
                <c:pt idx="1">
                  <c:v>0.97368421052631582</c:v>
                </c:pt>
                <c:pt idx="2">
                  <c:v>0.96052631578947367</c:v>
                </c:pt>
                <c:pt idx="3">
                  <c:v>0.94736842105263164</c:v>
                </c:pt>
                <c:pt idx="4">
                  <c:v>0.93421052631578949</c:v>
                </c:pt>
                <c:pt idx="5">
                  <c:v>0.92105263157894735</c:v>
                </c:pt>
                <c:pt idx="6">
                  <c:v>0.90789473684210531</c:v>
                </c:pt>
                <c:pt idx="7">
                  <c:v>0.89473684210526316</c:v>
                </c:pt>
                <c:pt idx="8">
                  <c:v>0.88157894736842102</c:v>
                </c:pt>
                <c:pt idx="9">
                  <c:v>0.86842105263157898</c:v>
                </c:pt>
                <c:pt idx="10">
                  <c:v>0.85526315789473684</c:v>
                </c:pt>
                <c:pt idx="11">
                  <c:v>0.84210526315789469</c:v>
                </c:pt>
                <c:pt idx="12">
                  <c:v>0.82894736842105265</c:v>
                </c:pt>
                <c:pt idx="13">
                  <c:v>0.81578947368421051</c:v>
                </c:pt>
                <c:pt idx="14">
                  <c:v>0.80263157894736836</c:v>
                </c:pt>
                <c:pt idx="15">
                  <c:v>0.78947368421052633</c:v>
                </c:pt>
                <c:pt idx="16">
                  <c:v>0.77631578947368418</c:v>
                </c:pt>
                <c:pt idx="17">
                  <c:v>0.76315789473684215</c:v>
                </c:pt>
                <c:pt idx="18">
                  <c:v>0.75</c:v>
                </c:pt>
                <c:pt idx="19">
                  <c:v>0.73684210526315796</c:v>
                </c:pt>
                <c:pt idx="20">
                  <c:v>0.72368421052631571</c:v>
                </c:pt>
                <c:pt idx="21">
                  <c:v>0.71052631578947367</c:v>
                </c:pt>
                <c:pt idx="22">
                  <c:v>0.69736842105263164</c:v>
                </c:pt>
                <c:pt idx="23">
                  <c:v>0.68421052631578949</c:v>
                </c:pt>
                <c:pt idx="24">
                  <c:v>0.67105263157894735</c:v>
                </c:pt>
                <c:pt idx="25">
                  <c:v>0.65789473684210531</c:v>
                </c:pt>
                <c:pt idx="26">
                  <c:v>0.64473684210526316</c:v>
                </c:pt>
                <c:pt idx="27">
                  <c:v>0.63157894736842102</c:v>
                </c:pt>
                <c:pt idx="28">
                  <c:v>0.61842105263157898</c:v>
                </c:pt>
                <c:pt idx="29">
                  <c:v>0.60526315789473684</c:v>
                </c:pt>
                <c:pt idx="30">
                  <c:v>0.59210526315789469</c:v>
                </c:pt>
                <c:pt idx="31">
                  <c:v>0.57894736842105265</c:v>
                </c:pt>
                <c:pt idx="32">
                  <c:v>0.56578947368421051</c:v>
                </c:pt>
                <c:pt idx="33">
                  <c:v>0.55263157894736836</c:v>
                </c:pt>
                <c:pt idx="34">
                  <c:v>0.53947368421052633</c:v>
                </c:pt>
                <c:pt idx="35">
                  <c:v>0.52631578947368429</c:v>
                </c:pt>
                <c:pt idx="36">
                  <c:v>0.51315789473684204</c:v>
                </c:pt>
                <c:pt idx="37">
                  <c:v>0.5</c:v>
                </c:pt>
                <c:pt idx="38">
                  <c:v>0.48684210526315785</c:v>
                </c:pt>
                <c:pt idx="39">
                  <c:v>0.47368421052631582</c:v>
                </c:pt>
                <c:pt idx="40">
                  <c:v>0.46052631578947367</c:v>
                </c:pt>
                <c:pt idx="41">
                  <c:v>0.44736842105263153</c:v>
                </c:pt>
                <c:pt idx="42">
                  <c:v>0.43421052631578949</c:v>
                </c:pt>
                <c:pt idx="43">
                  <c:v>0.42105263157894735</c:v>
                </c:pt>
                <c:pt idx="44">
                  <c:v>0.40789473684210531</c:v>
                </c:pt>
                <c:pt idx="45">
                  <c:v>0.39473684210526316</c:v>
                </c:pt>
                <c:pt idx="46">
                  <c:v>0.38157894736842102</c:v>
                </c:pt>
                <c:pt idx="47">
                  <c:v>0.36842105263157898</c:v>
                </c:pt>
                <c:pt idx="48">
                  <c:v>0.35526315789473684</c:v>
                </c:pt>
                <c:pt idx="49">
                  <c:v>0.34210526315789469</c:v>
                </c:pt>
                <c:pt idx="50">
                  <c:v>0.32894736842105265</c:v>
                </c:pt>
                <c:pt idx="51">
                  <c:v>0.31578947368421051</c:v>
                </c:pt>
                <c:pt idx="52">
                  <c:v>0.30263157894736847</c:v>
                </c:pt>
                <c:pt idx="53">
                  <c:v>0.28947368421052633</c:v>
                </c:pt>
                <c:pt idx="54">
                  <c:v>0.27631578947368418</c:v>
                </c:pt>
                <c:pt idx="55">
                  <c:v>0.26315789473684215</c:v>
                </c:pt>
                <c:pt idx="56">
                  <c:v>0.25</c:v>
                </c:pt>
                <c:pt idx="57">
                  <c:v>0.23684210526315785</c:v>
                </c:pt>
                <c:pt idx="58">
                  <c:v>0.22368421052631582</c:v>
                </c:pt>
                <c:pt idx="59">
                  <c:v>0.21052631578947367</c:v>
                </c:pt>
                <c:pt idx="60">
                  <c:v>0.19736842105263153</c:v>
                </c:pt>
                <c:pt idx="61">
                  <c:v>0.18421052631578949</c:v>
                </c:pt>
                <c:pt idx="62">
                  <c:v>0.17105263157894735</c:v>
                </c:pt>
                <c:pt idx="63">
                  <c:v>0.15789473684210531</c:v>
                </c:pt>
                <c:pt idx="64">
                  <c:v>0.14473684210526316</c:v>
                </c:pt>
                <c:pt idx="65">
                  <c:v>0.13157894736842102</c:v>
                </c:pt>
                <c:pt idx="66">
                  <c:v>0.11842105263157898</c:v>
                </c:pt>
                <c:pt idx="67">
                  <c:v>0.10526315789473684</c:v>
                </c:pt>
                <c:pt idx="68">
                  <c:v>9.210526315789469E-2</c:v>
                </c:pt>
                <c:pt idx="69">
                  <c:v>7.8947368421052655E-2</c:v>
                </c:pt>
                <c:pt idx="70">
                  <c:v>6.5789473684210509E-2</c:v>
                </c:pt>
                <c:pt idx="71">
                  <c:v>5.2631578947368474E-2</c:v>
                </c:pt>
                <c:pt idx="72">
                  <c:v>3.9473684210526327E-2</c:v>
                </c:pt>
                <c:pt idx="73">
                  <c:v>2.6315789473684181E-2</c:v>
                </c:pt>
                <c:pt idx="74">
                  <c:v>1.3157894736842146E-2</c:v>
                </c:pt>
              </c:numCache>
            </c:numRef>
          </c:xVal>
          <c:yVal>
            <c:numRef>
              <c:f>Duración!$D$7:$D$81</c:f>
              <c:numCache>
                <c:formatCode>0.00</c:formatCode>
                <c:ptCount val="75"/>
                <c:pt idx="0">
                  <c:v>0.73593006226241775</c:v>
                </c:pt>
                <c:pt idx="1">
                  <c:v>0.87047989500756262</c:v>
                </c:pt>
                <c:pt idx="2">
                  <c:v>0.89057121051378108</c:v>
                </c:pt>
                <c:pt idx="3">
                  <c:v>0.91965522920797138</c:v>
                </c:pt>
                <c:pt idx="4">
                  <c:v>0.92966645299079231</c:v>
                </c:pt>
                <c:pt idx="5">
                  <c:v>0.93462856934078564</c:v>
                </c:pt>
                <c:pt idx="6">
                  <c:v>0.9356978347339544</c:v>
                </c:pt>
                <c:pt idx="7">
                  <c:v>0.94019599864216596</c:v>
                </c:pt>
                <c:pt idx="8">
                  <c:v>0.94819555363444896</c:v>
                </c:pt>
                <c:pt idx="9">
                  <c:v>0.94829341860263727</c:v>
                </c:pt>
                <c:pt idx="10">
                  <c:v>0.95187817614109116</c:v>
                </c:pt>
                <c:pt idx="11">
                  <c:v>0.95846775066577194</c:v>
                </c:pt>
                <c:pt idx="12">
                  <c:v>0.96030543729064155</c:v>
                </c:pt>
                <c:pt idx="13">
                  <c:v>0.96093974726964004</c:v>
                </c:pt>
                <c:pt idx="14">
                  <c:v>0.96239684790711066</c:v>
                </c:pt>
                <c:pt idx="15">
                  <c:v>0.96885593580754037</c:v>
                </c:pt>
                <c:pt idx="16">
                  <c:v>0.96931626362087064</c:v>
                </c:pt>
                <c:pt idx="17">
                  <c:v>0.97068274854705572</c:v>
                </c:pt>
                <c:pt idx="18">
                  <c:v>0.97106333453445492</c:v>
                </c:pt>
                <c:pt idx="19">
                  <c:v>0.97307137869654126</c:v>
                </c:pt>
                <c:pt idx="20">
                  <c:v>0.97689536171278879</c:v>
                </c:pt>
                <c:pt idx="21">
                  <c:v>0.97727232307173639</c:v>
                </c:pt>
                <c:pt idx="22">
                  <c:v>0.97858806319960179</c:v>
                </c:pt>
                <c:pt idx="23">
                  <c:v>0.97877654387907553</c:v>
                </c:pt>
                <c:pt idx="24">
                  <c:v>0.97919337615098889</c:v>
                </c:pt>
                <c:pt idx="25">
                  <c:v>0.97924412094930868</c:v>
                </c:pt>
                <c:pt idx="26">
                  <c:v>0.97975519356095897</c:v>
                </c:pt>
                <c:pt idx="27">
                  <c:v>0.98342331755379553</c:v>
                </c:pt>
                <c:pt idx="28">
                  <c:v>0.98706606914747197</c:v>
                </c:pt>
                <c:pt idx="29">
                  <c:v>0.98923359696142088</c:v>
                </c:pt>
                <c:pt idx="30">
                  <c:v>0.99339829505210209</c:v>
                </c:pt>
                <c:pt idx="31">
                  <c:v>0.9953628436727715</c:v>
                </c:pt>
                <c:pt idx="32">
                  <c:v>0.99764273496871436</c:v>
                </c:pt>
                <c:pt idx="33">
                  <c:v>0.99786383730425099</c:v>
                </c:pt>
                <c:pt idx="34">
                  <c:v>0.99839303305815807</c:v>
                </c:pt>
                <c:pt idx="35">
                  <c:v>0.9989439765827739</c:v>
                </c:pt>
                <c:pt idx="36">
                  <c:v>1.004413540915966</c:v>
                </c:pt>
                <c:pt idx="37">
                  <c:v>1.008310016501242</c:v>
                </c:pt>
                <c:pt idx="38">
                  <c:v>1.0088500861405036</c:v>
                </c:pt>
                <c:pt idx="39">
                  <c:v>1.0094880207479533</c:v>
                </c:pt>
                <c:pt idx="40">
                  <c:v>1.0166067910265413</c:v>
                </c:pt>
                <c:pt idx="41">
                  <c:v>1.0185967120463706</c:v>
                </c:pt>
                <c:pt idx="42">
                  <c:v>1.0246244691610815</c:v>
                </c:pt>
                <c:pt idx="43">
                  <c:v>1.0306413523904379</c:v>
                </c:pt>
                <c:pt idx="44">
                  <c:v>1.0316055035585154</c:v>
                </c:pt>
                <c:pt idx="45">
                  <c:v>1.0337730313724642</c:v>
                </c:pt>
                <c:pt idx="46">
                  <c:v>1.0340448785063208</c:v>
                </c:pt>
                <c:pt idx="47">
                  <c:v>1.0348749184216959</c:v>
                </c:pt>
                <c:pt idx="48">
                  <c:v>1.0394347010135816</c:v>
                </c:pt>
                <c:pt idx="49">
                  <c:v>1.0395543137524785</c:v>
                </c:pt>
                <c:pt idx="50">
                  <c:v>1.0402574916720537</c:v>
                </c:pt>
                <c:pt idx="51">
                  <c:v>1.0412651383815485</c:v>
                </c:pt>
                <c:pt idx="52">
                  <c:v>1.0413231324367711</c:v>
                </c:pt>
                <c:pt idx="53">
                  <c:v>1.0444946823317633</c:v>
                </c:pt>
                <c:pt idx="54">
                  <c:v>1.0454950797843552</c:v>
                </c:pt>
                <c:pt idx="55">
                  <c:v>1.0457089328629889</c:v>
                </c:pt>
                <c:pt idx="56">
                  <c:v>1.0468978109950544</c:v>
                </c:pt>
                <c:pt idx="57">
                  <c:v>1.0496779010172932</c:v>
                </c:pt>
                <c:pt idx="58">
                  <c:v>1.062142998261725</c:v>
                </c:pt>
                <c:pt idx="59">
                  <c:v>1.0634297413619791</c:v>
                </c:pt>
                <c:pt idx="60">
                  <c:v>1.0668586398770219</c:v>
                </c:pt>
                <c:pt idx="61">
                  <c:v>1.0684824734232579</c:v>
                </c:pt>
                <c:pt idx="62">
                  <c:v>1.0817304904131961</c:v>
                </c:pt>
                <c:pt idx="63">
                  <c:v>1.0857574526227234</c:v>
                </c:pt>
                <c:pt idx="64">
                  <c:v>1.0881460827722089</c:v>
                </c:pt>
                <c:pt idx="65">
                  <c:v>1.0895560632398111</c:v>
                </c:pt>
                <c:pt idx="66">
                  <c:v>1.0951379910549972</c:v>
                </c:pt>
                <c:pt idx="67">
                  <c:v>1.1086179842658264</c:v>
                </c:pt>
                <c:pt idx="68">
                  <c:v>1.1153489193001125</c:v>
                </c:pt>
                <c:pt idx="69">
                  <c:v>1.1196296055012389</c:v>
                </c:pt>
                <c:pt idx="70">
                  <c:v>1.1269223579454952</c:v>
                </c:pt>
                <c:pt idx="71">
                  <c:v>1.1332038390518051</c:v>
                </c:pt>
                <c:pt idx="72">
                  <c:v>1.1480503171888197</c:v>
                </c:pt>
                <c:pt idx="73">
                  <c:v>1.1548573694205855</c:v>
                </c:pt>
                <c:pt idx="74">
                  <c:v>1.1598521074266417</c:v>
                </c:pt>
              </c:numCache>
            </c:numRef>
          </c:yVal>
          <c:smooth val="1"/>
        </c:ser>
        <c:dLbls>
          <c:showLegendKey val="0"/>
          <c:showVal val="0"/>
          <c:showCatName val="0"/>
          <c:showSerName val="0"/>
          <c:showPercent val="0"/>
          <c:showBubbleSize val="0"/>
        </c:dLbls>
        <c:axId val="218118016"/>
        <c:axId val="218124288"/>
      </c:scatterChart>
      <c:valAx>
        <c:axId val="218118016"/>
        <c:scaling>
          <c:orientation val="minMax"/>
          <c:max val="1"/>
        </c:scaling>
        <c:delete val="0"/>
        <c:axPos val="b"/>
        <c:title>
          <c:tx>
            <c:rich>
              <a:bodyPr/>
              <a:lstStyle/>
              <a:p>
                <a:pPr>
                  <a:defRPr/>
                </a:pPr>
                <a:r>
                  <a:rPr lang="es-CO"/>
                  <a:t>% Tiempo</a:t>
                </a:r>
              </a:p>
            </c:rich>
          </c:tx>
          <c:overlay val="0"/>
        </c:title>
        <c:numFmt formatCode="0%" sourceLinked="0"/>
        <c:majorTickMark val="out"/>
        <c:minorTickMark val="none"/>
        <c:tickLblPos val="nextTo"/>
        <c:crossAx val="218124288"/>
        <c:crosses val="autoZero"/>
        <c:crossBetween val="midCat"/>
      </c:valAx>
      <c:valAx>
        <c:axId val="218124288"/>
        <c:scaling>
          <c:orientation val="minMax"/>
          <c:min val="0.60000000000000009"/>
        </c:scaling>
        <c:delete val="0"/>
        <c:axPos val="l"/>
        <c:title>
          <c:tx>
            <c:rich>
              <a:bodyPr rot="-5400000" vert="horz"/>
              <a:lstStyle/>
              <a:p>
                <a:pPr>
                  <a:defRPr/>
                </a:pPr>
                <a:r>
                  <a:rPr lang="es-CO"/>
                  <a:t>Anomalía (Paño / P media</a:t>
                </a:r>
              </a:p>
            </c:rich>
          </c:tx>
          <c:overlay val="0"/>
        </c:title>
        <c:numFmt formatCode="0.00" sourceLinked="1"/>
        <c:majorTickMark val="out"/>
        <c:minorTickMark val="none"/>
        <c:tickLblPos val="nextTo"/>
        <c:crossAx val="218118016"/>
        <c:crosses val="autoZero"/>
        <c:crossBetween val="midCat"/>
      </c:valAx>
    </c:plotArea>
    <c:legend>
      <c:legendPos val="r"/>
      <c:layout>
        <c:manualLayout>
          <c:xMode val="edge"/>
          <c:yMode val="edge"/>
          <c:x val="0.15686384397679828"/>
          <c:y val="0.64716391719046651"/>
          <c:w val="0.25229037651432362"/>
          <c:h val="0.13896571285937961"/>
        </c:manualLayout>
      </c:layout>
      <c:overlay val="1"/>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s-CO"/>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9727</cdr:x>
      <cdr:y>0.43616</cdr:y>
    </cdr:from>
    <cdr:to>
      <cdr:x>0.99948</cdr:x>
      <cdr:y>0.43616</cdr:y>
    </cdr:to>
    <cdr:cxnSp macro="">
      <cdr:nvCxnSpPr>
        <cdr:cNvPr id="3" name="2 Conector recto"/>
        <cdr:cNvCxnSpPr/>
      </cdr:nvCxnSpPr>
      <cdr:spPr>
        <a:xfrm xmlns:a="http://schemas.openxmlformats.org/drawingml/2006/main">
          <a:off x="545911" y="1294246"/>
          <a:ext cx="5063319" cy="0"/>
        </a:xfrm>
        <a:prstGeom xmlns:a="http://schemas.openxmlformats.org/drawingml/2006/main" prst="line">
          <a:avLst/>
        </a:prstGeom>
        <a:ln xmlns:a="http://schemas.openxmlformats.org/drawingml/2006/main">
          <a:solidFill>
            <a:sysClr val="windowText" lastClr="00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F0928C-7DE3-42DF-805B-1BAFFAC60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8</TotalTime>
  <Pages>44</Pages>
  <Words>11289</Words>
  <Characters>62090</Characters>
  <Application>Microsoft Office Word</Application>
  <DocSecurity>0</DocSecurity>
  <Lines>517</Lines>
  <Paragraphs>146</Paragraphs>
  <ScaleCrop>false</ScaleCrop>
  <HeadingPairs>
    <vt:vector size="2" baseType="variant">
      <vt:variant>
        <vt:lpstr>Título</vt:lpstr>
      </vt:variant>
      <vt:variant>
        <vt:i4>1</vt:i4>
      </vt:variant>
    </vt:vector>
  </HeadingPairs>
  <TitlesOfParts>
    <vt:vector size="1" baseType="lpstr">
      <vt:lpstr/>
    </vt:vector>
  </TitlesOfParts>
  <Company>Pontificia Universidad Javeriana</Company>
  <LinksUpToDate>false</LinksUpToDate>
  <CharactersWithSpaces>73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Angarita</dc:creator>
  <cp:keywords/>
  <dc:description/>
  <cp:lastModifiedBy>Hector Angarita</cp:lastModifiedBy>
  <cp:revision>9</cp:revision>
  <dcterms:created xsi:type="dcterms:W3CDTF">2014-04-15T01:12:00Z</dcterms:created>
  <dcterms:modified xsi:type="dcterms:W3CDTF">2016-07-1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garita@javeriana.edu.co@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vt:lpwstr>
  </property>
</Properties>
</file>